
<file path=[Content_Types].xml><?xml version="1.0" encoding="utf-8"?>
<Types xmlns="http://schemas.openxmlformats.org/package/2006/content-types">
  <Default Extension="png" ContentType="image/png"/>
  <Default Extension="jpeg" ContentType="image/jpeg"/>
  <Default Extension="xls" ContentType="application/vnd.ms-excel"/>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charts/chart7.xml" ContentType="application/vnd.openxmlformats-officedocument.drawingml.chart+xml"/>
  <Override PartName="/word/theme/themeOverride4.xml" ContentType="application/vnd.openxmlformats-officedocument.themeOverride+xml"/>
  <Override PartName="/word/charts/chart8.xml" ContentType="application/vnd.openxmlformats-officedocument.drawingml.chart+xml"/>
  <Override PartName="/word/theme/themeOverride5.xml" ContentType="application/vnd.openxmlformats-officedocument.themeOverride+xml"/>
  <Override PartName="/word/charts/chart9.xml" ContentType="application/vnd.openxmlformats-officedocument.drawingml.chart+xml"/>
  <Override PartName="/word/theme/themeOverride6.xml" ContentType="application/vnd.openxmlformats-officedocument.themeOverride+xml"/>
  <Override PartName="/word/charts/chart10.xml" ContentType="application/vnd.openxmlformats-officedocument.drawingml.chart+xml"/>
  <Override PartName="/word/theme/themeOverride7.xml" ContentType="application/vnd.openxmlformats-officedocument.themeOverride+xml"/>
  <Override PartName="/word/charts/chart11.xml" ContentType="application/vnd.openxmlformats-officedocument.drawingml.chart+xml"/>
  <Override PartName="/word/theme/themeOverride8.xml" ContentType="application/vnd.openxmlformats-officedocument.themeOverride+xml"/>
  <Override PartName="/word/charts/chart12.xml" ContentType="application/vnd.openxmlformats-officedocument.drawingml.chart+xml"/>
  <Override PartName="/word/theme/themeOverride9.xml" ContentType="application/vnd.openxmlformats-officedocument.themeOverride+xml"/>
  <Override PartName="/word/charts/chart13.xml" ContentType="application/vnd.openxmlformats-officedocument.drawingml.chart+xml"/>
  <Override PartName="/word/theme/themeOverride10.xml" ContentType="application/vnd.openxmlformats-officedocument.themeOverride+xml"/>
  <Override PartName="/word/charts/chart14.xml" ContentType="application/vnd.openxmlformats-officedocument.drawingml.chart+xml"/>
  <Override PartName="/word/theme/themeOverride11.xml" ContentType="application/vnd.openxmlformats-officedocument.themeOverride+xml"/>
  <Override PartName="/word/charts/chart15.xml" ContentType="application/vnd.openxmlformats-officedocument.drawingml.chart+xml"/>
  <Override PartName="/word/theme/themeOverride12.xml" ContentType="application/vnd.openxmlformats-officedocument.themeOverride+xml"/>
  <Override PartName="/word/charts/chart16.xml" ContentType="application/vnd.openxmlformats-officedocument.drawingml.chart+xml"/>
  <Override PartName="/word/theme/themeOverride13.xml" ContentType="application/vnd.openxmlformats-officedocument.themeOverride+xml"/>
  <Override PartName="/word/charts/chart17.xml" ContentType="application/vnd.openxmlformats-officedocument.drawingml.chart+xml"/>
  <Override PartName="/word/theme/themeOverride14.xml" ContentType="application/vnd.openxmlformats-officedocument.themeOverride+xml"/>
  <Override PartName="/word/charts/chart18.xml" ContentType="application/vnd.openxmlformats-officedocument.drawingml.chart+xml"/>
  <Override PartName="/word/theme/themeOverride15.xml" ContentType="application/vnd.openxmlformats-officedocument.themeOverride+xml"/>
  <Override PartName="/word/charts/chart19.xml" ContentType="application/vnd.openxmlformats-officedocument.drawingml.chart+xml"/>
  <Override PartName="/word/theme/themeOverride16.xml" ContentType="application/vnd.openxmlformats-officedocument.themeOverride+xml"/>
  <Override PartName="/word/charts/chart20.xml" ContentType="application/vnd.openxmlformats-officedocument.drawingml.chart+xml"/>
  <Override PartName="/word/theme/themeOverride17.xml" ContentType="application/vnd.openxmlformats-officedocument.themeOverride+xml"/>
  <Override PartName="/word/charts/chart21.xml" ContentType="application/vnd.openxmlformats-officedocument.drawingml.chart+xml"/>
  <Override PartName="/word/theme/themeOverride18.xml" ContentType="application/vnd.openxmlformats-officedocument.themeOverride+xml"/>
  <Override PartName="/word/charts/chart22.xml" ContentType="application/vnd.openxmlformats-officedocument.drawingml.chart+xml"/>
  <Override PartName="/word/drawings/drawing1.xml" ContentType="application/vnd.openxmlformats-officedocument.drawingml.chartshapes+xml"/>
  <Override PartName="/word/charts/chart23.xml" ContentType="application/vnd.openxmlformats-officedocument.drawingml.chart+xml"/>
  <Override PartName="/word/drawings/drawing2.xml" ContentType="application/vnd.openxmlformats-officedocument.drawingml.chartshapes+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ink/ink1.xml" ContentType="application/inkml+xml"/>
  <Override PartName="/word/ink/ink2.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Pr="0032014A" w:rsidRDefault="003A4AFB" w:rsidP="0032014A">
      <w:pPr>
        <w:jc w:val="center"/>
        <w:rPr>
          <w:sz w:val="36"/>
          <w:szCs w:val="32"/>
        </w:rPr>
      </w:pPr>
      <w:bookmarkStart w:id="0" w:name="_Toc405632769"/>
      <w:r w:rsidRPr="0032014A">
        <w:rPr>
          <w:sz w:val="36"/>
          <w:szCs w:val="32"/>
        </w:rPr>
        <w:t>Digital Synesthes</w:t>
      </w:r>
      <w:r w:rsidR="00360B5C" w:rsidRPr="0032014A">
        <w:rPr>
          <w:sz w:val="36"/>
          <w:szCs w:val="32"/>
        </w:rPr>
        <w:t>ia: Using Mobile Technology to I</w:t>
      </w:r>
      <w:r w:rsidR="00F67648" w:rsidRPr="0032014A">
        <w:rPr>
          <w:sz w:val="36"/>
          <w:szCs w:val="32"/>
        </w:rPr>
        <w:t>nteract with Our W</w:t>
      </w:r>
      <w:r w:rsidRPr="0032014A">
        <w:rPr>
          <w:sz w:val="36"/>
          <w:szCs w:val="32"/>
        </w:rPr>
        <w:t>orld</w:t>
      </w:r>
      <w:bookmarkEnd w:id="0"/>
    </w:p>
    <w:p w:rsidR="003A4AFB" w:rsidRPr="00131217" w:rsidRDefault="003A4AFB" w:rsidP="00B86F6A">
      <w:pPr>
        <w:jc w:val="center"/>
      </w:pPr>
      <w:r w:rsidRPr="00131217">
        <w:t>By</w:t>
      </w:r>
    </w:p>
    <w:p w:rsidR="003A4AFB" w:rsidRPr="0032014A" w:rsidRDefault="003A4AFB" w:rsidP="0032014A">
      <w:pPr>
        <w:jc w:val="center"/>
        <w:rPr>
          <w:sz w:val="36"/>
        </w:rPr>
      </w:pPr>
      <w:bookmarkStart w:id="1" w:name="_Toc405632770"/>
      <w:r w:rsidRPr="0032014A">
        <w:rPr>
          <w:sz w:val="36"/>
        </w:rPr>
        <w:t xml:space="preserve">Santiago Eloy Alfaro </w:t>
      </w:r>
      <w:proofErr w:type="spellStart"/>
      <w:r w:rsidRPr="0032014A">
        <w:rPr>
          <w:sz w:val="36"/>
        </w:rPr>
        <w:t>Bernate</w:t>
      </w:r>
      <w:bookmarkEnd w:id="1"/>
      <w:proofErr w:type="spellEnd"/>
    </w:p>
    <w:p w:rsidR="007954F4" w:rsidRPr="00131217" w:rsidRDefault="007954F4" w:rsidP="003A4AFB">
      <w:pPr>
        <w:pStyle w:val="NoSpacing"/>
        <w:jc w:val="center"/>
      </w:pPr>
    </w:p>
    <w:p w:rsidR="003A4AFB" w:rsidRPr="00131217" w:rsidRDefault="003E028C" w:rsidP="003A4AFB">
      <w:pPr>
        <w:pStyle w:val="NoSpacing"/>
        <w:jc w:val="center"/>
      </w:pPr>
      <w:r w:rsidRPr="00131217">
        <w:t>S</w:t>
      </w:r>
      <w:r w:rsidR="003A4AFB" w:rsidRPr="00131217">
        <w:t>ubmitted to the Program in Media Arts and Sciences,</w:t>
      </w:r>
    </w:p>
    <w:p w:rsidR="003A4AFB" w:rsidRPr="00131217" w:rsidRDefault="003A4AFB" w:rsidP="003A4AFB">
      <w:pPr>
        <w:pStyle w:val="NoSpacing"/>
        <w:jc w:val="center"/>
      </w:pPr>
      <w:r w:rsidRPr="00131217">
        <w:t>School of Architecture and Planning,</w:t>
      </w:r>
    </w:p>
    <w:p w:rsidR="003A4AFB" w:rsidRPr="00131217" w:rsidRDefault="003A4AFB" w:rsidP="003A4AFB">
      <w:pPr>
        <w:pStyle w:val="NoSpacing"/>
        <w:jc w:val="center"/>
      </w:pPr>
      <w:r w:rsidRPr="00131217">
        <w:t>In partial fulfillment of the requirements for the degree of</w:t>
      </w:r>
    </w:p>
    <w:p w:rsidR="003A4AFB" w:rsidRPr="00131217" w:rsidRDefault="003A4AFB" w:rsidP="003A4AFB">
      <w:pPr>
        <w:pStyle w:val="NoSpacing"/>
        <w:jc w:val="center"/>
      </w:pPr>
    </w:p>
    <w:p w:rsidR="003A4AFB" w:rsidRPr="00131217" w:rsidRDefault="003A4AFB" w:rsidP="003A4AFB">
      <w:pPr>
        <w:jc w:val="center"/>
      </w:pPr>
      <w:r w:rsidRPr="00131217">
        <w:t>Doctor of Philosophy</w:t>
      </w:r>
    </w:p>
    <w:p w:rsidR="000A3A54" w:rsidRPr="00131217" w:rsidRDefault="003A4AFB" w:rsidP="003A4AFB">
      <w:pPr>
        <w:jc w:val="center"/>
      </w:pPr>
      <w:proofErr w:type="gramStart"/>
      <w:r w:rsidRPr="00131217">
        <w:t>at</w:t>
      </w:r>
      <w:proofErr w:type="gramEnd"/>
      <w:r w:rsidRPr="00131217">
        <w:t xml:space="preserve"> the</w:t>
      </w:r>
    </w:p>
    <w:p w:rsidR="003A4AFB" w:rsidRPr="0032014A" w:rsidRDefault="003A4AFB" w:rsidP="0032014A">
      <w:pPr>
        <w:jc w:val="center"/>
        <w:rPr>
          <w:sz w:val="32"/>
        </w:rPr>
      </w:pPr>
      <w:bookmarkStart w:id="2" w:name="_Toc405632771"/>
      <w:r w:rsidRPr="0032014A">
        <w:rPr>
          <w:sz w:val="32"/>
        </w:rPr>
        <w:t>Massachusetts Institute of Technology</w:t>
      </w:r>
      <w:bookmarkEnd w:id="2"/>
    </w:p>
    <w:p w:rsidR="000A3A54" w:rsidRPr="00131217" w:rsidRDefault="000A3A54" w:rsidP="003A4AFB">
      <w:pPr>
        <w:jc w:val="center"/>
      </w:pPr>
    </w:p>
    <w:p w:rsidR="003A4AFB" w:rsidRPr="00131217" w:rsidRDefault="003A4AFB" w:rsidP="003A4AFB">
      <w:pPr>
        <w:pStyle w:val="NoSpacing"/>
        <w:jc w:val="center"/>
      </w:pPr>
      <w:r w:rsidRPr="00131217">
        <w:t>© Massachuse</w:t>
      </w:r>
      <w:r w:rsidR="004A13DA" w:rsidRPr="00131217">
        <w:t>tts Institute of Technology 2014</w:t>
      </w:r>
    </w:p>
    <w:p w:rsidR="003A4AFB" w:rsidRDefault="003A4AFB" w:rsidP="003A4AFB">
      <w:pPr>
        <w:pStyle w:val="NoSpacing"/>
        <w:jc w:val="center"/>
      </w:pPr>
      <w:r w:rsidRPr="00131217">
        <w:t>All rights reserved</w:t>
      </w:r>
    </w:p>
    <w:p w:rsidR="00B86F6A" w:rsidRDefault="00B86F6A" w:rsidP="003A4AFB">
      <w:pPr>
        <w:pStyle w:val="NoSpacing"/>
        <w:jc w:val="center"/>
      </w:pPr>
    </w:p>
    <w:p w:rsidR="00B86F6A" w:rsidRPr="00131217" w:rsidRDefault="00B86F6A" w:rsidP="003A4AFB">
      <w:pPr>
        <w:pStyle w:val="NoSpacing"/>
        <w:jc w:val="center"/>
      </w:pPr>
    </w:p>
    <w:p w:rsidR="00B153A7" w:rsidRPr="00131217" w:rsidRDefault="00B153A7" w:rsidP="003A4AFB">
      <w:pPr>
        <w:pStyle w:val="NoSpacing"/>
        <w:jc w:val="center"/>
      </w:pPr>
    </w:p>
    <w:p w:rsidR="003A4AFB" w:rsidRPr="00131217" w:rsidRDefault="003A4AFB" w:rsidP="003A4AFB">
      <w:pPr>
        <w:pStyle w:val="NoSpacing"/>
        <w:jc w:val="left"/>
      </w:pPr>
    </w:p>
    <w:p w:rsidR="003A4AFB" w:rsidRPr="00131217" w:rsidRDefault="00B153A7" w:rsidP="00B153A7">
      <w:pPr>
        <w:pStyle w:val="NoSpacing"/>
        <w:tabs>
          <w:tab w:val="left" w:pos="4140"/>
        </w:tabs>
        <w:ind w:firstLine="720"/>
        <w:jc w:val="left"/>
      </w:pPr>
      <w:r w:rsidRPr="00131217">
        <w:rPr>
          <w:noProof/>
        </w:rPr>
        <mc:AlternateContent>
          <mc:Choice Requires="wps">
            <w:drawing>
              <wp:anchor distT="0" distB="0" distL="114300" distR="114300" simplePos="0" relativeHeight="251641856" behindDoc="0" locked="0" layoutInCell="1" allowOverlap="1" wp14:anchorId="3EB8ED0D" wp14:editId="576AF48C">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4185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rsidRPr="00131217">
        <w:t>Author:</w:t>
      </w:r>
      <w:r w:rsidRPr="00131217">
        <w:tab/>
      </w:r>
    </w:p>
    <w:p w:rsidR="003A4AFB" w:rsidRPr="00131217" w:rsidRDefault="003A4AFB" w:rsidP="003A4AFB">
      <w:pPr>
        <w:pStyle w:val="NoSpacing"/>
        <w:jc w:val="right"/>
      </w:pPr>
      <w:r w:rsidRPr="00131217">
        <w:t>Santiago Alfaro</w:t>
      </w:r>
    </w:p>
    <w:p w:rsidR="003A4AFB" w:rsidRDefault="003A4AFB" w:rsidP="003A4AFB">
      <w:pPr>
        <w:pStyle w:val="NoSpacing"/>
        <w:jc w:val="right"/>
      </w:pPr>
      <w:r w:rsidRPr="00131217">
        <w:t>Program in Media Arts and Sciences</w:t>
      </w:r>
    </w:p>
    <w:p w:rsidR="00B86F6A" w:rsidRPr="00131217" w:rsidRDefault="00B86F6A" w:rsidP="003A4AFB">
      <w:pPr>
        <w:pStyle w:val="NoSpacing"/>
        <w:jc w:val="right"/>
      </w:pPr>
    </w:p>
    <w:p w:rsidR="003A4AFB" w:rsidRPr="00131217" w:rsidRDefault="00C06B67" w:rsidP="003A4AFB">
      <w:pPr>
        <w:pStyle w:val="NoSpacing"/>
        <w:jc w:val="right"/>
      </w:pPr>
      <w:r w:rsidRPr="00131217">
        <w:softHyphen/>
      </w:r>
      <w:r w:rsidRPr="00131217">
        <w:softHyphen/>
      </w:r>
    </w:p>
    <w:p w:rsidR="003A4AFB" w:rsidRPr="00131217" w:rsidRDefault="00B153A7" w:rsidP="00B153A7">
      <w:pPr>
        <w:pStyle w:val="NoSpacing"/>
        <w:jc w:val="left"/>
      </w:pPr>
      <w:r w:rsidRPr="00131217">
        <w:rPr>
          <w:noProof/>
        </w:rPr>
        <mc:AlternateContent>
          <mc:Choice Requires="wps">
            <w:drawing>
              <wp:anchor distT="0" distB="0" distL="114300" distR="114300" simplePos="0" relativeHeight="251643904" behindDoc="0" locked="0" layoutInCell="1" allowOverlap="1" wp14:anchorId="3D347D1F" wp14:editId="21B0D512">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4390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rsidRPr="00131217">
        <w:tab/>
      </w:r>
      <w:r w:rsidR="000A3A54">
        <w:t>Certified By</w:t>
      </w:r>
      <w:r w:rsidRPr="00131217">
        <w:t>:</w:t>
      </w:r>
    </w:p>
    <w:p w:rsidR="00B153A7" w:rsidRPr="00131217" w:rsidRDefault="00B153A7" w:rsidP="00B153A7">
      <w:pPr>
        <w:pStyle w:val="NoSpacing"/>
        <w:jc w:val="right"/>
      </w:pPr>
      <w:r w:rsidRPr="00131217">
        <w:t xml:space="preserve">V. Michael </w:t>
      </w:r>
      <w:proofErr w:type="spellStart"/>
      <w:r w:rsidRPr="00131217">
        <w:t>Bove</w:t>
      </w:r>
      <w:proofErr w:type="spellEnd"/>
      <w:r w:rsidRPr="00131217">
        <w:t xml:space="preserve"> Jr. </w:t>
      </w:r>
    </w:p>
    <w:p w:rsidR="00B153A7" w:rsidRPr="00131217" w:rsidRDefault="0031573D" w:rsidP="00B153A7">
      <w:pPr>
        <w:pStyle w:val="NoSpacing"/>
        <w:jc w:val="right"/>
      </w:pPr>
      <w:r w:rsidRPr="00131217">
        <w:t>Principal Research Scientist</w:t>
      </w:r>
    </w:p>
    <w:p w:rsidR="00B153A7" w:rsidRDefault="00B153A7" w:rsidP="00B153A7">
      <w:pPr>
        <w:pStyle w:val="NoSpacing"/>
        <w:jc w:val="right"/>
      </w:pPr>
      <w:r w:rsidRPr="00131217">
        <w:t>MIT Media Lab</w:t>
      </w:r>
    </w:p>
    <w:p w:rsidR="00B86F6A" w:rsidRPr="00131217" w:rsidRDefault="00B86F6A" w:rsidP="00B153A7">
      <w:pPr>
        <w:pStyle w:val="NoSpacing"/>
        <w:jc w:val="right"/>
      </w:pPr>
    </w:p>
    <w:p w:rsidR="003A4AFB" w:rsidRPr="00131217" w:rsidRDefault="003A4AFB" w:rsidP="003A4AFB">
      <w:pPr>
        <w:pStyle w:val="NoSpacing"/>
        <w:jc w:val="left"/>
      </w:pPr>
    </w:p>
    <w:p w:rsidR="00B153A7" w:rsidRPr="00131217" w:rsidRDefault="00B153A7" w:rsidP="00B153A7">
      <w:pPr>
        <w:pStyle w:val="NoSpacing"/>
        <w:jc w:val="left"/>
      </w:pPr>
      <w:r w:rsidRPr="00131217">
        <w:rPr>
          <w:noProof/>
        </w:rPr>
        <mc:AlternateContent>
          <mc:Choice Requires="wps">
            <w:drawing>
              <wp:anchor distT="0" distB="0" distL="114300" distR="114300" simplePos="0" relativeHeight="251645952" behindDoc="0" locked="0" layoutInCell="1" allowOverlap="1" wp14:anchorId="17EADFF8" wp14:editId="289EEB10">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4595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rsidRPr="00131217">
        <w:tab/>
      </w:r>
      <w:r w:rsidR="000A3A54">
        <w:t>Accepted By</w:t>
      </w:r>
      <w:r w:rsidRPr="00131217">
        <w:t>:</w:t>
      </w:r>
    </w:p>
    <w:p w:rsidR="006A79C3" w:rsidRPr="006A79C3" w:rsidRDefault="006A79C3" w:rsidP="00B153A7">
      <w:pPr>
        <w:pStyle w:val="NoSpacing"/>
        <w:jc w:val="right"/>
      </w:pPr>
      <w:r w:rsidRPr="006A79C3">
        <w:t xml:space="preserve">Pattie </w:t>
      </w:r>
      <w:proofErr w:type="spellStart"/>
      <w:r w:rsidRPr="006A79C3">
        <w:t>Maes</w:t>
      </w:r>
      <w:proofErr w:type="spellEnd"/>
    </w:p>
    <w:p w:rsidR="00B153A7" w:rsidRPr="00131217" w:rsidRDefault="00B153A7" w:rsidP="00B153A7">
      <w:pPr>
        <w:pStyle w:val="NoSpacing"/>
        <w:jc w:val="right"/>
      </w:pPr>
      <w:r w:rsidRPr="00131217">
        <w:t>Professor of Media Arts and Science</w:t>
      </w:r>
    </w:p>
    <w:p w:rsidR="000A3A54" w:rsidRDefault="00B153A7" w:rsidP="00B153A7">
      <w:pPr>
        <w:pStyle w:val="NoSpacing"/>
        <w:jc w:val="right"/>
      </w:pPr>
      <w:r w:rsidRPr="00131217">
        <w:t>MIT Media Lab</w:t>
      </w:r>
    </w:p>
    <w:p w:rsidR="000A3A54" w:rsidRDefault="000A3A54">
      <w:r>
        <w:br w:type="page"/>
      </w:r>
    </w:p>
    <w:p w:rsidR="00B153A7" w:rsidRPr="00131217" w:rsidRDefault="00B153A7" w:rsidP="00B153A7">
      <w:pPr>
        <w:pStyle w:val="NoSpacing"/>
        <w:jc w:val="right"/>
      </w:pPr>
    </w:p>
    <w:p w:rsidR="000A3A54" w:rsidRDefault="000A3A54"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0A3A54" w:rsidRPr="00131217" w:rsidRDefault="000A3A54" w:rsidP="000A3A54">
      <w:pPr>
        <w:pStyle w:val="NoSpacing"/>
        <w:jc w:val="right"/>
      </w:pPr>
    </w:p>
    <w:p w:rsidR="000A3A54" w:rsidRPr="00131217" w:rsidRDefault="000A3A54" w:rsidP="000A3A54">
      <w:pPr>
        <w:pStyle w:val="NoSpacing"/>
        <w:jc w:val="right"/>
      </w:pPr>
    </w:p>
    <w:p w:rsidR="000A3A54" w:rsidRPr="00131217" w:rsidRDefault="000A3A54" w:rsidP="000A3A54">
      <w:pPr>
        <w:pStyle w:val="NoSpacing"/>
        <w:jc w:val="left"/>
      </w:pPr>
      <w:r w:rsidRPr="00131217">
        <w:rPr>
          <w:noProof/>
        </w:rPr>
        <mc:AlternateContent>
          <mc:Choice Requires="wps">
            <w:drawing>
              <wp:anchor distT="0" distB="0" distL="114300" distR="114300" simplePos="0" relativeHeight="251824128" behindDoc="0" locked="0" layoutInCell="1" allowOverlap="1" wp14:anchorId="4D42123D" wp14:editId="7AC28167">
                <wp:simplePos x="0" y="0"/>
                <wp:positionH relativeFrom="margin">
                  <wp:align>right</wp:align>
                </wp:positionH>
                <wp:positionV relativeFrom="paragraph">
                  <wp:posOffset>130175</wp:posOffset>
                </wp:positionV>
                <wp:extent cx="4297680" cy="0"/>
                <wp:effectExtent l="0" t="0" r="26670" b="19050"/>
                <wp:wrapNone/>
                <wp:docPr id="97" name="Straight Connector 97"/>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97" o:spid="_x0000_s1026" style="position:absolute;z-index:25182412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" strokecolor="black [3213]">
                <w10:wrap anchorx="margin"/>
              </v:line>
            </w:pict>
          </mc:Fallback>
        </mc:AlternateContent>
      </w:r>
      <w:r w:rsidRPr="00131217">
        <w:tab/>
        <w:t>Thesis Supervisor:</w:t>
      </w:r>
    </w:p>
    <w:p w:rsidR="000A3A54" w:rsidRPr="00131217" w:rsidRDefault="000A3A54" w:rsidP="000A3A54">
      <w:pPr>
        <w:pStyle w:val="NoSpacing"/>
        <w:jc w:val="right"/>
      </w:pPr>
      <w:r w:rsidRPr="00131217">
        <w:t xml:space="preserve">V. Michael </w:t>
      </w:r>
      <w:proofErr w:type="spellStart"/>
      <w:r w:rsidRPr="00131217">
        <w:t>Bove</w:t>
      </w:r>
      <w:proofErr w:type="spellEnd"/>
      <w:r w:rsidRPr="00131217">
        <w:t xml:space="preserve"> Jr. </w:t>
      </w:r>
    </w:p>
    <w:p w:rsidR="000A3A54" w:rsidRPr="00131217" w:rsidRDefault="000A3A54" w:rsidP="000A3A54">
      <w:pPr>
        <w:pStyle w:val="NoSpacing"/>
        <w:jc w:val="right"/>
      </w:pPr>
      <w:r w:rsidRPr="00131217">
        <w:t>Principal Research Scientist</w:t>
      </w:r>
    </w:p>
    <w:p w:rsidR="000A3A54" w:rsidRDefault="000A3A54" w:rsidP="000A3A54">
      <w:pPr>
        <w:pStyle w:val="NoSpacing"/>
        <w:jc w:val="right"/>
      </w:pPr>
      <w:r w:rsidRPr="00131217">
        <w:t>MIT Media Lab</w:t>
      </w:r>
    </w:p>
    <w:p w:rsidR="006A79C3" w:rsidRDefault="006A79C3" w:rsidP="000A3A54">
      <w:pPr>
        <w:pStyle w:val="NoSpacing"/>
        <w:jc w:val="right"/>
      </w:pPr>
    </w:p>
    <w:p w:rsidR="006A79C3" w:rsidRDefault="006A79C3">
      <w:r>
        <w:br w:type="page"/>
      </w: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A3A54" w:rsidRPr="00131217" w:rsidRDefault="000A3A54" w:rsidP="000A3A54">
      <w:pPr>
        <w:pStyle w:val="NoSpacing"/>
        <w:jc w:val="left"/>
      </w:pPr>
      <w:r w:rsidRPr="00131217">
        <w:rPr>
          <w:noProof/>
        </w:rPr>
        <mc:AlternateContent>
          <mc:Choice Requires="wps">
            <w:drawing>
              <wp:anchor distT="0" distB="0" distL="114300" distR="114300" simplePos="0" relativeHeight="251825152" behindDoc="0" locked="0" layoutInCell="1" allowOverlap="1" wp14:anchorId="12EB450E" wp14:editId="66C4EE7E">
                <wp:simplePos x="0" y="0"/>
                <wp:positionH relativeFrom="margin">
                  <wp:align>right</wp:align>
                </wp:positionH>
                <wp:positionV relativeFrom="paragraph">
                  <wp:posOffset>135890</wp:posOffset>
                </wp:positionV>
                <wp:extent cx="4297680" cy="0"/>
                <wp:effectExtent l="0" t="0" r="26670" b="19050"/>
                <wp:wrapNone/>
                <wp:docPr id="98" name="Straight Connector 98"/>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98" o:spid="_x0000_s1026" style="position:absolute;z-index:25182515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" strokecolor="black [3213]">
                <w10:wrap anchorx="margin"/>
              </v:line>
            </w:pict>
          </mc:Fallback>
        </mc:AlternateContent>
      </w:r>
      <w:r w:rsidRPr="00131217">
        <w:tab/>
        <w:t>Thesis Reader:</w:t>
      </w:r>
    </w:p>
    <w:p w:rsidR="000A3A54" w:rsidRPr="00131217" w:rsidRDefault="000A3A54" w:rsidP="000A3A54">
      <w:pPr>
        <w:pStyle w:val="NoSpacing"/>
        <w:jc w:val="right"/>
      </w:pPr>
      <w:r w:rsidRPr="00131217">
        <w:t xml:space="preserve">Joseph </w:t>
      </w:r>
      <w:proofErr w:type="spellStart"/>
      <w:r w:rsidRPr="00131217">
        <w:t>Paradiso</w:t>
      </w:r>
      <w:proofErr w:type="spellEnd"/>
    </w:p>
    <w:p w:rsidR="000A3A54" w:rsidRPr="00131217" w:rsidRDefault="000A3A54" w:rsidP="000A3A54">
      <w:pPr>
        <w:pStyle w:val="NoSpacing"/>
        <w:jc w:val="right"/>
      </w:pPr>
      <w:r w:rsidRPr="00131217">
        <w:t>Professor of Media Arts and Science</w:t>
      </w:r>
    </w:p>
    <w:p w:rsidR="000A3A54" w:rsidRDefault="000A3A54" w:rsidP="000A3A54">
      <w:pPr>
        <w:pStyle w:val="NoSpacing"/>
        <w:jc w:val="right"/>
      </w:pPr>
      <w:r w:rsidRPr="00131217">
        <w:t>MIT Media Lab</w:t>
      </w:r>
    </w:p>
    <w:p w:rsidR="006A79C3" w:rsidRDefault="006A79C3" w:rsidP="000A3A54">
      <w:pPr>
        <w:pStyle w:val="NoSpacing"/>
        <w:jc w:val="right"/>
      </w:pPr>
    </w:p>
    <w:p w:rsidR="006A79C3" w:rsidRDefault="006A79C3">
      <w:r>
        <w:br w:type="page"/>
      </w: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A3A54" w:rsidRPr="00131217" w:rsidRDefault="000A3A54" w:rsidP="000A3A54">
      <w:pPr>
        <w:pStyle w:val="NoSpacing"/>
        <w:jc w:val="left"/>
      </w:pPr>
      <w:r w:rsidRPr="00131217">
        <w:rPr>
          <w:noProof/>
        </w:rPr>
        <mc:AlternateContent>
          <mc:Choice Requires="wps">
            <w:drawing>
              <wp:anchor distT="0" distB="0" distL="114300" distR="114300" simplePos="0" relativeHeight="251826176" behindDoc="0" locked="0" layoutInCell="1" allowOverlap="1" wp14:anchorId="2BFE51C2" wp14:editId="56934E3A">
                <wp:simplePos x="0" y="0"/>
                <wp:positionH relativeFrom="margin">
                  <wp:align>right</wp:align>
                </wp:positionH>
                <wp:positionV relativeFrom="paragraph">
                  <wp:posOffset>122555</wp:posOffset>
                </wp:positionV>
                <wp:extent cx="4297680" cy="0"/>
                <wp:effectExtent l="0" t="0" r="26670" b="19050"/>
                <wp:wrapNone/>
                <wp:docPr id="99" name="Straight Connector 99"/>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99" o:spid="_x0000_s1026" style="position:absolute;z-index:2518261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" strokecolor="black [3213]">
                <w10:wrap anchorx="margin"/>
              </v:line>
            </w:pict>
          </mc:Fallback>
        </mc:AlternateContent>
      </w:r>
      <w:r w:rsidRPr="00131217">
        <w:tab/>
        <w:t>Thesis Reader:</w:t>
      </w:r>
    </w:p>
    <w:p w:rsidR="000A3A54" w:rsidRPr="00131217" w:rsidRDefault="000A3A54" w:rsidP="000A3A54">
      <w:pPr>
        <w:pStyle w:val="NoSpacing"/>
        <w:jc w:val="right"/>
      </w:pPr>
      <w:r w:rsidRPr="00131217">
        <w:t xml:space="preserve">Kevin </w:t>
      </w:r>
      <w:proofErr w:type="spellStart"/>
      <w:r w:rsidRPr="00131217">
        <w:t>Slavin</w:t>
      </w:r>
      <w:proofErr w:type="spellEnd"/>
      <w:r w:rsidRPr="00131217">
        <w:t xml:space="preserve"> </w:t>
      </w:r>
    </w:p>
    <w:p w:rsidR="000A3A54" w:rsidRPr="00131217" w:rsidRDefault="000A3A54" w:rsidP="000A3A54">
      <w:pPr>
        <w:pStyle w:val="NoSpacing"/>
        <w:jc w:val="right"/>
      </w:pPr>
      <w:r w:rsidRPr="00131217">
        <w:t>Assistant Professor of Media Arts and Sciences</w:t>
      </w:r>
    </w:p>
    <w:p w:rsidR="000A3A54" w:rsidRPr="00131217" w:rsidRDefault="000A3A54" w:rsidP="000A3A54">
      <w:pPr>
        <w:pStyle w:val="NoSpacing"/>
        <w:jc w:val="right"/>
      </w:pPr>
      <w:r w:rsidRPr="00131217">
        <w:t>MIT Media Lab</w:t>
      </w:r>
    </w:p>
    <w:p w:rsidR="000A3A54" w:rsidRPr="00131217" w:rsidRDefault="000A3A54" w:rsidP="000A3A54">
      <w:r w:rsidRPr="00131217">
        <w:br w:type="page"/>
      </w:r>
    </w:p>
    <w:p w:rsidR="000A3A54" w:rsidRPr="00131217" w:rsidRDefault="000A3A54" w:rsidP="00B153A7">
      <w:pPr>
        <w:pStyle w:val="NoSpacing"/>
        <w:jc w:val="right"/>
      </w:pPr>
    </w:p>
    <w:p w:rsidR="009A08A5" w:rsidRPr="00131217" w:rsidRDefault="009A08A5" w:rsidP="009A08A5">
      <w:pPr>
        <w:pStyle w:val="Heading1"/>
      </w:pPr>
      <w:bookmarkStart w:id="3" w:name="_Toc405796811"/>
      <w:r w:rsidRPr="00131217">
        <w:t>Acknowledgements</w:t>
      </w:r>
      <w:bookmarkEnd w:id="3"/>
    </w:p>
    <w:p w:rsidR="009A08A5" w:rsidRPr="00131217" w:rsidRDefault="009A08A5" w:rsidP="009A08A5"/>
    <w:p w:rsidR="009A08A5" w:rsidRPr="00131217" w:rsidRDefault="009A08A5" w:rsidP="009A08A5"/>
    <w:p w:rsidR="009A08A5" w:rsidRPr="00131217" w:rsidRDefault="009A08A5">
      <w:r w:rsidRPr="00131217">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Pr="00131217" w:rsidRDefault="00012AF7">
          <w:pPr>
            <w:pStyle w:val="TOCHeading"/>
          </w:pPr>
          <w:r w:rsidRPr="00131217">
            <w:t>Table of Contents</w:t>
          </w:r>
        </w:p>
        <w:p w:rsidR="0032014A" w:rsidRDefault="00012AF7">
          <w:pPr>
            <w:pStyle w:val="TOC1"/>
            <w:tabs>
              <w:tab w:val="right" w:leader="dot" w:pos="9350"/>
            </w:tabs>
            <w:rPr>
              <w:noProof/>
              <w:sz w:val="22"/>
              <w:szCs w:val="22"/>
            </w:rPr>
          </w:pPr>
          <w:r w:rsidRPr="00131217">
            <w:fldChar w:fldCharType="begin"/>
          </w:r>
          <w:r w:rsidRPr="00131217">
            <w:instrText xml:space="preserve"> TOC \o "1-3" \h \z \u </w:instrText>
          </w:r>
          <w:r w:rsidRPr="00131217">
            <w:fldChar w:fldCharType="separate"/>
          </w:r>
          <w:hyperlink w:anchor="_Toc405796811" w:history="1">
            <w:r w:rsidR="0032014A" w:rsidRPr="00FF2134">
              <w:rPr>
                <w:rStyle w:val="Hyperlink"/>
                <w:noProof/>
              </w:rPr>
              <w:t>Acknowledgements</w:t>
            </w:r>
            <w:r w:rsidR="0032014A">
              <w:rPr>
                <w:noProof/>
                <w:webHidden/>
              </w:rPr>
              <w:tab/>
            </w:r>
            <w:r w:rsidR="0032014A">
              <w:rPr>
                <w:noProof/>
                <w:webHidden/>
              </w:rPr>
              <w:fldChar w:fldCharType="begin"/>
            </w:r>
            <w:r w:rsidR="0032014A">
              <w:rPr>
                <w:noProof/>
                <w:webHidden/>
              </w:rPr>
              <w:instrText xml:space="preserve"> PAGEREF _Toc405796811 \h </w:instrText>
            </w:r>
            <w:r w:rsidR="0032014A">
              <w:rPr>
                <w:noProof/>
                <w:webHidden/>
              </w:rPr>
            </w:r>
            <w:r w:rsidR="0032014A">
              <w:rPr>
                <w:noProof/>
                <w:webHidden/>
              </w:rPr>
              <w:fldChar w:fldCharType="separate"/>
            </w:r>
            <w:r w:rsidR="0032014A">
              <w:rPr>
                <w:noProof/>
                <w:webHidden/>
              </w:rPr>
              <w:t>5</w:t>
            </w:r>
            <w:r w:rsidR="0032014A">
              <w:rPr>
                <w:noProof/>
                <w:webHidden/>
              </w:rPr>
              <w:fldChar w:fldCharType="end"/>
            </w:r>
          </w:hyperlink>
        </w:p>
        <w:p w:rsidR="0032014A" w:rsidRDefault="0032014A">
          <w:pPr>
            <w:pStyle w:val="TOC1"/>
            <w:tabs>
              <w:tab w:val="right" w:leader="dot" w:pos="9350"/>
            </w:tabs>
            <w:rPr>
              <w:noProof/>
              <w:sz w:val="22"/>
              <w:szCs w:val="22"/>
            </w:rPr>
          </w:pPr>
          <w:hyperlink w:anchor="_Toc405796812" w:history="1">
            <w:r w:rsidRPr="00FF2134">
              <w:rPr>
                <w:rStyle w:val="Hyperlink"/>
                <w:noProof/>
              </w:rPr>
              <w:t>Executive Summary</w:t>
            </w:r>
            <w:r>
              <w:rPr>
                <w:noProof/>
                <w:webHidden/>
              </w:rPr>
              <w:tab/>
            </w:r>
            <w:r>
              <w:rPr>
                <w:noProof/>
                <w:webHidden/>
              </w:rPr>
              <w:fldChar w:fldCharType="begin"/>
            </w:r>
            <w:r>
              <w:rPr>
                <w:noProof/>
                <w:webHidden/>
              </w:rPr>
              <w:instrText xml:space="preserve"> PAGEREF _Toc405796812 \h </w:instrText>
            </w:r>
            <w:r>
              <w:rPr>
                <w:noProof/>
                <w:webHidden/>
              </w:rPr>
            </w:r>
            <w:r>
              <w:rPr>
                <w:noProof/>
                <w:webHidden/>
              </w:rPr>
              <w:fldChar w:fldCharType="separate"/>
            </w:r>
            <w:r>
              <w:rPr>
                <w:noProof/>
                <w:webHidden/>
              </w:rPr>
              <w:t>10</w:t>
            </w:r>
            <w:r>
              <w:rPr>
                <w:noProof/>
                <w:webHidden/>
              </w:rPr>
              <w:fldChar w:fldCharType="end"/>
            </w:r>
          </w:hyperlink>
        </w:p>
        <w:p w:rsidR="0032014A" w:rsidRDefault="0032014A">
          <w:pPr>
            <w:pStyle w:val="TOC3"/>
            <w:tabs>
              <w:tab w:val="right" w:leader="dot" w:pos="9350"/>
            </w:tabs>
            <w:rPr>
              <w:noProof/>
              <w:sz w:val="22"/>
              <w:szCs w:val="22"/>
            </w:rPr>
          </w:pPr>
          <w:hyperlink w:anchor="_Toc405796813" w:history="1">
            <w:r w:rsidRPr="00FF2134">
              <w:rPr>
                <w:rStyle w:val="Hyperlink"/>
                <w:noProof/>
              </w:rPr>
              <w:t>Future Projection</w:t>
            </w:r>
            <w:r>
              <w:rPr>
                <w:noProof/>
                <w:webHidden/>
              </w:rPr>
              <w:tab/>
            </w:r>
            <w:r>
              <w:rPr>
                <w:noProof/>
                <w:webHidden/>
              </w:rPr>
              <w:fldChar w:fldCharType="begin"/>
            </w:r>
            <w:r>
              <w:rPr>
                <w:noProof/>
                <w:webHidden/>
              </w:rPr>
              <w:instrText xml:space="preserve"> PAGEREF _Toc405796813 \h </w:instrText>
            </w:r>
            <w:r>
              <w:rPr>
                <w:noProof/>
                <w:webHidden/>
              </w:rPr>
            </w:r>
            <w:r>
              <w:rPr>
                <w:noProof/>
                <w:webHidden/>
              </w:rPr>
              <w:fldChar w:fldCharType="separate"/>
            </w:r>
            <w:r>
              <w:rPr>
                <w:noProof/>
                <w:webHidden/>
              </w:rPr>
              <w:t>12</w:t>
            </w:r>
            <w:r>
              <w:rPr>
                <w:noProof/>
                <w:webHidden/>
              </w:rPr>
              <w:fldChar w:fldCharType="end"/>
            </w:r>
          </w:hyperlink>
        </w:p>
        <w:p w:rsidR="0032014A" w:rsidRDefault="0032014A">
          <w:pPr>
            <w:pStyle w:val="TOC1"/>
            <w:tabs>
              <w:tab w:val="right" w:leader="dot" w:pos="9350"/>
            </w:tabs>
            <w:rPr>
              <w:noProof/>
              <w:sz w:val="22"/>
              <w:szCs w:val="22"/>
            </w:rPr>
          </w:pPr>
          <w:hyperlink w:anchor="_Toc405796814" w:history="1">
            <w:r w:rsidRPr="00FF2134">
              <w:rPr>
                <w:rStyle w:val="Hyperlink"/>
                <w:noProof/>
              </w:rPr>
              <w:t>Abstract</w:t>
            </w:r>
            <w:r>
              <w:rPr>
                <w:noProof/>
                <w:webHidden/>
              </w:rPr>
              <w:tab/>
            </w:r>
            <w:r>
              <w:rPr>
                <w:noProof/>
                <w:webHidden/>
              </w:rPr>
              <w:fldChar w:fldCharType="begin"/>
            </w:r>
            <w:r>
              <w:rPr>
                <w:noProof/>
                <w:webHidden/>
              </w:rPr>
              <w:instrText xml:space="preserve"> PAGEREF _Toc405796814 \h </w:instrText>
            </w:r>
            <w:r>
              <w:rPr>
                <w:noProof/>
                <w:webHidden/>
              </w:rPr>
            </w:r>
            <w:r>
              <w:rPr>
                <w:noProof/>
                <w:webHidden/>
              </w:rPr>
              <w:fldChar w:fldCharType="separate"/>
            </w:r>
            <w:r>
              <w:rPr>
                <w:noProof/>
                <w:webHidden/>
              </w:rPr>
              <w:t>13</w:t>
            </w:r>
            <w:r>
              <w:rPr>
                <w:noProof/>
                <w:webHidden/>
              </w:rPr>
              <w:fldChar w:fldCharType="end"/>
            </w:r>
          </w:hyperlink>
        </w:p>
        <w:p w:rsidR="0032014A" w:rsidRDefault="0032014A">
          <w:pPr>
            <w:pStyle w:val="TOC1"/>
            <w:tabs>
              <w:tab w:val="right" w:leader="dot" w:pos="9350"/>
            </w:tabs>
            <w:rPr>
              <w:noProof/>
              <w:sz w:val="22"/>
              <w:szCs w:val="22"/>
            </w:rPr>
          </w:pPr>
          <w:hyperlink w:anchor="_Toc405796815" w:history="1">
            <w:r w:rsidRPr="00FF2134">
              <w:rPr>
                <w:rStyle w:val="Hyperlink"/>
                <w:noProof/>
              </w:rPr>
              <w:t>Introduction</w:t>
            </w:r>
            <w:r>
              <w:rPr>
                <w:noProof/>
                <w:webHidden/>
              </w:rPr>
              <w:tab/>
            </w:r>
            <w:r>
              <w:rPr>
                <w:noProof/>
                <w:webHidden/>
              </w:rPr>
              <w:fldChar w:fldCharType="begin"/>
            </w:r>
            <w:r>
              <w:rPr>
                <w:noProof/>
                <w:webHidden/>
              </w:rPr>
              <w:instrText xml:space="preserve"> PAGEREF _Toc405796815 \h </w:instrText>
            </w:r>
            <w:r>
              <w:rPr>
                <w:noProof/>
                <w:webHidden/>
              </w:rPr>
            </w:r>
            <w:r>
              <w:rPr>
                <w:noProof/>
                <w:webHidden/>
              </w:rPr>
              <w:fldChar w:fldCharType="separate"/>
            </w:r>
            <w:r>
              <w:rPr>
                <w:noProof/>
                <w:webHidden/>
              </w:rPr>
              <w:t>14</w:t>
            </w:r>
            <w:r>
              <w:rPr>
                <w:noProof/>
                <w:webHidden/>
              </w:rPr>
              <w:fldChar w:fldCharType="end"/>
            </w:r>
          </w:hyperlink>
        </w:p>
        <w:p w:rsidR="0032014A" w:rsidRDefault="0032014A">
          <w:pPr>
            <w:pStyle w:val="TOC1"/>
            <w:tabs>
              <w:tab w:val="right" w:leader="dot" w:pos="9350"/>
            </w:tabs>
            <w:rPr>
              <w:noProof/>
              <w:sz w:val="22"/>
              <w:szCs w:val="22"/>
            </w:rPr>
          </w:pPr>
          <w:hyperlink w:anchor="_Toc405796816" w:history="1">
            <w:r w:rsidRPr="00FF2134">
              <w:rPr>
                <w:rStyle w:val="Hyperlink"/>
                <w:noProof/>
              </w:rPr>
              <w:t>Digital Synesthesia</w:t>
            </w:r>
            <w:r>
              <w:rPr>
                <w:noProof/>
                <w:webHidden/>
              </w:rPr>
              <w:tab/>
            </w:r>
            <w:r>
              <w:rPr>
                <w:noProof/>
                <w:webHidden/>
              </w:rPr>
              <w:fldChar w:fldCharType="begin"/>
            </w:r>
            <w:r>
              <w:rPr>
                <w:noProof/>
                <w:webHidden/>
              </w:rPr>
              <w:instrText xml:space="preserve"> PAGEREF _Toc405796816 \h </w:instrText>
            </w:r>
            <w:r>
              <w:rPr>
                <w:noProof/>
                <w:webHidden/>
              </w:rPr>
            </w:r>
            <w:r>
              <w:rPr>
                <w:noProof/>
                <w:webHidden/>
              </w:rPr>
              <w:fldChar w:fldCharType="separate"/>
            </w:r>
            <w:r>
              <w:rPr>
                <w:noProof/>
                <w:webHidden/>
              </w:rPr>
              <w:t>16</w:t>
            </w:r>
            <w:r>
              <w:rPr>
                <w:noProof/>
                <w:webHidden/>
              </w:rPr>
              <w:fldChar w:fldCharType="end"/>
            </w:r>
          </w:hyperlink>
        </w:p>
        <w:p w:rsidR="0032014A" w:rsidRDefault="0032014A">
          <w:pPr>
            <w:pStyle w:val="TOC2"/>
            <w:tabs>
              <w:tab w:val="right" w:leader="dot" w:pos="9350"/>
            </w:tabs>
            <w:rPr>
              <w:noProof/>
              <w:sz w:val="22"/>
              <w:szCs w:val="22"/>
            </w:rPr>
          </w:pPr>
          <w:hyperlink w:anchor="_Toc405796817" w:history="1">
            <w:r w:rsidRPr="00FF2134">
              <w:rPr>
                <w:rStyle w:val="Hyperlink"/>
                <w:noProof/>
              </w:rPr>
              <w:t>Design Approach</w:t>
            </w:r>
            <w:r>
              <w:rPr>
                <w:noProof/>
                <w:webHidden/>
              </w:rPr>
              <w:tab/>
            </w:r>
            <w:r>
              <w:rPr>
                <w:noProof/>
                <w:webHidden/>
              </w:rPr>
              <w:fldChar w:fldCharType="begin"/>
            </w:r>
            <w:r>
              <w:rPr>
                <w:noProof/>
                <w:webHidden/>
              </w:rPr>
              <w:instrText xml:space="preserve"> PAGEREF _Toc405796817 \h </w:instrText>
            </w:r>
            <w:r>
              <w:rPr>
                <w:noProof/>
                <w:webHidden/>
              </w:rPr>
            </w:r>
            <w:r>
              <w:rPr>
                <w:noProof/>
                <w:webHidden/>
              </w:rPr>
              <w:fldChar w:fldCharType="separate"/>
            </w:r>
            <w:r>
              <w:rPr>
                <w:noProof/>
                <w:webHidden/>
              </w:rPr>
              <w:t>17</w:t>
            </w:r>
            <w:r>
              <w:rPr>
                <w:noProof/>
                <w:webHidden/>
              </w:rPr>
              <w:fldChar w:fldCharType="end"/>
            </w:r>
          </w:hyperlink>
        </w:p>
        <w:p w:rsidR="0032014A" w:rsidRDefault="0032014A">
          <w:pPr>
            <w:pStyle w:val="TOC2"/>
            <w:tabs>
              <w:tab w:val="right" w:leader="dot" w:pos="9350"/>
            </w:tabs>
            <w:rPr>
              <w:noProof/>
              <w:sz w:val="22"/>
              <w:szCs w:val="22"/>
            </w:rPr>
          </w:pPr>
          <w:hyperlink w:anchor="_Toc405796818" w:history="1">
            <w:r w:rsidRPr="00FF2134">
              <w:rPr>
                <w:rStyle w:val="Hyperlink"/>
                <w:noProof/>
              </w:rPr>
              <w:t>The importance of the single affordance</w:t>
            </w:r>
            <w:r>
              <w:rPr>
                <w:noProof/>
                <w:webHidden/>
              </w:rPr>
              <w:tab/>
            </w:r>
            <w:r>
              <w:rPr>
                <w:noProof/>
                <w:webHidden/>
              </w:rPr>
              <w:fldChar w:fldCharType="begin"/>
            </w:r>
            <w:r>
              <w:rPr>
                <w:noProof/>
                <w:webHidden/>
              </w:rPr>
              <w:instrText xml:space="preserve"> PAGEREF _Toc405796818 \h </w:instrText>
            </w:r>
            <w:r>
              <w:rPr>
                <w:noProof/>
                <w:webHidden/>
              </w:rPr>
            </w:r>
            <w:r>
              <w:rPr>
                <w:noProof/>
                <w:webHidden/>
              </w:rPr>
              <w:fldChar w:fldCharType="separate"/>
            </w:r>
            <w:r>
              <w:rPr>
                <w:noProof/>
                <w:webHidden/>
              </w:rPr>
              <w:t>17</w:t>
            </w:r>
            <w:r>
              <w:rPr>
                <w:noProof/>
                <w:webHidden/>
              </w:rPr>
              <w:fldChar w:fldCharType="end"/>
            </w:r>
          </w:hyperlink>
        </w:p>
        <w:p w:rsidR="0032014A" w:rsidRDefault="0032014A">
          <w:pPr>
            <w:pStyle w:val="TOC2"/>
            <w:tabs>
              <w:tab w:val="right" w:leader="dot" w:pos="9350"/>
            </w:tabs>
            <w:rPr>
              <w:noProof/>
              <w:sz w:val="22"/>
              <w:szCs w:val="22"/>
            </w:rPr>
          </w:pPr>
          <w:hyperlink w:anchor="_Toc405796819" w:history="1">
            <w:r w:rsidRPr="00FF2134">
              <w:rPr>
                <w:rStyle w:val="Hyperlink"/>
                <w:noProof/>
              </w:rPr>
              <w:t>Implementations</w:t>
            </w:r>
            <w:r>
              <w:rPr>
                <w:noProof/>
                <w:webHidden/>
              </w:rPr>
              <w:tab/>
            </w:r>
            <w:r>
              <w:rPr>
                <w:noProof/>
                <w:webHidden/>
              </w:rPr>
              <w:fldChar w:fldCharType="begin"/>
            </w:r>
            <w:r>
              <w:rPr>
                <w:noProof/>
                <w:webHidden/>
              </w:rPr>
              <w:instrText xml:space="preserve"> PAGEREF _Toc405796819 \h </w:instrText>
            </w:r>
            <w:r>
              <w:rPr>
                <w:noProof/>
                <w:webHidden/>
              </w:rPr>
            </w:r>
            <w:r>
              <w:rPr>
                <w:noProof/>
                <w:webHidden/>
              </w:rPr>
              <w:fldChar w:fldCharType="separate"/>
            </w:r>
            <w:r>
              <w:rPr>
                <w:noProof/>
                <w:webHidden/>
              </w:rPr>
              <w:t>18</w:t>
            </w:r>
            <w:r>
              <w:rPr>
                <w:noProof/>
                <w:webHidden/>
              </w:rPr>
              <w:fldChar w:fldCharType="end"/>
            </w:r>
          </w:hyperlink>
        </w:p>
        <w:p w:rsidR="0032014A" w:rsidRDefault="0032014A">
          <w:pPr>
            <w:pStyle w:val="TOC3"/>
            <w:tabs>
              <w:tab w:val="right" w:leader="dot" w:pos="9350"/>
            </w:tabs>
            <w:rPr>
              <w:noProof/>
              <w:sz w:val="22"/>
              <w:szCs w:val="22"/>
            </w:rPr>
          </w:pPr>
          <w:hyperlink w:anchor="_Toc405796820" w:history="1">
            <w:r w:rsidRPr="00FF2134">
              <w:rPr>
                <w:rStyle w:val="Hyperlink"/>
                <w:noProof/>
              </w:rPr>
              <w:t>First Study: Proximity Sensing</w:t>
            </w:r>
            <w:r>
              <w:rPr>
                <w:noProof/>
                <w:webHidden/>
              </w:rPr>
              <w:tab/>
            </w:r>
            <w:r>
              <w:rPr>
                <w:noProof/>
                <w:webHidden/>
              </w:rPr>
              <w:fldChar w:fldCharType="begin"/>
            </w:r>
            <w:r>
              <w:rPr>
                <w:noProof/>
                <w:webHidden/>
              </w:rPr>
              <w:instrText xml:space="preserve"> PAGEREF _Toc405796820 \h </w:instrText>
            </w:r>
            <w:r>
              <w:rPr>
                <w:noProof/>
                <w:webHidden/>
              </w:rPr>
            </w:r>
            <w:r>
              <w:rPr>
                <w:noProof/>
                <w:webHidden/>
              </w:rPr>
              <w:fldChar w:fldCharType="separate"/>
            </w:r>
            <w:r>
              <w:rPr>
                <w:noProof/>
                <w:webHidden/>
              </w:rPr>
              <w:t>18</w:t>
            </w:r>
            <w:r>
              <w:rPr>
                <w:noProof/>
                <w:webHidden/>
              </w:rPr>
              <w:fldChar w:fldCharType="end"/>
            </w:r>
          </w:hyperlink>
        </w:p>
        <w:p w:rsidR="0032014A" w:rsidRDefault="0032014A">
          <w:pPr>
            <w:pStyle w:val="TOC3"/>
            <w:tabs>
              <w:tab w:val="right" w:leader="dot" w:pos="9350"/>
            </w:tabs>
            <w:rPr>
              <w:noProof/>
              <w:sz w:val="22"/>
              <w:szCs w:val="22"/>
            </w:rPr>
          </w:pPr>
          <w:hyperlink w:anchor="_Toc405796821" w:history="1">
            <w:r w:rsidRPr="00FF2134">
              <w:rPr>
                <w:rStyle w:val="Hyperlink"/>
                <w:noProof/>
              </w:rPr>
              <w:t>Second Study: Temperature Sensing</w:t>
            </w:r>
            <w:r>
              <w:rPr>
                <w:noProof/>
                <w:webHidden/>
              </w:rPr>
              <w:tab/>
            </w:r>
            <w:r>
              <w:rPr>
                <w:noProof/>
                <w:webHidden/>
              </w:rPr>
              <w:fldChar w:fldCharType="begin"/>
            </w:r>
            <w:r>
              <w:rPr>
                <w:noProof/>
                <w:webHidden/>
              </w:rPr>
              <w:instrText xml:space="preserve"> PAGEREF _Toc405796821 \h </w:instrText>
            </w:r>
            <w:r>
              <w:rPr>
                <w:noProof/>
                <w:webHidden/>
              </w:rPr>
            </w:r>
            <w:r>
              <w:rPr>
                <w:noProof/>
                <w:webHidden/>
              </w:rPr>
              <w:fldChar w:fldCharType="separate"/>
            </w:r>
            <w:r>
              <w:rPr>
                <w:noProof/>
                <w:webHidden/>
              </w:rPr>
              <w:t>19</w:t>
            </w:r>
            <w:r>
              <w:rPr>
                <w:noProof/>
                <w:webHidden/>
              </w:rPr>
              <w:fldChar w:fldCharType="end"/>
            </w:r>
          </w:hyperlink>
        </w:p>
        <w:p w:rsidR="0032014A" w:rsidRDefault="0032014A">
          <w:pPr>
            <w:pStyle w:val="TOC3"/>
            <w:tabs>
              <w:tab w:val="right" w:leader="dot" w:pos="9350"/>
            </w:tabs>
            <w:rPr>
              <w:noProof/>
              <w:sz w:val="22"/>
              <w:szCs w:val="22"/>
            </w:rPr>
          </w:pPr>
          <w:hyperlink w:anchor="_Toc405796822" w:history="1">
            <w:r w:rsidRPr="00FF2134">
              <w:rPr>
                <w:rStyle w:val="Hyperlink"/>
                <w:noProof/>
              </w:rPr>
              <w:t>Third Study: Cellphone Sensors</w:t>
            </w:r>
            <w:r>
              <w:rPr>
                <w:noProof/>
                <w:webHidden/>
              </w:rPr>
              <w:tab/>
            </w:r>
            <w:r>
              <w:rPr>
                <w:noProof/>
                <w:webHidden/>
              </w:rPr>
              <w:fldChar w:fldCharType="begin"/>
            </w:r>
            <w:r>
              <w:rPr>
                <w:noProof/>
                <w:webHidden/>
              </w:rPr>
              <w:instrText xml:space="preserve"> PAGEREF _Toc405796822 \h </w:instrText>
            </w:r>
            <w:r>
              <w:rPr>
                <w:noProof/>
                <w:webHidden/>
              </w:rPr>
            </w:r>
            <w:r>
              <w:rPr>
                <w:noProof/>
                <w:webHidden/>
              </w:rPr>
              <w:fldChar w:fldCharType="separate"/>
            </w:r>
            <w:r>
              <w:rPr>
                <w:noProof/>
                <w:webHidden/>
              </w:rPr>
              <w:t>19</w:t>
            </w:r>
            <w:r>
              <w:rPr>
                <w:noProof/>
                <w:webHidden/>
              </w:rPr>
              <w:fldChar w:fldCharType="end"/>
            </w:r>
          </w:hyperlink>
        </w:p>
        <w:p w:rsidR="0032014A" w:rsidRDefault="0032014A">
          <w:pPr>
            <w:pStyle w:val="TOC1"/>
            <w:tabs>
              <w:tab w:val="right" w:leader="dot" w:pos="9350"/>
            </w:tabs>
            <w:rPr>
              <w:noProof/>
              <w:sz w:val="22"/>
              <w:szCs w:val="22"/>
            </w:rPr>
          </w:pPr>
          <w:hyperlink w:anchor="_Toc405796823" w:history="1">
            <w:r w:rsidRPr="00FF2134">
              <w:rPr>
                <w:rStyle w:val="Hyperlink"/>
                <w:noProof/>
              </w:rPr>
              <w:t>Background and Related Work</w:t>
            </w:r>
            <w:r>
              <w:rPr>
                <w:noProof/>
                <w:webHidden/>
              </w:rPr>
              <w:tab/>
            </w:r>
            <w:r>
              <w:rPr>
                <w:noProof/>
                <w:webHidden/>
              </w:rPr>
              <w:fldChar w:fldCharType="begin"/>
            </w:r>
            <w:r>
              <w:rPr>
                <w:noProof/>
                <w:webHidden/>
              </w:rPr>
              <w:instrText xml:space="preserve"> PAGEREF _Toc405796823 \h </w:instrText>
            </w:r>
            <w:r>
              <w:rPr>
                <w:noProof/>
                <w:webHidden/>
              </w:rPr>
            </w:r>
            <w:r>
              <w:rPr>
                <w:noProof/>
                <w:webHidden/>
              </w:rPr>
              <w:fldChar w:fldCharType="separate"/>
            </w:r>
            <w:r>
              <w:rPr>
                <w:noProof/>
                <w:webHidden/>
              </w:rPr>
              <w:t>21</w:t>
            </w:r>
            <w:r>
              <w:rPr>
                <w:noProof/>
                <w:webHidden/>
              </w:rPr>
              <w:fldChar w:fldCharType="end"/>
            </w:r>
          </w:hyperlink>
        </w:p>
        <w:p w:rsidR="0032014A" w:rsidRDefault="0032014A">
          <w:pPr>
            <w:pStyle w:val="TOC2"/>
            <w:tabs>
              <w:tab w:val="right" w:leader="dot" w:pos="9350"/>
            </w:tabs>
            <w:rPr>
              <w:noProof/>
              <w:sz w:val="22"/>
              <w:szCs w:val="22"/>
            </w:rPr>
          </w:pPr>
          <w:hyperlink w:anchor="_Toc405796824" w:history="1">
            <w:r w:rsidRPr="00FF2134">
              <w:rPr>
                <w:rStyle w:val="Hyperlink"/>
                <w:noProof/>
              </w:rPr>
              <w:t>Thermal Interfacing</w:t>
            </w:r>
            <w:r>
              <w:rPr>
                <w:noProof/>
                <w:webHidden/>
              </w:rPr>
              <w:tab/>
            </w:r>
            <w:r>
              <w:rPr>
                <w:noProof/>
                <w:webHidden/>
              </w:rPr>
              <w:fldChar w:fldCharType="begin"/>
            </w:r>
            <w:r>
              <w:rPr>
                <w:noProof/>
                <w:webHidden/>
              </w:rPr>
              <w:instrText xml:space="preserve"> PAGEREF _Toc405796824 \h </w:instrText>
            </w:r>
            <w:r>
              <w:rPr>
                <w:noProof/>
                <w:webHidden/>
              </w:rPr>
            </w:r>
            <w:r>
              <w:rPr>
                <w:noProof/>
                <w:webHidden/>
              </w:rPr>
              <w:fldChar w:fldCharType="separate"/>
            </w:r>
            <w:r>
              <w:rPr>
                <w:noProof/>
                <w:webHidden/>
              </w:rPr>
              <w:t>21</w:t>
            </w:r>
            <w:r>
              <w:rPr>
                <w:noProof/>
                <w:webHidden/>
              </w:rPr>
              <w:fldChar w:fldCharType="end"/>
            </w:r>
          </w:hyperlink>
        </w:p>
        <w:p w:rsidR="0032014A" w:rsidRDefault="0032014A">
          <w:pPr>
            <w:pStyle w:val="TOC2"/>
            <w:tabs>
              <w:tab w:val="right" w:leader="dot" w:pos="9350"/>
            </w:tabs>
            <w:rPr>
              <w:noProof/>
              <w:sz w:val="22"/>
              <w:szCs w:val="22"/>
            </w:rPr>
          </w:pPr>
          <w:hyperlink w:anchor="_Toc405796825" w:history="1">
            <w:r w:rsidRPr="00FF2134">
              <w:rPr>
                <w:rStyle w:val="Hyperlink"/>
                <w:noProof/>
              </w:rPr>
              <w:t>Vibrotactile Interfacing</w:t>
            </w:r>
            <w:r>
              <w:rPr>
                <w:noProof/>
                <w:webHidden/>
              </w:rPr>
              <w:tab/>
            </w:r>
            <w:r>
              <w:rPr>
                <w:noProof/>
                <w:webHidden/>
              </w:rPr>
              <w:fldChar w:fldCharType="begin"/>
            </w:r>
            <w:r>
              <w:rPr>
                <w:noProof/>
                <w:webHidden/>
              </w:rPr>
              <w:instrText xml:space="preserve"> PAGEREF _Toc405796825 \h </w:instrText>
            </w:r>
            <w:r>
              <w:rPr>
                <w:noProof/>
                <w:webHidden/>
              </w:rPr>
            </w:r>
            <w:r>
              <w:rPr>
                <w:noProof/>
                <w:webHidden/>
              </w:rPr>
              <w:fldChar w:fldCharType="separate"/>
            </w:r>
            <w:r>
              <w:rPr>
                <w:noProof/>
                <w:webHidden/>
              </w:rPr>
              <w:t>22</w:t>
            </w:r>
            <w:r>
              <w:rPr>
                <w:noProof/>
                <w:webHidden/>
              </w:rPr>
              <w:fldChar w:fldCharType="end"/>
            </w:r>
          </w:hyperlink>
        </w:p>
        <w:p w:rsidR="0032014A" w:rsidRDefault="0032014A">
          <w:pPr>
            <w:pStyle w:val="TOC2"/>
            <w:tabs>
              <w:tab w:val="right" w:leader="dot" w:pos="9350"/>
            </w:tabs>
            <w:rPr>
              <w:noProof/>
              <w:sz w:val="22"/>
              <w:szCs w:val="22"/>
            </w:rPr>
          </w:pPr>
          <w:hyperlink w:anchor="_Toc405796826" w:history="1">
            <w:r w:rsidRPr="00FF2134">
              <w:rPr>
                <w:rStyle w:val="Hyperlink"/>
                <w:noProof/>
              </w:rPr>
              <w:t>Mobile Communication</w:t>
            </w:r>
            <w:r>
              <w:rPr>
                <w:noProof/>
                <w:webHidden/>
              </w:rPr>
              <w:tab/>
            </w:r>
            <w:r>
              <w:rPr>
                <w:noProof/>
                <w:webHidden/>
              </w:rPr>
              <w:fldChar w:fldCharType="begin"/>
            </w:r>
            <w:r>
              <w:rPr>
                <w:noProof/>
                <w:webHidden/>
              </w:rPr>
              <w:instrText xml:space="preserve"> PAGEREF _Toc405796826 \h </w:instrText>
            </w:r>
            <w:r>
              <w:rPr>
                <w:noProof/>
                <w:webHidden/>
              </w:rPr>
            </w:r>
            <w:r>
              <w:rPr>
                <w:noProof/>
                <w:webHidden/>
              </w:rPr>
              <w:fldChar w:fldCharType="separate"/>
            </w:r>
            <w:r>
              <w:rPr>
                <w:noProof/>
                <w:webHidden/>
              </w:rPr>
              <w:t>23</w:t>
            </w:r>
            <w:r>
              <w:rPr>
                <w:noProof/>
                <w:webHidden/>
              </w:rPr>
              <w:fldChar w:fldCharType="end"/>
            </w:r>
          </w:hyperlink>
        </w:p>
        <w:p w:rsidR="0032014A" w:rsidRDefault="0032014A">
          <w:pPr>
            <w:pStyle w:val="TOC2"/>
            <w:tabs>
              <w:tab w:val="right" w:leader="dot" w:pos="9350"/>
            </w:tabs>
            <w:rPr>
              <w:noProof/>
              <w:sz w:val="22"/>
              <w:szCs w:val="22"/>
            </w:rPr>
          </w:pPr>
          <w:hyperlink w:anchor="_Toc405796827" w:history="1">
            <w:r w:rsidRPr="00FF2134">
              <w:rPr>
                <w:rStyle w:val="Hyperlink"/>
                <w:noProof/>
              </w:rPr>
              <w:t>Sensory Substitution</w:t>
            </w:r>
            <w:r>
              <w:rPr>
                <w:noProof/>
                <w:webHidden/>
              </w:rPr>
              <w:tab/>
            </w:r>
            <w:r>
              <w:rPr>
                <w:noProof/>
                <w:webHidden/>
              </w:rPr>
              <w:fldChar w:fldCharType="begin"/>
            </w:r>
            <w:r>
              <w:rPr>
                <w:noProof/>
                <w:webHidden/>
              </w:rPr>
              <w:instrText xml:space="preserve"> PAGEREF _Toc405796827 \h </w:instrText>
            </w:r>
            <w:r>
              <w:rPr>
                <w:noProof/>
                <w:webHidden/>
              </w:rPr>
            </w:r>
            <w:r>
              <w:rPr>
                <w:noProof/>
                <w:webHidden/>
              </w:rPr>
              <w:fldChar w:fldCharType="separate"/>
            </w:r>
            <w:r>
              <w:rPr>
                <w:noProof/>
                <w:webHidden/>
              </w:rPr>
              <w:t>23</w:t>
            </w:r>
            <w:r>
              <w:rPr>
                <w:noProof/>
                <w:webHidden/>
              </w:rPr>
              <w:fldChar w:fldCharType="end"/>
            </w:r>
          </w:hyperlink>
        </w:p>
        <w:p w:rsidR="0032014A" w:rsidRDefault="0032014A">
          <w:pPr>
            <w:pStyle w:val="TOC2"/>
            <w:tabs>
              <w:tab w:val="right" w:leader="dot" w:pos="9350"/>
            </w:tabs>
            <w:rPr>
              <w:noProof/>
              <w:sz w:val="22"/>
              <w:szCs w:val="22"/>
            </w:rPr>
          </w:pPr>
          <w:hyperlink w:anchor="_Toc405796828" w:history="1">
            <w:r w:rsidRPr="00FF2134">
              <w:rPr>
                <w:rStyle w:val="Hyperlink"/>
                <w:noProof/>
                <w:shd w:val="clear" w:color="auto" w:fill="FFFFFF"/>
              </w:rPr>
              <w:t>Assistive Technologies</w:t>
            </w:r>
            <w:r>
              <w:rPr>
                <w:noProof/>
                <w:webHidden/>
              </w:rPr>
              <w:tab/>
            </w:r>
            <w:r>
              <w:rPr>
                <w:noProof/>
                <w:webHidden/>
              </w:rPr>
              <w:fldChar w:fldCharType="begin"/>
            </w:r>
            <w:r>
              <w:rPr>
                <w:noProof/>
                <w:webHidden/>
              </w:rPr>
              <w:instrText xml:space="preserve"> PAGEREF _Toc405796828 \h </w:instrText>
            </w:r>
            <w:r>
              <w:rPr>
                <w:noProof/>
                <w:webHidden/>
              </w:rPr>
            </w:r>
            <w:r>
              <w:rPr>
                <w:noProof/>
                <w:webHidden/>
              </w:rPr>
              <w:fldChar w:fldCharType="separate"/>
            </w:r>
            <w:r>
              <w:rPr>
                <w:noProof/>
                <w:webHidden/>
              </w:rPr>
              <w:t>24</w:t>
            </w:r>
            <w:r>
              <w:rPr>
                <w:noProof/>
                <w:webHidden/>
              </w:rPr>
              <w:fldChar w:fldCharType="end"/>
            </w:r>
          </w:hyperlink>
        </w:p>
        <w:p w:rsidR="0032014A" w:rsidRDefault="0032014A">
          <w:pPr>
            <w:pStyle w:val="TOC2"/>
            <w:tabs>
              <w:tab w:val="right" w:leader="dot" w:pos="9350"/>
            </w:tabs>
            <w:rPr>
              <w:noProof/>
              <w:sz w:val="22"/>
              <w:szCs w:val="22"/>
            </w:rPr>
          </w:pPr>
          <w:hyperlink w:anchor="_Toc405796829" w:history="1">
            <w:r w:rsidRPr="00FF2134">
              <w:rPr>
                <w:rStyle w:val="Hyperlink"/>
                <w:noProof/>
              </w:rPr>
              <w:t>New Senses</w:t>
            </w:r>
            <w:r>
              <w:rPr>
                <w:noProof/>
                <w:webHidden/>
              </w:rPr>
              <w:tab/>
            </w:r>
            <w:r>
              <w:rPr>
                <w:noProof/>
                <w:webHidden/>
              </w:rPr>
              <w:fldChar w:fldCharType="begin"/>
            </w:r>
            <w:r>
              <w:rPr>
                <w:noProof/>
                <w:webHidden/>
              </w:rPr>
              <w:instrText xml:space="preserve"> PAGEREF _Toc405796829 \h </w:instrText>
            </w:r>
            <w:r>
              <w:rPr>
                <w:noProof/>
                <w:webHidden/>
              </w:rPr>
            </w:r>
            <w:r>
              <w:rPr>
                <w:noProof/>
                <w:webHidden/>
              </w:rPr>
              <w:fldChar w:fldCharType="separate"/>
            </w:r>
            <w:r>
              <w:rPr>
                <w:noProof/>
                <w:webHidden/>
              </w:rPr>
              <w:t>25</w:t>
            </w:r>
            <w:r>
              <w:rPr>
                <w:noProof/>
                <w:webHidden/>
              </w:rPr>
              <w:fldChar w:fldCharType="end"/>
            </w:r>
          </w:hyperlink>
        </w:p>
        <w:p w:rsidR="0032014A" w:rsidRDefault="0032014A">
          <w:pPr>
            <w:pStyle w:val="TOC2"/>
            <w:tabs>
              <w:tab w:val="right" w:leader="dot" w:pos="9350"/>
            </w:tabs>
            <w:rPr>
              <w:noProof/>
              <w:sz w:val="22"/>
              <w:szCs w:val="22"/>
            </w:rPr>
          </w:pPr>
          <w:hyperlink w:anchor="_Toc405796830" w:history="1">
            <w:r w:rsidRPr="00FF2134">
              <w:rPr>
                <w:rStyle w:val="Hyperlink"/>
                <w:noProof/>
              </w:rPr>
              <w:t>Situational Awareness</w:t>
            </w:r>
            <w:r>
              <w:rPr>
                <w:noProof/>
                <w:webHidden/>
              </w:rPr>
              <w:tab/>
            </w:r>
            <w:r>
              <w:rPr>
                <w:noProof/>
                <w:webHidden/>
              </w:rPr>
              <w:fldChar w:fldCharType="begin"/>
            </w:r>
            <w:r>
              <w:rPr>
                <w:noProof/>
                <w:webHidden/>
              </w:rPr>
              <w:instrText xml:space="preserve"> PAGEREF _Toc405796830 \h </w:instrText>
            </w:r>
            <w:r>
              <w:rPr>
                <w:noProof/>
                <w:webHidden/>
              </w:rPr>
            </w:r>
            <w:r>
              <w:rPr>
                <w:noProof/>
                <w:webHidden/>
              </w:rPr>
              <w:fldChar w:fldCharType="separate"/>
            </w:r>
            <w:r>
              <w:rPr>
                <w:noProof/>
                <w:webHidden/>
              </w:rPr>
              <w:t>25</w:t>
            </w:r>
            <w:r>
              <w:rPr>
                <w:noProof/>
                <w:webHidden/>
              </w:rPr>
              <w:fldChar w:fldCharType="end"/>
            </w:r>
          </w:hyperlink>
        </w:p>
        <w:p w:rsidR="0032014A" w:rsidRDefault="0032014A">
          <w:pPr>
            <w:pStyle w:val="TOC2"/>
            <w:tabs>
              <w:tab w:val="right" w:leader="dot" w:pos="9350"/>
            </w:tabs>
            <w:rPr>
              <w:noProof/>
              <w:sz w:val="22"/>
              <w:szCs w:val="22"/>
            </w:rPr>
          </w:pPr>
          <w:hyperlink w:anchor="_Toc405796831" w:history="1">
            <w:r w:rsidRPr="00FF2134">
              <w:rPr>
                <w:rStyle w:val="Hyperlink"/>
                <w:noProof/>
              </w:rPr>
              <w:t>Neuroplasticity</w:t>
            </w:r>
            <w:r>
              <w:rPr>
                <w:noProof/>
                <w:webHidden/>
              </w:rPr>
              <w:tab/>
            </w:r>
            <w:r>
              <w:rPr>
                <w:noProof/>
                <w:webHidden/>
              </w:rPr>
              <w:fldChar w:fldCharType="begin"/>
            </w:r>
            <w:r>
              <w:rPr>
                <w:noProof/>
                <w:webHidden/>
              </w:rPr>
              <w:instrText xml:space="preserve"> PAGEREF _Toc405796831 \h </w:instrText>
            </w:r>
            <w:r>
              <w:rPr>
                <w:noProof/>
                <w:webHidden/>
              </w:rPr>
            </w:r>
            <w:r>
              <w:rPr>
                <w:noProof/>
                <w:webHidden/>
              </w:rPr>
              <w:fldChar w:fldCharType="separate"/>
            </w:r>
            <w:r>
              <w:rPr>
                <w:noProof/>
                <w:webHidden/>
              </w:rPr>
              <w:t>26</w:t>
            </w:r>
            <w:r>
              <w:rPr>
                <w:noProof/>
                <w:webHidden/>
              </w:rPr>
              <w:fldChar w:fldCharType="end"/>
            </w:r>
          </w:hyperlink>
        </w:p>
        <w:p w:rsidR="0032014A" w:rsidRDefault="0032014A">
          <w:pPr>
            <w:pStyle w:val="TOC1"/>
            <w:tabs>
              <w:tab w:val="right" w:leader="dot" w:pos="9350"/>
            </w:tabs>
            <w:rPr>
              <w:noProof/>
              <w:sz w:val="22"/>
              <w:szCs w:val="22"/>
            </w:rPr>
          </w:pPr>
          <w:hyperlink w:anchor="_Toc405796832" w:history="1">
            <w:r w:rsidRPr="00FF2134">
              <w:rPr>
                <w:rStyle w:val="Hyperlink"/>
                <w:noProof/>
              </w:rPr>
              <w:t>System Description (Figure 20)</w:t>
            </w:r>
            <w:r>
              <w:rPr>
                <w:noProof/>
                <w:webHidden/>
              </w:rPr>
              <w:tab/>
            </w:r>
            <w:r>
              <w:rPr>
                <w:noProof/>
                <w:webHidden/>
              </w:rPr>
              <w:fldChar w:fldCharType="begin"/>
            </w:r>
            <w:r>
              <w:rPr>
                <w:noProof/>
                <w:webHidden/>
              </w:rPr>
              <w:instrText xml:space="preserve"> PAGEREF _Toc405796832 \h </w:instrText>
            </w:r>
            <w:r>
              <w:rPr>
                <w:noProof/>
                <w:webHidden/>
              </w:rPr>
            </w:r>
            <w:r>
              <w:rPr>
                <w:noProof/>
                <w:webHidden/>
              </w:rPr>
              <w:fldChar w:fldCharType="separate"/>
            </w:r>
            <w:r>
              <w:rPr>
                <w:noProof/>
                <w:webHidden/>
              </w:rPr>
              <w:t>27</w:t>
            </w:r>
            <w:r>
              <w:rPr>
                <w:noProof/>
                <w:webHidden/>
              </w:rPr>
              <w:fldChar w:fldCharType="end"/>
            </w:r>
          </w:hyperlink>
        </w:p>
        <w:p w:rsidR="0032014A" w:rsidRDefault="0032014A">
          <w:pPr>
            <w:pStyle w:val="TOC2"/>
            <w:tabs>
              <w:tab w:val="right" w:leader="dot" w:pos="9350"/>
            </w:tabs>
            <w:rPr>
              <w:noProof/>
              <w:sz w:val="22"/>
              <w:szCs w:val="22"/>
            </w:rPr>
          </w:pPr>
          <w:hyperlink w:anchor="_Toc405796833" w:history="1">
            <w:r w:rsidRPr="00FF2134">
              <w:rPr>
                <w:rStyle w:val="Hyperlink"/>
                <w:noProof/>
              </w:rPr>
              <w:t>Hardware</w:t>
            </w:r>
            <w:r>
              <w:rPr>
                <w:noProof/>
                <w:webHidden/>
              </w:rPr>
              <w:tab/>
            </w:r>
            <w:r>
              <w:rPr>
                <w:noProof/>
                <w:webHidden/>
              </w:rPr>
              <w:fldChar w:fldCharType="begin"/>
            </w:r>
            <w:r>
              <w:rPr>
                <w:noProof/>
                <w:webHidden/>
              </w:rPr>
              <w:instrText xml:space="preserve"> PAGEREF _Toc405796833 \h </w:instrText>
            </w:r>
            <w:r>
              <w:rPr>
                <w:noProof/>
                <w:webHidden/>
              </w:rPr>
            </w:r>
            <w:r>
              <w:rPr>
                <w:noProof/>
                <w:webHidden/>
              </w:rPr>
              <w:fldChar w:fldCharType="separate"/>
            </w:r>
            <w:r>
              <w:rPr>
                <w:noProof/>
                <w:webHidden/>
              </w:rPr>
              <w:t>27</w:t>
            </w:r>
            <w:r>
              <w:rPr>
                <w:noProof/>
                <w:webHidden/>
              </w:rPr>
              <w:fldChar w:fldCharType="end"/>
            </w:r>
          </w:hyperlink>
        </w:p>
        <w:p w:rsidR="0032014A" w:rsidRDefault="0032014A">
          <w:pPr>
            <w:pStyle w:val="TOC2"/>
            <w:tabs>
              <w:tab w:val="right" w:leader="dot" w:pos="9350"/>
            </w:tabs>
            <w:rPr>
              <w:noProof/>
              <w:sz w:val="22"/>
              <w:szCs w:val="22"/>
            </w:rPr>
          </w:pPr>
          <w:hyperlink w:anchor="_Toc405796834" w:history="1">
            <w:r w:rsidRPr="00FF2134">
              <w:rPr>
                <w:rStyle w:val="Hyperlink"/>
                <w:noProof/>
              </w:rPr>
              <w:t>Software</w:t>
            </w:r>
            <w:r>
              <w:rPr>
                <w:noProof/>
                <w:webHidden/>
              </w:rPr>
              <w:tab/>
            </w:r>
            <w:r>
              <w:rPr>
                <w:noProof/>
                <w:webHidden/>
              </w:rPr>
              <w:fldChar w:fldCharType="begin"/>
            </w:r>
            <w:r>
              <w:rPr>
                <w:noProof/>
                <w:webHidden/>
              </w:rPr>
              <w:instrText xml:space="preserve"> PAGEREF _Toc405796834 \h </w:instrText>
            </w:r>
            <w:r>
              <w:rPr>
                <w:noProof/>
                <w:webHidden/>
              </w:rPr>
            </w:r>
            <w:r>
              <w:rPr>
                <w:noProof/>
                <w:webHidden/>
              </w:rPr>
              <w:fldChar w:fldCharType="separate"/>
            </w:r>
            <w:r>
              <w:rPr>
                <w:noProof/>
                <w:webHidden/>
              </w:rPr>
              <w:t>28</w:t>
            </w:r>
            <w:r>
              <w:rPr>
                <w:noProof/>
                <w:webHidden/>
              </w:rPr>
              <w:fldChar w:fldCharType="end"/>
            </w:r>
          </w:hyperlink>
        </w:p>
        <w:p w:rsidR="0032014A" w:rsidRDefault="0032014A">
          <w:pPr>
            <w:pStyle w:val="TOC2"/>
            <w:tabs>
              <w:tab w:val="right" w:leader="dot" w:pos="9350"/>
            </w:tabs>
            <w:rPr>
              <w:noProof/>
              <w:sz w:val="22"/>
              <w:szCs w:val="22"/>
            </w:rPr>
          </w:pPr>
          <w:hyperlink w:anchor="_Toc405796835" w:history="1">
            <w:r w:rsidRPr="00FF2134">
              <w:rPr>
                <w:rStyle w:val="Hyperlink"/>
                <w:noProof/>
              </w:rPr>
              <w:t>Sensitivity Mapping</w:t>
            </w:r>
            <w:r>
              <w:rPr>
                <w:noProof/>
                <w:webHidden/>
              </w:rPr>
              <w:tab/>
            </w:r>
            <w:r>
              <w:rPr>
                <w:noProof/>
                <w:webHidden/>
              </w:rPr>
              <w:fldChar w:fldCharType="begin"/>
            </w:r>
            <w:r>
              <w:rPr>
                <w:noProof/>
                <w:webHidden/>
              </w:rPr>
              <w:instrText xml:space="preserve"> PAGEREF _Toc405796835 \h </w:instrText>
            </w:r>
            <w:r>
              <w:rPr>
                <w:noProof/>
                <w:webHidden/>
              </w:rPr>
            </w:r>
            <w:r>
              <w:rPr>
                <w:noProof/>
                <w:webHidden/>
              </w:rPr>
              <w:fldChar w:fldCharType="separate"/>
            </w:r>
            <w:r>
              <w:rPr>
                <w:noProof/>
                <w:webHidden/>
              </w:rPr>
              <w:t>28</w:t>
            </w:r>
            <w:r>
              <w:rPr>
                <w:noProof/>
                <w:webHidden/>
              </w:rPr>
              <w:fldChar w:fldCharType="end"/>
            </w:r>
          </w:hyperlink>
        </w:p>
        <w:p w:rsidR="0032014A" w:rsidRDefault="0032014A">
          <w:pPr>
            <w:pStyle w:val="TOC1"/>
            <w:tabs>
              <w:tab w:val="right" w:leader="dot" w:pos="9350"/>
            </w:tabs>
            <w:rPr>
              <w:noProof/>
              <w:sz w:val="22"/>
              <w:szCs w:val="22"/>
            </w:rPr>
          </w:pPr>
          <w:hyperlink w:anchor="_Toc405796836" w:history="1">
            <w:r w:rsidRPr="00FF2134">
              <w:rPr>
                <w:rStyle w:val="Hyperlink"/>
                <w:noProof/>
              </w:rPr>
              <w:t>User Studies</w:t>
            </w:r>
            <w:r>
              <w:rPr>
                <w:noProof/>
                <w:webHidden/>
              </w:rPr>
              <w:tab/>
            </w:r>
            <w:r>
              <w:rPr>
                <w:noProof/>
                <w:webHidden/>
              </w:rPr>
              <w:fldChar w:fldCharType="begin"/>
            </w:r>
            <w:r>
              <w:rPr>
                <w:noProof/>
                <w:webHidden/>
              </w:rPr>
              <w:instrText xml:space="preserve"> PAGEREF _Toc405796836 \h </w:instrText>
            </w:r>
            <w:r>
              <w:rPr>
                <w:noProof/>
                <w:webHidden/>
              </w:rPr>
            </w:r>
            <w:r>
              <w:rPr>
                <w:noProof/>
                <w:webHidden/>
              </w:rPr>
              <w:fldChar w:fldCharType="separate"/>
            </w:r>
            <w:r>
              <w:rPr>
                <w:noProof/>
                <w:webHidden/>
              </w:rPr>
              <w:t>30</w:t>
            </w:r>
            <w:r>
              <w:rPr>
                <w:noProof/>
                <w:webHidden/>
              </w:rPr>
              <w:fldChar w:fldCharType="end"/>
            </w:r>
          </w:hyperlink>
        </w:p>
        <w:p w:rsidR="0032014A" w:rsidRDefault="0032014A">
          <w:pPr>
            <w:pStyle w:val="TOC2"/>
            <w:tabs>
              <w:tab w:val="right" w:leader="dot" w:pos="9350"/>
            </w:tabs>
            <w:rPr>
              <w:noProof/>
              <w:sz w:val="22"/>
              <w:szCs w:val="22"/>
            </w:rPr>
          </w:pPr>
          <w:hyperlink w:anchor="_Toc405796837" w:history="1">
            <w:r w:rsidRPr="00FF2134">
              <w:rPr>
                <w:rStyle w:val="Hyperlink"/>
                <w:noProof/>
              </w:rPr>
              <w:t>Testing the Feedback</w:t>
            </w:r>
            <w:r>
              <w:rPr>
                <w:noProof/>
                <w:webHidden/>
              </w:rPr>
              <w:tab/>
            </w:r>
            <w:r>
              <w:rPr>
                <w:noProof/>
                <w:webHidden/>
              </w:rPr>
              <w:fldChar w:fldCharType="begin"/>
            </w:r>
            <w:r>
              <w:rPr>
                <w:noProof/>
                <w:webHidden/>
              </w:rPr>
              <w:instrText xml:space="preserve"> PAGEREF _Toc405796837 \h </w:instrText>
            </w:r>
            <w:r>
              <w:rPr>
                <w:noProof/>
                <w:webHidden/>
              </w:rPr>
            </w:r>
            <w:r>
              <w:rPr>
                <w:noProof/>
                <w:webHidden/>
              </w:rPr>
              <w:fldChar w:fldCharType="separate"/>
            </w:r>
            <w:r>
              <w:rPr>
                <w:noProof/>
                <w:webHidden/>
              </w:rPr>
              <w:t>30</w:t>
            </w:r>
            <w:r>
              <w:rPr>
                <w:noProof/>
                <w:webHidden/>
              </w:rPr>
              <w:fldChar w:fldCharType="end"/>
            </w:r>
          </w:hyperlink>
        </w:p>
        <w:p w:rsidR="0032014A" w:rsidRDefault="0032014A">
          <w:pPr>
            <w:pStyle w:val="TOC2"/>
            <w:tabs>
              <w:tab w:val="right" w:leader="dot" w:pos="9350"/>
            </w:tabs>
            <w:rPr>
              <w:noProof/>
              <w:sz w:val="22"/>
              <w:szCs w:val="22"/>
            </w:rPr>
          </w:pPr>
          <w:hyperlink w:anchor="_Toc405796838" w:history="1">
            <w:r w:rsidRPr="00FF2134">
              <w:rPr>
                <w:rStyle w:val="Hyperlink"/>
                <w:noProof/>
              </w:rPr>
              <w:t>Testing the Signals</w:t>
            </w:r>
            <w:r>
              <w:rPr>
                <w:noProof/>
                <w:webHidden/>
              </w:rPr>
              <w:tab/>
            </w:r>
            <w:r>
              <w:rPr>
                <w:noProof/>
                <w:webHidden/>
              </w:rPr>
              <w:fldChar w:fldCharType="begin"/>
            </w:r>
            <w:r>
              <w:rPr>
                <w:noProof/>
                <w:webHidden/>
              </w:rPr>
              <w:instrText xml:space="preserve"> PAGEREF _Toc405796838 \h </w:instrText>
            </w:r>
            <w:r>
              <w:rPr>
                <w:noProof/>
                <w:webHidden/>
              </w:rPr>
            </w:r>
            <w:r>
              <w:rPr>
                <w:noProof/>
                <w:webHidden/>
              </w:rPr>
              <w:fldChar w:fldCharType="separate"/>
            </w:r>
            <w:r>
              <w:rPr>
                <w:noProof/>
                <w:webHidden/>
              </w:rPr>
              <w:t>30</w:t>
            </w:r>
            <w:r>
              <w:rPr>
                <w:noProof/>
                <w:webHidden/>
              </w:rPr>
              <w:fldChar w:fldCharType="end"/>
            </w:r>
          </w:hyperlink>
        </w:p>
        <w:p w:rsidR="0032014A" w:rsidRDefault="0032014A">
          <w:pPr>
            <w:pStyle w:val="TOC2"/>
            <w:tabs>
              <w:tab w:val="right" w:leader="dot" w:pos="9350"/>
            </w:tabs>
            <w:rPr>
              <w:noProof/>
              <w:sz w:val="22"/>
              <w:szCs w:val="22"/>
            </w:rPr>
          </w:pPr>
          <w:hyperlink w:anchor="_Toc405796839" w:history="1">
            <w:r w:rsidRPr="00FF2134">
              <w:rPr>
                <w:rStyle w:val="Hyperlink"/>
                <w:noProof/>
              </w:rPr>
              <w:t>Changing the Contextual Information</w:t>
            </w:r>
            <w:r>
              <w:rPr>
                <w:noProof/>
                <w:webHidden/>
              </w:rPr>
              <w:tab/>
            </w:r>
            <w:r>
              <w:rPr>
                <w:noProof/>
                <w:webHidden/>
              </w:rPr>
              <w:fldChar w:fldCharType="begin"/>
            </w:r>
            <w:r>
              <w:rPr>
                <w:noProof/>
                <w:webHidden/>
              </w:rPr>
              <w:instrText xml:space="preserve"> PAGEREF _Toc405796839 \h </w:instrText>
            </w:r>
            <w:r>
              <w:rPr>
                <w:noProof/>
                <w:webHidden/>
              </w:rPr>
            </w:r>
            <w:r>
              <w:rPr>
                <w:noProof/>
                <w:webHidden/>
              </w:rPr>
              <w:fldChar w:fldCharType="separate"/>
            </w:r>
            <w:r>
              <w:rPr>
                <w:noProof/>
                <w:webHidden/>
              </w:rPr>
              <w:t>30</w:t>
            </w:r>
            <w:r>
              <w:rPr>
                <w:noProof/>
                <w:webHidden/>
              </w:rPr>
              <w:fldChar w:fldCharType="end"/>
            </w:r>
          </w:hyperlink>
        </w:p>
        <w:p w:rsidR="0032014A" w:rsidRDefault="0032014A">
          <w:pPr>
            <w:pStyle w:val="TOC2"/>
            <w:tabs>
              <w:tab w:val="right" w:leader="dot" w:pos="9350"/>
            </w:tabs>
            <w:rPr>
              <w:noProof/>
              <w:sz w:val="22"/>
              <w:szCs w:val="22"/>
            </w:rPr>
          </w:pPr>
          <w:hyperlink w:anchor="_Toc405796840" w:history="1">
            <w:r w:rsidRPr="00FF2134">
              <w:rPr>
                <w:rStyle w:val="Hyperlink"/>
                <w:noProof/>
              </w:rPr>
              <w:t>Summary of User Studies</w:t>
            </w:r>
            <w:r>
              <w:rPr>
                <w:noProof/>
                <w:webHidden/>
              </w:rPr>
              <w:tab/>
            </w:r>
            <w:r>
              <w:rPr>
                <w:noProof/>
                <w:webHidden/>
              </w:rPr>
              <w:fldChar w:fldCharType="begin"/>
            </w:r>
            <w:r>
              <w:rPr>
                <w:noProof/>
                <w:webHidden/>
              </w:rPr>
              <w:instrText xml:space="preserve"> PAGEREF _Toc405796840 \h </w:instrText>
            </w:r>
            <w:r>
              <w:rPr>
                <w:noProof/>
                <w:webHidden/>
              </w:rPr>
            </w:r>
            <w:r>
              <w:rPr>
                <w:noProof/>
                <w:webHidden/>
              </w:rPr>
              <w:fldChar w:fldCharType="separate"/>
            </w:r>
            <w:r>
              <w:rPr>
                <w:noProof/>
                <w:webHidden/>
              </w:rPr>
              <w:t>31</w:t>
            </w:r>
            <w:r>
              <w:rPr>
                <w:noProof/>
                <w:webHidden/>
              </w:rPr>
              <w:fldChar w:fldCharType="end"/>
            </w:r>
          </w:hyperlink>
        </w:p>
        <w:p w:rsidR="0032014A" w:rsidRDefault="0032014A">
          <w:pPr>
            <w:pStyle w:val="TOC2"/>
            <w:tabs>
              <w:tab w:val="right" w:leader="dot" w:pos="9350"/>
            </w:tabs>
            <w:rPr>
              <w:noProof/>
              <w:sz w:val="22"/>
              <w:szCs w:val="22"/>
            </w:rPr>
          </w:pPr>
          <w:hyperlink w:anchor="_Toc405796841" w:history="1">
            <w:r w:rsidRPr="00FF2134">
              <w:rPr>
                <w:rStyle w:val="Hyperlink"/>
                <w:noProof/>
              </w:rPr>
              <w:t>User Studies (the successful ones)</w:t>
            </w:r>
            <w:r>
              <w:rPr>
                <w:noProof/>
                <w:webHidden/>
              </w:rPr>
              <w:tab/>
            </w:r>
            <w:r>
              <w:rPr>
                <w:noProof/>
                <w:webHidden/>
              </w:rPr>
              <w:fldChar w:fldCharType="begin"/>
            </w:r>
            <w:r>
              <w:rPr>
                <w:noProof/>
                <w:webHidden/>
              </w:rPr>
              <w:instrText xml:space="preserve"> PAGEREF _Toc405796841 \h </w:instrText>
            </w:r>
            <w:r>
              <w:rPr>
                <w:noProof/>
                <w:webHidden/>
              </w:rPr>
            </w:r>
            <w:r>
              <w:rPr>
                <w:noProof/>
                <w:webHidden/>
              </w:rPr>
              <w:fldChar w:fldCharType="separate"/>
            </w:r>
            <w:r>
              <w:rPr>
                <w:noProof/>
                <w:webHidden/>
              </w:rPr>
              <w:t>32</w:t>
            </w:r>
            <w:r>
              <w:rPr>
                <w:noProof/>
                <w:webHidden/>
              </w:rPr>
              <w:fldChar w:fldCharType="end"/>
            </w:r>
          </w:hyperlink>
        </w:p>
        <w:p w:rsidR="0032014A" w:rsidRDefault="0032014A">
          <w:pPr>
            <w:pStyle w:val="TOC2"/>
            <w:tabs>
              <w:tab w:val="right" w:leader="dot" w:pos="9350"/>
            </w:tabs>
            <w:rPr>
              <w:noProof/>
              <w:sz w:val="22"/>
              <w:szCs w:val="22"/>
            </w:rPr>
          </w:pPr>
          <w:hyperlink w:anchor="_Toc405796842" w:history="1">
            <w:r w:rsidRPr="00FF2134">
              <w:rPr>
                <w:rStyle w:val="Hyperlink"/>
                <w:noProof/>
              </w:rPr>
              <w:t>Proximity to Vibration</w:t>
            </w:r>
            <w:r>
              <w:rPr>
                <w:noProof/>
                <w:webHidden/>
              </w:rPr>
              <w:tab/>
            </w:r>
            <w:r>
              <w:rPr>
                <w:noProof/>
                <w:webHidden/>
              </w:rPr>
              <w:fldChar w:fldCharType="begin"/>
            </w:r>
            <w:r>
              <w:rPr>
                <w:noProof/>
                <w:webHidden/>
              </w:rPr>
              <w:instrText xml:space="preserve"> PAGEREF _Toc405796842 \h </w:instrText>
            </w:r>
            <w:r>
              <w:rPr>
                <w:noProof/>
                <w:webHidden/>
              </w:rPr>
            </w:r>
            <w:r>
              <w:rPr>
                <w:noProof/>
                <w:webHidden/>
              </w:rPr>
              <w:fldChar w:fldCharType="separate"/>
            </w:r>
            <w:r>
              <w:rPr>
                <w:noProof/>
                <w:webHidden/>
              </w:rPr>
              <w:t>33</w:t>
            </w:r>
            <w:r>
              <w:rPr>
                <w:noProof/>
                <w:webHidden/>
              </w:rPr>
              <w:fldChar w:fldCharType="end"/>
            </w:r>
          </w:hyperlink>
        </w:p>
        <w:p w:rsidR="0032014A" w:rsidRDefault="0032014A">
          <w:pPr>
            <w:pStyle w:val="TOC3"/>
            <w:tabs>
              <w:tab w:val="right" w:leader="dot" w:pos="9350"/>
            </w:tabs>
            <w:rPr>
              <w:noProof/>
              <w:sz w:val="22"/>
              <w:szCs w:val="22"/>
            </w:rPr>
          </w:pPr>
          <w:hyperlink w:anchor="_Toc405796843" w:history="1">
            <w:r w:rsidRPr="00FF2134">
              <w:rPr>
                <w:rStyle w:val="Hyperlink"/>
                <w:noProof/>
              </w:rPr>
              <w:t>Preparation</w:t>
            </w:r>
            <w:r>
              <w:rPr>
                <w:noProof/>
                <w:webHidden/>
              </w:rPr>
              <w:tab/>
            </w:r>
            <w:r>
              <w:rPr>
                <w:noProof/>
                <w:webHidden/>
              </w:rPr>
              <w:fldChar w:fldCharType="begin"/>
            </w:r>
            <w:r>
              <w:rPr>
                <w:noProof/>
                <w:webHidden/>
              </w:rPr>
              <w:instrText xml:space="preserve"> PAGEREF _Toc405796843 \h </w:instrText>
            </w:r>
            <w:r>
              <w:rPr>
                <w:noProof/>
                <w:webHidden/>
              </w:rPr>
            </w:r>
            <w:r>
              <w:rPr>
                <w:noProof/>
                <w:webHidden/>
              </w:rPr>
              <w:fldChar w:fldCharType="separate"/>
            </w:r>
            <w:r>
              <w:rPr>
                <w:noProof/>
                <w:webHidden/>
              </w:rPr>
              <w:t>33</w:t>
            </w:r>
            <w:r>
              <w:rPr>
                <w:noProof/>
                <w:webHidden/>
              </w:rPr>
              <w:fldChar w:fldCharType="end"/>
            </w:r>
          </w:hyperlink>
        </w:p>
        <w:p w:rsidR="0032014A" w:rsidRDefault="0032014A">
          <w:pPr>
            <w:pStyle w:val="TOC3"/>
            <w:tabs>
              <w:tab w:val="right" w:leader="dot" w:pos="9350"/>
            </w:tabs>
            <w:rPr>
              <w:noProof/>
              <w:sz w:val="22"/>
              <w:szCs w:val="22"/>
            </w:rPr>
          </w:pPr>
          <w:hyperlink w:anchor="_Toc405796844" w:history="1">
            <w:r w:rsidRPr="00FF2134">
              <w:rPr>
                <w:rStyle w:val="Hyperlink"/>
                <w:noProof/>
              </w:rPr>
              <w:t>Test Procedure</w:t>
            </w:r>
            <w:r>
              <w:rPr>
                <w:noProof/>
                <w:webHidden/>
              </w:rPr>
              <w:tab/>
            </w:r>
            <w:r>
              <w:rPr>
                <w:noProof/>
                <w:webHidden/>
              </w:rPr>
              <w:fldChar w:fldCharType="begin"/>
            </w:r>
            <w:r>
              <w:rPr>
                <w:noProof/>
                <w:webHidden/>
              </w:rPr>
              <w:instrText xml:space="preserve"> PAGEREF _Toc405796844 \h </w:instrText>
            </w:r>
            <w:r>
              <w:rPr>
                <w:noProof/>
                <w:webHidden/>
              </w:rPr>
            </w:r>
            <w:r>
              <w:rPr>
                <w:noProof/>
                <w:webHidden/>
              </w:rPr>
              <w:fldChar w:fldCharType="separate"/>
            </w:r>
            <w:r>
              <w:rPr>
                <w:noProof/>
                <w:webHidden/>
              </w:rPr>
              <w:t>35</w:t>
            </w:r>
            <w:r>
              <w:rPr>
                <w:noProof/>
                <w:webHidden/>
              </w:rPr>
              <w:fldChar w:fldCharType="end"/>
            </w:r>
          </w:hyperlink>
        </w:p>
        <w:p w:rsidR="0032014A" w:rsidRDefault="0032014A">
          <w:pPr>
            <w:pStyle w:val="TOC3"/>
            <w:tabs>
              <w:tab w:val="right" w:leader="dot" w:pos="9350"/>
            </w:tabs>
            <w:rPr>
              <w:noProof/>
              <w:sz w:val="22"/>
              <w:szCs w:val="22"/>
            </w:rPr>
          </w:pPr>
          <w:hyperlink w:anchor="_Toc405796845" w:history="1">
            <w:r w:rsidRPr="00FF2134">
              <w:rPr>
                <w:rStyle w:val="Hyperlink"/>
                <w:noProof/>
              </w:rPr>
              <w:t>Phase One</w:t>
            </w:r>
            <w:r>
              <w:rPr>
                <w:noProof/>
                <w:webHidden/>
              </w:rPr>
              <w:tab/>
            </w:r>
            <w:r>
              <w:rPr>
                <w:noProof/>
                <w:webHidden/>
              </w:rPr>
              <w:fldChar w:fldCharType="begin"/>
            </w:r>
            <w:r>
              <w:rPr>
                <w:noProof/>
                <w:webHidden/>
              </w:rPr>
              <w:instrText xml:space="preserve"> PAGEREF _Toc405796845 \h </w:instrText>
            </w:r>
            <w:r>
              <w:rPr>
                <w:noProof/>
                <w:webHidden/>
              </w:rPr>
            </w:r>
            <w:r>
              <w:rPr>
                <w:noProof/>
                <w:webHidden/>
              </w:rPr>
              <w:fldChar w:fldCharType="separate"/>
            </w:r>
            <w:r>
              <w:rPr>
                <w:noProof/>
                <w:webHidden/>
              </w:rPr>
              <w:t>36</w:t>
            </w:r>
            <w:r>
              <w:rPr>
                <w:noProof/>
                <w:webHidden/>
              </w:rPr>
              <w:fldChar w:fldCharType="end"/>
            </w:r>
          </w:hyperlink>
        </w:p>
        <w:p w:rsidR="0032014A" w:rsidRDefault="0032014A">
          <w:pPr>
            <w:pStyle w:val="TOC3"/>
            <w:tabs>
              <w:tab w:val="right" w:leader="dot" w:pos="9350"/>
            </w:tabs>
            <w:rPr>
              <w:noProof/>
              <w:sz w:val="22"/>
              <w:szCs w:val="22"/>
            </w:rPr>
          </w:pPr>
          <w:hyperlink w:anchor="_Toc405796846" w:history="1">
            <w:r w:rsidRPr="00FF2134">
              <w:rPr>
                <w:rStyle w:val="Hyperlink"/>
                <w:noProof/>
              </w:rPr>
              <w:t>Phase Two</w:t>
            </w:r>
            <w:r>
              <w:rPr>
                <w:noProof/>
                <w:webHidden/>
              </w:rPr>
              <w:tab/>
            </w:r>
            <w:r>
              <w:rPr>
                <w:noProof/>
                <w:webHidden/>
              </w:rPr>
              <w:fldChar w:fldCharType="begin"/>
            </w:r>
            <w:r>
              <w:rPr>
                <w:noProof/>
                <w:webHidden/>
              </w:rPr>
              <w:instrText xml:space="preserve"> PAGEREF _Toc405796846 \h </w:instrText>
            </w:r>
            <w:r>
              <w:rPr>
                <w:noProof/>
                <w:webHidden/>
              </w:rPr>
            </w:r>
            <w:r>
              <w:rPr>
                <w:noProof/>
                <w:webHidden/>
              </w:rPr>
              <w:fldChar w:fldCharType="separate"/>
            </w:r>
            <w:r>
              <w:rPr>
                <w:noProof/>
                <w:webHidden/>
              </w:rPr>
              <w:t>39</w:t>
            </w:r>
            <w:r>
              <w:rPr>
                <w:noProof/>
                <w:webHidden/>
              </w:rPr>
              <w:fldChar w:fldCharType="end"/>
            </w:r>
          </w:hyperlink>
        </w:p>
        <w:p w:rsidR="0032014A" w:rsidRDefault="0032014A">
          <w:pPr>
            <w:pStyle w:val="TOC3"/>
            <w:tabs>
              <w:tab w:val="right" w:leader="dot" w:pos="9350"/>
            </w:tabs>
            <w:rPr>
              <w:noProof/>
              <w:sz w:val="22"/>
              <w:szCs w:val="22"/>
            </w:rPr>
          </w:pPr>
          <w:hyperlink w:anchor="_Toc405796847" w:history="1">
            <w:r w:rsidRPr="00FF2134">
              <w:rPr>
                <w:rStyle w:val="Hyperlink"/>
                <w:noProof/>
              </w:rPr>
              <w:t>Phase Three</w:t>
            </w:r>
            <w:r>
              <w:rPr>
                <w:noProof/>
                <w:webHidden/>
              </w:rPr>
              <w:tab/>
            </w:r>
            <w:r>
              <w:rPr>
                <w:noProof/>
                <w:webHidden/>
              </w:rPr>
              <w:fldChar w:fldCharType="begin"/>
            </w:r>
            <w:r>
              <w:rPr>
                <w:noProof/>
                <w:webHidden/>
              </w:rPr>
              <w:instrText xml:space="preserve"> PAGEREF _Toc405796847 \h </w:instrText>
            </w:r>
            <w:r>
              <w:rPr>
                <w:noProof/>
                <w:webHidden/>
              </w:rPr>
            </w:r>
            <w:r>
              <w:rPr>
                <w:noProof/>
                <w:webHidden/>
              </w:rPr>
              <w:fldChar w:fldCharType="separate"/>
            </w:r>
            <w:r>
              <w:rPr>
                <w:noProof/>
                <w:webHidden/>
              </w:rPr>
              <w:t>41</w:t>
            </w:r>
            <w:r>
              <w:rPr>
                <w:noProof/>
                <w:webHidden/>
              </w:rPr>
              <w:fldChar w:fldCharType="end"/>
            </w:r>
          </w:hyperlink>
        </w:p>
        <w:p w:rsidR="0032014A" w:rsidRDefault="0032014A">
          <w:pPr>
            <w:pStyle w:val="TOC3"/>
            <w:tabs>
              <w:tab w:val="right" w:leader="dot" w:pos="9350"/>
            </w:tabs>
            <w:rPr>
              <w:noProof/>
              <w:sz w:val="22"/>
              <w:szCs w:val="22"/>
            </w:rPr>
          </w:pPr>
          <w:hyperlink w:anchor="_Toc405796848" w:history="1">
            <w:r w:rsidRPr="00FF2134">
              <w:rPr>
                <w:rStyle w:val="Hyperlink"/>
                <w:noProof/>
              </w:rPr>
              <w:t>Normalization of the Sensor</w:t>
            </w:r>
            <w:r>
              <w:rPr>
                <w:noProof/>
                <w:webHidden/>
              </w:rPr>
              <w:tab/>
            </w:r>
            <w:r>
              <w:rPr>
                <w:noProof/>
                <w:webHidden/>
              </w:rPr>
              <w:fldChar w:fldCharType="begin"/>
            </w:r>
            <w:r>
              <w:rPr>
                <w:noProof/>
                <w:webHidden/>
              </w:rPr>
              <w:instrText xml:space="preserve"> PAGEREF _Toc405796848 \h </w:instrText>
            </w:r>
            <w:r>
              <w:rPr>
                <w:noProof/>
                <w:webHidden/>
              </w:rPr>
            </w:r>
            <w:r>
              <w:rPr>
                <w:noProof/>
                <w:webHidden/>
              </w:rPr>
              <w:fldChar w:fldCharType="separate"/>
            </w:r>
            <w:r>
              <w:rPr>
                <w:noProof/>
                <w:webHidden/>
              </w:rPr>
              <w:t>43</w:t>
            </w:r>
            <w:r>
              <w:rPr>
                <w:noProof/>
                <w:webHidden/>
              </w:rPr>
              <w:fldChar w:fldCharType="end"/>
            </w:r>
          </w:hyperlink>
        </w:p>
        <w:p w:rsidR="0032014A" w:rsidRDefault="0032014A">
          <w:pPr>
            <w:pStyle w:val="TOC2"/>
            <w:tabs>
              <w:tab w:val="right" w:leader="dot" w:pos="9350"/>
            </w:tabs>
            <w:rPr>
              <w:noProof/>
              <w:sz w:val="22"/>
              <w:szCs w:val="22"/>
            </w:rPr>
          </w:pPr>
          <w:hyperlink w:anchor="_Toc405796849" w:history="1">
            <w:r w:rsidRPr="00FF2134">
              <w:rPr>
                <w:rStyle w:val="Hyperlink"/>
                <w:noProof/>
              </w:rPr>
              <w:t>Temperature to Sound</w:t>
            </w:r>
            <w:r>
              <w:rPr>
                <w:noProof/>
                <w:webHidden/>
              </w:rPr>
              <w:tab/>
            </w:r>
            <w:r>
              <w:rPr>
                <w:noProof/>
                <w:webHidden/>
              </w:rPr>
              <w:fldChar w:fldCharType="begin"/>
            </w:r>
            <w:r>
              <w:rPr>
                <w:noProof/>
                <w:webHidden/>
              </w:rPr>
              <w:instrText xml:space="preserve"> PAGEREF _Toc405796849 \h </w:instrText>
            </w:r>
            <w:r>
              <w:rPr>
                <w:noProof/>
                <w:webHidden/>
              </w:rPr>
            </w:r>
            <w:r>
              <w:rPr>
                <w:noProof/>
                <w:webHidden/>
              </w:rPr>
              <w:fldChar w:fldCharType="separate"/>
            </w:r>
            <w:r>
              <w:rPr>
                <w:noProof/>
                <w:webHidden/>
              </w:rPr>
              <w:t>50</w:t>
            </w:r>
            <w:r>
              <w:rPr>
                <w:noProof/>
                <w:webHidden/>
              </w:rPr>
              <w:fldChar w:fldCharType="end"/>
            </w:r>
          </w:hyperlink>
        </w:p>
        <w:p w:rsidR="0032014A" w:rsidRDefault="0032014A">
          <w:pPr>
            <w:pStyle w:val="TOC3"/>
            <w:tabs>
              <w:tab w:val="right" w:leader="dot" w:pos="9350"/>
            </w:tabs>
            <w:rPr>
              <w:noProof/>
              <w:sz w:val="22"/>
              <w:szCs w:val="22"/>
            </w:rPr>
          </w:pPr>
          <w:hyperlink w:anchor="_Toc405796850" w:history="1">
            <w:r w:rsidRPr="00FF2134">
              <w:rPr>
                <w:rStyle w:val="Hyperlink"/>
                <w:noProof/>
              </w:rPr>
              <w:t>Preparation</w:t>
            </w:r>
            <w:r>
              <w:rPr>
                <w:noProof/>
                <w:webHidden/>
              </w:rPr>
              <w:tab/>
            </w:r>
            <w:r>
              <w:rPr>
                <w:noProof/>
                <w:webHidden/>
              </w:rPr>
              <w:fldChar w:fldCharType="begin"/>
            </w:r>
            <w:r>
              <w:rPr>
                <w:noProof/>
                <w:webHidden/>
              </w:rPr>
              <w:instrText xml:space="preserve"> PAGEREF _Toc405796850 \h </w:instrText>
            </w:r>
            <w:r>
              <w:rPr>
                <w:noProof/>
                <w:webHidden/>
              </w:rPr>
            </w:r>
            <w:r>
              <w:rPr>
                <w:noProof/>
                <w:webHidden/>
              </w:rPr>
              <w:fldChar w:fldCharType="separate"/>
            </w:r>
            <w:r>
              <w:rPr>
                <w:noProof/>
                <w:webHidden/>
              </w:rPr>
              <w:t>50</w:t>
            </w:r>
            <w:r>
              <w:rPr>
                <w:noProof/>
                <w:webHidden/>
              </w:rPr>
              <w:fldChar w:fldCharType="end"/>
            </w:r>
          </w:hyperlink>
        </w:p>
        <w:p w:rsidR="0032014A" w:rsidRDefault="0032014A">
          <w:pPr>
            <w:pStyle w:val="TOC3"/>
            <w:tabs>
              <w:tab w:val="right" w:leader="dot" w:pos="9350"/>
            </w:tabs>
            <w:rPr>
              <w:noProof/>
              <w:sz w:val="22"/>
              <w:szCs w:val="22"/>
            </w:rPr>
          </w:pPr>
          <w:hyperlink w:anchor="_Toc405796851" w:history="1">
            <w:r w:rsidRPr="00FF2134">
              <w:rPr>
                <w:rStyle w:val="Hyperlink"/>
                <w:noProof/>
              </w:rPr>
              <w:t>Hardware</w:t>
            </w:r>
            <w:r>
              <w:rPr>
                <w:noProof/>
                <w:webHidden/>
              </w:rPr>
              <w:tab/>
            </w:r>
            <w:r>
              <w:rPr>
                <w:noProof/>
                <w:webHidden/>
              </w:rPr>
              <w:fldChar w:fldCharType="begin"/>
            </w:r>
            <w:r>
              <w:rPr>
                <w:noProof/>
                <w:webHidden/>
              </w:rPr>
              <w:instrText xml:space="preserve"> PAGEREF _Toc405796851 \h </w:instrText>
            </w:r>
            <w:r>
              <w:rPr>
                <w:noProof/>
                <w:webHidden/>
              </w:rPr>
            </w:r>
            <w:r>
              <w:rPr>
                <w:noProof/>
                <w:webHidden/>
              </w:rPr>
              <w:fldChar w:fldCharType="separate"/>
            </w:r>
            <w:r>
              <w:rPr>
                <w:noProof/>
                <w:webHidden/>
              </w:rPr>
              <w:t>51</w:t>
            </w:r>
            <w:r>
              <w:rPr>
                <w:noProof/>
                <w:webHidden/>
              </w:rPr>
              <w:fldChar w:fldCharType="end"/>
            </w:r>
          </w:hyperlink>
        </w:p>
        <w:p w:rsidR="0032014A" w:rsidRDefault="0032014A">
          <w:pPr>
            <w:pStyle w:val="TOC3"/>
            <w:tabs>
              <w:tab w:val="right" w:leader="dot" w:pos="9350"/>
            </w:tabs>
            <w:rPr>
              <w:noProof/>
              <w:sz w:val="22"/>
              <w:szCs w:val="22"/>
            </w:rPr>
          </w:pPr>
          <w:hyperlink w:anchor="_Toc405796852" w:history="1">
            <w:r w:rsidRPr="00FF2134">
              <w:rPr>
                <w:rStyle w:val="Hyperlink"/>
                <w:noProof/>
              </w:rPr>
              <w:t>Procedure</w:t>
            </w:r>
            <w:r>
              <w:rPr>
                <w:noProof/>
                <w:webHidden/>
              </w:rPr>
              <w:tab/>
            </w:r>
            <w:r>
              <w:rPr>
                <w:noProof/>
                <w:webHidden/>
              </w:rPr>
              <w:fldChar w:fldCharType="begin"/>
            </w:r>
            <w:r>
              <w:rPr>
                <w:noProof/>
                <w:webHidden/>
              </w:rPr>
              <w:instrText xml:space="preserve"> PAGEREF _Toc405796852 \h </w:instrText>
            </w:r>
            <w:r>
              <w:rPr>
                <w:noProof/>
                <w:webHidden/>
              </w:rPr>
            </w:r>
            <w:r>
              <w:rPr>
                <w:noProof/>
                <w:webHidden/>
              </w:rPr>
              <w:fldChar w:fldCharType="separate"/>
            </w:r>
            <w:r>
              <w:rPr>
                <w:noProof/>
                <w:webHidden/>
              </w:rPr>
              <w:t>53</w:t>
            </w:r>
            <w:r>
              <w:rPr>
                <w:noProof/>
                <w:webHidden/>
              </w:rPr>
              <w:fldChar w:fldCharType="end"/>
            </w:r>
          </w:hyperlink>
        </w:p>
        <w:p w:rsidR="0032014A" w:rsidRDefault="0032014A">
          <w:pPr>
            <w:pStyle w:val="TOC3"/>
            <w:tabs>
              <w:tab w:val="right" w:leader="dot" w:pos="9350"/>
            </w:tabs>
            <w:rPr>
              <w:noProof/>
              <w:sz w:val="22"/>
              <w:szCs w:val="22"/>
            </w:rPr>
          </w:pPr>
          <w:hyperlink w:anchor="_Toc405796853" w:history="1">
            <w:r w:rsidRPr="00FF2134">
              <w:rPr>
                <w:rStyle w:val="Hyperlink"/>
                <w:noProof/>
              </w:rPr>
              <w:t>Results</w:t>
            </w:r>
            <w:r>
              <w:rPr>
                <w:noProof/>
                <w:webHidden/>
              </w:rPr>
              <w:tab/>
            </w:r>
            <w:r>
              <w:rPr>
                <w:noProof/>
                <w:webHidden/>
              </w:rPr>
              <w:fldChar w:fldCharType="begin"/>
            </w:r>
            <w:r>
              <w:rPr>
                <w:noProof/>
                <w:webHidden/>
              </w:rPr>
              <w:instrText xml:space="preserve"> PAGEREF _Toc405796853 \h </w:instrText>
            </w:r>
            <w:r>
              <w:rPr>
                <w:noProof/>
                <w:webHidden/>
              </w:rPr>
            </w:r>
            <w:r>
              <w:rPr>
                <w:noProof/>
                <w:webHidden/>
              </w:rPr>
              <w:fldChar w:fldCharType="separate"/>
            </w:r>
            <w:r>
              <w:rPr>
                <w:noProof/>
                <w:webHidden/>
              </w:rPr>
              <w:t>54</w:t>
            </w:r>
            <w:r>
              <w:rPr>
                <w:noProof/>
                <w:webHidden/>
              </w:rPr>
              <w:fldChar w:fldCharType="end"/>
            </w:r>
          </w:hyperlink>
        </w:p>
        <w:p w:rsidR="0032014A" w:rsidRDefault="0032014A">
          <w:pPr>
            <w:pStyle w:val="TOC3"/>
            <w:tabs>
              <w:tab w:val="right" w:leader="dot" w:pos="9350"/>
            </w:tabs>
            <w:rPr>
              <w:noProof/>
              <w:sz w:val="22"/>
              <w:szCs w:val="22"/>
            </w:rPr>
          </w:pPr>
          <w:hyperlink w:anchor="_Toc405796854" w:history="1">
            <w:r w:rsidRPr="00FF2134">
              <w:rPr>
                <w:rStyle w:val="Hyperlink"/>
                <w:noProof/>
              </w:rPr>
              <w:t>Evaluation</w:t>
            </w:r>
            <w:r>
              <w:rPr>
                <w:noProof/>
                <w:webHidden/>
              </w:rPr>
              <w:tab/>
            </w:r>
            <w:r>
              <w:rPr>
                <w:noProof/>
                <w:webHidden/>
              </w:rPr>
              <w:fldChar w:fldCharType="begin"/>
            </w:r>
            <w:r>
              <w:rPr>
                <w:noProof/>
                <w:webHidden/>
              </w:rPr>
              <w:instrText xml:space="preserve"> PAGEREF _Toc405796854 \h </w:instrText>
            </w:r>
            <w:r>
              <w:rPr>
                <w:noProof/>
                <w:webHidden/>
              </w:rPr>
            </w:r>
            <w:r>
              <w:rPr>
                <w:noProof/>
                <w:webHidden/>
              </w:rPr>
              <w:fldChar w:fldCharType="separate"/>
            </w:r>
            <w:r>
              <w:rPr>
                <w:noProof/>
                <w:webHidden/>
              </w:rPr>
              <w:t>54</w:t>
            </w:r>
            <w:r>
              <w:rPr>
                <w:noProof/>
                <w:webHidden/>
              </w:rPr>
              <w:fldChar w:fldCharType="end"/>
            </w:r>
          </w:hyperlink>
        </w:p>
        <w:p w:rsidR="0032014A" w:rsidRDefault="0032014A">
          <w:pPr>
            <w:pStyle w:val="TOC2"/>
            <w:tabs>
              <w:tab w:val="right" w:leader="dot" w:pos="9350"/>
            </w:tabs>
            <w:rPr>
              <w:noProof/>
              <w:sz w:val="22"/>
              <w:szCs w:val="22"/>
            </w:rPr>
          </w:pPr>
          <w:hyperlink w:anchor="_Toc405796855" w:history="1">
            <w:r w:rsidRPr="00FF2134">
              <w:rPr>
                <w:rStyle w:val="Hyperlink"/>
                <w:noProof/>
              </w:rPr>
              <w:t>Cell Sensors to Sound</w:t>
            </w:r>
            <w:r>
              <w:rPr>
                <w:noProof/>
                <w:webHidden/>
              </w:rPr>
              <w:tab/>
            </w:r>
            <w:r>
              <w:rPr>
                <w:noProof/>
                <w:webHidden/>
              </w:rPr>
              <w:fldChar w:fldCharType="begin"/>
            </w:r>
            <w:r>
              <w:rPr>
                <w:noProof/>
                <w:webHidden/>
              </w:rPr>
              <w:instrText xml:space="preserve"> PAGEREF _Toc405796855 \h </w:instrText>
            </w:r>
            <w:r>
              <w:rPr>
                <w:noProof/>
                <w:webHidden/>
              </w:rPr>
            </w:r>
            <w:r>
              <w:rPr>
                <w:noProof/>
                <w:webHidden/>
              </w:rPr>
              <w:fldChar w:fldCharType="separate"/>
            </w:r>
            <w:r>
              <w:rPr>
                <w:noProof/>
                <w:webHidden/>
              </w:rPr>
              <w:t>56</w:t>
            </w:r>
            <w:r>
              <w:rPr>
                <w:noProof/>
                <w:webHidden/>
              </w:rPr>
              <w:fldChar w:fldCharType="end"/>
            </w:r>
          </w:hyperlink>
        </w:p>
        <w:p w:rsidR="0032014A" w:rsidRDefault="0032014A">
          <w:pPr>
            <w:pStyle w:val="TOC3"/>
            <w:tabs>
              <w:tab w:val="right" w:leader="dot" w:pos="9350"/>
            </w:tabs>
            <w:rPr>
              <w:noProof/>
              <w:sz w:val="22"/>
              <w:szCs w:val="22"/>
            </w:rPr>
          </w:pPr>
          <w:hyperlink w:anchor="_Toc405796856" w:history="1">
            <w:r w:rsidRPr="00FF2134">
              <w:rPr>
                <w:rStyle w:val="Hyperlink"/>
                <w:noProof/>
              </w:rPr>
              <w:t>Preparation</w:t>
            </w:r>
            <w:r>
              <w:rPr>
                <w:noProof/>
                <w:webHidden/>
              </w:rPr>
              <w:tab/>
            </w:r>
            <w:r>
              <w:rPr>
                <w:noProof/>
                <w:webHidden/>
              </w:rPr>
              <w:fldChar w:fldCharType="begin"/>
            </w:r>
            <w:r>
              <w:rPr>
                <w:noProof/>
                <w:webHidden/>
              </w:rPr>
              <w:instrText xml:space="preserve"> PAGEREF _Toc405796856 \h </w:instrText>
            </w:r>
            <w:r>
              <w:rPr>
                <w:noProof/>
                <w:webHidden/>
              </w:rPr>
            </w:r>
            <w:r>
              <w:rPr>
                <w:noProof/>
                <w:webHidden/>
              </w:rPr>
              <w:fldChar w:fldCharType="separate"/>
            </w:r>
            <w:r>
              <w:rPr>
                <w:noProof/>
                <w:webHidden/>
              </w:rPr>
              <w:t>56</w:t>
            </w:r>
            <w:r>
              <w:rPr>
                <w:noProof/>
                <w:webHidden/>
              </w:rPr>
              <w:fldChar w:fldCharType="end"/>
            </w:r>
          </w:hyperlink>
        </w:p>
        <w:p w:rsidR="0032014A" w:rsidRDefault="0032014A">
          <w:pPr>
            <w:pStyle w:val="TOC3"/>
            <w:tabs>
              <w:tab w:val="right" w:leader="dot" w:pos="9350"/>
            </w:tabs>
            <w:rPr>
              <w:noProof/>
              <w:sz w:val="22"/>
              <w:szCs w:val="22"/>
            </w:rPr>
          </w:pPr>
          <w:hyperlink w:anchor="_Toc405796857" w:history="1">
            <w:r w:rsidRPr="00FF2134">
              <w:rPr>
                <w:rStyle w:val="Hyperlink"/>
                <w:noProof/>
              </w:rPr>
              <w:t>Test Procedure</w:t>
            </w:r>
            <w:r>
              <w:rPr>
                <w:noProof/>
                <w:webHidden/>
              </w:rPr>
              <w:tab/>
            </w:r>
            <w:r>
              <w:rPr>
                <w:noProof/>
                <w:webHidden/>
              </w:rPr>
              <w:fldChar w:fldCharType="begin"/>
            </w:r>
            <w:r>
              <w:rPr>
                <w:noProof/>
                <w:webHidden/>
              </w:rPr>
              <w:instrText xml:space="preserve"> PAGEREF _Toc405796857 \h </w:instrText>
            </w:r>
            <w:r>
              <w:rPr>
                <w:noProof/>
                <w:webHidden/>
              </w:rPr>
            </w:r>
            <w:r>
              <w:rPr>
                <w:noProof/>
                <w:webHidden/>
              </w:rPr>
              <w:fldChar w:fldCharType="separate"/>
            </w:r>
            <w:r>
              <w:rPr>
                <w:noProof/>
                <w:webHidden/>
              </w:rPr>
              <w:t>57</w:t>
            </w:r>
            <w:r>
              <w:rPr>
                <w:noProof/>
                <w:webHidden/>
              </w:rPr>
              <w:fldChar w:fldCharType="end"/>
            </w:r>
          </w:hyperlink>
        </w:p>
        <w:p w:rsidR="0032014A" w:rsidRDefault="0032014A">
          <w:pPr>
            <w:pStyle w:val="TOC3"/>
            <w:tabs>
              <w:tab w:val="right" w:leader="dot" w:pos="9350"/>
            </w:tabs>
            <w:rPr>
              <w:noProof/>
              <w:sz w:val="22"/>
              <w:szCs w:val="22"/>
            </w:rPr>
          </w:pPr>
          <w:hyperlink w:anchor="_Toc405796858" w:history="1">
            <w:r w:rsidRPr="00FF2134">
              <w:rPr>
                <w:rStyle w:val="Hyperlink"/>
                <w:noProof/>
              </w:rPr>
              <w:t>Results</w:t>
            </w:r>
            <w:r>
              <w:rPr>
                <w:noProof/>
                <w:webHidden/>
              </w:rPr>
              <w:tab/>
            </w:r>
            <w:r>
              <w:rPr>
                <w:noProof/>
                <w:webHidden/>
              </w:rPr>
              <w:fldChar w:fldCharType="begin"/>
            </w:r>
            <w:r>
              <w:rPr>
                <w:noProof/>
                <w:webHidden/>
              </w:rPr>
              <w:instrText xml:space="preserve"> PAGEREF _Toc405796858 \h </w:instrText>
            </w:r>
            <w:r>
              <w:rPr>
                <w:noProof/>
                <w:webHidden/>
              </w:rPr>
            </w:r>
            <w:r>
              <w:rPr>
                <w:noProof/>
                <w:webHidden/>
              </w:rPr>
              <w:fldChar w:fldCharType="separate"/>
            </w:r>
            <w:r>
              <w:rPr>
                <w:noProof/>
                <w:webHidden/>
              </w:rPr>
              <w:t>58</w:t>
            </w:r>
            <w:r>
              <w:rPr>
                <w:noProof/>
                <w:webHidden/>
              </w:rPr>
              <w:fldChar w:fldCharType="end"/>
            </w:r>
          </w:hyperlink>
        </w:p>
        <w:p w:rsidR="0032014A" w:rsidRDefault="0032014A">
          <w:pPr>
            <w:pStyle w:val="TOC3"/>
            <w:tabs>
              <w:tab w:val="right" w:leader="dot" w:pos="9350"/>
            </w:tabs>
            <w:rPr>
              <w:noProof/>
              <w:sz w:val="22"/>
              <w:szCs w:val="22"/>
            </w:rPr>
          </w:pPr>
          <w:hyperlink w:anchor="_Toc405796859" w:history="1">
            <w:r w:rsidRPr="00FF2134">
              <w:rPr>
                <w:rStyle w:val="Hyperlink"/>
                <w:noProof/>
              </w:rPr>
              <w:t>Evaluation</w:t>
            </w:r>
            <w:r>
              <w:rPr>
                <w:noProof/>
                <w:webHidden/>
              </w:rPr>
              <w:tab/>
            </w:r>
            <w:r>
              <w:rPr>
                <w:noProof/>
                <w:webHidden/>
              </w:rPr>
              <w:fldChar w:fldCharType="begin"/>
            </w:r>
            <w:r>
              <w:rPr>
                <w:noProof/>
                <w:webHidden/>
              </w:rPr>
              <w:instrText xml:space="preserve"> PAGEREF _Toc405796859 \h </w:instrText>
            </w:r>
            <w:r>
              <w:rPr>
                <w:noProof/>
                <w:webHidden/>
              </w:rPr>
            </w:r>
            <w:r>
              <w:rPr>
                <w:noProof/>
                <w:webHidden/>
              </w:rPr>
              <w:fldChar w:fldCharType="separate"/>
            </w:r>
            <w:r>
              <w:rPr>
                <w:noProof/>
                <w:webHidden/>
              </w:rPr>
              <w:t>59</w:t>
            </w:r>
            <w:r>
              <w:rPr>
                <w:noProof/>
                <w:webHidden/>
              </w:rPr>
              <w:fldChar w:fldCharType="end"/>
            </w:r>
          </w:hyperlink>
        </w:p>
        <w:p w:rsidR="0032014A" w:rsidRDefault="0032014A">
          <w:pPr>
            <w:pStyle w:val="TOC2"/>
            <w:tabs>
              <w:tab w:val="right" w:leader="dot" w:pos="9350"/>
            </w:tabs>
            <w:rPr>
              <w:noProof/>
              <w:sz w:val="22"/>
              <w:szCs w:val="22"/>
            </w:rPr>
          </w:pPr>
          <w:hyperlink w:anchor="_Toc405796860" w:history="1">
            <w:r w:rsidRPr="00FF2134">
              <w:rPr>
                <w:rStyle w:val="Hyperlink"/>
                <w:noProof/>
              </w:rPr>
              <w:t>Smell Explorations</w:t>
            </w:r>
            <w:r>
              <w:rPr>
                <w:noProof/>
                <w:webHidden/>
              </w:rPr>
              <w:tab/>
            </w:r>
            <w:r>
              <w:rPr>
                <w:noProof/>
                <w:webHidden/>
              </w:rPr>
              <w:fldChar w:fldCharType="begin"/>
            </w:r>
            <w:r>
              <w:rPr>
                <w:noProof/>
                <w:webHidden/>
              </w:rPr>
              <w:instrText xml:space="preserve"> PAGEREF _Toc405796860 \h </w:instrText>
            </w:r>
            <w:r>
              <w:rPr>
                <w:noProof/>
                <w:webHidden/>
              </w:rPr>
            </w:r>
            <w:r>
              <w:rPr>
                <w:noProof/>
                <w:webHidden/>
              </w:rPr>
              <w:fldChar w:fldCharType="separate"/>
            </w:r>
            <w:r>
              <w:rPr>
                <w:noProof/>
                <w:webHidden/>
              </w:rPr>
              <w:t>60</w:t>
            </w:r>
            <w:r>
              <w:rPr>
                <w:noProof/>
                <w:webHidden/>
              </w:rPr>
              <w:fldChar w:fldCharType="end"/>
            </w:r>
          </w:hyperlink>
        </w:p>
        <w:p w:rsidR="0032014A" w:rsidRDefault="0032014A">
          <w:pPr>
            <w:pStyle w:val="TOC3"/>
            <w:tabs>
              <w:tab w:val="right" w:leader="dot" w:pos="9350"/>
            </w:tabs>
            <w:rPr>
              <w:noProof/>
              <w:sz w:val="22"/>
              <w:szCs w:val="22"/>
            </w:rPr>
          </w:pPr>
          <w:hyperlink w:anchor="_Toc405796861" w:history="1">
            <w:r w:rsidRPr="00FF2134">
              <w:rPr>
                <w:rStyle w:val="Hyperlink"/>
                <w:noProof/>
              </w:rPr>
              <w:t>Smell Explorations 1 “The Foodcam”</w:t>
            </w:r>
            <w:r>
              <w:rPr>
                <w:noProof/>
                <w:webHidden/>
              </w:rPr>
              <w:tab/>
            </w:r>
            <w:r>
              <w:rPr>
                <w:noProof/>
                <w:webHidden/>
              </w:rPr>
              <w:fldChar w:fldCharType="begin"/>
            </w:r>
            <w:r>
              <w:rPr>
                <w:noProof/>
                <w:webHidden/>
              </w:rPr>
              <w:instrText xml:space="preserve"> PAGEREF _Toc405796861 \h </w:instrText>
            </w:r>
            <w:r>
              <w:rPr>
                <w:noProof/>
                <w:webHidden/>
              </w:rPr>
            </w:r>
            <w:r>
              <w:rPr>
                <w:noProof/>
                <w:webHidden/>
              </w:rPr>
              <w:fldChar w:fldCharType="separate"/>
            </w:r>
            <w:r>
              <w:rPr>
                <w:noProof/>
                <w:webHidden/>
              </w:rPr>
              <w:t>60</w:t>
            </w:r>
            <w:r>
              <w:rPr>
                <w:noProof/>
                <w:webHidden/>
              </w:rPr>
              <w:fldChar w:fldCharType="end"/>
            </w:r>
          </w:hyperlink>
        </w:p>
        <w:p w:rsidR="0032014A" w:rsidRDefault="0032014A">
          <w:pPr>
            <w:pStyle w:val="TOC3"/>
            <w:tabs>
              <w:tab w:val="right" w:leader="dot" w:pos="9350"/>
            </w:tabs>
            <w:rPr>
              <w:noProof/>
              <w:sz w:val="22"/>
              <w:szCs w:val="22"/>
            </w:rPr>
          </w:pPr>
          <w:hyperlink w:anchor="_Toc405796862" w:history="1">
            <w:r w:rsidRPr="00FF2134">
              <w:rPr>
                <w:rStyle w:val="Hyperlink"/>
                <w:noProof/>
              </w:rPr>
              <w:t>Preparation</w:t>
            </w:r>
            <w:r>
              <w:rPr>
                <w:noProof/>
                <w:webHidden/>
              </w:rPr>
              <w:tab/>
            </w:r>
            <w:r>
              <w:rPr>
                <w:noProof/>
                <w:webHidden/>
              </w:rPr>
              <w:fldChar w:fldCharType="begin"/>
            </w:r>
            <w:r>
              <w:rPr>
                <w:noProof/>
                <w:webHidden/>
              </w:rPr>
              <w:instrText xml:space="preserve"> PAGEREF _Toc405796862 \h </w:instrText>
            </w:r>
            <w:r>
              <w:rPr>
                <w:noProof/>
                <w:webHidden/>
              </w:rPr>
            </w:r>
            <w:r>
              <w:rPr>
                <w:noProof/>
                <w:webHidden/>
              </w:rPr>
              <w:fldChar w:fldCharType="separate"/>
            </w:r>
            <w:r>
              <w:rPr>
                <w:noProof/>
                <w:webHidden/>
              </w:rPr>
              <w:t>60</w:t>
            </w:r>
            <w:r>
              <w:rPr>
                <w:noProof/>
                <w:webHidden/>
              </w:rPr>
              <w:fldChar w:fldCharType="end"/>
            </w:r>
          </w:hyperlink>
        </w:p>
        <w:p w:rsidR="0032014A" w:rsidRDefault="0032014A">
          <w:pPr>
            <w:pStyle w:val="TOC3"/>
            <w:tabs>
              <w:tab w:val="right" w:leader="dot" w:pos="9350"/>
            </w:tabs>
            <w:rPr>
              <w:noProof/>
              <w:sz w:val="22"/>
              <w:szCs w:val="22"/>
            </w:rPr>
          </w:pPr>
          <w:hyperlink w:anchor="_Toc405796863" w:history="1">
            <w:r w:rsidRPr="00FF2134">
              <w:rPr>
                <w:rStyle w:val="Hyperlink"/>
                <w:noProof/>
              </w:rPr>
              <w:t>Evaluation</w:t>
            </w:r>
            <w:r>
              <w:rPr>
                <w:noProof/>
                <w:webHidden/>
              </w:rPr>
              <w:tab/>
            </w:r>
            <w:r>
              <w:rPr>
                <w:noProof/>
                <w:webHidden/>
              </w:rPr>
              <w:fldChar w:fldCharType="begin"/>
            </w:r>
            <w:r>
              <w:rPr>
                <w:noProof/>
                <w:webHidden/>
              </w:rPr>
              <w:instrText xml:space="preserve"> PAGEREF _Toc405796863 \h </w:instrText>
            </w:r>
            <w:r>
              <w:rPr>
                <w:noProof/>
                <w:webHidden/>
              </w:rPr>
            </w:r>
            <w:r>
              <w:rPr>
                <w:noProof/>
                <w:webHidden/>
              </w:rPr>
              <w:fldChar w:fldCharType="separate"/>
            </w:r>
            <w:r>
              <w:rPr>
                <w:noProof/>
                <w:webHidden/>
              </w:rPr>
              <w:t>60</w:t>
            </w:r>
            <w:r>
              <w:rPr>
                <w:noProof/>
                <w:webHidden/>
              </w:rPr>
              <w:fldChar w:fldCharType="end"/>
            </w:r>
          </w:hyperlink>
        </w:p>
        <w:p w:rsidR="0032014A" w:rsidRDefault="0032014A">
          <w:pPr>
            <w:pStyle w:val="TOC2"/>
            <w:tabs>
              <w:tab w:val="right" w:leader="dot" w:pos="9350"/>
            </w:tabs>
            <w:rPr>
              <w:noProof/>
              <w:sz w:val="22"/>
              <w:szCs w:val="22"/>
            </w:rPr>
          </w:pPr>
          <w:hyperlink w:anchor="_Toc405796864" w:history="1">
            <w:r w:rsidRPr="00FF2134">
              <w:rPr>
                <w:rStyle w:val="Hyperlink"/>
                <w:noProof/>
              </w:rPr>
              <w:t>Smell Explorations 2 “The smell-mixer”</w:t>
            </w:r>
            <w:r>
              <w:rPr>
                <w:noProof/>
                <w:webHidden/>
              </w:rPr>
              <w:tab/>
            </w:r>
            <w:r>
              <w:rPr>
                <w:noProof/>
                <w:webHidden/>
              </w:rPr>
              <w:fldChar w:fldCharType="begin"/>
            </w:r>
            <w:r>
              <w:rPr>
                <w:noProof/>
                <w:webHidden/>
              </w:rPr>
              <w:instrText xml:space="preserve"> PAGEREF _Toc405796864 \h </w:instrText>
            </w:r>
            <w:r>
              <w:rPr>
                <w:noProof/>
                <w:webHidden/>
              </w:rPr>
            </w:r>
            <w:r>
              <w:rPr>
                <w:noProof/>
                <w:webHidden/>
              </w:rPr>
              <w:fldChar w:fldCharType="separate"/>
            </w:r>
            <w:r>
              <w:rPr>
                <w:noProof/>
                <w:webHidden/>
              </w:rPr>
              <w:t>61</w:t>
            </w:r>
            <w:r>
              <w:rPr>
                <w:noProof/>
                <w:webHidden/>
              </w:rPr>
              <w:fldChar w:fldCharType="end"/>
            </w:r>
          </w:hyperlink>
        </w:p>
        <w:p w:rsidR="0032014A" w:rsidRDefault="0032014A">
          <w:pPr>
            <w:pStyle w:val="TOC3"/>
            <w:tabs>
              <w:tab w:val="right" w:leader="dot" w:pos="9350"/>
            </w:tabs>
            <w:rPr>
              <w:noProof/>
              <w:sz w:val="22"/>
              <w:szCs w:val="22"/>
            </w:rPr>
          </w:pPr>
          <w:hyperlink w:anchor="_Toc405796865" w:history="1">
            <w:r w:rsidRPr="00FF2134">
              <w:rPr>
                <w:rStyle w:val="Hyperlink"/>
                <w:noProof/>
              </w:rPr>
              <w:t>Preparation</w:t>
            </w:r>
            <w:r>
              <w:rPr>
                <w:noProof/>
                <w:webHidden/>
              </w:rPr>
              <w:tab/>
            </w:r>
            <w:r>
              <w:rPr>
                <w:noProof/>
                <w:webHidden/>
              </w:rPr>
              <w:fldChar w:fldCharType="begin"/>
            </w:r>
            <w:r>
              <w:rPr>
                <w:noProof/>
                <w:webHidden/>
              </w:rPr>
              <w:instrText xml:space="preserve"> PAGEREF _Toc405796865 \h </w:instrText>
            </w:r>
            <w:r>
              <w:rPr>
                <w:noProof/>
                <w:webHidden/>
              </w:rPr>
            </w:r>
            <w:r>
              <w:rPr>
                <w:noProof/>
                <w:webHidden/>
              </w:rPr>
              <w:fldChar w:fldCharType="separate"/>
            </w:r>
            <w:r>
              <w:rPr>
                <w:noProof/>
                <w:webHidden/>
              </w:rPr>
              <w:t>61</w:t>
            </w:r>
            <w:r>
              <w:rPr>
                <w:noProof/>
                <w:webHidden/>
              </w:rPr>
              <w:fldChar w:fldCharType="end"/>
            </w:r>
          </w:hyperlink>
        </w:p>
        <w:p w:rsidR="0032014A" w:rsidRDefault="0032014A">
          <w:pPr>
            <w:pStyle w:val="TOC3"/>
            <w:tabs>
              <w:tab w:val="right" w:leader="dot" w:pos="9350"/>
            </w:tabs>
            <w:rPr>
              <w:noProof/>
              <w:sz w:val="22"/>
              <w:szCs w:val="22"/>
            </w:rPr>
          </w:pPr>
          <w:hyperlink w:anchor="_Toc405796866" w:history="1">
            <w:r w:rsidRPr="00FF2134">
              <w:rPr>
                <w:rStyle w:val="Hyperlink"/>
                <w:noProof/>
              </w:rPr>
              <w:t>Results</w:t>
            </w:r>
            <w:r>
              <w:rPr>
                <w:noProof/>
                <w:webHidden/>
              </w:rPr>
              <w:tab/>
            </w:r>
            <w:r>
              <w:rPr>
                <w:noProof/>
                <w:webHidden/>
              </w:rPr>
              <w:fldChar w:fldCharType="begin"/>
            </w:r>
            <w:r>
              <w:rPr>
                <w:noProof/>
                <w:webHidden/>
              </w:rPr>
              <w:instrText xml:space="preserve"> PAGEREF _Toc405796866 \h </w:instrText>
            </w:r>
            <w:r>
              <w:rPr>
                <w:noProof/>
                <w:webHidden/>
              </w:rPr>
            </w:r>
            <w:r>
              <w:rPr>
                <w:noProof/>
                <w:webHidden/>
              </w:rPr>
              <w:fldChar w:fldCharType="separate"/>
            </w:r>
            <w:r>
              <w:rPr>
                <w:noProof/>
                <w:webHidden/>
              </w:rPr>
              <w:t>62</w:t>
            </w:r>
            <w:r>
              <w:rPr>
                <w:noProof/>
                <w:webHidden/>
              </w:rPr>
              <w:fldChar w:fldCharType="end"/>
            </w:r>
          </w:hyperlink>
        </w:p>
        <w:p w:rsidR="0032014A" w:rsidRDefault="0032014A">
          <w:pPr>
            <w:pStyle w:val="TOC2"/>
            <w:tabs>
              <w:tab w:val="right" w:leader="dot" w:pos="9350"/>
            </w:tabs>
            <w:rPr>
              <w:noProof/>
              <w:sz w:val="22"/>
              <w:szCs w:val="22"/>
            </w:rPr>
          </w:pPr>
          <w:hyperlink w:anchor="_Toc405796867" w:history="1">
            <w:r w:rsidRPr="00FF2134">
              <w:rPr>
                <w:rStyle w:val="Hyperlink"/>
                <w:noProof/>
              </w:rPr>
              <w:t>User Studies (the less successful ones)</w:t>
            </w:r>
            <w:r>
              <w:rPr>
                <w:noProof/>
                <w:webHidden/>
              </w:rPr>
              <w:tab/>
            </w:r>
            <w:r>
              <w:rPr>
                <w:noProof/>
                <w:webHidden/>
              </w:rPr>
              <w:fldChar w:fldCharType="begin"/>
            </w:r>
            <w:r>
              <w:rPr>
                <w:noProof/>
                <w:webHidden/>
              </w:rPr>
              <w:instrText xml:space="preserve"> PAGEREF _Toc405796867 \h </w:instrText>
            </w:r>
            <w:r>
              <w:rPr>
                <w:noProof/>
                <w:webHidden/>
              </w:rPr>
            </w:r>
            <w:r>
              <w:rPr>
                <w:noProof/>
                <w:webHidden/>
              </w:rPr>
              <w:fldChar w:fldCharType="separate"/>
            </w:r>
            <w:r>
              <w:rPr>
                <w:noProof/>
                <w:webHidden/>
              </w:rPr>
              <w:t>63</w:t>
            </w:r>
            <w:r>
              <w:rPr>
                <w:noProof/>
                <w:webHidden/>
              </w:rPr>
              <w:fldChar w:fldCharType="end"/>
            </w:r>
          </w:hyperlink>
        </w:p>
        <w:p w:rsidR="0032014A" w:rsidRDefault="0032014A">
          <w:pPr>
            <w:pStyle w:val="TOC2"/>
            <w:tabs>
              <w:tab w:val="right" w:leader="dot" w:pos="9350"/>
            </w:tabs>
            <w:rPr>
              <w:noProof/>
              <w:sz w:val="22"/>
              <w:szCs w:val="22"/>
            </w:rPr>
          </w:pPr>
          <w:hyperlink w:anchor="_Toc405796868" w:history="1">
            <w:r w:rsidRPr="00FF2134">
              <w:rPr>
                <w:rStyle w:val="Hyperlink"/>
                <w:noProof/>
              </w:rPr>
              <w:t>Stress to Sound</w:t>
            </w:r>
            <w:r>
              <w:rPr>
                <w:noProof/>
                <w:webHidden/>
              </w:rPr>
              <w:tab/>
            </w:r>
            <w:r>
              <w:rPr>
                <w:noProof/>
                <w:webHidden/>
              </w:rPr>
              <w:fldChar w:fldCharType="begin"/>
            </w:r>
            <w:r>
              <w:rPr>
                <w:noProof/>
                <w:webHidden/>
              </w:rPr>
              <w:instrText xml:space="preserve"> PAGEREF _Toc405796868 \h </w:instrText>
            </w:r>
            <w:r>
              <w:rPr>
                <w:noProof/>
                <w:webHidden/>
              </w:rPr>
            </w:r>
            <w:r>
              <w:rPr>
                <w:noProof/>
                <w:webHidden/>
              </w:rPr>
              <w:fldChar w:fldCharType="separate"/>
            </w:r>
            <w:r>
              <w:rPr>
                <w:noProof/>
                <w:webHidden/>
              </w:rPr>
              <w:t>63</w:t>
            </w:r>
            <w:r>
              <w:rPr>
                <w:noProof/>
                <w:webHidden/>
              </w:rPr>
              <w:fldChar w:fldCharType="end"/>
            </w:r>
          </w:hyperlink>
        </w:p>
        <w:p w:rsidR="0032014A" w:rsidRDefault="0032014A">
          <w:pPr>
            <w:pStyle w:val="TOC3"/>
            <w:tabs>
              <w:tab w:val="right" w:leader="dot" w:pos="9350"/>
            </w:tabs>
            <w:rPr>
              <w:noProof/>
              <w:sz w:val="22"/>
              <w:szCs w:val="22"/>
            </w:rPr>
          </w:pPr>
          <w:hyperlink w:anchor="_Toc405796869" w:history="1">
            <w:r w:rsidRPr="00FF2134">
              <w:rPr>
                <w:rStyle w:val="Hyperlink"/>
                <w:noProof/>
              </w:rPr>
              <w:t>Preparation</w:t>
            </w:r>
            <w:r>
              <w:rPr>
                <w:noProof/>
                <w:webHidden/>
              </w:rPr>
              <w:tab/>
            </w:r>
            <w:r>
              <w:rPr>
                <w:noProof/>
                <w:webHidden/>
              </w:rPr>
              <w:fldChar w:fldCharType="begin"/>
            </w:r>
            <w:r>
              <w:rPr>
                <w:noProof/>
                <w:webHidden/>
              </w:rPr>
              <w:instrText xml:space="preserve"> PAGEREF _Toc405796869 \h </w:instrText>
            </w:r>
            <w:r>
              <w:rPr>
                <w:noProof/>
                <w:webHidden/>
              </w:rPr>
            </w:r>
            <w:r>
              <w:rPr>
                <w:noProof/>
                <w:webHidden/>
              </w:rPr>
              <w:fldChar w:fldCharType="separate"/>
            </w:r>
            <w:r>
              <w:rPr>
                <w:noProof/>
                <w:webHidden/>
              </w:rPr>
              <w:t>63</w:t>
            </w:r>
            <w:r>
              <w:rPr>
                <w:noProof/>
                <w:webHidden/>
              </w:rPr>
              <w:fldChar w:fldCharType="end"/>
            </w:r>
          </w:hyperlink>
        </w:p>
        <w:p w:rsidR="0032014A" w:rsidRDefault="0032014A">
          <w:pPr>
            <w:pStyle w:val="TOC3"/>
            <w:tabs>
              <w:tab w:val="right" w:leader="dot" w:pos="9350"/>
            </w:tabs>
            <w:rPr>
              <w:noProof/>
              <w:sz w:val="22"/>
              <w:szCs w:val="22"/>
            </w:rPr>
          </w:pPr>
          <w:hyperlink w:anchor="_Toc405796870" w:history="1">
            <w:r w:rsidRPr="00FF2134">
              <w:rPr>
                <w:rStyle w:val="Hyperlink"/>
                <w:noProof/>
              </w:rPr>
              <w:t>Evaluation</w:t>
            </w:r>
            <w:r>
              <w:rPr>
                <w:noProof/>
                <w:webHidden/>
              </w:rPr>
              <w:tab/>
            </w:r>
            <w:r>
              <w:rPr>
                <w:noProof/>
                <w:webHidden/>
              </w:rPr>
              <w:fldChar w:fldCharType="begin"/>
            </w:r>
            <w:r>
              <w:rPr>
                <w:noProof/>
                <w:webHidden/>
              </w:rPr>
              <w:instrText xml:space="preserve"> PAGEREF _Toc405796870 \h </w:instrText>
            </w:r>
            <w:r>
              <w:rPr>
                <w:noProof/>
                <w:webHidden/>
              </w:rPr>
            </w:r>
            <w:r>
              <w:rPr>
                <w:noProof/>
                <w:webHidden/>
              </w:rPr>
              <w:fldChar w:fldCharType="separate"/>
            </w:r>
            <w:r>
              <w:rPr>
                <w:noProof/>
                <w:webHidden/>
              </w:rPr>
              <w:t>64</w:t>
            </w:r>
            <w:r>
              <w:rPr>
                <w:noProof/>
                <w:webHidden/>
              </w:rPr>
              <w:fldChar w:fldCharType="end"/>
            </w:r>
          </w:hyperlink>
        </w:p>
        <w:p w:rsidR="0032014A" w:rsidRDefault="0032014A">
          <w:pPr>
            <w:pStyle w:val="TOC2"/>
            <w:tabs>
              <w:tab w:val="right" w:leader="dot" w:pos="9350"/>
            </w:tabs>
            <w:rPr>
              <w:noProof/>
              <w:sz w:val="22"/>
              <w:szCs w:val="22"/>
            </w:rPr>
          </w:pPr>
          <w:hyperlink w:anchor="_Toc405796871" w:history="1">
            <w:r w:rsidRPr="00FF2134">
              <w:rPr>
                <w:rStyle w:val="Hyperlink"/>
                <w:noProof/>
              </w:rPr>
              <w:t>Location to temperature</w:t>
            </w:r>
            <w:r>
              <w:rPr>
                <w:noProof/>
                <w:webHidden/>
              </w:rPr>
              <w:tab/>
            </w:r>
            <w:r>
              <w:rPr>
                <w:noProof/>
                <w:webHidden/>
              </w:rPr>
              <w:fldChar w:fldCharType="begin"/>
            </w:r>
            <w:r>
              <w:rPr>
                <w:noProof/>
                <w:webHidden/>
              </w:rPr>
              <w:instrText xml:space="preserve"> PAGEREF _Toc405796871 \h </w:instrText>
            </w:r>
            <w:r>
              <w:rPr>
                <w:noProof/>
                <w:webHidden/>
              </w:rPr>
            </w:r>
            <w:r>
              <w:rPr>
                <w:noProof/>
                <w:webHidden/>
              </w:rPr>
              <w:fldChar w:fldCharType="separate"/>
            </w:r>
            <w:r>
              <w:rPr>
                <w:noProof/>
                <w:webHidden/>
              </w:rPr>
              <w:t>67</w:t>
            </w:r>
            <w:r>
              <w:rPr>
                <w:noProof/>
                <w:webHidden/>
              </w:rPr>
              <w:fldChar w:fldCharType="end"/>
            </w:r>
          </w:hyperlink>
        </w:p>
        <w:p w:rsidR="0032014A" w:rsidRDefault="0032014A">
          <w:pPr>
            <w:pStyle w:val="TOC3"/>
            <w:tabs>
              <w:tab w:val="right" w:leader="dot" w:pos="9350"/>
            </w:tabs>
            <w:rPr>
              <w:noProof/>
              <w:sz w:val="22"/>
              <w:szCs w:val="22"/>
            </w:rPr>
          </w:pPr>
          <w:hyperlink w:anchor="_Toc405796872" w:history="1">
            <w:r w:rsidRPr="00FF2134">
              <w:rPr>
                <w:rStyle w:val="Hyperlink"/>
                <w:noProof/>
              </w:rPr>
              <w:t>Preparation</w:t>
            </w:r>
            <w:r>
              <w:rPr>
                <w:noProof/>
                <w:webHidden/>
              </w:rPr>
              <w:tab/>
            </w:r>
            <w:r>
              <w:rPr>
                <w:noProof/>
                <w:webHidden/>
              </w:rPr>
              <w:fldChar w:fldCharType="begin"/>
            </w:r>
            <w:r>
              <w:rPr>
                <w:noProof/>
                <w:webHidden/>
              </w:rPr>
              <w:instrText xml:space="preserve"> PAGEREF _Toc405796872 \h </w:instrText>
            </w:r>
            <w:r>
              <w:rPr>
                <w:noProof/>
                <w:webHidden/>
              </w:rPr>
            </w:r>
            <w:r>
              <w:rPr>
                <w:noProof/>
                <w:webHidden/>
              </w:rPr>
              <w:fldChar w:fldCharType="separate"/>
            </w:r>
            <w:r>
              <w:rPr>
                <w:noProof/>
                <w:webHidden/>
              </w:rPr>
              <w:t>67</w:t>
            </w:r>
            <w:r>
              <w:rPr>
                <w:noProof/>
                <w:webHidden/>
              </w:rPr>
              <w:fldChar w:fldCharType="end"/>
            </w:r>
          </w:hyperlink>
        </w:p>
        <w:p w:rsidR="0032014A" w:rsidRDefault="0032014A">
          <w:pPr>
            <w:pStyle w:val="TOC3"/>
            <w:tabs>
              <w:tab w:val="right" w:leader="dot" w:pos="9350"/>
            </w:tabs>
            <w:rPr>
              <w:noProof/>
              <w:sz w:val="22"/>
              <w:szCs w:val="22"/>
            </w:rPr>
          </w:pPr>
          <w:hyperlink w:anchor="_Toc405796873" w:history="1">
            <w:r w:rsidRPr="00FF2134">
              <w:rPr>
                <w:rStyle w:val="Hyperlink"/>
                <w:noProof/>
              </w:rPr>
              <w:t>Procedure</w:t>
            </w:r>
            <w:r>
              <w:rPr>
                <w:noProof/>
                <w:webHidden/>
              </w:rPr>
              <w:tab/>
            </w:r>
            <w:r>
              <w:rPr>
                <w:noProof/>
                <w:webHidden/>
              </w:rPr>
              <w:fldChar w:fldCharType="begin"/>
            </w:r>
            <w:r>
              <w:rPr>
                <w:noProof/>
                <w:webHidden/>
              </w:rPr>
              <w:instrText xml:space="preserve"> PAGEREF _Toc405796873 \h </w:instrText>
            </w:r>
            <w:r>
              <w:rPr>
                <w:noProof/>
                <w:webHidden/>
              </w:rPr>
            </w:r>
            <w:r>
              <w:rPr>
                <w:noProof/>
                <w:webHidden/>
              </w:rPr>
              <w:fldChar w:fldCharType="separate"/>
            </w:r>
            <w:r>
              <w:rPr>
                <w:noProof/>
                <w:webHidden/>
              </w:rPr>
              <w:t>67</w:t>
            </w:r>
            <w:r>
              <w:rPr>
                <w:noProof/>
                <w:webHidden/>
              </w:rPr>
              <w:fldChar w:fldCharType="end"/>
            </w:r>
          </w:hyperlink>
        </w:p>
        <w:p w:rsidR="0032014A" w:rsidRDefault="0032014A">
          <w:pPr>
            <w:pStyle w:val="TOC3"/>
            <w:tabs>
              <w:tab w:val="right" w:leader="dot" w:pos="9350"/>
            </w:tabs>
            <w:rPr>
              <w:noProof/>
              <w:sz w:val="22"/>
              <w:szCs w:val="22"/>
            </w:rPr>
          </w:pPr>
          <w:hyperlink w:anchor="_Toc405796874" w:history="1">
            <w:r w:rsidRPr="00FF2134">
              <w:rPr>
                <w:rStyle w:val="Hyperlink"/>
                <w:noProof/>
              </w:rPr>
              <w:t>Results</w:t>
            </w:r>
            <w:r>
              <w:rPr>
                <w:noProof/>
                <w:webHidden/>
              </w:rPr>
              <w:tab/>
            </w:r>
            <w:r>
              <w:rPr>
                <w:noProof/>
                <w:webHidden/>
              </w:rPr>
              <w:fldChar w:fldCharType="begin"/>
            </w:r>
            <w:r>
              <w:rPr>
                <w:noProof/>
                <w:webHidden/>
              </w:rPr>
              <w:instrText xml:space="preserve"> PAGEREF _Toc405796874 \h </w:instrText>
            </w:r>
            <w:r>
              <w:rPr>
                <w:noProof/>
                <w:webHidden/>
              </w:rPr>
            </w:r>
            <w:r>
              <w:rPr>
                <w:noProof/>
                <w:webHidden/>
              </w:rPr>
              <w:fldChar w:fldCharType="separate"/>
            </w:r>
            <w:r>
              <w:rPr>
                <w:noProof/>
                <w:webHidden/>
              </w:rPr>
              <w:t>67</w:t>
            </w:r>
            <w:r>
              <w:rPr>
                <w:noProof/>
                <w:webHidden/>
              </w:rPr>
              <w:fldChar w:fldCharType="end"/>
            </w:r>
          </w:hyperlink>
        </w:p>
        <w:p w:rsidR="0032014A" w:rsidRDefault="0032014A">
          <w:pPr>
            <w:pStyle w:val="TOC3"/>
            <w:tabs>
              <w:tab w:val="right" w:leader="dot" w:pos="9350"/>
            </w:tabs>
            <w:rPr>
              <w:noProof/>
              <w:sz w:val="22"/>
              <w:szCs w:val="22"/>
            </w:rPr>
          </w:pPr>
          <w:hyperlink w:anchor="_Toc405796875" w:history="1">
            <w:r w:rsidRPr="00FF2134">
              <w:rPr>
                <w:rStyle w:val="Hyperlink"/>
                <w:noProof/>
              </w:rPr>
              <w:t>Evaluation</w:t>
            </w:r>
            <w:r>
              <w:rPr>
                <w:noProof/>
                <w:webHidden/>
              </w:rPr>
              <w:tab/>
            </w:r>
            <w:r>
              <w:rPr>
                <w:noProof/>
                <w:webHidden/>
              </w:rPr>
              <w:fldChar w:fldCharType="begin"/>
            </w:r>
            <w:r>
              <w:rPr>
                <w:noProof/>
                <w:webHidden/>
              </w:rPr>
              <w:instrText xml:space="preserve"> PAGEREF _Toc405796875 \h </w:instrText>
            </w:r>
            <w:r>
              <w:rPr>
                <w:noProof/>
                <w:webHidden/>
              </w:rPr>
            </w:r>
            <w:r>
              <w:rPr>
                <w:noProof/>
                <w:webHidden/>
              </w:rPr>
              <w:fldChar w:fldCharType="separate"/>
            </w:r>
            <w:r>
              <w:rPr>
                <w:noProof/>
                <w:webHidden/>
              </w:rPr>
              <w:t>68</w:t>
            </w:r>
            <w:r>
              <w:rPr>
                <w:noProof/>
                <w:webHidden/>
              </w:rPr>
              <w:fldChar w:fldCharType="end"/>
            </w:r>
          </w:hyperlink>
        </w:p>
        <w:p w:rsidR="0032014A" w:rsidRDefault="0032014A">
          <w:pPr>
            <w:pStyle w:val="TOC2"/>
            <w:tabs>
              <w:tab w:val="right" w:leader="dot" w:pos="9350"/>
            </w:tabs>
            <w:rPr>
              <w:noProof/>
              <w:sz w:val="22"/>
              <w:szCs w:val="22"/>
            </w:rPr>
          </w:pPr>
          <w:hyperlink w:anchor="_Toc405796876" w:history="1">
            <w:r w:rsidRPr="00FF2134">
              <w:rPr>
                <w:rStyle w:val="Hyperlink"/>
                <w:noProof/>
              </w:rPr>
              <w:t>User Studies Summary</w:t>
            </w:r>
            <w:r>
              <w:rPr>
                <w:noProof/>
                <w:webHidden/>
              </w:rPr>
              <w:tab/>
            </w:r>
            <w:r>
              <w:rPr>
                <w:noProof/>
                <w:webHidden/>
              </w:rPr>
              <w:fldChar w:fldCharType="begin"/>
            </w:r>
            <w:r>
              <w:rPr>
                <w:noProof/>
                <w:webHidden/>
              </w:rPr>
              <w:instrText xml:space="preserve"> PAGEREF _Toc405796876 \h </w:instrText>
            </w:r>
            <w:r>
              <w:rPr>
                <w:noProof/>
                <w:webHidden/>
              </w:rPr>
            </w:r>
            <w:r>
              <w:rPr>
                <w:noProof/>
                <w:webHidden/>
              </w:rPr>
              <w:fldChar w:fldCharType="separate"/>
            </w:r>
            <w:r>
              <w:rPr>
                <w:noProof/>
                <w:webHidden/>
              </w:rPr>
              <w:t>69</w:t>
            </w:r>
            <w:r>
              <w:rPr>
                <w:noProof/>
                <w:webHidden/>
              </w:rPr>
              <w:fldChar w:fldCharType="end"/>
            </w:r>
          </w:hyperlink>
        </w:p>
        <w:p w:rsidR="0032014A" w:rsidRDefault="0032014A">
          <w:pPr>
            <w:pStyle w:val="TOC1"/>
            <w:tabs>
              <w:tab w:val="right" w:leader="dot" w:pos="9350"/>
            </w:tabs>
            <w:rPr>
              <w:noProof/>
              <w:sz w:val="22"/>
              <w:szCs w:val="22"/>
            </w:rPr>
          </w:pPr>
          <w:hyperlink w:anchor="_Toc405796877" w:history="1">
            <w:r w:rsidRPr="00FF2134">
              <w:rPr>
                <w:rStyle w:val="Hyperlink"/>
                <w:noProof/>
              </w:rPr>
              <w:t>User Studies</w:t>
            </w:r>
            <w:r>
              <w:rPr>
                <w:noProof/>
                <w:webHidden/>
              </w:rPr>
              <w:tab/>
            </w:r>
            <w:r>
              <w:rPr>
                <w:noProof/>
                <w:webHidden/>
              </w:rPr>
              <w:fldChar w:fldCharType="begin"/>
            </w:r>
            <w:r>
              <w:rPr>
                <w:noProof/>
                <w:webHidden/>
              </w:rPr>
              <w:instrText xml:space="preserve"> PAGEREF _Toc405796877 \h </w:instrText>
            </w:r>
            <w:r>
              <w:rPr>
                <w:noProof/>
                <w:webHidden/>
              </w:rPr>
            </w:r>
            <w:r>
              <w:rPr>
                <w:noProof/>
                <w:webHidden/>
              </w:rPr>
              <w:fldChar w:fldCharType="separate"/>
            </w:r>
            <w:r>
              <w:rPr>
                <w:noProof/>
                <w:webHidden/>
              </w:rPr>
              <w:t>69</w:t>
            </w:r>
            <w:r>
              <w:rPr>
                <w:noProof/>
                <w:webHidden/>
              </w:rPr>
              <w:fldChar w:fldCharType="end"/>
            </w:r>
          </w:hyperlink>
        </w:p>
        <w:p w:rsidR="0032014A" w:rsidRDefault="0032014A">
          <w:pPr>
            <w:pStyle w:val="TOC1"/>
            <w:tabs>
              <w:tab w:val="right" w:leader="dot" w:pos="9350"/>
            </w:tabs>
            <w:rPr>
              <w:noProof/>
              <w:sz w:val="22"/>
              <w:szCs w:val="22"/>
            </w:rPr>
          </w:pPr>
          <w:hyperlink w:anchor="_Toc405796878" w:history="1">
            <w:r w:rsidRPr="00FF2134">
              <w:rPr>
                <w:rStyle w:val="Hyperlink"/>
                <w:noProof/>
              </w:rPr>
              <w:t>Results and Conclusions</w:t>
            </w:r>
            <w:r>
              <w:rPr>
                <w:noProof/>
                <w:webHidden/>
              </w:rPr>
              <w:tab/>
            </w:r>
            <w:r>
              <w:rPr>
                <w:noProof/>
                <w:webHidden/>
              </w:rPr>
              <w:fldChar w:fldCharType="begin"/>
            </w:r>
            <w:r>
              <w:rPr>
                <w:noProof/>
                <w:webHidden/>
              </w:rPr>
              <w:instrText xml:space="preserve"> PAGEREF _Toc405796878 \h </w:instrText>
            </w:r>
            <w:r>
              <w:rPr>
                <w:noProof/>
                <w:webHidden/>
              </w:rPr>
            </w:r>
            <w:r>
              <w:rPr>
                <w:noProof/>
                <w:webHidden/>
              </w:rPr>
              <w:fldChar w:fldCharType="separate"/>
            </w:r>
            <w:r>
              <w:rPr>
                <w:noProof/>
                <w:webHidden/>
              </w:rPr>
              <w:t>69</w:t>
            </w:r>
            <w:r>
              <w:rPr>
                <w:noProof/>
                <w:webHidden/>
              </w:rPr>
              <w:fldChar w:fldCharType="end"/>
            </w:r>
          </w:hyperlink>
        </w:p>
        <w:p w:rsidR="0032014A" w:rsidRDefault="0032014A">
          <w:pPr>
            <w:pStyle w:val="TOC1"/>
            <w:tabs>
              <w:tab w:val="right" w:leader="dot" w:pos="9350"/>
            </w:tabs>
            <w:rPr>
              <w:noProof/>
              <w:sz w:val="22"/>
              <w:szCs w:val="22"/>
            </w:rPr>
          </w:pPr>
          <w:hyperlink w:anchor="_Toc405796879" w:history="1">
            <w:r w:rsidRPr="00FF2134">
              <w:rPr>
                <w:rStyle w:val="Hyperlink"/>
                <w:noProof/>
              </w:rPr>
              <w:t>Research Questions</w:t>
            </w:r>
            <w:r>
              <w:rPr>
                <w:noProof/>
                <w:webHidden/>
              </w:rPr>
              <w:tab/>
            </w:r>
            <w:r>
              <w:rPr>
                <w:noProof/>
                <w:webHidden/>
              </w:rPr>
              <w:fldChar w:fldCharType="begin"/>
            </w:r>
            <w:r>
              <w:rPr>
                <w:noProof/>
                <w:webHidden/>
              </w:rPr>
              <w:instrText xml:space="preserve"> PAGEREF _Toc405796879 \h </w:instrText>
            </w:r>
            <w:r>
              <w:rPr>
                <w:noProof/>
                <w:webHidden/>
              </w:rPr>
            </w:r>
            <w:r>
              <w:rPr>
                <w:noProof/>
                <w:webHidden/>
              </w:rPr>
              <w:fldChar w:fldCharType="separate"/>
            </w:r>
            <w:r>
              <w:rPr>
                <w:noProof/>
                <w:webHidden/>
              </w:rPr>
              <w:t>71</w:t>
            </w:r>
            <w:r>
              <w:rPr>
                <w:noProof/>
                <w:webHidden/>
              </w:rPr>
              <w:fldChar w:fldCharType="end"/>
            </w:r>
          </w:hyperlink>
        </w:p>
        <w:p w:rsidR="0032014A" w:rsidRDefault="0032014A">
          <w:pPr>
            <w:pStyle w:val="TOC2"/>
            <w:tabs>
              <w:tab w:val="right" w:leader="dot" w:pos="9350"/>
            </w:tabs>
            <w:rPr>
              <w:noProof/>
              <w:sz w:val="22"/>
              <w:szCs w:val="22"/>
            </w:rPr>
          </w:pPr>
          <w:hyperlink w:anchor="_Toc405796880" w:history="1">
            <w:r w:rsidRPr="00FF2134">
              <w:rPr>
                <w:rStyle w:val="Hyperlink"/>
                <w:noProof/>
              </w:rPr>
              <w:t>Discreet and Continuous Data</w:t>
            </w:r>
            <w:r>
              <w:rPr>
                <w:noProof/>
                <w:webHidden/>
              </w:rPr>
              <w:tab/>
            </w:r>
            <w:r>
              <w:rPr>
                <w:noProof/>
                <w:webHidden/>
              </w:rPr>
              <w:fldChar w:fldCharType="begin"/>
            </w:r>
            <w:r>
              <w:rPr>
                <w:noProof/>
                <w:webHidden/>
              </w:rPr>
              <w:instrText xml:space="preserve"> PAGEREF _Toc405796880 \h </w:instrText>
            </w:r>
            <w:r>
              <w:rPr>
                <w:noProof/>
                <w:webHidden/>
              </w:rPr>
            </w:r>
            <w:r>
              <w:rPr>
                <w:noProof/>
                <w:webHidden/>
              </w:rPr>
              <w:fldChar w:fldCharType="separate"/>
            </w:r>
            <w:r>
              <w:rPr>
                <w:noProof/>
                <w:webHidden/>
              </w:rPr>
              <w:t>71</w:t>
            </w:r>
            <w:r>
              <w:rPr>
                <w:noProof/>
                <w:webHidden/>
              </w:rPr>
              <w:fldChar w:fldCharType="end"/>
            </w:r>
          </w:hyperlink>
        </w:p>
        <w:p w:rsidR="0032014A" w:rsidRDefault="0032014A">
          <w:pPr>
            <w:pStyle w:val="TOC2"/>
            <w:tabs>
              <w:tab w:val="right" w:leader="dot" w:pos="9350"/>
            </w:tabs>
            <w:rPr>
              <w:noProof/>
              <w:sz w:val="22"/>
              <w:szCs w:val="22"/>
            </w:rPr>
          </w:pPr>
          <w:hyperlink w:anchor="_Toc405796881" w:history="1">
            <w:r w:rsidRPr="00FF2134">
              <w:rPr>
                <w:rStyle w:val="Hyperlink"/>
                <w:noProof/>
              </w:rPr>
              <w:t>Sensory Substitution</w:t>
            </w:r>
            <w:r>
              <w:rPr>
                <w:noProof/>
                <w:webHidden/>
              </w:rPr>
              <w:tab/>
            </w:r>
            <w:r>
              <w:rPr>
                <w:noProof/>
                <w:webHidden/>
              </w:rPr>
              <w:fldChar w:fldCharType="begin"/>
            </w:r>
            <w:r>
              <w:rPr>
                <w:noProof/>
                <w:webHidden/>
              </w:rPr>
              <w:instrText xml:space="preserve"> PAGEREF _Toc405796881 \h </w:instrText>
            </w:r>
            <w:r>
              <w:rPr>
                <w:noProof/>
                <w:webHidden/>
              </w:rPr>
            </w:r>
            <w:r>
              <w:rPr>
                <w:noProof/>
                <w:webHidden/>
              </w:rPr>
              <w:fldChar w:fldCharType="separate"/>
            </w:r>
            <w:r>
              <w:rPr>
                <w:noProof/>
                <w:webHidden/>
              </w:rPr>
              <w:t>71</w:t>
            </w:r>
            <w:r>
              <w:rPr>
                <w:noProof/>
                <w:webHidden/>
              </w:rPr>
              <w:fldChar w:fldCharType="end"/>
            </w:r>
          </w:hyperlink>
        </w:p>
        <w:p w:rsidR="0032014A" w:rsidRDefault="0032014A">
          <w:pPr>
            <w:pStyle w:val="TOC2"/>
            <w:tabs>
              <w:tab w:val="right" w:leader="dot" w:pos="9350"/>
            </w:tabs>
            <w:rPr>
              <w:noProof/>
              <w:sz w:val="22"/>
              <w:szCs w:val="22"/>
            </w:rPr>
          </w:pPr>
          <w:hyperlink w:anchor="_Toc405796882" w:history="1">
            <w:r w:rsidRPr="00FF2134">
              <w:rPr>
                <w:rStyle w:val="Hyperlink"/>
                <w:noProof/>
              </w:rPr>
              <w:t>Sensory Augmentation</w:t>
            </w:r>
            <w:r>
              <w:rPr>
                <w:noProof/>
                <w:webHidden/>
              </w:rPr>
              <w:tab/>
            </w:r>
            <w:r>
              <w:rPr>
                <w:noProof/>
                <w:webHidden/>
              </w:rPr>
              <w:fldChar w:fldCharType="begin"/>
            </w:r>
            <w:r>
              <w:rPr>
                <w:noProof/>
                <w:webHidden/>
              </w:rPr>
              <w:instrText xml:space="preserve"> PAGEREF _Toc405796882 \h </w:instrText>
            </w:r>
            <w:r>
              <w:rPr>
                <w:noProof/>
                <w:webHidden/>
              </w:rPr>
            </w:r>
            <w:r>
              <w:rPr>
                <w:noProof/>
                <w:webHidden/>
              </w:rPr>
              <w:fldChar w:fldCharType="separate"/>
            </w:r>
            <w:r>
              <w:rPr>
                <w:noProof/>
                <w:webHidden/>
              </w:rPr>
              <w:t>72</w:t>
            </w:r>
            <w:r>
              <w:rPr>
                <w:noProof/>
                <w:webHidden/>
              </w:rPr>
              <w:fldChar w:fldCharType="end"/>
            </w:r>
          </w:hyperlink>
        </w:p>
        <w:p w:rsidR="0032014A" w:rsidRDefault="0032014A">
          <w:pPr>
            <w:pStyle w:val="TOC2"/>
            <w:tabs>
              <w:tab w:val="right" w:leader="dot" w:pos="9350"/>
            </w:tabs>
            <w:rPr>
              <w:noProof/>
              <w:sz w:val="22"/>
              <w:szCs w:val="22"/>
            </w:rPr>
          </w:pPr>
          <w:hyperlink w:anchor="_Toc405796883" w:history="1">
            <w:r w:rsidRPr="00FF2134">
              <w:rPr>
                <w:rStyle w:val="Hyperlink"/>
                <w:noProof/>
              </w:rPr>
              <w:t>New Senses</w:t>
            </w:r>
            <w:r>
              <w:rPr>
                <w:noProof/>
                <w:webHidden/>
              </w:rPr>
              <w:tab/>
            </w:r>
            <w:r>
              <w:rPr>
                <w:noProof/>
                <w:webHidden/>
              </w:rPr>
              <w:fldChar w:fldCharType="begin"/>
            </w:r>
            <w:r>
              <w:rPr>
                <w:noProof/>
                <w:webHidden/>
              </w:rPr>
              <w:instrText xml:space="preserve"> PAGEREF _Toc405796883 \h </w:instrText>
            </w:r>
            <w:r>
              <w:rPr>
                <w:noProof/>
                <w:webHidden/>
              </w:rPr>
            </w:r>
            <w:r>
              <w:rPr>
                <w:noProof/>
                <w:webHidden/>
              </w:rPr>
              <w:fldChar w:fldCharType="separate"/>
            </w:r>
            <w:r>
              <w:rPr>
                <w:noProof/>
                <w:webHidden/>
              </w:rPr>
              <w:t>72</w:t>
            </w:r>
            <w:r>
              <w:rPr>
                <w:noProof/>
                <w:webHidden/>
              </w:rPr>
              <w:fldChar w:fldCharType="end"/>
            </w:r>
          </w:hyperlink>
        </w:p>
        <w:p w:rsidR="0032014A" w:rsidRDefault="0032014A">
          <w:pPr>
            <w:pStyle w:val="TOC2"/>
            <w:tabs>
              <w:tab w:val="right" w:leader="dot" w:pos="9350"/>
            </w:tabs>
            <w:rPr>
              <w:noProof/>
              <w:sz w:val="22"/>
              <w:szCs w:val="22"/>
            </w:rPr>
          </w:pPr>
          <w:hyperlink w:anchor="_Toc405796884" w:history="1">
            <w:r w:rsidRPr="00FF2134">
              <w:rPr>
                <w:rStyle w:val="Hyperlink"/>
                <w:noProof/>
              </w:rPr>
              <w:t>The User and the New Stimuli</w:t>
            </w:r>
            <w:r>
              <w:rPr>
                <w:noProof/>
                <w:webHidden/>
              </w:rPr>
              <w:tab/>
            </w:r>
            <w:r>
              <w:rPr>
                <w:noProof/>
                <w:webHidden/>
              </w:rPr>
              <w:fldChar w:fldCharType="begin"/>
            </w:r>
            <w:r>
              <w:rPr>
                <w:noProof/>
                <w:webHidden/>
              </w:rPr>
              <w:instrText xml:space="preserve"> PAGEREF _Toc405796884 \h </w:instrText>
            </w:r>
            <w:r>
              <w:rPr>
                <w:noProof/>
                <w:webHidden/>
              </w:rPr>
            </w:r>
            <w:r>
              <w:rPr>
                <w:noProof/>
                <w:webHidden/>
              </w:rPr>
              <w:fldChar w:fldCharType="separate"/>
            </w:r>
            <w:r>
              <w:rPr>
                <w:noProof/>
                <w:webHidden/>
              </w:rPr>
              <w:t>72</w:t>
            </w:r>
            <w:r>
              <w:rPr>
                <w:noProof/>
                <w:webHidden/>
              </w:rPr>
              <w:fldChar w:fldCharType="end"/>
            </w:r>
          </w:hyperlink>
        </w:p>
        <w:p w:rsidR="0032014A" w:rsidRDefault="0032014A">
          <w:pPr>
            <w:pStyle w:val="TOC2"/>
            <w:tabs>
              <w:tab w:val="right" w:leader="dot" w:pos="9350"/>
            </w:tabs>
            <w:rPr>
              <w:noProof/>
              <w:sz w:val="22"/>
              <w:szCs w:val="22"/>
            </w:rPr>
          </w:pPr>
          <w:hyperlink w:anchor="_Toc405796885" w:history="1">
            <w:r w:rsidRPr="00FF2134">
              <w:rPr>
                <w:rStyle w:val="Hyperlink"/>
                <w:noProof/>
              </w:rPr>
              <w:t>Escaping the visual user interface</w:t>
            </w:r>
            <w:r>
              <w:rPr>
                <w:noProof/>
                <w:webHidden/>
              </w:rPr>
              <w:tab/>
            </w:r>
            <w:r>
              <w:rPr>
                <w:noProof/>
                <w:webHidden/>
              </w:rPr>
              <w:fldChar w:fldCharType="begin"/>
            </w:r>
            <w:r>
              <w:rPr>
                <w:noProof/>
                <w:webHidden/>
              </w:rPr>
              <w:instrText xml:space="preserve"> PAGEREF _Toc405796885 \h </w:instrText>
            </w:r>
            <w:r>
              <w:rPr>
                <w:noProof/>
                <w:webHidden/>
              </w:rPr>
            </w:r>
            <w:r>
              <w:rPr>
                <w:noProof/>
                <w:webHidden/>
              </w:rPr>
              <w:fldChar w:fldCharType="separate"/>
            </w:r>
            <w:r>
              <w:rPr>
                <w:noProof/>
                <w:webHidden/>
              </w:rPr>
              <w:t>73</w:t>
            </w:r>
            <w:r>
              <w:rPr>
                <w:noProof/>
                <w:webHidden/>
              </w:rPr>
              <w:fldChar w:fldCharType="end"/>
            </w:r>
          </w:hyperlink>
        </w:p>
        <w:p w:rsidR="0032014A" w:rsidRDefault="0032014A">
          <w:pPr>
            <w:pStyle w:val="TOC1"/>
            <w:tabs>
              <w:tab w:val="right" w:leader="dot" w:pos="9350"/>
            </w:tabs>
            <w:rPr>
              <w:noProof/>
              <w:sz w:val="22"/>
              <w:szCs w:val="22"/>
            </w:rPr>
          </w:pPr>
          <w:hyperlink w:anchor="_Toc405796886" w:history="1">
            <w:r w:rsidRPr="00FF2134">
              <w:rPr>
                <w:rStyle w:val="Hyperlink"/>
                <w:noProof/>
              </w:rPr>
              <w:t>Design Thinking</w:t>
            </w:r>
            <w:r>
              <w:rPr>
                <w:noProof/>
                <w:webHidden/>
              </w:rPr>
              <w:tab/>
            </w:r>
            <w:r>
              <w:rPr>
                <w:noProof/>
                <w:webHidden/>
              </w:rPr>
              <w:fldChar w:fldCharType="begin"/>
            </w:r>
            <w:r>
              <w:rPr>
                <w:noProof/>
                <w:webHidden/>
              </w:rPr>
              <w:instrText xml:space="preserve"> PAGEREF _Toc405796886 \h </w:instrText>
            </w:r>
            <w:r>
              <w:rPr>
                <w:noProof/>
                <w:webHidden/>
              </w:rPr>
            </w:r>
            <w:r>
              <w:rPr>
                <w:noProof/>
                <w:webHidden/>
              </w:rPr>
              <w:fldChar w:fldCharType="separate"/>
            </w:r>
            <w:r>
              <w:rPr>
                <w:noProof/>
                <w:webHidden/>
              </w:rPr>
              <w:t>74</w:t>
            </w:r>
            <w:r>
              <w:rPr>
                <w:noProof/>
                <w:webHidden/>
              </w:rPr>
              <w:fldChar w:fldCharType="end"/>
            </w:r>
          </w:hyperlink>
        </w:p>
        <w:p w:rsidR="0032014A" w:rsidRDefault="0032014A">
          <w:pPr>
            <w:pStyle w:val="TOC2"/>
            <w:tabs>
              <w:tab w:val="right" w:leader="dot" w:pos="9350"/>
            </w:tabs>
            <w:rPr>
              <w:noProof/>
              <w:sz w:val="22"/>
              <w:szCs w:val="22"/>
            </w:rPr>
          </w:pPr>
          <w:hyperlink w:anchor="_Toc405796887" w:history="1">
            <w:r w:rsidRPr="00FF2134">
              <w:rPr>
                <w:rStyle w:val="Hyperlink"/>
                <w:noProof/>
              </w:rPr>
              <w:t>The Main activity</w:t>
            </w:r>
            <w:r>
              <w:rPr>
                <w:noProof/>
                <w:webHidden/>
              </w:rPr>
              <w:tab/>
            </w:r>
            <w:r>
              <w:rPr>
                <w:noProof/>
                <w:webHidden/>
              </w:rPr>
              <w:fldChar w:fldCharType="begin"/>
            </w:r>
            <w:r>
              <w:rPr>
                <w:noProof/>
                <w:webHidden/>
              </w:rPr>
              <w:instrText xml:space="preserve"> PAGEREF _Toc405796887 \h </w:instrText>
            </w:r>
            <w:r>
              <w:rPr>
                <w:noProof/>
                <w:webHidden/>
              </w:rPr>
            </w:r>
            <w:r>
              <w:rPr>
                <w:noProof/>
                <w:webHidden/>
              </w:rPr>
              <w:fldChar w:fldCharType="separate"/>
            </w:r>
            <w:r>
              <w:rPr>
                <w:noProof/>
                <w:webHidden/>
              </w:rPr>
              <w:t>75</w:t>
            </w:r>
            <w:r>
              <w:rPr>
                <w:noProof/>
                <w:webHidden/>
              </w:rPr>
              <w:fldChar w:fldCharType="end"/>
            </w:r>
          </w:hyperlink>
        </w:p>
        <w:p w:rsidR="0032014A" w:rsidRDefault="0032014A">
          <w:pPr>
            <w:pStyle w:val="TOC2"/>
            <w:tabs>
              <w:tab w:val="right" w:leader="dot" w:pos="9350"/>
            </w:tabs>
            <w:rPr>
              <w:noProof/>
              <w:sz w:val="22"/>
              <w:szCs w:val="22"/>
            </w:rPr>
          </w:pPr>
          <w:hyperlink w:anchor="_Toc405796888" w:history="1">
            <w:r w:rsidRPr="00FF2134">
              <w:rPr>
                <w:rStyle w:val="Hyperlink"/>
                <w:noProof/>
              </w:rPr>
              <w:t>Type of sensing</w:t>
            </w:r>
            <w:r>
              <w:rPr>
                <w:noProof/>
                <w:webHidden/>
              </w:rPr>
              <w:tab/>
            </w:r>
            <w:r>
              <w:rPr>
                <w:noProof/>
                <w:webHidden/>
              </w:rPr>
              <w:fldChar w:fldCharType="begin"/>
            </w:r>
            <w:r>
              <w:rPr>
                <w:noProof/>
                <w:webHidden/>
              </w:rPr>
              <w:instrText xml:space="preserve"> PAGEREF _Toc405796888 \h </w:instrText>
            </w:r>
            <w:r>
              <w:rPr>
                <w:noProof/>
                <w:webHidden/>
              </w:rPr>
            </w:r>
            <w:r>
              <w:rPr>
                <w:noProof/>
                <w:webHidden/>
              </w:rPr>
              <w:fldChar w:fldCharType="separate"/>
            </w:r>
            <w:r>
              <w:rPr>
                <w:noProof/>
                <w:webHidden/>
              </w:rPr>
              <w:t>76</w:t>
            </w:r>
            <w:r>
              <w:rPr>
                <w:noProof/>
                <w:webHidden/>
              </w:rPr>
              <w:fldChar w:fldCharType="end"/>
            </w:r>
          </w:hyperlink>
        </w:p>
        <w:p w:rsidR="0032014A" w:rsidRDefault="0032014A">
          <w:pPr>
            <w:pStyle w:val="TOC2"/>
            <w:tabs>
              <w:tab w:val="right" w:leader="dot" w:pos="9350"/>
            </w:tabs>
            <w:rPr>
              <w:noProof/>
              <w:sz w:val="22"/>
              <w:szCs w:val="22"/>
            </w:rPr>
          </w:pPr>
          <w:hyperlink w:anchor="_Toc405796889" w:history="1">
            <w:r w:rsidRPr="00FF2134">
              <w:rPr>
                <w:rStyle w:val="Hyperlink"/>
                <w:noProof/>
              </w:rPr>
              <w:t>Type of signal to be tracked</w:t>
            </w:r>
            <w:r>
              <w:rPr>
                <w:noProof/>
                <w:webHidden/>
              </w:rPr>
              <w:tab/>
            </w:r>
            <w:r>
              <w:rPr>
                <w:noProof/>
                <w:webHidden/>
              </w:rPr>
              <w:fldChar w:fldCharType="begin"/>
            </w:r>
            <w:r>
              <w:rPr>
                <w:noProof/>
                <w:webHidden/>
              </w:rPr>
              <w:instrText xml:space="preserve"> PAGEREF _Toc405796889 \h </w:instrText>
            </w:r>
            <w:r>
              <w:rPr>
                <w:noProof/>
                <w:webHidden/>
              </w:rPr>
            </w:r>
            <w:r>
              <w:rPr>
                <w:noProof/>
                <w:webHidden/>
              </w:rPr>
              <w:fldChar w:fldCharType="separate"/>
            </w:r>
            <w:r>
              <w:rPr>
                <w:noProof/>
                <w:webHidden/>
              </w:rPr>
              <w:t>77</w:t>
            </w:r>
            <w:r>
              <w:rPr>
                <w:noProof/>
                <w:webHidden/>
              </w:rPr>
              <w:fldChar w:fldCharType="end"/>
            </w:r>
          </w:hyperlink>
        </w:p>
        <w:p w:rsidR="0032014A" w:rsidRDefault="0032014A">
          <w:pPr>
            <w:pStyle w:val="TOC2"/>
            <w:tabs>
              <w:tab w:val="right" w:leader="dot" w:pos="9350"/>
            </w:tabs>
            <w:rPr>
              <w:noProof/>
              <w:sz w:val="22"/>
              <w:szCs w:val="22"/>
            </w:rPr>
          </w:pPr>
          <w:hyperlink w:anchor="_Toc405796890" w:history="1">
            <w:r w:rsidRPr="00FF2134">
              <w:rPr>
                <w:rStyle w:val="Hyperlink"/>
                <w:noProof/>
              </w:rPr>
              <w:t>What control does the user have over the signal</w:t>
            </w:r>
            <w:r>
              <w:rPr>
                <w:noProof/>
                <w:webHidden/>
              </w:rPr>
              <w:tab/>
            </w:r>
            <w:r>
              <w:rPr>
                <w:noProof/>
                <w:webHidden/>
              </w:rPr>
              <w:fldChar w:fldCharType="begin"/>
            </w:r>
            <w:r>
              <w:rPr>
                <w:noProof/>
                <w:webHidden/>
              </w:rPr>
              <w:instrText xml:space="preserve"> PAGEREF _Toc405796890 \h </w:instrText>
            </w:r>
            <w:r>
              <w:rPr>
                <w:noProof/>
                <w:webHidden/>
              </w:rPr>
            </w:r>
            <w:r>
              <w:rPr>
                <w:noProof/>
                <w:webHidden/>
              </w:rPr>
              <w:fldChar w:fldCharType="separate"/>
            </w:r>
            <w:r>
              <w:rPr>
                <w:noProof/>
                <w:webHidden/>
              </w:rPr>
              <w:t>78</w:t>
            </w:r>
            <w:r>
              <w:rPr>
                <w:noProof/>
                <w:webHidden/>
              </w:rPr>
              <w:fldChar w:fldCharType="end"/>
            </w:r>
          </w:hyperlink>
        </w:p>
        <w:p w:rsidR="0032014A" w:rsidRDefault="0032014A">
          <w:pPr>
            <w:pStyle w:val="TOC2"/>
            <w:tabs>
              <w:tab w:val="right" w:leader="dot" w:pos="9350"/>
            </w:tabs>
            <w:rPr>
              <w:noProof/>
              <w:sz w:val="22"/>
              <w:szCs w:val="22"/>
            </w:rPr>
          </w:pPr>
          <w:hyperlink w:anchor="_Toc405796891" w:history="1">
            <w:r w:rsidRPr="00FF2134">
              <w:rPr>
                <w:rStyle w:val="Hyperlink"/>
                <w:noProof/>
              </w:rPr>
              <w:t>Are there any redundancies with other senses?</w:t>
            </w:r>
            <w:r>
              <w:rPr>
                <w:noProof/>
                <w:webHidden/>
              </w:rPr>
              <w:tab/>
            </w:r>
            <w:r>
              <w:rPr>
                <w:noProof/>
                <w:webHidden/>
              </w:rPr>
              <w:fldChar w:fldCharType="begin"/>
            </w:r>
            <w:r>
              <w:rPr>
                <w:noProof/>
                <w:webHidden/>
              </w:rPr>
              <w:instrText xml:space="preserve"> PAGEREF _Toc405796891 \h </w:instrText>
            </w:r>
            <w:r>
              <w:rPr>
                <w:noProof/>
                <w:webHidden/>
              </w:rPr>
            </w:r>
            <w:r>
              <w:rPr>
                <w:noProof/>
                <w:webHidden/>
              </w:rPr>
              <w:fldChar w:fldCharType="separate"/>
            </w:r>
            <w:r>
              <w:rPr>
                <w:noProof/>
                <w:webHidden/>
              </w:rPr>
              <w:t>80</w:t>
            </w:r>
            <w:r>
              <w:rPr>
                <w:noProof/>
                <w:webHidden/>
              </w:rPr>
              <w:fldChar w:fldCharType="end"/>
            </w:r>
          </w:hyperlink>
        </w:p>
        <w:p w:rsidR="0032014A" w:rsidRDefault="0032014A">
          <w:pPr>
            <w:pStyle w:val="TOC2"/>
            <w:tabs>
              <w:tab w:val="right" w:leader="dot" w:pos="9350"/>
            </w:tabs>
            <w:rPr>
              <w:noProof/>
              <w:sz w:val="22"/>
              <w:szCs w:val="22"/>
            </w:rPr>
          </w:pPr>
          <w:hyperlink w:anchor="_Toc405796892" w:history="1">
            <w:r w:rsidRPr="00FF2134">
              <w:rPr>
                <w:rStyle w:val="Hyperlink"/>
                <w:noProof/>
              </w:rPr>
              <w:t>What type of feedback can we use?</w:t>
            </w:r>
            <w:r>
              <w:rPr>
                <w:noProof/>
                <w:webHidden/>
              </w:rPr>
              <w:tab/>
            </w:r>
            <w:r>
              <w:rPr>
                <w:noProof/>
                <w:webHidden/>
              </w:rPr>
              <w:fldChar w:fldCharType="begin"/>
            </w:r>
            <w:r>
              <w:rPr>
                <w:noProof/>
                <w:webHidden/>
              </w:rPr>
              <w:instrText xml:space="preserve"> PAGEREF _Toc405796892 \h </w:instrText>
            </w:r>
            <w:r>
              <w:rPr>
                <w:noProof/>
                <w:webHidden/>
              </w:rPr>
            </w:r>
            <w:r>
              <w:rPr>
                <w:noProof/>
                <w:webHidden/>
              </w:rPr>
              <w:fldChar w:fldCharType="separate"/>
            </w:r>
            <w:r>
              <w:rPr>
                <w:noProof/>
                <w:webHidden/>
              </w:rPr>
              <w:t>82</w:t>
            </w:r>
            <w:r>
              <w:rPr>
                <w:noProof/>
                <w:webHidden/>
              </w:rPr>
              <w:fldChar w:fldCharType="end"/>
            </w:r>
          </w:hyperlink>
        </w:p>
        <w:p w:rsidR="0032014A" w:rsidRDefault="0032014A">
          <w:pPr>
            <w:pStyle w:val="TOC2"/>
            <w:tabs>
              <w:tab w:val="right" w:leader="dot" w:pos="9350"/>
            </w:tabs>
            <w:rPr>
              <w:noProof/>
              <w:sz w:val="22"/>
              <w:szCs w:val="22"/>
            </w:rPr>
          </w:pPr>
          <w:hyperlink w:anchor="_Toc405796893" w:history="1">
            <w:r w:rsidRPr="00FF2134">
              <w:rPr>
                <w:rStyle w:val="Hyperlink"/>
                <w:noProof/>
              </w:rPr>
              <w:t>Where are the sensor and feedback located?</w:t>
            </w:r>
            <w:r>
              <w:rPr>
                <w:noProof/>
                <w:webHidden/>
              </w:rPr>
              <w:tab/>
            </w:r>
            <w:r>
              <w:rPr>
                <w:noProof/>
                <w:webHidden/>
              </w:rPr>
              <w:fldChar w:fldCharType="begin"/>
            </w:r>
            <w:r>
              <w:rPr>
                <w:noProof/>
                <w:webHidden/>
              </w:rPr>
              <w:instrText xml:space="preserve"> PAGEREF _Toc405796893 \h </w:instrText>
            </w:r>
            <w:r>
              <w:rPr>
                <w:noProof/>
                <w:webHidden/>
              </w:rPr>
            </w:r>
            <w:r>
              <w:rPr>
                <w:noProof/>
                <w:webHidden/>
              </w:rPr>
              <w:fldChar w:fldCharType="separate"/>
            </w:r>
            <w:r>
              <w:rPr>
                <w:noProof/>
                <w:webHidden/>
              </w:rPr>
              <w:t>84</w:t>
            </w:r>
            <w:r>
              <w:rPr>
                <w:noProof/>
                <w:webHidden/>
              </w:rPr>
              <w:fldChar w:fldCharType="end"/>
            </w:r>
          </w:hyperlink>
        </w:p>
        <w:p w:rsidR="0032014A" w:rsidRDefault="0032014A">
          <w:pPr>
            <w:pStyle w:val="TOC2"/>
            <w:tabs>
              <w:tab w:val="right" w:leader="dot" w:pos="9350"/>
            </w:tabs>
            <w:rPr>
              <w:noProof/>
              <w:sz w:val="22"/>
              <w:szCs w:val="22"/>
            </w:rPr>
          </w:pPr>
          <w:hyperlink w:anchor="_Toc405796894" w:history="1">
            <w:r w:rsidRPr="00FF2134">
              <w:rPr>
                <w:rStyle w:val="Hyperlink"/>
                <w:noProof/>
              </w:rPr>
              <w:t>Can we set up a natural learning environment?</w:t>
            </w:r>
            <w:r>
              <w:rPr>
                <w:noProof/>
                <w:webHidden/>
              </w:rPr>
              <w:tab/>
            </w:r>
            <w:r>
              <w:rPr>
                <w:noProof/>
                <w:webHidden/>
              </w:rPr>
              <w:fldChar w:fldCharType="begin"/>
            </w:r>
            <w:r>
              <w:rPr>
                <w:noProof/>
                <w:webHidden/>
              </w:rPr>
              <w:instrText xml:space="preserve"> PAGEREF _Toc405796894 \h </w:instrText>
            </w:r>
            <w:r>
              <w:rPr>
                <w:noProof/>
                <w:webHidden/>
              </w:rPr>
            </w:r>
            <w:r>
              <w:rPr>
                <w:noProof/>
                <w:webHidden/>
              </w:rPr>
              <w:fldChar w:fldCharType="separate"/>
            </w:r>
            <w:r>
              <w:rPr>
                <w:noProof/>
                <w:webHidden/>
              </w:rPr>
              <w:t>86</w:t>
            </w:r>
            <w:r>
              <w:rPr>
                <w:noProof/>
                <w:webHidden/>
              </w:rPr>
              <w:fldChar w:fldCharType="end"/>
            </w:r>
          </w:hyperlink>
        </w:p>
        <w:p w:rsidR="0032014A" w:rsidRDefault="0032014A">
          <w:pPr>
            <w:pStyle w:val="TOC2"/>
            <w:tabs>
              <w:tab w:val="right" w:leader="dot" w:pos="9350"/>
            </w:tabs>
            <w:rPr>
              <w:noProof/>
              <w:sz w:val="22"/>
              <w:szCs w:val="22"/>
            </w:rPr>
          </w:pPr>
          <w:hyperlink w:anchor="_Toc405796895" w:history="1">
            <w:r w:rsidRPr="00FF2134">
              <w:rPr>
                <w:rStyle w:val="Hyperlink"/>
                <w:noProof/>
              </w:rPr>
              <w:t>Examples</w:t>
            </w:r>
            <w:r>
              <w:rPr>
                <w:noProof/>
                <w:webHidden/>
              </w:rPr>
              <w:tab/>
            </w:r>
            <w:r>
              <w:rPr>
                <w:noProof/>
                <w:webHidden/>
              </w:rPr>
              <w:fldChar w:fldCharType="begin"/>
            </w:r>
            <w:r>
              <w:rPr>
                <w:noProof/>
                <w:webHidden/>
              </w:rPr>
              <w:instrText xml:space="preserve"> PAGEREF _Toc405796895 \h </w:instrText>
            </w:r>
            <w:r>
              <w:rPr>
                <w:noProof/>
                <w:webHidden/>
              </w:rPr>
            </w:r>
            <w:r>
              <w:rPr>
                <w:noProof/>
                <w:webHidden/>
              </w:rPr>
              <w:fldChar w:fldCharType="separate"/>
            </w:r>
            <w:r>
              <w:rPr>
                <w:noProof/>
                <w:webHidden/>
              </w:rPr>
              <w:t>88</w:t>
            </w:r>
            <w:r>
              <w:rPr>
                <w:noProof/>
                <w:webHidden/>
              </w:rPr>
              <w:fldChar w:fldCharType="end"/>
            </w:r>
          </w:hyperlink>
        </w:p>
        <w:p w:rsidR="0032014A" w:rsidRDefault="0032014A">
          <w:pPr>
            <w:pStyle w:val="TOC1"/>
            <w:tabs>
              <w:tab w:val="right" w:leader="dot" w:pos="9350"/>
            </w:tabs>
            <w:rPr>
              <w:noProof/>
              <w:sz w:val="22"/>
              <w:szCs w:val="22"/>
            </w:rPr>
          </w:pPr>
          <w:hyperlink w:anchor="_Toc405796896" w:history="1">
            <w:r w:rsidRPr="00FF2134">
              <w:rPr>
                <w:rStyle w:val="Hyperlink"/>
                <w:noProof/>
              </w:rPr>
              <w:t>Contributions</w:t>
            </w:r>
            <w:r>
              <w:rPr>
                <w:noProof/>
                <w:webHidden/>
              </w:rPr>
              <w:tab/>
            </w:r>
            <w:r>
              <w:rPr>
                <w:noProof/>
                <w:webHidden/>
              </w:rPr>
              <w:fldChar w:fldCharType="begin"/>
            </w:r>
            <w:r>
              <w:rPr>
                <w:noProof/>
                <w:webHidden/>
              </w:rPr>
              <w:instrText xml:space="preserve"> PAGEREF _Toc405796896 \h </w:instrText>
            </w:r>
            <w:r>
              <w:rPr>
                <w:noProof/>
                <w:webHidden/>
              </w:rPr>
            </w:r>
            <w:r>
              <w:rPr>
                <w:noProof/>
                <w:webHidden/>
              </w:rPr>
              <w:fldChar w:fldCharType="separate"/>
            </w:r>
            <w:r>
              <w:rPr>
                <w:noProof/>
                <w:webHidden/>
              </w:rPr>
              <w:t>90</w:t>
            </w:r>
            <w:r>
              <w:rPr>
                <w:noProof/>
                <w:webHidden/>
              </w:rPr>
              <w:fldChar w:fldCharType="end"/>
            </w:r>
          </w:hyperlink>
        </w:p>
        <w:p w:rsidR="0032014A" w:rsidRDefault="0032014A">
          <w:pPr>
            <w:pStyle w:val="TOC1"/>
            <w:tabs>
              <w:tab w:val="right" w:leader="dot" w:pos="9350"/>
            </w:tabs>
            <w:rPr>
              <w:noProof/>
              <w:sz w:val="22"/>
              <w:szCs w:val="22"/>
            </w:rPr>
          </w:pPr>
          <w:hyperlink w:anchor="_Toc405796897" w:history="1">
            <w:r w:rsidRPr="00FF2134">
              <w:rPr>
                <w:rStyle w:val="Hyperlink"/>
                <w:noProof/>
              </w:rPr>
              <w:t>Future vision</w:t>
            </w:r>
            <w:r>
              <w:rPr>
                <w:noProof/>
                <w:webHidden/>
              </w:rPr>
              <w:tab/>
            </w:r>
            <w:r>
              <w:rPr>
                <w:noProof/>
                <w:webHidden/>
              </w:rPr>
              <w:fldChar w:fldCharType="begin"/>
            </w:r>
            <w:r>
              <w:rPr>
                <w:noProof/>
                <w:webHidden/>
              </w:rPr>
              <w:instrText xml:space="preserve"> PAGEREF _Toc405796897 \h </w:instrText>
            </w:r>
            <w:r>
              <w:rPr>
                <w:noProof/>
                <w:webHidden/>
              </w:rPr>
            </w:r>
            <w:r>
              <w:rPr>
                <w:noProof/>
                <w:webHidden/>
              </w:rPr>
              <w:fldChar w:fldCharType="separate"/>
            </w:r>
            <w:r>
              <w:rPr>
                <w:noProof/>
                <w:webHidden/>
              </w:rPr>
              <w:t>92</w:t>
            </w:r>
            <w:r>
              <w:rPr>
                <w:noProof/>
                <w:webHidden/>
              </w:rPr>
              <w:fldChar w:fldCharType="end"/>
            </w:r>
          </w:hyperlink>
        </w:p>
        <w:p w:rsidR="0032014A" w:rsidRDefault="0032014A">
          <w:pPr>
            <w:pStyle w:val="TOC1"/>
            <w:tabs>
              <w:tab w:val="right" w:leader="dot" w:pos="9350"/>
            </w:tabs>
            <w:rPr>
              <w:noProof/>
              <w:sz w:val="22"/>
              <w:szCs w:val="22"/>
            </w:rPr>
          </w:pPr>
          <w:hyperlink w:anchor="_Toc405796898" w:history="1">
            <w:r w:rsidRPr="00FF2134">
              <w:rPr>
                <w:rStyle w:val="Hyperlink"/>
                <w:noProof/>
              </w:rPr>
              <w:t>Conclusions</w:t>
            </w:r>
            <w:r>
              <w:rPr>
                <w:noProof/>
                <w:webHidden/>
              </w:rPr>
              <w:tab/>
            </w:r>
            <w:r>
              <w:rPr>
                <w:noProof/>
                <w:webHidden/>
              </w:rPr>
              <w:fldChar w:fldCharType="begin"/>
            </w:r>
            <w:r>
              <w:rPr>
                <w:noProof/>
                <w:webHidden/>
              </w:rPr>
              <w:instrText xml:space="preserve"> PAGEREF _Toc405796898 \h </w:instrText>
            </w:r>
            <w:r>
              <w:rPr>
                <w:noProof/>
                <w:webHidden/>
              </w:rPr>
            </w:r>
            <w:r>
              <w:rPr>
                <w:noProof/>
                <w:webHidden/>
              </w:rPr>
              <w:fldChar w:fldCharType="separate"/>
            </w:r>
            <w:r>
              <w:rPr>
                <w:noProof/>
                <w:webHidden/>
              </w:rPr>
              <w:t>94</w:t>
            </w:r>
            <w:r>
              <w:rPr>
                <w:noProof/>
                <w:webHidden/>
              </w:rPr>
              <w:fldChar w:fldCharType="end"/>
            </w:r>
          </w:hyperlink>
        </w:p>
        <w:p w:rsidR="0032014A" w:rsidRDefault="0032014A">
          <w:pPr>
            <w:pStyle w:val="TOC1"/>
            <w:tabs>
              <w:tab w:val="right" w:leader="dot" w:pos="9350"/>
            </w:tabs>
            <w:rPr>
              <w:noProof/>
              <w:sz w:val="22"/>
              <w:szCs w:val="22"/>
            </w:rPr>
          </w:pPr>
          <w:hyperlink w:anchor="_Toc405796899" w:history="1">
            <w:r w:rsidRPr="00FF2134">
              <w:rPr>
                <w:rStyle w:val="Hyperlink"/>
                <w:noProof/>
              </w:rPr>
              <w:t>References</w:t>
            </w:r>
            <w:r>
              <w:rPr>
                <w:noProof/>
                <w:webHidden/>
              </w:rPr>
              <w:tab/>
            </w:r>
            <w:r>
              <w:rPr>
                <w:noProof/>
                <w:webHidden/>
              </w:rPr>
              <w:fldChar w:fldCharType="begin"/>
            </w:r>
            <w:r>
              <w:rPr>
                <w:noProof/>
                <w:webHidden/>
              </w:rPr>
              <w:instrText xml:space="preserve"> PAGEREF _Toc405796899 \h </w:instrText>
            </w:r>
            <w:r>
              <w:rPr>
                <w:noProof/>
                <w:webHidden/>
              </w:rPr>
            </w:r>
            <w:r>
              <w:rPr>
                <w:noProof/>
                <w:webHidden/>
              </w:rPr>
              <w:fldChar w:fldCharType="separate"/>
            </w:r>
            <w:r>
              <w:rPr>
                <w:noProof/>
                <w:webHidden/>
              </w:rPr>
              <w:t>95</w:t>
            </w:r>
            <w:r>
              <w:rPr>
                <w:noProof/>
                <w:webHidden/>
              </w:rPr>
              <w:fldChar w:fldCharType="end"/>
            </w:r>
          </w:hyperlink>
        </w:p>
        <w:p w:rsidR="0032014A" w:rsidRDefault="0032014A">
          <w:pPr>
            <w:pStyle w:val="TOC1"/>
            <w:tabs>
              <w:tab w:val="right" w:leader="dot" w:pos="9350"/>
            </w:tabs>
            <w:rPr>
              <w:noProof/>
              <w:sz w:val="22"/>
              <w:szCs w:val="22"/>
            </w:rPr>
          </w:pPr>
          <w:hyperlink w:anchor="_Toc405796900" w:history="1">
            <w:r w:rsidRPr="00FF2134">
              <w:rPr>
                <w:rStyle w:val="Hyperlink"/>
                <w:noProof/>
              </w:rPr>
              <w:t>Non-Cited Bibliography</w:t>
            </w:r>
            <w:r>
              <w:rPr>
                <w:noProof/>
                <w:webHidden/>
              </w:rPr>
              <w:tab/>
            </w:r>
            <w:r>
              <w:rPr>
                <w:noProof/>
                <w:webHidden/>
              </w:rPr>
              <w:fldChar w:fldCharType="begin"/>
            </w:r>
            <w:r>
              <w:rPr>
                <w:noProof/>
                <w:webHidden/>
              </w:rPr>
              <w:instrText xml:space="preserve"> PAGEREF _Toc405796900 \h </w:instrText>
            </w:r>
            <w:r>
              <w:rPr>
                <w:noProof/>
                <w:webHidden/>
              </w:rPr>
            </w:r>
            <w:r>
              <w:rPr>
                <w:noProof/>
                <w:webHidden/>
              </w:rPr>
              <w:fldChar w:fldCharType="separate"/>
            </w:r>
            <w:r>
              <w:rPr>
                <w:noProof/>
                <w:webHidden/>
              </w:rPr>
              <w:t>99</w:t>
            </w:r>
            <w:r>
              <w:rPr>
                <w:noProof/>
                <w:webHidden/>
              </w:rPr>
              <w:fldChar w:fldCharType="end"/>
            </w:r>
          </w:hyperlink>
        </w:p>
        <w:p w:rsidR="0032014A" w:rsidRDefault="0032014A">
          <w:pPr>
            <w:pStyle w:val="TOC1"/>
            <w:tabs>
              <w:tab w:val="right" w:leader="dot" w:pos="9350"/>
            </w:tabs>
            <w:rPr>
              <w:noProof/>
              <w:sz w:val="22"/>
              <w:szCs w:val="22"/>
            </w:rPr>
          </w:pPr>
          <w:hyperlink w:anchor="_Toc405796901" w:history="1">
            <w:r w:rsidRPr="00FF2134">
              <w:rPr>
                <w:rStyle w:val="Hyperlink"/>
                <w:noProof/>
              </w:rPr>
              <w:t>Bio</w:t>
            </w:r>
            <w:r>
              <w:rPr>
                <w:noProof/>
                <w:webHidden/>
              </w:rPr>
              <w:tab/>
            </w:r>
            <w:r>
              <w:rPr>
                <w:noProof/>
                <w:webHidden/>
              </w:rPr>
              <w:fldChar w:fldCharType="begin"/>
            </w:r>
            <w:r>
              <w:rPr>
                <w:noProof/>
                <w:webHidden/>
              </w:rPr>
              <w:instrText xml:space="preserve"> PAGEREF _Toc405796901 \h </w:instrText>
            </w:r>
            <w:r>
              <w:rPr>
                <w:noProof/>
                <w:webHidden/>
              </w:rPr>
            </w:r>
            <w:r>
              <w:rPr>
                <w:noProof/>
                <w:webHidden/>
              </w:rPr>
              <w:fldChar w:fldCharType="separate"/>
            </w:r>
            <w:r>
              <w:rPr>
                <w:noProof/>
                <w:webHidden/>
              </w:rPr>
              <w:t>101</w:t>
            </w:r>
            <w:r>
              <w:rPr>
                <w:noProof/>
                <w:webHidden/>
              </w:rPr>
              <w:fldChar w:fldCharType="end"/>
            </w:r>
          </w:hyperlink>
        </w:p>
        <w:p w:rsidR="0032014A" w:rsidRDefault="0032014A">
          <w:pPr>
            <w:pStyle w:val="TOC2"/>
            <w:tabs>
              <w:tab w:val="right" w:leader="dot" w:pos="9350"/>
            </w:tabs>
            <w:rPr>
              <w:noProof/>
              <w:sz w:val="22"/>
              <w:szCs w:val="22"/>
            </w:rPr>
          </w:pPr>
          <w:hyperlink w:anchor="_Toc405796902" w:history="1">
            <w:r w:rsidRPr="00FF2134">
              <w:rPr>
                <w:rStyle w:val="Hyperlink"/>
                <w:noProof/>
              </w:rPr>
              <w:t>Santiago Eloy Alfaro</w:t>
            </w:r>
            <w:r>
              <w:rPr>
                <w:noProof/>
                <w:webHidden/>
              </w:rPr>
              <w:tab/>
            </w:r>
            <w:r>
              <w:rPr>
                <w:noProof/>
                <w:webHidden/>
              </w:rPr>
              <w:fldChar w:fldCharType="begin"/>
            </w:r>
            <w:r>
              <w:rPr>
                <w:noProof/>
                <w:webHidden/>
              </w:rPr>
              <w:instrText xml:space="preserve"> PAGEREF _Toc405796902 \h </w:instrText>
            </w:r>
            <w:r>
              <w:rPr>
                <w:noProof/>
                <w:webHidden/>
              </w:rPr>
            </w:r>
            <w:r>
              <w:rPr>
                <w:noProof/>
                <w:webHidden/>
              </w:rPr>
              <w:fldChar w:fldCharType="separate"/>
            </w:r>
            <w:r>
              <w:rPr>
                <w:noProof/>
                <w:webHidden/>
              </w:rPr>
              <w:t>101</w:t>
            </w:r>
            <w:r>
              <w:rPr>
                <w:noProof/>
                <w:webHidden/>
              </w:rPr>
              <w:fldChar w:fldCharType="end"/>
            </w:r>
          </w:hyperlink>
        </w:p>
        <w:p w:rsidR="0032014A" w:rsidRDefault="0032014A">
          <w:pPr>
            <w:pStyle w:val="TOC1"/>
            <w:tabs>
              <w:tab w:val="right" w:leader="dot" w:pos="9350"/>
            </w:tabs>
            <w:rPr>
              <w:noProof/>
              <w:sz w:val="22"/>
              <w:szCs w:val="22"/>
            </w:rPr>
          </w:pPr>
          <w:hyperlink w:anchor="_Toc405796903" w:history="1">
            <w:r w:rsidRPr="00FF2134">
              <w:rPr>
                <w:rStyle w:val="Hyperlink"/>
                <w:noProof/>
              </w:rPr>
              <w:t>Table of Figures</w:t>
            </w:r>
            <w:r>
              <w:rPr>
                <w:noProof/>
                <w:webHidden/>
              </w:rPr>
              <w:tab/>
            </w:r>
            <w:r>
              <w:rPr>
                <w:noProof/>
                <w:webHidden/>
              </w:rPr>
              <w:fldChar w:fldCharType="begin"/>
            </w:r>
            <w:r>
              <w:rPr>
                <w:noProof/>
                <w:webHidden/>
              </w:rPr>
              <w:instrText xml:space="preserve"> PAGEREF _Toc405796903 \h </w:instrText>
            </w:r>
            <w:r>
              <w:rPr>
                <w:noProof/>
                <w:webHidden/>
              </w:rPr>
            </w:r>
            <w:r>
              <w:rPr>
                <w:noProof/>
                <w:webHidden/>
              </w:rPr>
              <w:fldChar w:fldCharType="separate"/>
            </w:r>
            <w:r>
              <w:rPr>
                <w:noProof/>
                <w:webHidden/>
              </w:rPr>
              <w:t>102</w:t>
            </w:r>
            <w:r>
              <w:rPr>
                <w:noProof/>
                <w:webHidden/>
              </w:rPr>
              <w:fldChar w:fldCharType="end"/>
            </w:r>
          </w:hyperlink>
        </w:p>
        <w:p w:rsidR="0032014A" w:rsidRDefault="0032014A">
          <w:pPr>
            <w:pStyle w:val="TOC1"/>
            <w:tabs>
              <w:tab w:val="right" w:leader="dot" w:pos="9350"/>
            </w:tabs>
            <w:rPr>
              <w:noProof/>
              <w:sz w:val="22"/>
              <w:szCs w:val="22"/>
            </w:rPr>
          </w:pPr>
          <w:hyperlink w:anchor="_Toc405796904" w:history="1">
            <w:r w:rsidRPr="00FF2134">
              <w:rPr>
                <w:rStyle w:val="Hyperlink"/>
                <w:noProof/>
              </w:rPr>
              <w:t>Appendix A - The MaxSonar-EZ0 Sensor</w:t>
            </w:r>
            <w:r>
              <w:rPr>
                <w:noProof/>
                <w:webHidden/>
              </w:rPr>
              <w:tab/>
            </w:r>
            <w:r>
              <w:rPr>
                <w:noProof/>
                <w:webHidden/>
              </w:rPr>
              <w:fldChar w:fldCharType="begin"/>
            </w:r>
            <w:r>
              <w:rPr>
                <w:noProof/>
                <w:webHidden/>
              </w:rPr>
              <w:instrText xml:space="preserve"> PAGEREF _Toc405796904 \h </w:instrText>
            </w:r>
            <w:r>
              <w:rPr>
                <w:noProof/>
                <w:webHidden/>
              </w:rPr>
            </w:r>
            <w:r>
              <w:rPr>
                <w:noProof/>
                <w:webHidden/>
              </w:rPr>
              <w:fldChar w:fldCharType="separate"/>
            </w:r>
            <w:r>
              <w:rPr>
                <w:noProof/>
                <w:webHidden/>
              </w:rPr>
              <w:t>104</w:t>
            </w:r>
            <w:r>
              <w:rPr>
                <w:noProof/>
                <w:webHidden/>
              </w:rPr>
              <w:fldChar w:fldCharType="end"/>
            </w:r>
          </w:hyperlink>
        </w:p>
        <w:p w:rsidR="0032014A" w:rsidRDefault="0032014A">
          <w:pPr>
            <w:pStyle w:val="TOC1"/>
            <w:tabs>
              <w:tab w:val="right" w:leader="dot" w:pos="9350"/>
            </w:tabs>
            <w:rPr>
              <w:noProof/>
              <w:sz w:val="22"/>
              <w:szCs w:val="22"/>
            </w:rPr>
          </w:pPr>
          <w:hyperlink w:anchor="_Toc405796905" w:history="1">
            <w:r w:rsidRPr="00FF2134">
              <w:rPr>
                <w:rStyle w:val="Hyperlink"/>
                <w:noProof/>
              </w:rPr>
              <w:t>Appendix B – The MLX90614BAA Sensor</w:t>
            </w:r>
            <w:r>
              <w:rPr>
                <w:noProof/>
                <w:webHidden/>
              </w:rPr>
              <w:tab/>
            </w:r>
            <w:r>
              <w:rPr>
                <w:noProof/>
                <w:webHidden/>
              </w:rPr>
              <w:fldChar w:fldCharType="begin"/>
            </w:r>
            <w:r>
              <w:rPr>
                <w:noProof/>
                <w:webHidden/>
              </w:rPr>
              <w:instrText xml:space="preserve"> PAGEREF _Toc405796905 \h </w:instrText>
            </w:r>
            <w:r>
              <w:rPr>
                <w:noProof/>
                <w:webHidden/>
              </w:rPr>
            </w:r>
            <w:r>
              <w:rPr>
                <w:noProof/>
                <w:webHidden/>
              </w:rPr>
              <w:fldChar w:fldCharType="separate"/>
            </w:r>
            <w:r>
              <w:rPr>
                <w:noProof/>
                <w:webHidden/>
              </w:rPr>
              <w:t>105</w:t>
            </w:r>
            <w:r>
              <w:rPr>
                <w:noProof/>
                <w:webHidden/>
              </w:rPr>
              <w:fldChar w:fldCharType="end"/>
            </w:r>
          </w:hyperlink>
        </w:p>
        <w:p w:rsidR="00012AF7" w:rsidRPr="00131217" w:rsidRDefault="00012AF7">
          <w:r w:rsidRPr="00131217">
            <w:rPr>
              <w:b/>
              <w:bCs/>
              <w:noProof/>
            </w:rPr>
            <w:fldChar w:fldCharType="end"/>
          </w:r>
        </w:p>
      </w:sdtContent>
    </w:sdt>
    <w:p w:rsidR="00012AF7" w:rsidRPr="00131217" w:rsidRDefault="00012AF7">
      <w:r w:rsidRPr="00131217">
        <w:br w:type="page"/>
      </w:r>
    </w:p>
    <w:p w:rsidR="00D0080B" w:rsidRDefault="00202ACF" w:rsidP="00D0080B">
      <w:pPr>
        <w:keepNext/>
      </w:pPr>
      <w:r>
        <w:rPr>
          <w:noProof/>
        </w:rPr>
        <w:lastRenderedPageBreak/>
        <mc:AlternateContent>
          <mc:Choice Requires="wpg">
            <w:drawing>
              <wp:inline distT="0" distB="0" distL="0" distR="0" wp14:anchorId="601A6D77" wp14:editId="70E65EC5">
                <wp:extent cx="5991225" cy="4483433"/>
                <wp:effectExtent l="38100" t="0" r="47625" b="31750"/>
                <wp:docPr id="173" name="Group 173"/>
                <wp:cNvGraphicFramePr/>
                <a:graphic xmlns:a="http://schemas.openxmlformats.org/drawingml/2006/main">
                  <a:graphicData uri="http://schemas.microsoft.com/office/word/2010/wordprocessingGroup">
                    <wpg:wgp>
                      <wpg:cNvGrpSpPr/>
                      <wpg:grpSpPr>
                        <a:xfrm>
                          <a:off x="0" y="0"/>
                          <a:ext cx="5991225" cy="4483433"/>
                          <a:chOff x="0" y="0"/>
                          <a:chExt cx="8858250" cy="6629400"/>
                        </a:xfrm>
                      </wpg:grpSpPr>
                      <pic:pic xmlns:pic="http://schemas.openxmlformats.org/drawingml/2006/picture">
                        <pic:nvPicPr>
                          <pic:cNvPr id="1032" name="Picture 8" descr="C:\Users\TitoAlfaro\Documents\GitHub\PhDThesis\Presentations\Proposal\ColoredSketches\space.jpg"/>
                          <pic:cNvPicPr>
                            <a:picLocks noChangeAspect="1"/>
                          </pic:cNvPicPr>
                        </pic:nvPicPr>
                        <pic:blipFill rotWithShape="1">
                          <a:blip r:embed="rId9" cstate="print">
                            <a:extLst>
                              <a:ext uri="{28A0092B-C50C-407E-A947-70E740481C1C}">
                                <a14:useLocalDpi xmlns:a14="http://schemas.microsoft.com/office/drawing/2010/main" val="0"/>
                              </a:ext>
                            </a:extLst>
                          </a:blip>
                          <a:srcRect l="20060" t="32552" r="46035" b="32191"/>
                          <a:stretch/>
                        </pic:blipFill>
                        <pic:spPr bwMode="auto">
                          <a:xfrm>
                            <a:off x="0" y="3429000"/>
                            <a:ext cx="398145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1" name="Picture 7" descr="C:\Users\TitoAlfaro\Documents\GitHub\PhDThesis\Presentations\Proposal\ColoredSketches\flyer.jpg"/>
                          <pic:cNvPicPr>
                            <a:picLocks noChangeAspect="1"/>
                          </pic:cNvPicPr>
                        </pic:nvPicPr>
                        <pic:blipFill rotWithShape="1">
                          <a:blip r:embed="rId10" cstate="print">
                            <a:extLst>
                              <a:ext uri="{28A0092B-C50C-407E-A947-70E740481C1C}">
                                <a14:useLocalDpi xmlns:a14="http://schemas.microsoft.com/office/drawing/2010/main" val="0"/>
                              </a:ext>
                            </a:extLst>
                          </a:blip>
                          <a:srcRect l="32146" t="32312" r="32374" b="36235"/>
                          <a:stretch/>
                        </pic:blipFill>
                        <pic:spPr bwMode="auto">
                          <a:xfrm>
                            <a:off x="4200525" y="3429000"/>
                            <a:ext cx="46577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9" name="Picture 5" descr="C:\Users\TitoAlfaro\Documents\GitHub\PhDThesis\Presentations\Proposal\ColoredSketches\runner.jpg"/>
                          <pic:cNvPicPr>
                            <a:picLocks noChangeAspect="1"/>
                          </pic:cNvPicPr>
                        </pic:nvPicPr>
                        <pic:blipFill rotWithShape="1">
                          <a:blip r:embed="rId11" cstate="print">
                            <a:extLst>
                              <a:ext uri="{28A0092B-C50C-407E-A947-70E740481C1C}">
                                <a14:useLocalDpi xmlns:a14="http://schemas.microsoft.com/office/drawing/2010/main" val="0"/>
                              </a:ext>
                            </a:extLst>
                          </a:blip>
                          <a:srcRect l="19255" t="18805" r="35701" b="32798"/>
                          <a:stretch/>
                        </pic:blipFill>
                        <pic:spPr bwMode="auto">
                          <a:xfrm>
                            <a:off x="5000625" y="0"/>
                            <a:ext cx="3857625" cy="32004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8" name="Picture 4" descr="C:\Users\TitoAlfaro\Documents\GitHub\PhDThesis\Presentations\Proposal\ColoredSketches\runner.jpg"/>
                          <pic:cNvPicPr>
                            <a:picLocks noChangeAspect="1"/>
                          </pic:cNvPicPr>
                        </pic:nvPicPr>
                        <pic:blipFill rotWithShape="1">
                          <a:blip r:embed="rId12" cstate="print">
                            <a:extLst>
                              <a:ext uri="{28A0092B-C50C-407E-A947-70E740481C1C}">
                                <a14:useLocalDpi xmlns:a14="http://schemas.microsoft.com/office/drawing/2010/main" val="0"/>
                              </a:ext>
                            </a:extLst>
                          </a:blip>
                          <a:srcRect l="18049" t="24400" r="43856" b="33915"/>
                          <a:stretch/>
                        </pic:blipFill>
                        <pic:spPr bwMode="auto">
                          <a:xfrm>
                            <a:off x="5000625" y="0"/>
                            <a:ext cx="38576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7" name="Picture 3" descr="C:\Users\TitoAlfaro\Documents\GitHub\PhDThesis\Presentations\Proposal\ColoredSketches\underwater.jpg"/>
                          <pic:cNvPicPr>
                            <a:picLocks noChangeAspect="1"/>
                          </pic:cNvPicPr>
                        </pic:nvPicPr>
                        <pic:blipFill rotWithShape="1">
                          <a:blip r:embed="rId13" cstate="print">
                            <a:extLst>
                              <a:ext uri="{28A0092B-C50C-407E-A947-70E740481C1C}">
                                <a14:useLocalDpi xmlns:a14="http://schemas.microsoft.com/office/drawing/2010/main" val="0"/>
                              </a:ext>
                            </a:extLst>
                          </a:blip>
                          <a:srcRect l="28472" t="11274" r="43650" b="46043"/>
                          <a:stretch/>
                        </pic:blipFill>
                        <pic:spPr bwMode="auto">
                          <a:xfrm>
                            <a:off x="2105025" y="0"/>
                            <a:ext cx="270510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 name="Picture 2" descr="C:\Users\TitoAlfaro\Documents\GitHub\PhDThesis\Presentations\Proposal\ColoredSketches\KidFace.jpg"/>
                          <pic:cNvPicPr>
                            <a:picLocks noChangeAspect="1"/>
                          </pic:cNvPicPr>
                        </pic:nvPicPr>
                        <pic:blipFill rotWithShape="1">
                          <a:blip r:embed="rId14" cstate="print">
                            <a:extLst>
                              <a:ext uri="{28A0092B-C50C-407E-A947-70E740481C1C}">
                                <a14:useLocalDpi xmlns:a14="http://schemas.microsoft.com/office/drawing/2010/main" val="0"/>
                              </a:ext>
                            </a:extLst>
                          </a:blip>
                          <a:srcRect l="36176" t="26921" r="42629" b="27156"/>
                          <a:stretch/>
                        </pic:blipFill>
                        <pic:spPr bwMode="auto">
                          <a:xfrm>
                            <a:off x="0" y="0"/>
                            <a:ext cx="19145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67" name="TextBox 6"/>
                        <wps:cNvSpPr txBox="1"/>
                        <wps:spPr>
                          <a:xfrm>
                            <a:off x="85726" y="114265"/>
                            <a:ext cx="1485900" cy="1153302"/>
                          </a:xfrm>
                          <a:prstGeom prst="rect">
                            <a:avLst/>
                          </a:prstGeom>
                          <a:solidFill>
                            <a:schemeClr val="bg1"/>
                          </a:solidFill>
                          <a:ln w="19050">
                            <a:solidFill>
                              <a:schemeClr val="tx1"/>
                            </a:solidFill>
                          </a:ln>
                        </wps:spPr>
                        <wps:txbx>
                          <w:txbxContent>
                            <w:p w:rsidR="00FC0D1B" w:rsidRDefault="00FC0D1B" w:rsidP="00202ACF">
                              <w:pPr>
                                <w:pStyle w:val="CartoonNormal"/>
                              </w:pPr>
                              <w:r w:rsidRPr="00202ACF">
                                <w:t>Humans have dreamt of going past our physical capabilities</w:t>
                              </w:r>
                              <w:r>
                                <w:rPr>
                                  <w:kern w:val="24"/>
                                  <w:sz w:val="22"/>
                                  <w:szCs w:val="22"/>
                                </w:rPr>
                                <w:t xml:space="preserve"> </w:t>
                              </w:r>
                              <w:r w:rsidRPr="00202ACF">
                                <w:t>like…</w:t>
                              </w:r>
                            </w:p>
                          </w:txbxContent>
                        </wps:txbx>
                        <wps:bodyPr wrap="square" rtlCol="0">
                          <a:noAutofit/>
                        </wps:bodyPr>
                      </wps:wsp>
                      <wps:wsp>
                        <wps:cNvPr id="168" name="TextBox 12"/>
                        <wps:cNvSpPr txBox="1"/>
                        <wps:spPr>
                          <a:xfrm>
                            <a:off x="2266950" y="114300"/>
                            <a:ext cx="1943735" cy="448945"/>
                          </a:xfrm>
                          <a:prstGeom prst="rect">
                            <a:avLst/>
                          </a:prstGeom>
                          <a:solidFill>
                            <a:schemeClr val="bg1"/>
                          </a:solidFill>
                          <a:ln w="19050">
                            <a:solidFill>
                              <a:schemeClr val="tx1"/>
                            </a:solidFill>
                          </a:ln>
                        </wps:spPr>
                        <wps:txbx>
                          <w:txbxContent>
                            <w:p w:rsidR="00FC0D1B" w:rsidRDefault="00FC0D1B" w:rsidP="00202ACF">
                              <w:pPr>
                                <w:pStyle w:val="CartoonNormal"/>
                              </w:pPr>
                              <w:r>
                                <w:t xml:space="preserve">… Breathing under water… </w:t>
                              </w:r>
                            </w:p>
                          </w:txbxContent>
                        </wps:txbx>
                        <wps:bodyPr wrap="square" rtlCol="0">
                          <a:noAutofit/>
                        </wps:bodyPr>
                      </wps:wsp>
                      <wps:wsp>
                        <wps:cNvPr id="169" name="TextBox 14"/>
                        <wps:cNvSpPr txBox="1"/>
                        <wps:spPr>
                          <a:xfrm>
                            <a:off x="133351" y="4237995"/>
                            <a:ext cx="2003426" cy="395667"/>
                          </a:xfrm>
                          <a:prstGeom prst="rect">
                            <a:avLst/>
                          </a:prstGeom>
                          <a:solidFill>
                            <a:schemeClr val="bg1"/>
                          </a:solidFill>
                          <a:ln w="19050">
                            <a:solidFill>
                              <a:schemeClr val="tx1"/>
                            </a:solidFill>
                          </a:ln>
                        </wps:spPr>
                        <wps:txbx>
                          <w:txbxContent>
                            <w:p w:rsidR="00FC0D1B" w:rsidRDefault="00FC0D1B" w:rsidP="00202ACF">
                              <w:pPr>
                                <w:pStyle w:val="CartoonNormal"/>
                              </w:pPr>
                              <w:r>
                                <w:t>… going to space…</w:t>
                              </w:r>
                            </w:p>
                          </w:txbxContent>
                        </wps:txbx>
                        <wps:bodyPr wrap="square" rtlCol="0">
                          <a:noAutofit/>
                        </wps:bodyPr>
                      </wps:wsp>
                      <wps:wsp>
                        <wps:cNvPr id="170" name="TextBox 13"/>
                        <wps:cNvSpPr txBox="1"/>
                        <wps:spPr>
                          <a:xfrm>
                            <a:off x="5124451" y="2323873"/>
                            <a:ext cx="1381927" cy="675498"/>
                          </a:xfrm>
                          <a:prstGeom prst="rect">
                            <a:avLst/>
                          </a:prstGeom>
                          <a:solidFill>
                            <a:schemeClr val="bg1"/>
                          </a:solidFill>
                          <a:ln w="19050">
                            <a:solidFill>
                              <a:schemeClr val="tx1"/>
                            </a:solidFill>
                          </a:ln>
                        </wps:spPr>
                        <wps:txbx>
                          <w:txbxContent>
                            <w:p w:rsidR="00FC0D1B" w:rsidRDefault="00FC0D1B" w:rsidP="00202ACF">
                              <w:pPr>
                                <w:pStyle w:val="CartoonNormal"/>
                              </w:pPr>
                              <w:r>
                                <w:t>… having super-human Speed…</w:t>
                              </w:r>
                            </w:p>
                          </w:txbxContent>
                        </wps:txbx>
                        <wps:bodyPr wrap="square" rtlCol="0">
                          <a:noAutofit/>
                        </wps:bodyPr>
                      </wps:wsp>
                      <wps:wsp>
                        <wps:cNvPr id="171" name="TextBox 15"/>
                        <wps:cNvSpPr txBox="1"/>
                        <wps:spPr>
                          <a:xfrm>
                            <a:off x="4314824" y="3543036"/>
                            <a:ext cx="1383666" cy="386421"/>
                          </a:xfrm>
                          <a:prstGeom prst="rect">
                            <a:avLst/>
                          </a:prstGeom>
                          <a:solidFill>
                            <a:schemeClr val="bg1"/>
                          </a:solidFill>
                          <a:ln w="19050">
                            <a:solidFill>
                              <a:schemeClr val="tx1"/>
                            </a:solidFill>
                          </a:ln>
                        </wps:spPr>
                        <wps:txbx>
                          <w:txbxContent>
                            <w:p w:rsidR="00FC0D1B" w:rsidRDefault="00FC0D1B" w:rsidP="00202ACF">
                              <w:pPr>
                                <w:pStyle w:val="CartoonNormal"/>
                              </w:pPr>
                              <w:r>
                                <w:t xml:space="preserve">… </w:t>
                              </w:r>
                              <w:proofErr w:type="gramStart"/>
                              <w:r>
                                <w:t>or flying.</w:t>
                              </w:r>
                              <w:proofErr w:type="gramEnd"/>
                            </w:p>
                          </w:txbxContent>
                        </wps:txbx>
                        <wps:bodyPr wrap="square" rtlCol="0">
                          <a:noAutofit/>
                        </wps:bodyPr>
                      </wps:wsp>
                    </wpg:wgp>
                  </a:graphicData>
                </a:graphic>
              </wp:inline>
            </w:drawing>
          </mc:Choice>
          <mc:Fallback>
            <w:pict>
              <v:group id="Group 173" o:spid="_x0000_s1026" style="width:471.75pt;height:353.05pt;mso-position-horizontal-relative:char;mso-position-vertical-relative:line" coordsize="88582,662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A1+ZH/BxH4ouviK/wV/YstNX+z2PjzxlLqPiWISFTNY2MYfy8DrvLNjngqOvb9N6/&#10;Jn/gr/exaz/wVp+Dvh+6huNuk/D3UbyHIPl7pGkXI7ZGzB9sVMnaLBFewsrbTrOGws4wkUMaxxqv&#10;RVAwB+VTUdqK4TQKKKKACiiigAooooAKKKKACiiigAooooAKKKKACv0++Bn/ACRrwv8A9gG1/wDR&#10;a1+YNfp98DP+SNeF/wDsA2v/AKLWt6PxEyOqooorpJ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QTgZop&#10;G+6aAPyc/wCDkrx9e/FbVfhN+w14Z1NVm8XeKPtuuQ7mGyzgUHccdjmQj3jqnpVjb6Vplvplmm2G&#10;3hWONfRVAArD/wCCnU1944/4LP8Ag7SjPGlv4T8CXV4ysoMjtLlAuc9Pnz9K6SuWt8RcQooorEYU&#10;UUUAFFFFABRRRQAUUUUAFFFFABRRRQAUUUUAFfp98DP+SNeF/wDsA2v/AKLWvzBr9PvgZ/yRrwv/&#10;ANgG1/8ARa1vR+ImR1VFFFdJI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TXDF&#10;cKeadQeaAPx2/wCCtOj3Xwj/AOCunw5+Ld1YfZ9L8deGbnQ5rpoQFa5iUFF3DqSSgGT3AroVORki&#10;vRP+DiD4K65qv7NTftGeG9NtpNQ+GeoWet2MxUm4ASdRMsfP3duGfjoqkHg15L4C8V6Z468F6V4y&#10;0e6Wa11TT4bqCROjK6hv61y117xcTWooorEYUUUUAFFFFABRRRQAUUUUAFFFFABRRRQAUUUUAFfp&#10;98DP+SNeF/8AsA2v/ota/MGv0++Bn/JGvC//AGAbX/0Wtb0fiJkdVRRRXSS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EZHSvk3/grN+wBa/tyfsy+IPC+iCWLxJZ6&#10;XNc+Hzb4Vpb2MBoQT68OgPpK30r6ypsq71waAPwf/YR/aLf4rfD6b4beP9Sit/Hngq6bSfE2kXDh&#10;LoPDhRK0Rwwz0PGNysK96rxP9pv4NfCqX/gvV8RPEvhPwnY6Y2heFYb25j0/cgudSuFh8y4fBxvI&#10;Z8joSc9a9sz61x1FyyNAooorMAooooAKKKKACiiigAooooAKKKKACiiigAr9PvgZ/wAka8L/APYB&#10;tf8A0WtfmDX6ffAz/kjXhf8A7ANr/wCi1rej8RMjqqKKK6SQ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pr/dp1I/K4oA/FD4l6nH4i/4LNftEah+8X7Dp+k2aqyKoO2IZPHX&#10;kcE8+vavSOe9cD+0F4Xg8Gf8FtvjNFalgus+D9N1BlZjy2IgSPxP68V31cdb+IzQKKKKzAKKKKAC&#10;iiigAooooAKKKKACiiigAooooAK/T74Gf8ka8L/9gG1/9FrX5g1+n3wM/wCSNeF/+wDa/wDota3o&#10;/ETI6qiiiukk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R+lLQRmgD8c&#10;P+CsXh2f4Jf8Fn/BPxYvIduj/Ej4dnRzcybtqX0cxGB6ZEUA+r/Sun4xwa+j/wDguf8AsGP+2X+y&#10;JP4m8EyND44+GckniTwrNFkPM0MZaS2yCOXCqy/7ca9ia+If2Qvj9p37RvwQ0vx5G2zUo0+x6/ad&#10;7e+jUCVfpk7ge4YVzVo63LTPT6KKKwGFFFFABRRRQAUUUUAFFFFABRRRQAUUUUAFfp98DP8AkjXh&#10;f/sA2v8A6LWvzBr9PvgZ/wAka8L/APYBtf8A0Wtb0fiJkdVRRRXSS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ggHqKKKAI5reOZCjrwRgj&#10;HWst/AvhWTUV1ZvD1n9qQYWf7Mm7t3xnsPyFbFFADREg/hpwAHQ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&#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&#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&#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Iz1FFFAABjoKKKKACiiigAooooAKKKKACiiigAooooAKKK&#10;KACiiigAooooAKKKKACiiigAooooAKKKKACiiigAooooAKKKKACiiigAooooAKKKKACiiigAoooo&#10;AKKKKACiiigAooooAKKKKACiiigAooooAMD0owPSiigAwPSjAHQUUUAFFFFABRRRQAUEZ6iiigAw&#10;Ou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juJGjjLKufpUlI33emaAFBzRQpyMiigAoo&#10;ooAKKKKACiiigAooooAKKKKACiiigAooooAKKKKACiiigAooooAKKKKACiiigAooooAKKKKACiii&#10;gAooooAKKKKACiiigAooooAKKKKACiiigAooooAKKKKACiiigAooooAKKKKACiiigAooooAKKKKA&#10;Cihs44NAzjk0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UdyyrHucdx/OpKZOpZODjnNADx0oo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2VSU4/SnUUAAzjmiiigAooooAKKKKACiiigAooooAK&#10;KKKACiiigAooooAKKKKACiiigAooooAKKKKACiiigAooooAKKKKACiiigAooooAKKKKACiiigAoo&#10;ooAKKKKACiiigAooooAKKKKACiiigAooooAKKKKACiiigAooooAKKKKAA9KRc45pScDNIpJXJoAW&#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pspwF+994&#10;fdoAdRRRQAUUUUAFFFFABRRRQAUUUUAFFFFABRRRQAUUUUAFFFFABRRRQAUUUUAFFFFABRRRQAUU&#10;UUAFFFFABRRRQAUUUUAFFFFABRRRQAUUUUAFFFFABRRRQAUUUUAFFFFABRRRQAUUUUAFFFFABRRR&#10;QAUUUUAFFFFAAelNhDCNdx5xTjnHFR2wdY8SHnJ7+9AEl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TW6gg96dTXWNmUsOQfloAdRRRQAUUUUAFFFFABRRRQ&#10;AUUUUAFFFUfEWo3mlaXJe2VqJpEx+7Lbc846/wCc0AXqKbGxeNWI6inUAFFFFABRRRQAUUUUAFFF&#10;FABRRRQAUUUUAFFFFABRRRQAUUUUAFFFFABRRRQAUUUUAFFFFABRRRQAUUUUAFFFFABRRRQAUUUU&#10;AFFFFABRRRQAUUUUAFFFFABRRRQAUyBy65Pr/Wn0yAqQQq4w1AD6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&#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9lQSwMECgAAAAAAAAAhAC2N2e+pXwIAqV8C&#10;ABUAAABkcnMvbWVkaWEvaW1hZ2UyLmpwZWf/2P/gABBKRklGAAEBAQDcANwAAP/bAEMAAgEBAQEB&#10;AgEBAQICAgICBAMCAgICBQQEAwQGBQYGBgUGBgYHCQgGBwkHBgYICwgJCgoKCgoGCAsMCwoMCQoK&#10;Cv/bAEMBAgICAgICBQMDBQoHBgcKCgoKCgoKCgoKCgoKCgoKCgoKCgoKCgoKCgoKCgoKCgoKCgoK&#10;CgoKCgoKCgoKCgoKCv/AABEIBncIVw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08ooor/Ms+8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&#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&#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10;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2VBLAwQKAAAAAAAAACEAEpVaseobAQDq&#10;GwEAFQAAAGRycy9tZWRpYS9pbWFnZTEuanBlZ//Y/+AAEEpGSUYAAQEBANwA3AAA/9sAQwACAQEB&#10;AQECAQEBAgICAgIEAwICAgIFBAQDBAYFBgYGBQYGBgcJCAYHCQcGBggLCAkKCgoKCgYICwwLCgwJ&#10;CgoK/9sAQwECAgICAgIFAwMFCgcGBwoKCgoKCgoKCgoKCgoKCgoKCgoKCgoKCgoKCgoKCgoKCgoK&#10;CgoKCgoKCgoKCgoKCgoK/8AAEQgFxgd4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Tyiiiv8yz7w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H/9lQSwMECgAAAAAAAAAhAJAq7QwVRAEA&#10;FUQBABUAAABkcnMvbWVkaWEvaW1hZ2U0LmpwZWf/2P/gABBKRklGAAEBAQDcANwAAP/bAEMAAgEB&#10;AQEBAgEBAQICAgICBAMCAgICBQQEAwQGBQYGBgUGBgYHCQgGBwkHBgYICwgJCgoKCgoGCAsMCwoM&#10;CQoKCv/bAEMBAgICAgICBQMDBQoHBgcKCgoKCgoKCgoKCgoKCgoKCgoKCgoKCgoKCgoKCgoKCgoK&#10;CgoKCgoKCgoKCgoKCgoKCv/AABEIBOEGc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pNy525560t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Csbi73&#10;7vl2Y6d6mpoYeZsDdvu06gAooooAKKKKACiiigAooooAKKKKACiiigAooooAKKKKACiiigAooooA&#10;KKKKACiiigAooooAKKKKACiiigAooooAKKKKACiiigAooooAKKKKACiiigAooooAKKKKACiiigAo&#10;oooAKKKKACiiigAooooAKKKKACiiigAooooAKKKKACiiigAooooAKKKKACikYbhilHH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CGU3RQDnaD0qao1DeeTj5ccVJ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RhmNxt4xt/GpKMAHOKKACiiigAooooAKKKKACiiigAooooAKKKKACiiigAooo&#10;oAKKKKACiiigAooooAKKKKACiiigAooooAKKKKACiiigAooooAKKKKACiiigAooooAKKKKACiiig&#10;AooooAKKKKACiiigAooooAKKKKACiiigAooooAKKKKACiiigAooooAKKKKACiiigAooooACcDJoB&#10;yM0HpzQOn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0OGbap5HW&#10;nUAFFFFABRRRQAUUUUAFFFFABRRRQAUUUUAFFFFABRRRQAUUUUAFFFFABRRRQAUUUUAFFFFABRRR&#10;QAUUUUAFFFFABRRRQAUUUUAFFFFABRRRQAUUUUAFFFFABRRRQAUUUUAFFFFABRRRQAUUUUAFFFFA&#10;BRRRQAUUUUAFFFFABRRRQAUUUUAFFFFABRRRQAjsFUlulCkFQQaST7tEDI0amNsr2PrQA6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BibhIw28dj60+mR43Nht39KfQAUUUU&#10;AFFFFABRRRQAUUUUAFFFFABRRRQAUUUUAFFFFABRRRQAUUUUAFFFFABRRRQAUUUUAFFFFABRRRQA&#10;UUUUAFFFFABRRRQAUUUUAFFFFABRRRQAUUUUAFFFFABRRRQAUUUUAFFFFABRRRQAUUUUAFFFFABR&#10;RRQAUUUUAFFFFABRRRQAUUUUAFFFFACMMjFMtofIhWPdnaMVI33ajt38yLfQBJ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1FVSxUDn72KdUcHnEszpt+c49xUlABRRRQAUU&#10;UUAFFFFABRRRQAUUUUAFFFIzKoyxoAzdc12XR57OJNPkmW6ulhZoyP3eQfmOcZAx2ya0wcjNU7yC&#10;K7vLd2lGI3Lbf73FXOlABRRRQAUUUUAFFFFABRRRQAUUUUAFFFFABRRRQAUUUUAFFFFABRRRQAUU&#10;UUAFFFFABRRRQAUUUUAFFFFABRRRQAUUZooAKKKKACiiigAooooAKKKKACiiigAooooAKKKKACii&#10;igAooooAKKKKACiiigAbpUduylMIONxFSNyMVXsGdo2LptxI3egCx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&#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&#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10;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top:34290;width:39814;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9XhmC/AAAA3QAAAA8AAABkcnMvZG93bnJldi54bWxET01rAjEQvRf8D2EEbzWrQpHVKCIIxduq&#10;BY9jMm4WN5MlSdf13zeFQm/zeJ+z3g6uFT2F2HhWMJsWIIi1Nw3XCi7nw/sSREzIBlvPpOBFEbab&#10;0dsaS+OfXFF/SrXIIRxLVGBT6kopo7bkME59R5y5uw8OU4ahlibgM4e7Vs6L4kM6bDg3WOxob0k/&#10;Tt9OAfW++bqeqZKWta6ONobLbanUZDzsViASDelf/Of+NHl+sZjD7zf5BLn5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PV4ZgvwAAAN0AAAAPAAAAAAAAAAAAAAAAAJ8CAABk&#10;cnMvZG93bnJldi54bWxQSwUGAAAAAAQABAD3AAAAiwMAAAAA&#10;" stroked="t" strokecolor="black [3213]" strokeweight="2.25pt">
                  <v:imagedata r:id="rId15" o:title="space" croptop="21333f" cropbottom="21097f" cropleft="13147f" cropright="30169f"/>
                  <v:path arrowok="t"/>
                </v:shape>
                <v:shape id="Picture 7" o:spid="_x0000_s1028" type="#_x0000_t75" style="position:absolute;left:42005;top:34290;width:46577;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hCgDGAAAA3QAAAA8AAABkcnMvZG93bnJldi54bWxEj09rAjEQxe+Ffocwhd5q1hZEV6MsLaVe&#10;RPyLx2EzbpZuJtskdddvbwoFbzO8N+/3ZrbobSMu5EPtWMFwkIEgLp2uuVKw332+jEGEiKyxcUwK&#10;rhRgMX98mGGuXccbumxjJVIIhxwVmBjbXMpQGrIYBq4lTtrZeYsxrb6S2mOXwm0jX7NsJC3WnAgG&#10;W3o3VH5vf23imp+11/Xk47xZHb5Ok2NRFeNOqeenvpiCiNTHu/n/eqlT/extCH/fpBHk/AY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iEKAMYAAADdAAAADwAAAAAAAAAAAAAA&#10;AACfAgAAZHJzL2Rvd25yZXYueG1sUEsFBgAAAAAEAAQA9wAAAJIDAAAAAA==&#10;" stroked="t" strokecolor="black [3213]" strokeweight="2.25pt">
                  <v:imagedata r:id="rId16" o:title="flyer" croptop="21176f" cropbottom="23747f" cropleft="21067f" cropright="21217f"/>
                  <v:path arrowok="t"/>
                </v:shape>
                <v:shape id="Picture 5" o:spid="_x0000_s1029"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nGXzFAAAA3QAAAA8AAABkcnMvZG93bnJldi54bWxET01rwkAQvRf8D8sIvRTdKLTW6CoilFrw&#10;YiqKtyE7zaZmZ9PsatJ/3xUK3ubxPme+7GwlrtT40rGC0TABQZw7XXKhYP/5NngF4QOyxsoxKfgl&#10;D8tF72GOqXYt7+iahULEEPYpKjAh1KmUPjdk0Q9dTRy5L9dYDBE2hdQNtjHcVnKcJC/SYsmxwWBN&#10;a0P5ObtYBcfJ9lSuPp533/Zg37eZOf+0T3ulHvvdagYiUBfu4n/3Rsf5yXgKt2/iCXLx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IJxl8xQAAAN0AAAAPAAAAAAAAAAAAAAAA&#10;AJ8CAABkcnMvZG93bnJldi54bWxQSwUGAAAAAAQABAD3AAAAkQMAAAAA&#10;">
                  <v:imagedata r:id="rId17" o:title="runner" croptop="12324f" cropbottom="21494f" cropleft="12619f" cropright="23397f"/>
                  <v:path arrowok="t"/>
                </v:shape>
                <v:shape id="Picture 4" o:spid="_x0000_s1030"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q17iXGAAAA3QAAAA8AAABkcnMvZG93bnJldi54bWxEj0FrwkAQhe+F/odlCr3VjUGLRFeRgsVC&#10;D40teB2zYzaanQ3ZVdN/7xwKvc3w3rz3zWI1+FZdqY9NYAPjUQaKuAq24drAz/fmZQYqJmSLbWAy&#10;8EsRVsvHhwUWNty4pOsu1UpCOBZowKXUFVrHypHHOAodsWjH0HtMsva1tj3eJNy3Os+yV+2xYWlw&#10;2NGbo+q8u3gDk/fP6dd6sh/qD7c5UFmeyll+Mub5aVjPQSUa0r/573prBT/LBVe+kRH08g4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2rXuJcYAAADdAAAADwAAAAAAAAAAAAAA&#10;AACfAgAAZHJzL2Rvd25yZXYueG1sUEsFBgAAAAAEAAQA9wAAAJIDAAAAAA==&#10;" stroked="t" strokecolor="black [3213]" strokeweight="2.25pt">
                  <v:imagedata r:id="rId18" o:title="runner" croptop="15991f" cropbottom="22227f" cropleft="11829f" cropright="28741f"/>
                  <v:path arrowok="t"/>
                </v:shape>
                <v:shape id="Picture 3" o:spid="_x0000_s1031" type="#_x0000_t75" style="position:absolute;left:21050;width:27051;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SS0vEAAAA3QAAAA8AAABkcnMvZG93bnJldi54bWxET99rwjAQfhf2P4Qb7E1TZVTpjDIdAxkI&#10;swpjb7fmbMqaS0midv+9GQi+3cf38+bL3rbiTD40jhWMRxkI4srphmsFh/37cAYiRGSNrWNS8EcB&#10;louHwRwL7S68o3MZa5FCOBSowMTYFVKGypDFMHIdceKOzluMCfpaao+XFG5bOcmyXFpsODUY7Ght&#10;qPotT1bB9tn8hLdvDrUv97P8a5x/ro4fSj099q8vICL18S6+uTc6zc8mU/j/Jp0gF1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lSS0vEAAAA3QAAAA8AAAAAAAAAAAAAAAAA&#10;nwIAAGRycy9kb3ducmV2LnhtbFBLBQYAAAAABAAEAPcAAACQAwAAAAA=&#10;" stroked="t" strokecolor="black [3213]" strokeweight="2.25pt">
                  <v:imagedata r:id="rId19" o:title="underwater" croptop="7389f" cropbottom="30175f" cropleft="18659f" cropright="28606f"/>
                  <v:path arrowok="t"/>
                </v:shape>
                <v:shape id="Picture 2" o:spid="_x0000_s1032" type="#_x0000_t75" style="position:absolute;width:19145;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opyq+AAAA3AAAAA8AAABkcnMvZG93bnJldi54bWxET82KwjAQvi/4DmEEb2uqyFqrUUQQvLmr&#10;PsDQTJtgMylNtPXtzcLC3ubj+53NbnCNeFIXrGcFs2kGgrj02nKt4HY9fuYgQkTW2HgmBS8KsNuO&#10;PjZYaN/zDz0vsRYphEOBCkyMbSFlKA05DFPfEieu8p3DmGBXS91hn8JdI+dZ9iUdWk4NBls6GCrv&#10;l4dTsPjOV2R4aa/nKqe8srdo+7tSk/GwX4OINMR/8Z/7pNP85Rx+n0kXyO0b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Biopyq+AAAA3AAAAA8AAAAAAAAAAAAAAAAAnwIAAGRy&#10;cy9kb3ducmV2LnhtbFBLBQYAAAAABAAEAPcAAACKAwAAAAA=&#10;" stroked="t" strokecolor="black [3213]" strokeweight="2.25pt">
                  <v:imagedata r:id="rId20" o:title="KidFace" croptop="17643f" cropbottom="17797f" cropleft="23708f" cropright="27937f"/>
                  <v:path arrowok="t"/>
                </v:shape>
                <v:shapetype id="_x0000_t202" coordsize="21600,21600" o:spt="202" path="m,l,21600r21600,l21600,xe">
                  <v:stroke joinstyle="miter"/>
                  <v:path gradientshapeok="t" o:connecttype="rect"/>
                </v:shapetype>
                <v:shape id="TextBox 6" o:spid="_x0000_s1033" type="#_x0000_t202" style="position:absolute;left:857;top:1142;width:14859;height:11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gubMIA&#10;AADcAAAADwAAAGRycy9kb3ducmV2LnhtbERPS4vCMBC+C/6HMMLeNHUPKl2jiCK7By8+WOhtSMa2&#10;tJnUJqtdf70RBG/z8T1nvuxsLa7U+tKxgvEoAUGsnSk5V3A6boczED4gG6wdk4J/8rBc9HtzTI27&#10;8Z6uh5CLGMI+RQVFCE0qpdcFWfQj1xBH7uxaiyHCNpemxVsMt7X8TJKJtFhybCiwoXVBujr8WQXZ&#10;kTbf1Tq7rKo96ns51r9O75T6GHSrLxCBuvAWv9w/Js6fTOH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SC5swgAAANwAAAAPAAAAAAAAAAAAAAAAAJgCAABkcnMvZG93&#10;bnJldi54bWxQSwUGAAAAAAQABAD1AAAAhwMAAAAA&#10;" fillcolor="white [3212]" strokecolor="black [3213]" strokeweight="1.5pt">
                  <v:textbox>
                    <w:txbxContent>
                      <w:p w:rsidR="00FC0D1B" w:rsidRDefault="00FC0D1B" w:rsidP="00202ACF">
                        <w:pPr>
                          <w:pStyle w:val="CartoonNormal"/>
                        </w:pPr>
                        <w:r w:rsidRPr="00202ACF">
                          <w:t>Humans have dreamt of going past our physical capabilities</w:t>
                        </w:r>
                        <w:r>
                          <w:rPr>
                            <w:kern w:val="24"/>
                            <w:sz w:val="22"/>
                            <w:szCs w:val="22"/>
                          </w:rPr>
                          <w:t xml:space="preserve"> </w:t>
                        </w:r>
                        <w:r w:rsidRPr="00202ACF">
                          <w:t>like…</w:t>
                        </w:r>
                      </w:p>
                    </w:txbxContent>
                  </v:textbox>
                </v:shape>
                <v:shape id="TextBox 12" o:spid="_x0000_s1034" type="#_x0000_t202" style="position:absolute;left:22669;top:1143;width:19437;height:4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e6HsUA&#10;AADcAAAADwAAAGRycy9kb3ducmV2LnhtbESPT2vCQBDF7wW/wzKF3urGHkSiq4hF9ODFPwjeht0x&#10;CcnOxuxW0376zkHwNsN7895vZoveN+pOXawCGxgNM1DENriKCwOn4/pzAiomZIdNYDLwSxEW88Hb&#10;DHMXHryn+yEVSkI45migTKnNtY62JI9xGFpi0a6h85hk7QrtOnxIuG/0V5aNtceKpaHEllYl2frw&#10;4w1cjvS9qVeX27Leo/2rRvYc7M6Yj/d+OQWVqE8v8/N66wR/LLTyjEy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17oexQAAANwAAAAPAAAAAAAAAAAAAAAAAJgCAABkcnMv&#10;ZG93bnJldi54bWxQSwUGAAAAAAQABAD1AAAAigMAAAAA&#10;" fillcolor="white [3212]" strokecolor="black [3213]" strokeweight="1.5pt">
                  <v:textbox>
                    <w:txbxContent>
                      <w:p w:rsidR="00FC0D1B" w:rsidRDefault="00FC0D1B" w:rsidP="00202ACF">
                        <w:pPr>
                          <w:pStyle w:val="CartoonNormal"/>
                        </w:pPr>
                        <w:r>
                          <w:t xml:space="preserve">… Breathing under water… </w:t>
                        </w:r>
                      </w:p>
                    </w:txbxContent>
                  </v:textbox>
                </v:shape>
                <v:shape id="TextBox 14" o:spid="_x0000_s1035" type="#_x0000_t202" style="position:absolute;left:1333;top:42379;width:20034;height:39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hcIA&#10;AADcAAAADwAAAGRycy9kb3ducmV2LnhtbERPS4vCMBC+C/6HMMLeNHUPol2jiCK7By8+WOhtSMa2&#10;tJnUJqtdf70RBG/z8T1nvuxsLa7U+tKxgvEoAUGsnSk5V3A6bodTED4gG6wdk4J/8rBc9HtzTI27&#10;8Z6uh5CLGMI+RQVFCE0qpdcFWfQj1xBH7uxaiyHCNpemxVsMt7X8TJKJtFhybCiwoXVBujr8WQXZ&#10;kTbf1Tq7rKo96ns51r9O75T6GHSrLxCBuvAWv9w/Js6fzO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mx+FwgAAANwAAAAPAAAAAAAAAAAAAAAAAJgCAABkcnMvZG93&#10;bnJldi54bWxQSwUGAAAAAAQABAD1AAAAhwMAAAAA&#10;" fillcolor="white [3212]" strokecolor="black [3213]" strokeweight="1.5pt">
                  <v:textbox>
                    <w:txbxContent>
                      <w:p w:rsidR="00FC0D1B" w:rsidRDefault="00FC0D1B" w:rsidP="00202ACF">
                        <w:pPr>
                          <w:pStyle w:val="CartoonNormal"/>
                        </w:pPr>
                        <w:r>
                          <w:t>… going to space…</w:t>
                        </w:r>
                      </w:p>
                    </w:txbxContent>
                  </v:textbox>
                </v:shape>
                <v:shape id="TextBox 13" o:spid="_x0000_s1036" type="#_x0000_t202" style="position:absolute;left:51244;top:23238;width:13819;height:67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ggxcUA&#10;AADcAAAADwAAAGRycy9kb3ducmV2LnhtbESPT2/CMAzF75P4DpGRuI2UHWAqBISYJjjswh8hcbMS&#10;01ZtnNJk0O3Tzwek3Wy95/d+Xqx636g7dbEKbGAyzkAR2+AqLgycjp+v76BiQnbYBCYDPxRhtRy8&#10;LDB34cF7uh9SoSSEY44GypTaXOtoS/IYx6ElFu0aOo9J1q7QrsOHhPtGv2XZVHusWBpKbGlTkq0P&#10;397A5Ugf23pzua3rPdrfamLPwX4ZMxr26zmoRH36Nz+vd07wZ4Ivz8gEe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eCDFxQAAANwAAAAPAAAAAAAAAAAAAAAAAJgCAABkcnMv&#10;ZG93bnJldi54bWxQSwUGAAAAAAQABAD1AAAAigMAAAAA&#10;" fillcolor="white [3212]" strokecolor="black [3213]" strokeweight="1.5pt">
                  <v:textbox>
                    <w:txbxContent>
                      <w:p w:rsidR="00FC0D1B" w:rsidRDefault="00FC0D1B" w:rsidP="00202ACF">
                        <w:pPr>
                          <w:pStyle w:val="CartoonNormal"/>
                        </w:pPr>
                        <w:r>
                          <w:t>… having super-human Speed…</w:t>
                        </w:r>
                      </w:p>
                    </w:txbxContent>
                  </v:textbox>
                </v:shape>
                <v:shape id="TextBox 15" o:spid="_x0000_s1037" type="#_x0000_t202" style="position:absolute;left:43148;top:35430;width:13836;height:3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SFXsEA&#10;AADcAAAADwAAAGRycy9kb3ducmV2LnhtbERPTYvCMBC9L/gfwgje1rQeVqlGEUXcw17UZcHbkIxt&#10;aTOpTdS6v94Igrd5vM+ZLTpbiyu1vnSsIB0mIIi1MyXnCn4Pm88JCB+QDdaOScGdPCzmvY8ZZsbd&#10;eEfXfchFDGGfoYIihCaT0uuCLPqha4gjd3KtxRBhm0vT4i2G21qOkuRLWiw5NhTY0KogXe0vVsHx&#10;QOtttTqel9UO9X+Z6j+nf5Qa9LvlFESgLrzFL/e3ifPHKTyfiR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I0hV7BAAAA3AAAAA8AAAAAAAAAAAAAAAAAmAIAAGRycy9kb3du&#10;cmV2LnhtbFBLBQYAAAAABAAEAPUAAACGAwAAAAA=&#10;" fillcolor="white [3212]" strokecolor="black [3213]" strokeweight="1.5pt">
                  <v:textbox>
                    <w:txbxContent>
                      <w:p w:rsidR="00FC0D1B" w:rsidRDefault="00FC0D1B" w:rsidP="00202ACF">
                        <w:pPr>
                          <w:pStyle w:val="CartoonNormal"/>
                        </w:pPr>
                        <w:r>
                          <w:t xml:space="preserve">… </w:t>
                        </w:r>
                        <w:proofErr w:type="gramStart"/>
                        <w:r>
                          <w:t>or flying.</w:t>
                        </w:r>
                        <w:proofErr w:type="gramEnd"/>
                      </w:p>
                    </w:txbxContent>
                  </v:textbox>
                </v:shape>
                <w10:anchorlock/>
              </v:group>
            </w:pict>
          </mc:Fallback>
        </mc:AlternateContent>
      </w:r>
    </w:p>
    <w:p w:rsidR="00202ACF" w:rsidRDefault="00D0080B" w:rsidP="00D0080B">
      <w:pPr>
        <w:pStyle w:val="Caption"/>
      </w:pPr>
      <w:bookmarkStart w:id="4" w:name="_Ref405629865"/>
      <w:bookmarkStart w:id="5" w:name="_Toc405634125"/>
      <w:r>
        <w:t xml:space="preserve">Figure </w:t>
      </w:r>
      <w:fldSimple w:instr=" SEQ Figure \* ARABIC ">
        <w:r w:rsidR="00997C17">
          <w:rPr>
            <w:noProof/>
          </w:rPr>
          <w:t>1</w:t>
        </w:r>
      </w:fldSimple>
      <w:bookmarkEnd w:id="4"/>
      <w:r>
        <w:t xml:space="preserve"> - Human dreams of surpassing our natural abilities</w:t>
      </w:r>
      <w:bookmarkEnd w:id="5"/>
    </w:p>
    <w:p w:rsidR="009A08A5" w:rsidRPr="00131217" w:rsidRDefault="00D0080B" w:rsidP="009A08A5">
      <w:pPr>
        <w:pStyle w:val="Heading1"/>
      </w:pPr>
      <w:bookmarkStart w:id="6" w:name="_Toc405796812"/>
      <w:r>
        <w:rPr>
          <w:noProof/>
        </w:rPr>
        <mc:AlternateContent>
          <mc:Choice Requires="wpg">
            <w:drawing>
              <wp:anchor distT="0" distB="0" distL="114300" distR="114300" simplePos="0" relativeHeight="251927552" behindDoc="0" locked="0" layoutInCell="1" allowOverlap="1" wp14:anchorId="1EB45962" wp14:editId="07D5C63E">
                <wp:simplePos x="0" y="0"/>
                <wp:positionH relativeFrom="column">
                  <wp:posOffset>128905</wp:posOffset>
                </wp:positionH>
                <wp:positionV relativeFrom="paragraph">
                  <wp:posOffset>160020</wp:posOffset>
                </wp:positionV>
                <wp:extent cx="1828800" cy="2976245"/>
                <wp:effectExtent l="38100" t="38100" r="38100" b="0"/>
                <wp:wrapSquare wrapText="bothSides"/>
                <wp:docPr id="10271" name="Group 10271"/>
                <wp:cNvGraphicFramePr/>
                <a:graphic xmlns:a="http://schemas.openxmlformats.org/drawingml/2006/main">
                  <a:graphicData uri="http://schemas.microsoft.com/office/word/2010/wordprocessingGroup">
                    <wpg:wgp>
                      <wpg:cNvGrpSpPr/>
                      <wpg:grpSpPr>
                        <a:xfrm>
                          <a:off x="0" y="0"/>
                          <a:ext cx="1828800" cy="2976245"/>
                          <a:chOff x="0" y="0"/>
                          <a:chExt cx="1828800" cy="2976245"/>
                        </a:xfrm>
                      </wpg:grpSpPr>
                      <wpg:grpSp>
                        <wpg:cNvPr id="10268" name="Group 10268"/>
                        <wpg:cNvGrpSpPr/>
                        <wpg:grpSpPr>
                          <a:xfrm>
                            <a:off x="0" y="0"/>
                            <a:ext cx="1828800" cy="2504440"/>
                            <a:chOff x="0" y="0"/>
                            <a:chExt cx="1828800" cy="2504440"/>
                          </a:xfrm>
                        </wpg:grpSpPr>
                        <wpg:grpSp>
                          <wpg:cNvPr id="10255" name="Group 10255"/>
                          <wpg:cNvGrpSpPr/>
                          <wpg:grpSpPr>
                            <a:xfrm>
                              <a:off x="0" y="0"/>
                              <a:ext cx="1828800" cy="2504440"/>
                              <a:chOff x="0" y="0"/>
                              <a:chExt cx="1828800" cy="2504661"/>
                            </a:xfrm>
                          </wpg:grpSpPr>
                          <pic:pic xmlns:pic="http://schemas.openxmlformats.org/drawingml/2006/picture">
                            <pic:nvPicPr>
                              <pic:cNvPr id="2051" name="Picture 3" descr="C:\Users\TitoAlfaro\Documents\GitHub\PhDThesis\Presentations\Proposal\ColoredSketches\sound.jpg"/>
                              <pic:cNvPicPr>
                                <a:picLocks noChangeAspect="1"/>
                              </pic:cNvPicPr>
                            </pic:nvPicPr>
                            <pic:blipFill rotWithShape="1">
                              <a:blip r:embed="rId21" cstate="print">
                                <a:extLst>
                                  <a:ext uri="{28A0092B-C50C-407E-A947-70E740481C1C}">
                                    <a14:useLocalDpi xmlns:a14="http://schemas.microsoft.com/office/drawing/2010/main" val="0"/>
                                  </a:ext>
                                </a:extLst>
                              </a:blip>
                              <a:srcRect l="37316" t="33002" r="33568" b="41029"/>
                              <a:stretch/>
                            </pic:blipFill>
                            <pic:spPr bwMode="auto">
                              <a:xfrm>
                                <a:off x="0" y="1262269"/>
                                <a:ext cx="1828800" cy="1242392"/>
                              </a:xfrm>
                              <a:prstGeom prst="rect">
                                <a:avLst/>
                              </a:prstGeom>
                              <a:noFill/>
                              <a:ln w="28575">
                                <a:solidFill>
                                  <a:schemeClr val="tx1"/>
                                </a:solidFill>
                              </a:ln>
                              <a:extLst/>
                            </pic:spPr>
                          </pic:pic>
                          <pic:pic xmlns:pic="http://schemas.openxmlformats.org/drawingml/2006/picture">
                            <pic:nvPicPr>
                              <pic:cNvPr id="4" name="Picture 2" descr="C:\Users\TitoAlfaro\Documents\GitHub\PhDThesis\Presentations\Proposal\ColoredSketches\Sight.jpg"/>
                              <pic:cNvPicPr>
                                <a:picLocks noChangeAspect="1"/>
                              </pic:cNvPicPr>
                            </pic:nvPicPr>
                            <pic:blipFill rotWithShape="1">
                              <a:blip r:embed="rId22" cstate="print">
                                <a:extLst>
                                  <a:ext uri="{28A0092B-C50C-407E-A947-70E740481C1C}">
                                    <a14:useLocalDpi xmlns:a14="http://schemas.microsoft.com/office/drawing/2010/main" val="0"/>
                                  </a:ext>
                                </a:extLst>
                              </a:blip>
                              <a:srcRect l="32577" t="38646" r="32577" b="34269"/>
                              <a:stretch/>
                            </pic:blipFill>
                            <pic:spPr bwMode="auto">
                              <a:xfrm>
                                <a:off x="0" y="0"/>
                                <a:ext cx="1828800" cy="1113182"/>
                              </a:xfrm>
                              <a:prstGeom prst="rect">
                                <a:avLst/>
                              </a:prstGeom>
                              <a:noFill/>
                              <a:ln w="28575">
                                <a:solidFill>
                                  <a:schemeClr val="tx1"/>
                                </a:solidFill>
                              </a:ln>
                              <a:extLst/>
                            </pic:spPr>
                          </pic:pic>
                        </wpg:grpSp>
                        <wps:wsp>
                          <wps:cNvPr id="174" name="TextBox 12"/>
                          <wps:cNvSpPr txBox="1"/>
                          <wps:spPr>
                            <a:xfrm>
                              <a:off x="79513" y="2226365"/>
                              <a:ext cx="804545" cy="192405"/>
                            </a:xfrm>
                            <a:prstGeom prst="rect">
                              <a:avLst/>
                            </a:prstGeom>
                            <a:solidFill>
                              <a:schemeClr val="bg1"/>
                            </a:solidFill>
                            <a:ln w="19050">
                              <a:solidFill>
                                <a:schemeClr val="tx1"/>
                              </a:solidFill>
                            </a:ln>
                          </wps:spPr>
                          <wps:txbx>
                            <w:txbxContent>
                              <w:p w:rsidR="00FC0D1B" w:rsidRDefault="00FC0D1B" w:rsidP="00DB379A">
                                <w:pPr>
                                  <w:pStyle w:val="CartoonNormal"/>
                                </w:pPr>
                                <w:r>
                                  <w:t>… hearing…</w:t>
                                </w:r>
                              </w:p>
                            </w:txbxContent>
                          </wps:txbx>
                          <wps:bodyPr wrap="square" rtlCol="0">
                            <a:noAutofit/>
                          </wps:bodyPr>
                        </wps:wsp>
                        <wps:wsp>
                          <wps:cNvPr id="175" name="TextBox 8"/>
                          <wps:cNvSpPr txBox="1"/>
                          <wps:spPr>
                            <a:xfrm>
                              <a:off x="79513" y="69574"/>
                              <a:ext cx="714375" cy="190500"/>
                            </a:xfrm>
                            <a:prstGeom prst="rect">
                              <a:avLst/>
                            </a:prstGeom>
                            <a:solidFill>
                              <a:schemeClr val="bg1"/>
                            </a:solidFill>
                            <a:ln w="19050">
                              <a:solidFill>
                                <a:schemeClr val="tx1"/>
                              </a:solidFill>
                            </a:ln>
                          </wps:spPr>
                          <wps:txbx>
                            <w:txbxContent>
                              <w:p w:rsidR="00FC0D1B" w:rsidRDefault="00FC0D1B" w:rsidP="00DB379A">
                                <w:pPr>
                                  <w:pStyle w:val="CartoonNormal"/>
                                </w:pPr>
                                <w:r>
                                  <w:t>… sight…</w:t>
                                </w:r>
                              </w:p>
                            </w:txbxContent>
                          </wps:txbx>
                          <wps:bodyPr wrap="square" rtlCol="0">
                            <a:noAutofit/>
                          </wps:bodyPr>
                        </wps:wsp>
                      </wpg:grpSp>
                      <wps:wsp>
                        <wps:cNvPr id="10270" name="Text Box 10270"/>
                        <wps:cNvSpPr txBox="1"/>
                        <wps:spPr>
                          <a:xfrm>
                            <a:off x="0" y="2564130"/>
                            <a:ext cx="1828800" cy="412115"/>
                          </a:xfrm>
                          <a:prstGeom prst="rect">
                            <a:avLst/>
                          </a:prstGeom>
                          <a:solidFill>
                            <a:prstClr val="white"/>
                          </a:solidFill>
                          <a:ln>
                            <a:noFill/>
                          </a:ln>
                          <a:effectLst/>
                        </wps:spPr>
                        <wps:txbx>
                          <w:txbxContent>
                            <w:p w:rsidR="00FC0D1B" w:rsidRPr="000A3E90" w:rsidRDefault="00FC0D1B" w:rsidP="00D0080B">
                              <w:pPr>
                                <w:pStyle w:val="Caption"/>
                                <w:rPr>
                                  <w:noProof/>
                                  <w:sz w:val="24"/>
                                  <w:szCs w:val="20"/>
                                </w:rPr>
                              </w:pPr>
                              <w:bookmarkStart w:id="7" w:name="_Ref405629887"/>
                              <w:bookmarkStart w:id="8" w:name="_Toc405634126"/>
                              <w:r>
                                <w:t xml:space="preserve">Figure </w:t>
                              </w:r>
                              <w:fldSimple w:instr=" SEQ Figure \* ARABIC ">
                                <w:r>
                                  <w:rPr>
                                    <w:noProof/>
                                  </w:rPr>
                                  <w:t>2</w:t>
                                </w:r>
                              </w:fldSimple>
                              <w:bookmarkEnd w:id="7"/>
                              <w:r>
                                <w:t xml:space="preserve"> - Dreams of augmenting our senses</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71" o:spid="_x0000_s1038" style="position:absolute;margin-left:10.15pt;margin-top:12.6pt;width:2in;height:234.35pt;z-index:251927552;mso-position-horizontal-relative:text;mso-position-vertical-relative:text" coordsize="18288,2976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f+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xiigAoowfSjB9KACijB9KMH0oAKKMH0owfSgAoowfSjB9KACijB&#10;9KMN6UAFFBBBxShSTigBKKKKACiiigAooooAKKXHvRj3oASil2mkxxnNABRRRQAUUUUAFFFFABRR&#10;RQAUUUUAFFFFABRRRQAUUUUAFFFFABRRRQAUUUUAFFFFABRRRQAUUUUAFFFFABRRRQAUUUUAFFFF&#10;ABRRRQAUUUUAFFGPelx70AJRS496Me9ACUUuPejHvQAlFO2H1puD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ZUEsDBAoAAAAAAAAAIQBdeUA8sNEAALDRAAAVAAAAZHJzL21lZGlhL2ltYWdlMi5qcGVn/9j/&#10;4AAQSkZJRgABAQEA3ADcAAD/2wBDAAIBAQEBAQIBAQECAgICAgQDAgICAgUEBAMEBgUGBgYFBgYG&#10;BwkIBgcJBwYGCAsICQoKCgoKBggLDAsKDAkKCgr/2wBDAQICAgICAgUDAwUKBwYHCgoKCgoKCgoK&#10;CgoKCgoKCgoKCgoKCgoKCgoKCgoKCgoKCgoKCgoKCgoKCgoKCgoKCgr/wAARCAPdBOk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f+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">
                <v:group id="Group 10268" o:spid="_x0000_s1039" style="position:absolute;width:18288;height:25044" coordsize="18288,250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uDSGMcAAADe&#10;AAAADwAAAAAAAAAAAAAAAACqAgAAZHJzL2Rvd25yZXYueG1sUEsFBgAAAAAEAAQA+gAAAJ4DAAAA&#10;AA==&#10;">
                  <v:group id="Group 10255" o:spid="_x0000_s1040" style="position:absolute;width:18288;height:25044" coordsize="18288,250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o23O8QAAADeAAAADwAAAGRycy9kb3ducmV2LnhtbERPTYvCMBC9L/gfwgje&#10;1rRKF6lGEVHxIAurgngbmrEtNpPSxLb+e7OwsLd5vM9ZrHpTiZYaV1pWEI8jEMSZ1SXnCi7n3ecM&#10;hPPIGivLpOBFDlbLwccCU207/qH25HMRQtilqKDwvk6ldFlBBt3Y1sSBu9vGoA+wyaVusAvhppKT&#10;KPqSBksODQXWtCkoe5yeRsG+w249jbft8XHfvG7n5Pt6jEmp0bBfz0F46v2/+M990GF+NEkS+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o23O8QAAADeAAAA&#10;DwAAAAAAAAAAAAAAAACqAgAAZHJzL2Rvd25yZXYueG1sUEsFBgAAAAAEAAQA+gAAAJsDAAAAAA==&#10;">
                    <v:shape id="Picture 3" o:spid="_x0000_s1041" type="#_x0000_t75" style="position:absolute;top:12622;width:18288;height:124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48yDGAAAA3QAAAA8AAABkcnMvZG93bnJldi54bWxEj0FrwkAUhO8F/8PyhN7qRm1FoqtIUBAs&#10;lKoo3p7ZZ7KYfRuy25j++26h0OMwM98w82VnK9FS441jBcNBAoI4d9pwoeB42LxMQfiArLFyTAq+&#10;ycNy0XuaY6rdgz+p3YdCRAj7FBWUIdSplD4vyaIfuJo4ejfXWAxRNoXUDT4i3FZylCQTadFwXCix&#10;pqyk/L7/sgpO73Quru3Hxawua2PGmbvtslelnvvdagYiUBf+w3/trVYwSt6G8PsmPg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3jzIMYAAADdAAAADwAAAAAAAAAAAAAA&#10;AACfAgAAZHJzL2Rvd25yZXYueG1sUEsFBgAAAAAEAAQA9wAAAJIDAAAAAA==&#10;" stroked="t" strokecolor="black [3213]" strokeweight="2.25pt">
                      <v:imagedata r:id="rId23" o:title="sound" croptop="21628f" cropbottom="26889f" cropleft="24455f" cropright="21999f"/>
                      <v:path arrowok="t"/>
                    </v:shape>
                    <v:shape id="Picture 2" o:spid="_x0000_s1042" type="#_x0000_t75" style="position:absolute;width:18288;height:111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QAVfBAAAA2gAAAA8AAABkcnMvZG93bnJldi54bWxEj0+LwjAUxO/CfofwFvamqbKIdI1FBcGD&#10;B62650fz7B+bl5JktfvtjSB4HGbmN8w8600rbuR8bVnBeJSAIC6srrlUcDpuhjMQPiBrbC2Tgn/y&#10;kC0+BnNMtb3zgW55KEWEsE9RQRVCl0rpi4oM+pHtiKN3sc5giNKVUju8R7hp5SRJptJgzXGhwo7W&#10;FRXX/M8o4El+Ns3Wud16GU79ppmt9r87pb4+++UPiEB9eIdf7a1W8A3PK/EG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VQAVfBAAAA2gAAAA8AAAAAAAAAAAAAAAAAnwIA&#10;AGRycy9kb3ducmV2LnhtbFBLBQYAAAAABAAEAPcAAACNAwAAAAA=&#10;" stroked="t" strokecolor="black [3213]" strokeweight="2.25pt">
                      <v:imagedata r:id="rId24" o:title="Sight" croptop="25327f" cropbottom="22459f" cropleft="21350f" cropright="21350f"/>
                      <v:path arrowok="t"/>
                    </v:shape>
                  </v:group>
                  <v:shape id="TextBox 12" o:spid="_x0000_s1043" type="#_x0000_t202" style="position:absolute;left:795;top:22263;width:8045;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MmxsMA&#10;AADcAAAADwAAAGRycy9kb3ducmV2LnhtbERPTWvCQBC9F/wPywi91U1KaSW6iqRIe+glRgRvw+6Y&#10;hGRnY3bVtL++Wyh4m8f7nOV6tJ240uAbxwrSWQKCWDvTcKVgX26f5iB8QDbYOSYF3+RhvZo8LDEz&#10;7sYFXXehEjGEfYYK6hD6TEqva7LoZ64njtzJDRZDhEMlzYC3GG47+Zwkr9Jiw7Ghxp7ymnS7u1gF&#10;x5LeP9r8eN60BeqfJtUHp7+UepyOmwWIQGO4i//dnybOf3uB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MmxsMAAADcAAAADwAAAAAAAAAAAAAAAACYAgAAZHJzL2Rv&#10;d25yZXYueG1sUEsFBgAAAAAEAAQA9QAAAIgDAAAAAA==&#10;" fillcolor="white [3212]" strokecolor="black [3213]" strokeweight="1.5pt">
                    <v:textbox>
                      <w:txbxContent>
                        <w:p w:rsidR="00FC0D1B" w:rsidRDefault="00FC0D1B" w:rsidP="00DB379A">
                          <w:pPr>
                            <w:pStyle w:val="CartoonNormal"/>
                          </w:pPr>
                          <w:r>
                            <w:t>… hearing…</w:t>
                          </w:r>
                        </w:p>
                      </w:txbxContent>
                    </v:textbox>
                  </v:shape>
                  <v:shape id="_x0000_s1044" type="#_x0000_t202" style="position:absolute;left:795;top:695;width:7143;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XcMA&#10;AADcAAAADwAAAGRycy9kb3ducmV2LnhtbERPTWvCQBC9F/wPywi91U0KbSW6iqRIe+glRgRvw+6Y&#10;hGRnY3bVtL++Wyh4m8f7nOV6tJ240uAbxwrSWQKCWDvTcKVgX26f5iB8QDbYOSYF3+RhvZo8LDEz&#10;7sYFXXehEjGEfYYK6hD6TEqva7LoZ64njtzJDRZDhEMlzYC3GG47+Zwkr9Jiw7Ghxp7ymnS7u1gF&#10;x5LeP9r8eN60BeqfJtUHp7+UepyOmwWIQGO4i//dnybOf3uB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DXcMAAADcAAAADwAAAAAAAAAAAAAAAACYAgAAZHJzL2Rv&#10;d25yZXYueG1sUEsFBgAAAAAEAAQA9QAAAIgDAAAAAA==&#10;" fillcolor="white [3212]" strokecolor="black [3213]" strokeweight="1.5pt">
                    <v:textbox>
                      <w:txbxContent>
                        <w:p w:rsidR="00FC0D1B" w:rsidRDefault="00FC0D1B" w:rsidP="00DB379A">
                          <w:pPr>
                            <w:pStyle w:val="CartoonNormal"/>
                          </w:pPr>
                          <w:r>
                            <w:t>… sight…</w:t>
                          </w:r>
                        </w:p>
                      </w:txbxContent>
                    </v:textbox>
                  </v:shape>
                </v:group>
                <v:shape id="Text Box 10270" o:spid="_x0000_s1045" type="#_x0000_t202" style="position:absolute;top:25641;width:18288;height:4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qiNMkA&#10;AADeAAAADwAAAGRycy9kb3ducmV2LnhtbESPQU/DMAyF70j8h8hIXBBLGdOYyrJpmkACLhNll92s&#10;xmsKjVMl6Vb+PT4g7WbLz++9b7kefadOFFMb2MDDpABFXAfbcmNg//V6vwCVMrLFLjAZ+KUE69X1&#10;1RJLG878SacqN0pMOJVowOXcl1qn2pHHNAk9sdyOIXrMssZG24hnMfednhbFXHtsWRIc9rR1VP9U&#10;gzewmx127m44vnxsZo/xfT9s599NZcztzbh5BpVpzBfx//eblfrF9EkABEdm0Ks/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TqiNMkAAADeAAAADwAAAAAAAAAAAAAAAACYAgAA&#10;ZHJzL2Rvd25yZXYueG1sUEsFBgAAAAAEAAQA9QAAAI4DAAAAAA==&#10;" stroked="f">
                  <v:textbox style="mso-fit-shape-to-text:t" inset="0,0,0,0">
                    <w:txbxContent>
                      <w:p w:rsidR="00FC0D1B" w:rsidRPr="000A3E90" w:rsidRDefault="00FC0D1B" w:rsidP="00D0080B">
                        <w:pPr>
                          <w:pStyle w:val="Caption"/>
                          <w:rPr>
                            <w:noProof/>
                            <w:sz w:val="24"/>
                            <w:szCs w:val="20"/>
                          </w:rPr>
                        </w:pPr>
                        <w:bookmarkStart w:id="9" w:name="_Ref405629887"/>
                        <w:bookmarkStart w:id="10" w:name="_Toc405634126"/>
                        <w:r>
                          <w:t xml:space="preserve">Figure </w:t>
                        </w:r>
                        <w:fldSimple w:instr=" SEQ Figure \* ARABIC ">
                          <w:r>
                            <w:rPr>
                              <w:noProof/>
                            </w:rPr>
                            <w:t>2</w:t>
                          </w:r>
                        </w:fldSimple>
                        <w:bookmarkEnd w:id="9"/>
                        <w:r>
                          <w:t xml:space="preserve"> - Dreams of augmenting our senses</w:t>
                        </w:r>
                        <w:bookmarkEnd w:id="10"/>
                      </w:p>
                    </w:txbxContent>
                  </v:textbox>
                </v:shape>
                <w10:wrap type="square"/>
              </v:group>
            </w:pict>
          </mc:Fallback>
        </mc:AlternateContent>
      </w:r>
      <w:r w:rsidR="009A08A5" w:rsidRPr="00131217">
        <w:t>Executive Summary</w:t>
      </w:r>
      <w:bookmarkEnd w:id="6"/>
    </w:p>
    <w:p w:rsidR="009A08A5" w:rsidRPr="00131217" w:rsidRDefault="009A08A5" w:rsidP="009A08A5">
      <w:r w:rsidRPr="00131217">
        <w:t>Humans have dreamt for many years of going beyond our physical capabilities</w:t>
      </w:r>
      <w:r w:rsidR="00D0080B">
        <w:t xml:space="preserve"> (</w:t>
      </w:r>
      <w:r w:rsidR="00D0080B">
        <w:fldChar w:fldCharType="begin"/>
      </w:r>
      <w:r w:rsidR="00D0080B">
        <w:instrText xml:space="preserve"> REF _Ref405629865 \h </w:instrText>
      </w:r>
      <w:r w:rsidR="00D0080B">
        <w:fldChar w:fldCharType="separate"/>
      </w:r>
      <w:r w:rsidR="00580C34">
        <w:t xml:space="preserve">Figure </w:t>
      </w:r>
      <w:r w:rsidR="00580C34">
        <w:rPr>
          <w:noProof/>
        </w:rPr>
        <w:t>1</w:t>
      </w:r>
      <w:r w:rsidR="00D0080B">
        <w:fldChar w:fldCharType="end"/>
      </w:r>
      <w:r w:rsidR="00D0080B">
        <w:t>)</w:t>
      </w:r>
      <w:r w:rsidRPr="00131217">
        <w:t>. We have dreamt of flying, breathing underwater, exploring space or simply moving as fast as possible. All of these dreams have been made possible through the use of technology and our understanding of the physical world around us. We have also dreamt of augmenting our senses</w:t>
      </w:r>
      <w:r w:rsidR="00D0080B">
        <w:t xml:space="preserve"> (</w:t>
      </w:r>
      <w:r w:rsidR="00D0080B">
        <w:fldChar w:fldCharType="begin"/>
      </w:r>
      <w:r w:rsidR="00D0080B">
        <w:instrText xml:space="preserve"> REF _Ref405629887 \h </w:instrText>
      </w:r>
      <w:r w:rsidR="00D0080B">
        <w:fldChar w:fldCharType="separate"/>
      </w:r>
      <w:r w:rsidR="00580C34">
        <w:t xml:space="preserve">Figure </w:t>
      </w:r>
      <w:r w:rsidR="00580C34">
        <w:rPr>
          <w:noProof/>
        </w:rPr>
        <w:t>2</w:t>
      </w:r>
      <w:r w:rsidR="00D0080B">
        <w:fldChar w:fldCharType="end"/>
      </w:r>
      <w:r w:rsidR="00D0080B">
        <w:t>)</w:t>
      </w:r>
      <w:r w:rsidRPr="00131217">
        <w:t xml:space="preserve">. In popular culture, we create characters that are able to see through walls, feel the presence of danger, use echolocation or sense the emotional state of others. Technology has already given us the tools to make most of these dreams a reality. Furthermore, mobile technology has made it possible for humans to use sensors as a ubiquitous just-in-time source of information. This ability to </w:t>
      </w:r>
      <w:r w:rsidRPr="00131217">
        <w:lastRenderedPageBreak/>
        <w:t>access digital information from anywhere at any time is the main value of mobile devices. But interaction with mobile devices relies heavily on transmitting information visually, which demands a high level of attention from the user</w:t>
      </w:r>
      <w:r w:rsidR="00D0080B">
        <w:t xml:space="preserve"> (</w:t>
      </w:r>
      <w:r w:rsidR="00D0080B">
        <w:fldChar w:fldCharType="begin"/>
      </w:r>
      <w:r w:rsidR="00D0080B">
        <w:instrText xml:space="preserve"> REF _Ref405629966 \h </w:instrText>
      </w:r>
      <w:r w:rsidR="00D0080B">
        <w:fldChar w:fldCharType="separate"/>
      </w:r>
      <w:r w:rsidR="00580C34">
        <w:t xml:space="preserve">Figure </w:t>
      </w:r>
      <w:r w:rsidR="00580C34">
        <w:rPr>
          <w:noProof/>
        </w:rPr>
        <w:t>3</w:t>
      </w:r>
      <w:r w:rsidR="00D0080B">
        <w:fldChar w:fldCharType="end"/>
      </w:r>
      <w:r w:rsidR="00D0080B">
        <w:t>)</w:t>
      </w:r>
      <w:r w:rsidRPr="00131217">
        <w:t>.</w:t>
      </w:r>
    </w:p>
    <w:p w:rsidR="00D0080B" w:rsidRDefault="00447045" w:rsidP="00D0080B">
      <w:pPr>
        <w:keepNext/>
      </w:pPr>
      <w:r>
        <w:rPr>
          <w:noProof/>
        </w:rPr>
        <mc:AlternateContent>
          <mc:Choice Requires="wpg">
            <w:drawing>
              <wp:inline distT="0" distB="0" distL="0" distR="0" wp14:anchorId="49D28EF5" wp14:editId="2DC330BC">
                <wp:extent cx="5825490" cy="4265295"/>
                <wp:effectExtent l="38100" t="38100" r="41910" b="40005"/>
                <wp:docPr id="10269" name="Group 10269"/>
                <wp:cNvGraphicFramePr/>
                <a:graphic xmlns:a="http://schemas.openxmlformats.org/drawingml/2006/main">
                  <a:graphicData uri="http://schemas.microsoft.com/office/word/2010/wordprocessingGroup">
                    <wpg:wgp>
                      <wpg:cNvGrpSpPr/>
                      <wpg:grpSpPr>
                        <a:xfrm>
                          <a:off x="0" y="0"/>
                          <a:ext cx="5825490" cy="4265295"/>
                          <a:chOff x="0" y="0"/>
                          <a:chExt cx="5825490" cy="4265295"/>
                        </a:xfrm>
                      </wpg:grpSpPr>
                      <wpg:grpSp>
                        <wpg:cNvPr id="186" name="Group 186"/>
                        <wpg:cNvGrpSpPr/>
                        <wpg:grpSpPr>
                          <a:xfrm>
                            <a:off x="0" y="0"/>
                            <a:ext cx="5825490" cy="4265295"/>
                            <a:chOff x="0" y="0"/>
                            <a:chExt cx="5825490" cy="4265812"/>
                          </a:xfrm>
                        </wpg:grpSpPr>
                        <pic:pic xmlns:pic="http://schemas.openxmlformats.org/drawingml/2006/picture">
                          <pic:nvPicPr>
                            <pic:cNvPr id="183" name="Picture 4"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1831" t="22300" r="41713" b="45625"/>
                            <a:stretch/>
                          </pic:blipFill>
                          <pic:spPr bwMode="auto">
                            <a:xfrm>
                              <a:off x="2990850" y="0"/>
                              <a:ext cx="2834640" cy="4265810"/>
                            </a:xfrm>
                            <a:prstGeom prst="rect">
                              <a:avLst/>
                            </a:prstGeom>
                            <a:noFill/>
                            <a:ln w="28575">
                              <a:solidFill>
                                <a:schemeClr val="tx1"/>
                              </a:solidFill>
                            </a:ln>
                            <a:extLst/>
                          </pic:spPr>
                        </pic:pic>
                        <pic:pic xmlns:pic="http://schemas.openxmlformats.org/drawingml/2006/picture">
                          <pic:nvPicPr>
                            <pic:cNvPr id="184" name="Picture 3" descr="C:\Users\TitoAlfaro\Documents\GitHub\PhDThesis\Presentations\Proposal\ColoredSketches\city.jpg"/>
                            <pic:cNvPicPr>
                              <a:picLocks noChangeAspect="1"/>
                            </pic:cNvPicPr>
                          </pic:nvPicPr>
                          <pic:blipFill rotWithShape="1">
                            <a:blip r:embed="rId26" cstate="print">
                              <a:extLst>
                                <a:ext uri="{28A0092B-C50C-407E-A947-70E740481C1C}">
                                  <a14:useLocalDpi xmlns:a14="http://schemas.microsoft.com/office/drawing/2010/main" val="0"/>
                                </a:ext>
                              </a:extLst>
                            </a:blip>
                            <a:srcRect l="31818" t="32590" r="31761" b="32564"/>
                            <a:stretch/>
                          </pic:blipFill>
                          <pic:spPr bwMode="auto">
                            <a:xfrm>
                              <a:off x="0" y="2179074"/>
                              <a:ext cx="2834640" cy="2086738"/>
                            </a:xfrm>
                            <a:prstGeom prst="rect">
                              <a:avLst/>
                            </a:prstGeom>
                            <a:noFill/>
                            <a:ln w="28575">
                              <a:solidFill>
                                <a:schemeClr val="tx1"/>
                              </a:solidFill>
                            </a:ln>
                            <a:extLst/>
                          </pic:spPr>
                        </pic:pic>
                        <pic:pic xmlns:pic="http://schemas.openxmlformats.org/drawingml/2006/picture">
                          <pic:nvPicPr>
                            <pic:cNvPr id="185" name="Picture 2" descr="C:\Users\TitoAlfaro\Documents\GitHub\PhDThesis\Presentations\Proposal\ColoredSketches\nature.jpg"/>
                            <pic:cNvPicPr>
                              <a:picLocks noChangeAspect="1"/>
                            </pic:cNvPicPr>
                          </pic:nvPicPr>
                          <pic:blipFill rotWithShape="1">
                            <a:blip r:embed="rId27" cstate="print">
                              <a:extLst>
                                <a:ext uri="{28A0092B-C50C-407E-A947-70E740481C1C}">
                                  <a14:useLocalDpi xmlns:a14="http://schemas.microsoft.com/office/drawing/2010/main" val="0"/>
                                </a:ext>
                              </a:extLst>
                            </a:blip>
                            <a:srcRect l="31584" t="22393" r="25059" b="36250"/>
                            <a:stretch/>
                          </pic:blipFill>
                          <pic:spPr bwMode="auto">
                            <a:xfrm>
                              <a:off x="0" y="0"/>
                              <a:ext cx="2834640" cy="2077505"/>
                            </a:xfrm>
                            <a:prstGeom prst="rect">
                              <a:avLst/>
                            </a:prstGeom>
                            <a:noFill/>
                            <a:ln w="28575">
                              <a:solidFill>
                                <a:schemeClr val="tx1"/>
                              </a:solidFill>
                            </a:ln>
                            <a:extLst/>
                          </pic:spPr>
                        </pic:pic>
                        <wps:wsp>
                          <wps:cNvPr id="176" name="TextBox 9"/>
                          <wps:cNvSpPr txBox="1"/>
                          <wps:spPr>
                            <a:xfrm>
                              <a:off x="3095625" y="114301"/>
                              <a:ext cx="1600200" cy="228600"/>
                            </a:xfrm>
                            <a:prstGeom prst="rect">
                              <a:avLst/>
                            </a:prstGeom>
                            <a:solidFill>
                              <a:schemeClr val="bg1"/>
                            </a:solidFill>
                            <a:ln w="19050">
                              <a:solidFill>
                                <a:schemeClr val="tx1"/>
                              </a:solidFill>
                            </a:ln>
                          </wps:spPr>
                          <wps:txbx>
                            <w:txbxContent>
                              <w:p w:rsidR="00FC0D1B" w:rsidRDefault="00FC0D1B" w:rsidP="00DB379A">
                                <w:pPr>
                                  <w:pStyle w:val="CartoonNormal"/>
                                </w:pPr>
                                <w:r>
                                  <w:rPr>
                                    <w:lang w:val="es-US"/>
                                  </w:rPr>
                                  <w:t xml:space="preserve">Mobile </w:t>
                                </w:r>
                                <w:r>
                                  <w:t>device</w:t>
                                </w:r>
                                <w:r>
                                  <w:rPr>
                                    <w:lang w:val="es-US"/>
                                  </w:rPr>
                                  <w:t xml:space="preserve"> </w:t>
                                </w:r>
                                <w:r>
                                  <w:t>translates</w:t>
                                </w:r>
                              </w:p>
                            </w:txbxContent>
                          </wps:txbx>
                          <wps:bodyPr wrap="square" rtlCol="0">
                            <a:noAutofit/>
                          </wps:bodyPr>
                        </wps:wsp>
                        <wps:wsp>
                          <wps:cNvPr id="177" name="TextBox 7"/>
                          <wps:cNvSpPr txBox="1"/>
                          <wps:spPr>
                            <a:xfrm>
                              <a:off x="57150" y="2314576"/>
                              <a:ext cx="885825" cy="202590"/>
                            </a:xfrm>
                            <a:prstGeom prst="rect">
                              <a:avLst/>
                            </a:prstGeom>
                            <a:solidFill>
                              <a:schemeClr val="bg1"/>
                            </a:solidFill>
                            <a:ln w="19050">
                              <a:solidFill>
                                <a:schemeClr val="tx1"/>
                              </a:solidFill>
                            </a:ln>
                          </wps:spPr>
                          <wps:txbx>
                            <w:txbxContent>
                              <w:p w:rsidR="00FC0D1B" w:rsidRDefault="00FC0D1B" w:rsidP="00DB379A">
                                <w:pPr>
                                  <w:pStyle w:val="CartoonNormal"/>
                                </w:pPr>
                                <w:r>
                                  <w:rPr>
                                    <w:lang w:val="es-US"/>
                                  </w:rPr>
                                  <w:t xml:space="preserve">Human </w:t>
                                </w:r>
                                <w:r>
                                  <w:t>Made</w:t>
                                </w:r>
                              </w:p>
                            </w:txbxContent>
                          </wps:txbx>
                          <wps:bodyPr wrap="square" rtlCol="0">
                            <a:spAutoFit/>
                          </wps:bodyPr>
                        </wps:wsp>
                        <wps:wsp>
                          <wps:cNvPr id="181" name="TextBox 5"/>
                          <wps:cNvSpPr txBox="1"/>
                          <wps:spPr>
                            <a:xfrm>
                              <a:off x="57150" y="114300"/>
                              <a:ext cx="733425" cy="343535"/>
                            </a:xfrm>
                            <a:prstGeom prst="rect">
                              <a:avLst/>
                            </a:prstGeom>
                            <a:solidFill>
                              <a:schemeClr val="bg1"/>
                            </a:solidFill>
                            <a:ln w="19050">
                              <a:solidFill>
                                <a:schemeClr val="tx1"/>
                              </a:solidFill>
                            </a:ln>
                          </wps:spPr>
                          <wps:txbx>
                            <w:txbxContent>
                              <w:p w:rsidR="00FC0D1B" w:rsidRDefault="00FC0D1B" w:rsidP="00DB379A">
                                <w:pPr>
                                  <w:pStyle w:val="CartoonNormal"/>
                                </w:pPr>
                                <w:r>
                                  <w:t>Nature signals</w:t>
                                </w:r>
                              </w:p>
                            </w:txbxContent>
                          </wps:txbx>
                          <wps:bodyPr wrap="square" rtlCol="0">
                            <a:noAutofit/>
                          </wps:bodyPr>
                        </wps:wsp>
                      </wpg:grpSp>
                      <wps:wsp>
                        <wps:cNvPr id="187" name="Curved Down Arrow 187"/>
                        <wps:cNvSpPr/>
                        <wps:spPr>
                          <a:xfrm rot="1042220">
                            <a:off x="2574234" y="1659835"/>
                            <a:ext cx="1146175" cy="369570"/>
                          </a:xfrm>
                          <a:prstGeom prst="curvedDownArrow">
                            <a:avLst>
                              <a:gd name="adj1" fmla="val 25000"/>
                              <a:gd name="adj2" fmla="val 50000"/>
                              <a:gd name="adj3" fmla="val 59449"/>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Curved Down Arrow 188"/>
                        <wps:cNvSpPr/>
                        <wps:spPr>
                          <a:xfrm rot="9452718" flipH="1">
                            <a:off x="2514600" y="2663687"/>
                            <a:ext cx="1420664" cy="566048"/>
                          </a:xfrm>
                          <a:prstGeom prst="curvedDownArrow">
                            <a:avLst>
                              <a:gd name="adj1" fmla="val 22896"/>
                              <a:gd name="adj2" fmla="val 50000"/>
                              <a:gd name="adj3" fmla="val 53627"/>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 name="Striped Right Arrow 190"/>
                        <wps:cNvSpPr/>
                        <wps:spPr>
                          <a:xfrm rot="17536179">
                            <a:off x="3513483" y="1595230"/>
                            <a:ext cx="995680" cy="386080"/>
                          </a:xfrm>
                          <a:prstGeom prst="stripedRightArrow">
                            <a:avLst>
                              <a:gd name="adj1" fmla="val 37170"/>
                              <a:gd name="adj2" fmla="val 6637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10269" o:spid="_x0000_s1046" style="width:458.7pt;height:335.85pt;mso-position-horizontal-relative:char;mso-position-vertical-relative:line" coordsize="58254,426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7E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H/2VBLAwQKAAAAAAAAACEATJ36exLfAQAS3wEAFQAAAGRycy9tZWRpYS9pbWFnZTIu&#10;anBlZ//Y/+AAEEpGSUYAAQEBANwA3AAA/9sAQwACAQEBAQECAQEBAgICAgIEAwICAgIFBAQDBAYF&#10;BgYGBQYGBgcJCAYHCQcGBggLCAkKCgoKCgYICwwLCgwJCgoK/9sAQwECAgICAgIFAwMFCgcGBwoK&#10;CgoKCgoKCgoKCgoKCgoKCgoKCgoKCgoKCgoKCgoKCgoKCgoKCgoKCgoKCgoKCgoK/8AAEQgFoAdP&#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Q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Q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">
                <v:group id="Group 186" o:spid="_x0000_s1047" style="position:absolute;width:58254;height:42652" coordsize="58254,426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shape id="Picture 4" o:spid="_x0000_s1048" type="#_x0000_t75" style="position:absolute;left:29908;width:28346;height:426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aJWDCAAAA3AAAAA8AAABkcnMvZG93bnJldi54bWxET01rwkAQvRf6H5YpeKsbI1SJriKCIh40&#10;TdXzkB2TYHY2Zrea/vuuIHibx/uc6bwztbhR6yrLCgb9CARxbnXFhYLDz+pzDMJ5ZI21ZVLwRw7m&#10;s/e3KSba3vmbbpkvRAhhl6CC0vsmkdLlJRl0fdsQB+5sW4M+wLaQusV7CDe1jKPoSxqsODSU2NCy&#10;pPyS/RoFdn0srvko3cbbfZ0Nd+lpl8ZGqd5Ht5iA8NT5l/jp3ugwfzyExzPhAjn7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2iVgwgAAANwAAAAPAAAAAAAAAAAAAAAAAJ8C&#10;AABkcnMvZG93bnJldi54bWxQSwUGAAAAAAQABAD3AAAAjgMAAAAA&#10;" stroked="t" strokecolor="black [3213]" strokeweight="2.25pt">
                    <v:imagedata r:id="rId28" o:title="CheckingPhone" croptop="14615f" cropbottom="29901f" cropleft="27414f" cropright="27337f"/>
                    <v:path arrowok="t"/>
                  </v:shape>
                  <v:shape id="Picture 3" o:spid="_x0000_s1049" type="#_x0000_t75" style="position:absolute;top:21790;width:28346;height:208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OtfnEAAAA3AAAAA8AAABkcnMvZG93bnJldi54bWxET01rwkAQvRf8D8sIXopuKqVIdBWtKJ7a&#10;qjnobchOssHsbMyumv77bqHQ2zze58wWna3FnVpfOVbwMkpAEOdOV1wqyI6b4QSED8gaa8ek4Js8&#10;LOa9pxmm2j14T/dDKEUMYZ+iAhNCk0rpc0MW/cg1xJErXGsxRNiWUrf4iOG2luMkeZMWK44NBht6&#10;N5RfDjer4MOdijJbbZfXk/k6j7NrsV8/fyo16HfLKYhAXfgX/7l3Os6fvMLvM/ECOf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wOtfnEAAAA3AAAAA8AAAAAAAAAAAAAAAAA&#10;nwIAAGRycy9kb3ducmV2LnhtbFBLBQYAAAAABAAEAPcAAACQAwAAAAA=&#10;" stroked="t" strokecolor="black [3213]" strokeweight="2.25pt">
                    <v:imagedata r:id="rId29" o:title="city" croptop="21358f" cropbottom="21341f" cropleft="20852f" cropright="20815f"/>
                    <v:path arrowok="t"/>
                  </v:shape>
                  <v:shape id="Picture 2" o:spid="_x0000_s1050" type="#_x0000_t75" style="position:absolute;width:28346;height:20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gZNrCAAAA3AAAAA8AAABkcnMvZG93bnJldi54bWxET91KwzAUvhd8h3AEb2RL55jrumVDFGGX&#10;Wn2As+asLTYnIYlNfXszGHh3Pr7fsztMZhAj+dBbVrCYFyCIG6t7bhV8fb7NShAhImscLJOCXwpw&#10;2N/e7LDSNvEHjXVsRQ7hUKGCLkZXSRmajgyGuXXEmTtbbzBm6FupPaYcbgb5WBRP0mDPuaFDRy8d&#10;Nd/1j1GwrE8uPZSje+/9ZrVevKZxaJNS93fT8xZEpCn+i6/uo87zyxVcnskXyP0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IGTawgAAANwAAAAPAAAAAAAAAAAAAAAAAJ8C&#10;AABkcnMvZG93bnJldi54bWxQSwUGAAAAAAQABAD3AAAAjgMAAAAA&#10;" stroked="t" strokecolor="black [3213]" strokeweight="2.25pt">
                    <v:imagedata r:id="rId30" o:title="nature" croptop="14675f" cropbottom="23757f" cropleft="20699f" cropright="16423f"/>
                    <v:path arrowok="t"/>
                  </v:shape>
                  <v:shape id="TextBox 9" o:spid="_x0000_s1051" type="#_x0000_t202" style="position:absolute;left:30956;top:1143;width:16002;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0dKsIA&#10;AADcAAAADwAAAGRycy9kb3ducmV2LnhtbERPS4vCMBC+C/6HMMLeNHUPKl2jiCK7By8+WOhtSMa2&#10;tJnUJqtdf70RBG/z8T1nvuxsLa7U+tKxgvEoAUGsnSk5V3A6boczED4gG6wdk4J/8rBc9HtzTI27&#10;8Z6uh5CLGMI+RQVFCE0qpdcFWfQj1xBH7uxaiyHCNpemxVsMt7X8TJKJtFhybCiwoXVBujr8WQXZ&#10;kTbf1Tq7rKo96ns51r9O75T6GHSrLxCBuvAWv9w/Js6fTu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3R0qwgAAANwAAAAPAAAAAAAAAAAAAAAAAJgCAABkcnMvZG93&#10;bnJldi54bWxQSwUGAAAAAAQABAD1AAAAhwMAAAAA&#10;" fillcolor="white [3212]" strokecolor="black [3213]" strokeweight="1.5pt">
                    <v:textbox>
                      <w:txbxContent>
                        <w:p w:rsidR="00FC0D1B" w:rsidRDefault="00FC0D1B" w:rsidP="00DB379A">
                          <w:pPr>
                            <w:pStyle w:val="CartoonNormal"/>
                          </w:pPr>
                          <w:r>
                            <w:rPr>
                              <w:lang w:val="es-US"/>
                            </w:rPr>
                            <w:t xml:space="preserve">Mobile </w:t>
                          </w:r>
                          <w:r>
                            <w:t>device</w:t>
                          </w:r>
                          <w:r>
                            <w:rPr>
                              <w:lang w:val="es-US"/>
                            </w:rPr>
                            <w:t xml:space="preserve"> </w:t>
                          </w:r>
                          <w:r>
                            <w:t>translates</w:t>
                          </w:r>
                        </w:p>
                      </w:txbxContent>
                    </v:textbox>
                  </v:shape>
                  <v:shape id="TextBox 7" o:spid="_x0000_s1052" type="#_x0000_t202" style="position:absolute;left:571;top:23145;width:8858;height:20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aN2MIA&#10;AADcAAAADwAAAGRycy9kb3ducmV2LnhtbERPTWsCMRC9F/ofwhR6EU3qwZXVKCIUerRrtT0Om3Gz&#10;uJmsm3Td9tcbodDbPN7nLNeDa0RPXag9a3iZKBDEpTc1Vxo+9q/jOYgQkQ02nknDDwVYrx4flpgb&#10;f+V36otYiRTCIUcNNsY2lzKUlhyGiW+JE3fyncOYYFdJ0+E1hbtGTpWaSYc1pwaLLW0tlefi22lQ&#10;l69DP8Ijfm52Xu2K35GdZqT189OwWYCINMR/8Z/7zaT5WQb3Z9IFc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to3YwgAAANwAAAAPAAAAAAAAAAAAAAAAAJgCAABkcnMvZG93&#10;bnJldi54bWxQSwUGAAAAAAQABAD1AAAAhwMAAAAA&#10;" fillcolor="white [3212]" strokecolor="black [3213]" strokeweight="1.5pt">
                    <v:textbox style="mso-fit-shape-to-text:t">
                      <w:txbxContent>
                        <w:p w:rsidR="00FC0D1B" w:rsidRDefault="00FC0D1B" w:rsidP="00DB379A">
                          <w:pPr>
                            <w:pStyle w:val="CartoonNormal"/>
                          </w:pPr>
                          <w:r>
                            <w:rPr>
                              <w:lang w:val="es-US"/>
                            </w:rPr>
                            <w:t xml:space="preserve">Human </w:t>
                          </w:r>
                          <w:r>
                            <w:t>Made</w:t>
                          </w:r>
                        </w:p>
                      </w:txbxContent>
                    </v:textbox>
                  </v:shape>
                  <v:shape id="TextBox 5" o:spid="_x0000_s1053" type="#_x0000_t202" style="position:absolute;left:571;top:1143;width:7334;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1ecMA&#10;AADcAAAADwAAAGRycy9kb3ducmV2LnhtbERPPWvDMBDdC/kP4gLdatkZSnCthJBS0qGLnVDwdkhX&#10;29g6uZaauPn1UaGQ7R7v84rtbAdxpsl3jhVkSQqCWDvTcaPgdHx7WoPwAdng4JgU/JKH7WbxUGBu&#10;3IVLOlehETGEfY4K2hDGXEqvW7LoEzcSR+7LTRZDhFMjzYSXGG4HuUrTZ2mx49jQ4kj7lnRf/VgF&#10;9ZFeD/2+/t71Jeprl+lPpz+UelzOuxcQgeZwF/+7302cv87g75l4gd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H1ecMAAADcAAAADwAAAAAAAAAAAAAAAACYAgAAZHJzL2Rv&#10;d25yZXYueG1sUEsFBgAAAAAEAAQA9QAAAIgDAAAAAA==&#10;" fillcolor="white [3212]" strokecolor="black [3213]" strokeweight="1.5pt">
                    <v:textbox>
                      <w:txbxContent>
                        <w:p w:rsidR="00FC0D1B" w:rsidRDefault="00FC0D1B" w:rsidP="00DB379A">
                          <w:pPr>
                            <w:pStyle w:val="CartoonNormal"/>
                          </w:pPr>
                          <w:r>
                            <w:t>Nature signals</w:t>
                          </w:r>
                        </w:p>
                      </w:txbxContent>
                    </v:textbox>
                  </v:shape>
                </v:group>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187" o:spid="_x0000_s1054" type="#_x0000_t105" style="position:absolute;left:25742;top:16598;width:11462;height:3696;rotation:113838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yjIMUA&#10;AADcAAAADwAAAGRycy9kb3ducmV2LnhtbESPT2vCQBDF70K/wzJCb2YTD1ZSVzEWoZeCf0rOQ3aa&#10;Tc3Ohuxq0m/vFgRvM7z3fvNmtRltK27U+8axgixJQRBXTjdcK/g+72dLED4ga2wdk4I/8rBZv0xW&#10;mGs38JFup1CLCGGfowITQpdL6StDFn3iOuKo/bjeYohrX0vd4xDhtpXzNF1Iiw3HCwY72hmqLqer&#10;jZQ2mxdlcSyLrBvc13b3IQ+LX6Vep+P2HUSgMTzNj/SnjvWXb/D/TJx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7KMgxQAAANwAAAAPAAAAAAAAAAAAAAAAAJgCAABkcnMv&#10;ZG93bnJldi54bWxQSwUGAAAAAAQABAD1AAAAigMAAAAA&#10;" adj="18118,20730,8759" fillcolor="#4f81bd [3204]" strokecolor="#243f60 [1604]" strokeweight="2pt"/>
                <v:shape id="Curved Down Arrow 188" o:spid="_x0000_s1055" type="#_x0000_t105" style="position:absolute;left:25146;top:26636;width:14206;height:5661;rotation:-10324889fd;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0Sb8QA&#10;AADcAAAADwAAAGRycy9kb3ducmV2LnhtbESPQWvCQBCF70L/wzIFb7qxSiqpq0hR6U20Ba/T7JgN&#10;zc6G7Krx33cOgrcZ3pv3vlmset+oK3WxDmxgMs5AEZfB1lwZ+PnejuagYkK22AQmA3eKsFq+DBZY&#10;2HDjA12PqVISwrFAAy6lttA6lo48xnFoiUU7h85jkrWrtO3wJuG+0W9ZlmuPNUuDw5Y+HZV/x4s3&#10;MFtP8tPvfoMnt6vP/XuG++00N2b42q8/QCXq09P8uP6ygj8XWnlGJ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tEm/EAAAA3AAAAA8AAAAAAAAAAAAAAAAAmAIAAGRycy9k&#10;b3ducmV2LnhtbFBLBQYAAAAABAAEAPUAAACJAwAAAAA=&#10;" adj="17297,20434,10017" fillcolor="#4f81bd [3204]" strokecolor="#243f60 [1604]" strokeweight="2pt"/>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190" o:spid="_x0000_s1056" type="#_x0000_t93" style="position:absolute;left:35134;top:15952;width:9957;height:3861;rotation:-443877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8oD8YA&#10;AADcAAAADwAAAGRycy9kb3ducmV2LnhtbESPT2vCQBDF74V+h2UKvelGS4tGVylCqRQP9S8eh+yY&#10;RLOzIbuN8ds7B6G3Gd6b934znXeuUi01ofRsYNBPQBFn3pacG9htv3ojUCEiW6w8k4EbBZjPnp+m&#10;mFp/5TW1m5grCeGQooEixjrVOmQFOQx9XxOLdvKNwyhrk2vb4FXCXaWHSfKhHZYsDQXWtCgou2z+&#10;nIHFcXn7fr+8DfXP6jDg33Nb4V4b8/rSfU5AReriv/lxvbSCPxZ8eUYm0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t8oD8YAAADcAAAADwAAAAAAAAAAAAAAAACYAgAAZHJz&#10;L2Rvd25yZXYueG1sUEsFBgAAAAAEAAQA9QAAAIsDAAAAAA==&#10;" adj="16041,6786" fillcolor="#4f81bd [3204]" strokecolor="#243f60 [1604]" strokeweight="2pt"/>
                <w10:anchorlock/>
              </v:group>
            </w:pict>
          </mc:Fallback>
        </mc:AlternateContent>
      </w:r>
    </w:p>
    <w:p w:rsidR="00447045" w:rsidRDefault="00D0080B" w:rsidP="00D0080B">
      <w:pPr>
        <w:pStyle w:val="Caption"/>
      </w:pPr>
      <w:bookmarkStart w:id="11" w:name="_Ref405629966"/>
      <w:bookmarkStart w:id="12" w:name="_Toc405634127"/>
      <w:r>
        <w:t xml:space="preserve">Figure </w:t>
      </w:r>
      <w:fldSimple w:instr=" SEQ Figure \* ARABIC ">
        <w:r w:rsidR="00997C17">
          <w:rPr>
            <w:noProof/>
          </w:rPr>
          <w:t>3</w:t>
        </w:r>
      </w:fldSimple>
      <w:bookmarkEnd w:id="11"/>
      <w:r w:rsidR="008D73ED">
        <w:t xml:space="preserve"> - Mo</w:t>
      </w:r>
      <w:r>
        <w:t>bile technology is the translator of the natural and artificial world</w:t>
      </w:r>
      <w:bookmarkEnd w:id="12"/>
    </w:p>
    <w:p w:rsidR="009A08A5" w:rsidRPr="00131217" w:rsidRDefault="009A08A5" w:rsidP="009A08A5">
      <w:r w:rsidRPr="00131217">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Pr="00131217" w:rsidRDefault="009A08A5" w:rsidP="00045F88">
      <w:r w:rsidRPr="00131217">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stimulation as a new sense. Instead of giving the users an absolute value of the information being detected, the users will feel this translation on their </w:t>
      </w:r>
      <w:r w:rsidRPr="00131217">
        <w:lastRenderedPageBreak/>
        <w:t>bodies. This will allow each user to find a personal meaning for the information that they are experiencing and interpret it in a unique way. By spreading out the interaction across more senses, the experience will feel more natural and thus allow the users to more easily divide their attention between concurrent tasks. Thus, Digital Synesthesia creates a richer, more immersive experience.</w:t>
      </w:r>
    </w:p>
    <w:p w:rsidR="009A08A5" w:rsidRPr="00131217" w:rsidRDefault="009A08A5" w:rsidP="009A08A5">
      <w:r w:rsidRPr="00131217">
        <w:t>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understand our environment through our senses, having new sensory experiences will grant users a richer understanding of the world as they explore their new sensory capabilities.</w:t>
      </w:r>
    </w:p>
    <w:p w:rsidR="009A08A5" w:rsidRPr="00131217" w:rsidRDefault="009A08A5" w:rsidP="009A08A5">
      <w:r w:rsidRPr="00131217">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Pr="00131217" w:rsidRDefault="009A08A5" w:rsidP="009A08A5">
      <w:pPr>
        <w:pStyle w:val="Heading3"/>
      </w:pPr>
      <w:bookmarkStart w:id="13" w:name="_Toc405796813"/>
      <w:r w:rsidRPr="00131217">
        <w:t>Future Projection</w:t>
      </w:r>
      <w:bookmarkEnd w:id="13"/>
    </w:p>
    <w:p w:rsidR="009A08A5" w:rsidRPr="00131217" w:rsidRDefault="009A08A5" w:rsidP="009A08A5">
      <w:r w:rsidRPr="00131217">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Pr="00131217" w:rsidRDefault="00760EC0">
      <w:r w:rsidRPr="00131217">
        <w:br w:type="page"/>
      </w:r>
    </w:p>
    <w:p w:rsidR="00012AF7" w:rsidRPr="00131217" w:rsidRDefault="00012AF7" w:rsidP="00BB7A2B">
      <w:pPr>
        <w:pStyle w:val="Heading1"/>
      </w:pPr>
      <w:bookmarkStart w:id="14" w:name="_Toc405796814"/>
      <w:r w:rsidRPr="00131217">
        <w:lastRenderedPageBreak/>
        <w:t>Abstract</w:t>
      </w:r>
      <w:bookmarkEnd w:id="14"/>
    </w:p>
    <w:p w:rsidR="002D39A7" w:rsidRPr="00131217" w:rsidRDefault="002D39A7" w:rsidP="008C17B4">
      <w:r w:rsidRPr="00131217">
        <w:t xml:space="preserve">Digital Synesthesia is the concept of using sensors and mobile technology to create a user experience that mimics the way people use their senses and enables the perception of information that is outside of our sensory spectrum. Modern technology already offers the ability to detect this information, but what has not been achieved is </w:t>
      </w:r>
      <w:r w:rsidR="0043373A" w:rsidRPr="00131217">
        <w:t>a</w:t>
      </w:r>
      <w:r w:rsidRPr="00131217">
        <w:t xml:space="preserve"> way for our brains and body to incorporate this new information as a part of our sensory tool-belt. Then we can truly begin to understand our surrounding world in a new and undiscovered way. </w:t>
      </w:r>
    </w:p>
    <w:p w:rsidR="008C17B4" w:rsidRPr="00131217" w:rsidRDefault="008C17B4" w:rsidP="008C17B4">
      <w:r w:rsidRPr="00131217">
        <w:t xml:space="preserve">The vision of Digital Synesthesia is to </w:t>
      </w:r>
      <w:r w:rsidR="0043373A" w:rsidRPr="00131217">
        <w:t>help</w:t>
      </w:r>
      <w:r w:rsidRPr="00131217">
        <w:t xml:space="preserve"> the </w:t>
      </w:r>
      <w:r w:rsidR="00E5298D" w:rsidRPr="00131217">
        <w:t xml:space="preserve">current </w:t>
      </w:r>
      <w:r w:rsidRPr="00131217">
        <w:t xml:space="preserve">idea of Human-Computer Interfacing </w:t>
      </w:r>
      <w:r w:rsidR="00E5298D" w:rsidRPr="00131217">
        <w:t>evolve</w:t>
      </w:r>
      <w:r w:rsidRPr="00131217">
        <w:t xml:space="preserve"> so that it gives way for a new Human-</w:t>
      </w:r>
      <w:r w:rsidR="00195B3F" w:rsidRPr="00131217">
        <w:t>Environment</w:t>
      </w:r>
      <w:r w:rsidRPr="00131217">
        <w:t xml:space="preserve"> Inte</w:t>
      </w:r>
      <w:r w:rsidR="002D39A7" w:rsidRPr="00131217">
        <w:t xml:space="preserve">rfacing. Digital Synesthesia </w:t>
      </w:r>
      <w:r w:rsidRPr="00131217">
        <w:t>aim</w:t>
      </w:r>
      <w:r w:rsidR="002D39A7" w:rsidRPr="00131217">
        <w:t>s</w:t>
      </w:r>
      <w:r w:rsidRPr="00131217">
        <w:t xml:space="preserve"> </w:t>
      </w:r>
      <w:r w:rsidR="0043373A" w:rsidRPr="00131217">
        <w:t xml:space="preserve">to </w:t>
      </w:r>
      <w:r w:rsidR="002D39A7" w:rsidRPr="00131217">
        <w:t>keep</w:t>
      </w:r>
      <w:r w:rsidRPr="00131217">
        <w:t xml:space="preserve"> our mobile </w:t>
      </w:r>
      <w:r w:rsidR="002D39A7" w:rsidRPr="00131217">
        <w:t>devices</w:t>
      </w:r>
      <w:r w:rsidRPr="00131217">
        <w:t xml:space="preserve"> in our pockets </w:t>
      </w:r>
      <w:r w:rsidR="002D39A7" w:rsidRPr="00131217">
        <w:t>while</w:t>
      </w:r>
      <w:r w:rsidRPr="00131217">
        <w:t xml:space="preserve"> allow</w:t>
      </w:r>
      <w:r w:rsidR="002D39A7" w:rsidRPr="00131217">
        <w:t>ing</w:t>
      </w:r>
      <w:r w:rsidRPr="00131217">
        <w:t xml:space="preserve"> us to experience the world by sensing information outside of our sensory capabilities. </w:t>
      </w:r>
    </w:p>
    <w:p w:rsidR="00513878" w:rsidRPr="00131217" w:rsidRDefault="00382723" w:rsidP="00513878">
      <w:r w:rsidRPr="00131217">
        <w:t>The system will not only collect data through sensors</w:t>
      </w:r>
      <w:r w:rsidR="002D39A7" w:rsidRPr="00131217">
        <w:t>,</w:t>
      </w:r>
      <w:r w:rsidRPr="00131217">
        <w:t xml:space="preserve"> but </w:t>
      </w:r>
      <w:r w:rsidR="002D39A7" w:rsidRPr="00131217">
        <w:t xml:space="preserve">also </w:t>
      </w:r>
      <w:r w:rsidRPr="00131217">
        <w:t xml:space="preserve">find the best way to pass the information to the body while </w:t>
      </w:r>
      <w:r w:rsidR="002D39A7" w:rsidRPr="00131217">
        <w:t>bypassing</w:t>
      </w:r>
      <w:r w:rsidRPr="00131217">
        <w:t xml:space="preserve"> visual and auditory channels. This way</w:t>
      </w:r>
      <w:r w:rsidR="002D39A7" w:rsidRPr="00131217">
        <w:t>,</w:t>
      </w:r>
      <w:r w:rsidRPr="00131217">
        <w:t xml:space="preserve"> the brain will be able to </w:t>
      </w:r>
      <w:r w:rsidR="002D39A7" w:rsidRPr="00131217">
        <w:t>interpret</w:t>
      </w:r>
      <w:r w:rsidRPr="00131217">
        <w:t xml:space="preserve"> the new information without shifting or dividing attention from the current task.</w:t>
      </w:r>
      <w:r w:rsidR="00513878" w:rsidRPr="00131217">
        <w:br w:type="page"/>
      </w:r>
    </w:p>
    <w:p w:rsidR="00D0080B" w:rsidRDefault="00357731" w:rsidP="00D0080B">
      <w:pPr>
        <w:keepNext/>
        <w:jc w:val="center"/>
      </w:pPr>
      <w:r>
        <w:rPr>
          <w:noProof/>
        </w:rPr>
        <w:lastRenderedPageBreak/>
        <w:drawing>
          <wp:inline distT="0" distB="0" distL="0" distR="0" wp14:anchorId="0C042EFA" wp14:editId="178AEF96">
            <wp:extent cx="4572000" cy="4572000"/>
            <wp:effectExtent l="38100" t="38100" r="38100" b="3810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SynPLDB01.jpg"/>
                    <pic:cNvPicPr/>
                  </pic:nvPicPr>
                  <pic:blipFill>
                    <a:blip r:embed="rId31">
                      <a:extLst>
                        <a:ext uri="{28A0092B-C50C-407E-A947-70E740481C1C}">
                          <a14:useLocalDpi xmlns:a14="http://schemas.microsoft.com/office/drawing/2010/main" val="0"/>
                        </a:ext>
                      </a:extLst>
                    </a:blip>
                    <a:stretch>
                      <a:fillRect/>
                    </a:stretch>
                  </pic:blipFill>
                  <pic:spPr>
                    <a:xfrm>
                      <a:off x="0" y="0"/>
                      <a:ext cx="4572000" cy="4572000"/>
                    </a:xfrm>
                    <a:prstGeom prst="rect">
                      <a:avLst/>
                    </a:prstGeom>
                    <a:ln w="28575">
                      <a:solidFill>
                        <a:schemeClr val="tx1"/>
                      </a:solidFill>
                    </a:ln>
                  </pic:spPr>
                </pic:pic>
              </a:graphicData>
            </a:graphic>
          </wp:inline>
        </w:drawing>
      </w:r>
    </w:p>
    <w:p w:rsidR="00357731" w:rsidRDefault="00D0080B" w:rsidP="00D0080B">
      <w:pPr>
        <w:pStyle w:val="Caption"/>
        <w:jc w:val="center"/>
      </w:pPr>
      <w:bookmarkStart w:id="15" w:name="_Toc405634128"/>
      <w:r>
        <w:t xml:space="preserve">Figure </w:t>
      </w:r>
      <w:fldSimple w:instr=" SEQ Figure \* ARABIC ">
        <w:r w:rsidR="00997C17">
          <w:rPr>
            <w:noProof/>
          </w:rPr>
          <w:t>4</w:t>
        </w:r>
      </w:fldSimple>
      <w:r>
        <w:t xml:space="preserve"> - Temperature sensing head-band</w:t>
      </w:r>
      <w:bookmarkEnd w:id="15"/>
    </w:p>
    <w:p w:rsidR="00760EC0" w:rsidRPr="00131217" w:rsidRDefault="00760EC0" w:rsidP="00357731">
      <w:pPr>
        <w:pStyle w:val="Heading1"/>
      </w:pPr>
      <w:bookmarkStart w:id="16" w:name="_Toc405796815"/>
      <w:r w:rsidRPr="00131217">
        <w:t>Introduction</w:t>
      </w:r>
      <w:bookmarkEnd w:id="16"/>
    </w:p>
    <w:p w:rsidR="00760EC0" w:rsidRPr="00131217" w:rsidRDefault="00760EC0" w:rsidP="00760EC0">
      <w:r w:rsidRPr="00131217">
        <w:t xml:space="preserve">In his theory of the Umwelt </w:t>
      </w:r>
      <w:r w:rsidR="006A79C3">
        <w:fldChar w:fldCharType="begin" w:fldLock="1"/>
      </w:r>
      <w:r w:rsidR="00E70D0F">
        <w:instrText>ADDIN CSL_CITATION { "citationItems" : [ { "id" : "ITEM-1", "itemData" : { "ISBN" : "&lt;a class=\"libx-autolink\" href=\"http://library.mit.edu/F?func=find-b&amp;amp;sourceid=libxmit&amp;amp;local_base=mit01pub&amp;amp;find_code=ISSN&amp;amp;request=0816659001\"&gt;0816659001&lt;/a&gt;",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6b5d22c2-f4bd-4d07-84b8-f06caf71803d" ] } ], "mendeley" : { "formattedCitation" : "(Uexkull 2010)", "plainTextFormattedCitation" : "(Uexkull 2010)", "previouslyFormattedCitation" : "(Uexkull 2010)" }, "properties" : { "noteIndex" : 0 }, "schema" : "https://github.com/citation-style-language/schema/raw/master/csl-citation.json" }</w:instrText>
      </w:r>
      <w:r w:rsidR="006A79C3">
        <w:fldChar w:fldCharType="separate"/>
      </w:r>
      <w:r w:rsidR="006A79C3" w:rsidRPr="006A79C3">
        <w:rPr>
          <w:noProof/>
        </w:rPr>
        <w:t>(Uexkull 2010)</w:t>
      </w:r>
      <w:r w:rsidR="006A79C3">
        <w:fldChar w:fldCharType="end"/>
      </w:r>
      <w:r w:rsidR="00E907D0">
        <w:t xml:space="preserve">, </w:t>
      </w:r>
      <w:r w:rsidRPr="00131217">
        <w:t xml:space="preserve">author </w:t>
      </w:r>
      <w:proofErr w:type="spellStart"/>
      <w:r w:rsidRPr="00131217">
        <w:t>Jakob</w:t>
      </w:r>
      <w:proofErr w:type="spellEnd"/>
      <w:r w:rsidRPr="00131217">
        <w:t xml:space="preserve"> von </w:t>
      </w:r>
      <w:proofErr w:type="spellStart"/>
      <w:r w:rsidRPr="00131217">
        <w:t>Uexküll</w:t>
      </w:r>
      <w:proofErr w:type="spellEnd"/>
      <w:r w:rsidRPr="00131217">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A90BCA" w:rsidRDefault="00EB74D7" w:rsidP="00760EC0">
      <w:r w:rsidRPr="00131217">
        <w:lastRenderedPageBreak/>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90BCA" w:rsidRDefault="00A90BCA" w:rsidP="00A90BCA">
      <w:r>
        <w:br w:type="page"/>
      </w:r>
    </w:p>
    <w:p w:rsidR="00447045" w:rsidRDefault="00045F88" w:rsidP="00447045">
      <w:pPr>
        <w:keepNext/>
      </w:pPr>
      <w:r>
        <w:rPr>
          <w:noProof/>
        </w:rPr>
        <w:lastRenderedPageBreak/>
        <mc:AlternateContent>
          <mc:Choice Requires="wpg">
            <w:drawing>
              <wp:inline distT="0" distB="0" distL="0" distR="0" wp14:anchorId="345443FB" wp14:editId="1FC0C1E3">
                <wp:extent cx="5867400" cy="5781675"/>
                <wp:effectExtent l="38100" t="38100" r="38100" b="0"/>
                <wp:docPr id="166" name="Group 166"/>
                <wp:cNvGraphicFramePr/>
                <a:graphic xmlns:a="http://schemas.openxmlformats.org/drawingml/2006/main">
                  <a:graphicData uri="http://schemas.microsoft.com/office/word/2010/wordprocessingGroup">
                    <wpg:wgp>
                      <wpg:cNvGrpSpPr/>
                      <wpg:grpSpPr>
                        <a:xfrm>
                          <a:off x="0" y="0"/>
                          <a:ext cx="5867400" cy="5781675"/>
                          <a:chOff x="-390525" y="-76200"/>
                          <a:chExt cx="5867400" cy="5781675"/>
                        </a:xfrm>
                      </wpg:grpSpPr>
                      <pic:pic xmlns:pic="http://schemas.openxmlformats.org/drawingml/2006/picture">
                        <pic:nvPicPr>
                          <pic:cNvPr id="8195" name="Picture 3" descr="C:\Users\TitoAlfaro\Documents\GitHub\PhDThesis\Presentations\Proposal\ColoredSketches\nature.jpg"/>
                          <pic:cNvPicPr>
                            <a:picLocks noChangeAspect="1"/>
                          </pic:cNvPicPr>
                        </pic:nvPicPr>
                        <pic:blipFill rotWithShape="1">
                          <a:blip r:embed="rId32">
                            <a:extLst>
                              <a:ext uri="{28A0092B-C50C-407E-A947-70E740481C1C}">
                                <a14:useLocalDpi xmlns:a14="http://schemas.microsoft.com/office/drawing/2010/main" val="0"/>
                              </a:ext>
                            </a:extLst>
                          </a:blip>
                          <a:srcRect l="39528" t="22479" r="43798" b="37196"/>
                          <a:stretch/>
                        </pic:blipFill>
                        <pic:spPr bwMode="auto">
                          <a:xfrm>
                            <a:off x="2457450" y="-76199"/>
                            <a:ext cx="3019425" cy="564261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4" name="Picture 2"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3077" t="34405" r="49099" b="55231"/>
                          <a:stretch/>
                        </pic:blipFill>
                        <pic:spPr bwMode="auto">
                          <a:xfrm flipH="1">
                            <a:off x="-390525" y="-76200"/>
                            <a:ext cx="2743200" cy="2759528"/>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194" name="Picture 2"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1680" t="22879" r="41677" b="55231"/>
                          <a:stretch/>
                        </pic:blipFill>
                        <pic:spPr bwMode="auto">
                          <a:xfrm flipH="1">
                            <a:off x="-390525" y="2823210"/>
                            <a:ext cx="2743200" cy="27432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6173" name="TextBox 5"/>
                        <wps:cNvSpPr txBox="1"/>
                        <wps:spPr>
                          <a:xfrm>
                            <a:off x="-323851" y="3"/>
                            <a:ext cx="2019300" cy="266698"/>
                          </a:xfrm>
                          <a:prstGeom prst="rect">
                            <a:avLst/>
                          </a:prstGeom>
                          <a:solidFill>
                            <a:schemeClr val="bg1"/>
                          </a:solidFill>
                          <a:ln w="19050">
                            <a:solidFill>
                              <a:schemeClr val="tx1"/>
                            </a:solidFill>
                          </a:ln>
                        </wps:spPr>
                        <wps:txbx>
                          <w:txbxContent>
                            <w:p w:rsidR="00FC0D1B" w:rsidRDefault="00FC0D1B" w:rsidP="00045F88">
                              <w:pPr>
                                <w:pStyle w:val="CartoonNormal"/>
                              </w:pPr>
                              <w:r>
                                <w:t>Mobile devices offer connection…</w:t>
                              </w:r>
                            </w:p>
                          </w:txbxContent>
                        </wps:txbx>
                        <wps:bodyPr wrap="square" rtlCol="0">
                          <a:noAutofit/>
                        </wps:bodyPr>
                      </wps:wsp>
                      <wps:wsp>
                        <wps:cNvPr id="6174" name="TextBox 10"/>
                        <wps:cNvSpPr txBox="1"/>
                        <wps:spPr>
                          <a:xfrm>
                            <a:off x="-323851" y="2886076"/>
                            <a:ext cx="1533525" cy="247649"/>
                          </a:xfrm>
                          <a:prstGeom prst="rect">
                            <a:avLst/>
                          </a:prstGeom>
                          <a:solidFill>
                            <a:schemeClr val="bg1"/>
                          </a:solidFill>
                          <a:ln w="19050">
                            <a:solidFill>
                              <a:schemeClr val="tx1"/>
                            </a:solidFill>
                          </a:ln>
                        </wps:spPr>
                        <wps:txbx>
                          <w:txbxContent>
                            <w:p w:rsidR="00FC0D1B" w:rsidRDefault="00FC0D1B" w:rsidP="00045F88">
                              <w:pPr>
                                <w:pStyle w:val="CartoonNormal"/>
                              </w:pPr>
                              <w:r>
                                <w:t>… and also Distraction</w:t>
                              </w:r>
                            </w:p>
                          </w:txbxContent>
                        </wps:txbx>
                        <wps:bodyPr wrap="square" rtlCol="0">
                          <a:noAutofit/>
                        </wps:bodyPr>
                      </wps:wsp>
                      <wps:wsp>
                        <wps:cNvPr id="6175" name="TextBox 13"/>
                        <wps:cNvSpPr txBox="1"/>
                        <wps:spPr>
                          <a:xfrm>
                            <a:off x="3175000" y="2"/>
                            <a:ext cx="2178050" cy="409573"/>
                          </a:xfrm>
                          <a:prstGeom prst="rect">
                            <a:avLst/>
                          </a:prstGeom>
                          <a:solidFill>
                            <a:schemeClr val="bg1"/>
                          </a:solidFill>
                          <a:ln w="19050">
                            <a:solidFill>
                              <a:schemeClr val="tx1"/>
                            </a:solidFill>
                          </a:ln>
                        </wps:spPr>
                        <wps:txbx>
                          <w:txbxContent>
                            <w:p w:rsidR="00FC0D1B" w:rsidRDefault="00FC0D1B" w:rsidP="00045F88">
                              <w:pPr>
                                <w:pStyle w:val="CartoonNormal"/>
                              </w:pPr>
                              <w:r>
                                <w:t>Digital synesthesia will create an immersive experience in the real world…</w:t>
                              </w:r>
                            </w:p>
                          </w:txbxContent>
                        </wps:txbx>
                        <wps:bodyPr wrap="square" rtlCol="0">
                          <a:noAutofit/>
                        </wps:bodyPr>
                      </wps:wsp>
                      <wps:wsp>
                        <wps:cNvPr id="163" name="TextBox 14"/>
                        <wps:cNvSpPr txBox="1"/>
                        <wps:spPr>
                          <a:xfrm>
                            <a:off x="4391025" y="5181601"/>
                            <a:ext cx="695325" cy="209550"/>
                          </a:xfrm>
                          <a:prstGeom prst="rect">
                            <a:avLst/>
                          </a:prstGeom>
                          <a:solidFill>
                            <a:schemeClr val="bg1"/>
                          </a:solidFill>
                          <a:ln w="19050">
                            <a:solidFill>
                              <a:schemeClr val="tx1"/>
                            </a:solidFill>
                          </a:ln>
                        </wps:spPr>
                        <wps:txbx>
                          <w:txbxContent>
                            <w:p w:rsidR="00FC0D1B" w:rsidRDefault="00FC0D1B" w:rsidP="00045F88">
                              <w:pPr>
                                <w:pStyle w:val="CartoonNormal"/>
                              </w:pPr>
                              <w:r>
                                <w:t>… again!</w:t>
                              </w:r>
                            </w:p>
                          </w:txbxContent>
                        </wps:txbx>
                        <wps:bodyPr wrap="square" rtlCol="0">
                          <a:noAutofit/>
                        </wps:bodyPr>
                      </wps:wsp>
                      <pic:pic xmlns:pic="http://schemas.openxmlformats.org/drawingml/2006/picture">
                        <pic:nvPicPr>
                          <pic:cNvPr id="165" name="Picture 2" descr="C:\Users\TitoAlfaro\Documents\GitHub\PhDThesis\Presentations\Proposal\ColoredSketches\CheckingPhone.jpg"/>
                          <pic:cNvPicPr>
                            <a:picLocks noChangeAspect="1"/>
                          </pic:cNvPicPr>
                        </pic:nvPicPr>
                        <pic:blipFill rotWithShape="1">
                          <a:blip r:embed="rId33" cstate="print">
                            <a:extLst>
                              <a:ext uri="{28A0092B-C50C-407E-A947-70E740481C1C}">
                                <a14:useLocalDpi xmlns:a14="http://schemas.microsoft.com/office/drawing/2010/main" val="0"/>
                              </a:ext>
                            </a:extLst>
                          </a:blip>
                          <a:srcRect l="41680" t="22117" r="41677" b="22136"/>
                          <a:stretch/>
                        </pic:blipFill>
                        <pic:spPr bwMode="auto">
                          <a:xfrm flipH="1">
                            <a:off x="2600325" y="1676400"/>
                            <a:ext cx="1524000" cy="402907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66" o:spid="_x0000_s1057" style="width:462pt;height:455.25pt;mso-position-horizontal-relative:char;mso-position-vertical-relative:line" coordorigin="-3905,-762" coordsize="58674,5781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E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E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">
                <v:shape id="Picture 3" o:spid="_x0000_s1058" type="#_x0000_t75" style="position:absolute;left:24574;top:-761;width:30194;height:56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41AR/DAAAA3QAAAA8AAABkcnMvZG93bnJldi54bWxEj0GLwjAUhO8L/ofwBC/LmipUbTWKKIrX&#10;quAeH82zLTYvpYna/fcbQfA4zMw3zGLVmVo8qHWVZQWjYQSCOLe64kLB+bT7mYFwHlljbZkU/JGD&#10;1bL3tcBU2ydn9Dj6QgQIuxQVlN43qZQuL8mgG9qGOHhX2xr0QbaF1C0+A9zUchxFE2mw4rBQYkOb&#10;kvLb8W4UuPj3kEk9xnj7vd/cJtPkcs8SpQb9bj0H4anzn/C7fdAKZqMkhteb8ATk8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jUBH8MAAADdAAAADwAAAAAAAAAAAAAAAACf&#10;AgAAZHJzL2Rvd25yZXYueG1sUEsFBgAAAAAEAAQA9wAAAI8DAAAAAA==&#10;" stroked="t" strokecolor="black [3213]" strokeweight="2.25pt">
                  <v:imagedata r:id="rId34" o:title="nature" croptop="14732f" cropbottom="24377f" cropleft="25905f" cropright="28703f"/>
                  <v:path arrowok="t"/>
                </v:shape>
                <v:shape id="Picture 2" o:spid="_x0000_s1059" type="#_x0000_t75" style="position:absolute;left:-3905;top:-762;width:27431;height:27595;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vigbEAAAA3AAAAA8AAABkcnMvZG93bnJldi54bWxET0trwkAQvgv9D8sIvelG64vUVYJFsAeh&#10;1VI8TrNjEpqdjbtbk/57Vyj0Nh/fc5brztTiSs5XlhWMhgkI4tzqigsFH8ftYAHCB2SNtWVS8Ese&#10;1quH3hJTbVt+p+shFCKGsE9RQRlCk0rp85IM+qFtiCN3ts5giNAVUjtsY7ip5ThJZtJgxbGhxIY2&#10;JeXfhx+j4ItfTtvL/qk9Ov7cZPNpNnqdvyn12O+yZxCBuvAv/nPvdJw/m8D9mXiBXN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jvigbEAAAA3AAAAA8AAAAAAAAAAAAAAAAA&#10;nwIAAGRycy9kb3ducmV2LnhtbFBLBQYAAAAABAAEAPcAAACQAwAAAAA=&#10;" stroked="t" strokecolor="black [3213]" strokeweight="2.25pt">
                  <v:imagedata r:id="rId28" o:title="CheckingPhone" croptop="22548f" cropbottom="36196f" cropleft="28231f" cropright="32178f"/>
                  <v:path arrowok="t"/>
                </v:shape>
                <v:shape id="Picture 2" o:spid="_x0000_s1060" type="#_x0000_t75" style="position:absolute;left:-3905;top:28232;width:27431;height:2743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BvSfGAAAA3QAAAA8AAABkcnMvZG93bnJldi54bWxEj81qwzAQhO+FvIPYQG+NnLi0jmMlhNBC&#10;esghbh5gsdY/xFoZS/5pn74qFHocZuYbJjvMphUj9a6xrGC9ikAQF1Y3XCm4fb4/JSCcR9bYWiYF&#10;X+TgsF88ZJhqO/GVxtxXIkDYpaig9r5LpXRFTQbdynbEwSttb9AH2VdS9zgFuGnlJopepMGGw0KN&#10;HZ1qKu75YBTI86ss2xi/L/GlK4bjh3vLr4lSj8v5uAPhafb/4b/2WStI1ttn+H0TnoDc/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cG9J8YAAADdAAAADwAAAAAAAAAAAAAA&#10;AACfAgAAZHJzL2Rvd25yZXYueG1sUEsFBgAAAAAEAAQA9wAAAJIDAAAAAA==&#10;" stroked="t" strokecolor="black [3213]" strokeweight="2.25pt">
                  <v:imagedata r:id="rId28" o:title="CheckingPhone" croptop="14994f" cropbottom="36196f" cropleft="27315f" cropright="27313f"/>
                  <v:path arrowok="t"/>
                </v:shape>
                <v:shape id="TextBox 5" o:spid="_x0000_s1061" type="#_x0000_t202" style="position:absolute;left:-3238;width:20192;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ZrNcYA&#10;AADdAAAADwAAAGRycy9kb3ducmV2LnhtbESPQWvCQBSE74X+h+UVvDWbVLA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rZrNcYAAADdAAAADwAAAAAAAAAAAAAAAACYAgAAZHJz&#10;L2Rvd25yZXYueG1sUEsFBgAAAAAEAAQA9QAAAIsDAAAAAA==&#10;" fillcolor="white [3212]" strokecolor="black [3213]" strokeweight="1.5pt">
                  <v:textbox>
                    <w:txbxContent>
                      <w:p w:rsidR="00FC0D1B" w:rsidRDefault="00FC0D1B" w:rsidP="00045F88">
                        <w:pPr>
                          <w:pStyle w:val="CartoonNormal"/>
                        </w:pPr>
                        <w:r>
                          <w:t>Mobile devices offer connection…</w:t>
                        </w:r>
                      </w:p>
                    </w:txbxContent>
                  </v:textbox>
                </v:shape>
                <v:shape id="TextBox 10" o:spid="_x0000_s1062" type="#_x0000_t202" style="position:absolute;left:-3238;top:28860;width:15334;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zQcYA&#10;AADdAAAADwAAAGRycy9kb3ducmV2LnhtbESPQWvCQBSE74X+h+UVvDWbFLE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V/zQcYAAADdAAAADwAAAAAAAAAAAAAAAACYAgAAZHJz&#10;L2Rvd25yZXYueG1sUEsFBgAAAAAEAAQA9QAAAIsDAAAAAA==&#10;" fillcolor="white [3212]" strokecolor="black [3213]" strokeweight="1.5pt">
                  <v:textbox>
                    <w:txbxContent>
                      <w:p w:rsidR="00FC0D1B" w:rsidRDefault="00FC0D1B" w:rsidP="00045F88">
                        <w:pPr>
                          <w:pStyle w:val="CartoonNormal"/>
                        </w:pPr>
                        <w:r>
                          <w:t>… and also Distraction</w:t>
                        </w:r>
                      </w:p>
                    </w:txbxContent>
                  </v:textbox>
                </v:shape>
                <v:shape id="TextBox 13" o:spid="_x0000_s1063" type="#_x0000_t202" style="position:absolute;left:31750;width:21780;height:4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NW2sYA&#10;AADdAAAADwAAAGRycy9kb3ducmV2LnhtbESPQWvCQBSE74X+h+UVvDWbFLQ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hNW2sYAAADdAAAADwAAAAAAAAAAAAAAAACYAgAAZHJz&#10;L2Rvd25yZXYueG1sUEsFBgAAAAAEAAQA9QAAAIsDAAAAAA==&#10;" fillcolor="white [3212]" strokecolor="black [3213]" strokeweight="1.5pt">
                  <v:textbox>
                    <w:txbxContent>
                      <w:p w:rsidR="00FC0D1B" w:rsidRDefault="00FC0D1B" w:rsidP="00045F88">
                        <w:pPr>
                          <w:pStyle w:val="CartoonNormal"/>
                        </w:pPr>
                        <w:r>
                          <w:t>Digital synesthesia will create an immersive experience in the real world…</w:t>
                        </w:r>
                      </w:p>
                    </w:txbxContent>
                  </v:textbox>
                </v:shape>
                <v:shape id="TextBox 14" o:spid="_x0000_s1064" type="#_x0000_t202" style="position:absolute;left:43910;top:51816;width:6953;height:2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Mob8MA&#10;AADcAAAADwAAAGRycy9kb3ducmV2LnhtbERPTWvCQBC9F/wPywjemo0VpMSsIpaih14SRfA27I5J&#10;SHY2Zrea9td3C4Xe5vE+J9+MthN3GnzjWME8SUEQa2carhScju/PryB8QDbYOSYFX+Rhs5485ZgZ&#10;9+CC7mWoRAxhn6GCOoQ+k9Lrmiz6xPXEkbu6wWKIcKikGfARw20nX9J0KS02HBtq7GlXk27LT6vg&#10;cqS3fbu73LZtgfq7meuz0x9KzabjdgUi0Bj+xX/ug4nzlwv4fSZ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Mob8MAAADcAAAADwAAAAAAAAAAAAAAAACYAgAAZHJzL2Rv&#10;d25yZXYueG1sUEsFBgAAAAAEAAQA9QAAAIgDAAAAAA==&#10;" fillcolor="white [3212]" strokecolor="black [3213]" strokeweight="1.5pt">
                  <v:textbox>
                    <w:txbxContent>
                      <w:p w:rsidR="00FC0D1B" w:rsidRDefault="00FC0D1B" w:rsidP="00045F88">
                        <w:pPr>
                          <w:pStyle w:val="CartoonNormal"/>
                        </w:pPr>
                        <w:r>
                          <w:t>… again!</w:t>
                        </w:r>
                      </w:p>
                    </w:txbxContent>
                  </v:textbox>
                </v:shape>
                <v:shape id="Picture 2" o:spid="_x0000_s1065" type="#_x0000_t75" style="position:absolute;left:26003;top:16764;width:15240;height:4029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ceObFAAAA3AAAAA8AAABkcnMvZG93bnJldi54bWxEj8FuwjAQRO+V+g/WVuqlAodWIAg4EVRq&#10;1QsHAh+wipckbbwOsUucv68rIXHb1cy8nd3kwbTiSr1rLCuYTRMQxKXVDVcKTsePyRKE88gaW8uk&#10;YCQHefb4sMFU24EPdC18JSKEXYoKau+7VEpX1mTQTW1HHLWz7Q36uPaV1D0OEW5a+ZokC2mw4Xih&#10;xo7eayp/il8TKfu37dCF3T68zL6r8fMyEq8apZ6fwnYNwlPwd/Mt/aVj/cUc/p+JE8js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nHjmxQAAANwAAAAPAAAAAAAAAAAAAAAA&#10;AJ8CAABkcnMvZG93bnJldi54bWxQSwUGAAAAAAQABAD3AAAAkQMAAAAA&#10;">
                  <v:imagedata r:id="rId35" o:title="CheckingPhone" croptop="14495f" cropbottom="14507f" cropleft="27315f" cropright="27313f"/>
                  <v:path arrowok="t"/>
                </v:shape>
                <w10:anchorlock/>
              </v:group>
            </w:pict>
          </mc:Fallback>
        </mc:AlternateContent>
      </w:r>
    </w:p>
    <w:p w:rsidR="00045F88" w:rsidRDefault="00447045" w:rsidP="00447045">
      <w:pPr>
        <w:pStyle w:val="Caption"/>
      </w:pPr>
      <w:bookmarkStart w:id="17" w:name="_Ref405629731"/>
      <w:bookmarkStart w:id="18" w:name="_Toc405634129"/>
      <w:r>
        <w:t xml:space="preserve">Figure </w:t>
      </w:r>
      <w:fldSimple w:instr=" SEQ Figure \* ARABIC ">
        <w:r w:rsidR="00997C17">
          <w:rPr>
            <w:noProof/>
          </w:rPr>
          <w:t>5</w:t>
        </w:r>
      </w:fldSimple>
      <w:r>
        <w:t xml:space="preserve"> - Technology creating distraction and reducing our feeling of immersion in the world</w:t>
      </w:r>
      <w:bookmarkEnd w:id="17"/>
      <w:bookmarkEnd w:id="18"/>
    </w:p>
    <w:p w:rsidR="00CD54FD" w:rsidRPr="00131217" w:rsidRDefault="00CD54FD" w:rsidP="00CD54FD">
      <w:pPr>
        <w:pStyle w:val="Heading1"/>
      </w:pPr>
      <w:bookmarkStart w:id="19" w:name="_Toc405796816"/>
      <w:r w:rsidRPr="00131217">
        <w:t>Digital Synesthesia</w:t>
      </w:r>
      <w:bookmarkEnd w:id="19"/>
    </w:p>
    <w:p w:rsidR="00CD54FD" w:rsidRPr="00131217" w:rsidRDefault="00CD54FD" w:rsidP="00045F88">
      <w:r w:rsidRPr="00131217">
        <w:t>Why?</w:t>
      </w:r>
    </w:p>
    <w:p w:rsidR="00CD54FD" w:rsidRPr="00131217" w:rsidRDefault="00CD54FD" w:rsidP="00CD54FD">
      <w:r w:rsidRPr="00131217">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both positive and negative points of view </w:t>
      </w:r>
      <w:r w:rsidR="00447045">
        <w:fldChar w:fldCharType="begin" w:fldLock="1"/>
      </w:r>
      <w:r w:rsidR="00447045">
        <w:instrText>ADDIN CSL_CITATION { "citationItems" : [ { "id" : "ITEM-1", "itemData" : { "ISBN" : "9780465010219", "author" : [ { "dropping-particle" : "", "family" : "Turkle", "given" : "Sherry", "non-dropping-particle" : "", "parse-names" : false, "suffix" : "" } ], "id" : "ITEM-1", "issued" : { "date-parts" : [ [ "2011" ] ] }, "title" : "Alone together : why we expect more from technology and less from each other", "type" : "book" }, "uris" : [ "http://www.mendeley.com/documents/?uuid=fc772796-e0b3-49c3-bafb-9370b2766be4" ] }, { "id" : "ITEM-2", "itemData" : { "ISBN" : "9781594204456", "author" : [ { "dropping-particle" : "", "family" : "Thompson", "given" : "Clive", "non-dropping-particle" : "", "parse-names" : false, "suffix" : "" } ], "id" : "ITEM-2", "issued" : { "date-parts" : [ [ "2013" ] ] }, "title" : "Smarter than you think : how technology is changing our minds for the better", "type" : "book" }, "uris" : [ "http://www.mendeley.com/documents/?uuid=20783303-166d-4b54-8503-916d89d8bb03" ] } ], "mendeley" : { "formattedCitation" : "(Turkle 2011; Thompson 2013)", "plainTextFormattedCitation" : "(Turkle 2011; Thompson 2013)" }, "properties" : { "noteIndex" : 0 }, "schema" : "https://github.com/citation-style-language/schema/raw/master/csl-citation.json" }</w:instrText>
      </w:r>
      <w:r w:rsidR="00447045">
        <w:fldChar w:fldCharType="separate"/>
      </w:r>
      <w:r w:rsidR="00447045" w:rsidRPr="00447045">
        <w:rPr>
          <w:noProof/>
        </w:rPr>
        <w:t>(Turkle 2011; Thompson 2013)</w:t>
      </w:r>
      <w:r w:rsidR="00447045">
        <w:fldChar w:fldCharType="end"/>
      </w:r>
      <w:r w:rsidRPr="00131217">
        <w:t xml:space="preserve"> and most arriving to the conclusion that we are surrendering some of our social costumes in favor of newer virtual ways of relating to one another and to the world.</w:t>
      </w:r>
      <w:r w:rsidR="00447045">
        <w:t xml:space="preserve"> </w:t>
      </w:r>
      <w:r w:rsidR="00D0080B">
        <w:t>(</w:t>
      </w:r>
      <w:r w:rsidR="00447045">
        <w:fldChar w:fldCharType="begin"/>
      </w:r>
      <w:r w:rsidR="00447045">
        <w:instrText xml:space="preserve"> REF _Ref405629731 \h </w:instrText>
      </w:r>
      <w:r w:rsidR="00447045">
        <w:fldChar w:fldCharType="separate"/>
      </w:r>
      <w:r w:rsidR="00580C34">
        <w:t xml:space="preserve">Figure </w:t>
      </w:r>
      <w:r w:rsidR="00580C34">
        <w:rPr>
          <w:noProof/>
        </w:rPr>
        <w:t>5</w:t>
      </w:r>
      <w:r w:rsidR="00447045">
        <w:fldChar w:fldCharType="end"/>
      </w:r>
      <w:r w:rsidR="00D0080B">
        <w:t>)</w:t>
      </w:r>
    </w:p>
    <w:p w:rsidR="00CD54FD" w:rsidRPr="00131217" w:rsidRDefault="00CD54FD" w:rsidP="00CD54FD">
      <w:r w:rsidRPr="00131217">
        <w:lastRenderedPageBreak/>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mainly one sensory channel and in doing so our brain is overwhelmed needing to place most of its attention to this one input and ignoring many others. </w:t>
      </w:r>
    </w:p>
    <w:p w:rsidR="00CD54FD" w:rsidRPr="00131217" w:rsidRDefault="00CD54FD" w:rsidP="00CD54FD">
      <w:pPr>
        <w:pStyle w:val="Heading2"/>
      </w:pPr>
      <w:bookmarkStart w:id="20" w:name="_Toc405796817"/>
      <w:r w:rsidRPr="00131217">
        <w:t>Design Approach</w:t>
      </w:r>
      <w:bookmarkEnd w:id="20"/>
    </w:p>
    <w:p w:rsidR="00CD54FD" w:rsidRPr="00131217" w:rsidRDefault="00CD54FD" w:rsidP="00CD54FD">
      <w:r w:rsidRPr="00131217">
        <w:t>Digital Synesthesia is divided in three major parts. Sensing, translation and feedback, the understanding and implementation of these three areas is the key to create a stable base for future designers to be able to build upon this project.</w:t>
      </w:r>
    </w:p>
    <w:p w:rsidR="00CD54FD" w:rsidRPr="00131217" w:rsidRDefault="00CD54FD" w:rsidP="00CD54FD">
      <w:r w:rsidRPr="00131217">
        <w:t>Sensing is the technology that will capture information from the world. This area brings interesting cross sections between fields. The designer needs to know about sensors that 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CD54FD" w:rsidRPr="00131217" w:rsidRDefault="00CD54FD" w:rsidP="00CD54FD">
      <w:r w:rsidRPr="00131217">
        <w:t>Translation is a more narrow area where the designer can implement knowledge in coding and electronics to interface the sensor to a mobile device in order to capture the data. The mobile device will then translate this information to the appropriate feedback. Translation also needs the design of a user interface. In the far future vision of Digital Synesthesia, this interface will let a user choose what sensor they want active and where, and how, they wish to experience this feedback. This way, depending on the user’s activities, they will be able to turn artificial senses on and off.</w:t>
      </w:r>
    </w:p>
    <w:p w:rsidR="00CD54FD" w:rsidRPr="00131217" w:rsidRDefault="00CD54FD" w:rsidP="00CD54FD">
      <w:r w:rsidRPr="00131217">
        <w:t xml:space="preserve">Feedback is the final step. At this stage, the designer will draw upon their knowledge of user interfaces and ergonomics to create a comfortable sensory experience that will make sense with the user’s need and surrounding context. The design of wearable technology will come into play as we find ways to comfortably generate the sensory signals that will respond </w:t>
      </w:r>
      <w:proofErr w:type="gramStart"/>
      <w:r w:rsidRPr="00131217">
        <w:t>to  the</w:t>
      </w:r>
      <w:proofErr w:type="gramEnd"/>
      <w:r w:rsidRPr="00131217">
        <w:t xml:space="preserve"> sensors.</w:t>
      </w:r>
    </w:p>
    <w:p w:rsidR="00CD54FD" w:rsidRPr="00131217" w:rsidRDefault="00CD54FD" w:rsidP="00CD54FD">
      <w:pPr>
        <w:pStyle w:val="Heading2"/>
      </w:pPr>
      <w:bookmarkStart w:id="21" w:name="_Toc405796818"/>
      <w:r w:rsidRPr="00131217">
        <w:t>The importance of the single affordance</w:t>
      </w:r>
      <w:bookmarkEnd w:id="21"/>
    </w:p>
    <w:p w:rsidR="00CD54FD" w:rsidRPr="00131217" w:rsidRDefault="00CD54FD" w:rsidP="00CD54FD">
      <w:r w:rsidRPr="00131217">
        <w:lastRenderedPageBreak/>
        <w:t>All five of our senses are able to take-in multiple information at the same time. We can see many colors, smell combinations of smell, feel at various points in our body, detect pressure and temperature on our skin and taste different tastes, all at the same time. In a sense, each sensory experience is already acting to capacity and the brain is decoding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here the only affordance is frequency or temperature to convey the signal information. My hope is that the brain will be able to couple the simple signal with other information around it to create the cohesive experience.</w:t>
      </w:r>
    </w:p>
    <w:p w:rsidR="00CD54FD" w:rsidRPr="00131217" w:rsidRDefault="00CD54FD" w:rsidP="00CD54FD">
      <w:pPr>
        <w:pStyle w:val="Heading2"/>
      </w:pPr>
      <w:bookmarkStart w:id="22" w:name="_Toc405796819"/>
      <w:r w:rsidRPr="00131217">
        <w:t>Implementations</w:t>
      </w:r>
      <w:bookmarkEnd w:id="22"/>
    </w:p>
    <w:p w:rsidR="00CD54FD" w:rsidRPr="00131217" w:rsidRDefault="00CD54FD" w:rsidP="00CD54FD">
      <w:r w:rsidRPr="00131217">
        <w:t>Three implementations have been developed in order to test the user’s ability to relate to artificial sensory systems. Each of the implementations was designed to test the user’s ability to relate to an artificial sense while reducing the familiarity with the experience. During 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CD54FD" w:rsidRPr="00131217" w:rsidRDefault="004C6671" w:rsidP="00CD54FD">
      <w:pPr>
        <w:pStyle w:val="Heading3"/>
      </w:pPr>
      <w:bookmarkStart w:id="23" w:name="_Toc405796820"/>
      <w:r>
        <w:rPr>
          <w:noProof/>
        </w:rPr>
        <mc:AlternateContent>
          <mc:Choice Requires="wpg">
            <w:drawing>
              <wp:anchor distT="0" distB="0" distL="114300" distR="114300" simplePos="0" relativeHeight="251846656" behindDoc="0" locked="0" layoutInCell="1" allowOverlap="1" wp14:anchorId="40DAE2CD" wp14:editId="283BBB4D">
                <wp:simplePos x="0" y="0"/>
                <wp:positionH relativeFrom="column">
                  <wp:posOffset>-19050</wp:posOffset>
                </wp:positionH>
                <wp:positionV relativeFrom="paragraph">
                  <wp:posOffset>99695</wp:posOffset>
                </wp:positionV>
                <wp:extent cx="1714500" cy="2755265"/>
                <wp:effectExtent l="38100" t="38100" r="38100" b="6985"/>
                <wp:wrapSquare wrapText="bothSides"/>
                <wp:docPr id="2052" name="Group 2052"/>
                <wp:cNvGraphicFramePr/>
                <a:graphic xmlns:a="http://schemas.openxmlformats.org/drawingml/2006/main">
                  <a:graphicData uri="http://schemas.microsoft.com/office/word/2010/wordprocessingGroup">
                    <wpg:wgp>
                      <wpg:cNvGrpSpPr/>
                      <wpg:grpSpPr>
                        <a:xfrm>
                          <a:off x="0" y="0"/>
                          <a:ext cx="1714500" cy="2755265"/>
                          <a:chOff x="0" y="0"/>
                          <a:chExt cx="1714500" cy="2755265"/>
                        </a:xfrm>
                      </wpg:grpSpPr>
                      <pic:pic xmlns:pic="http://schemas.openxmlformats.org/drawingml/2006/picture">
                        <pic:nvPicPr>
                          <pic:cNvPr id="191" name="Picture 191"/>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rot="5400000">
                            <a:off x="-285750" y="285750"/>
                            <a:ext cx="2286000" cy="1714500"/>
                          </a:xfrm>
                          <a:prstGeom prst="rect">
                            <a:avLst/>
                          </a:prstGeom>
                          <a:ln w="28575">
                            <a:solidFill>
                              <a:schemeClr val="tx1"/>
                            </a:solidFill>
                          </a:ln>
                        </pic:spPr>
                      </pic:pic>
                      <wps:wsp>
                        <wps:cNvPr id="2048" name="Text Box 2048"/>
                        <wps:cNvSpPr txBox="1"/>
                        <wps:spPr>
                          <a:xfrm>
                            <a:off x="0" y="2343150"/>
                            <a:ext cx="1714500" cy="412115"/>
                          </a:xfrm>
                          <a:prstGeom prst="rect">
                            <a:avLst/>
                          </a:prstGeom>
                          <a:solidFill>
                            <a:prstClr val="white"/>
                          </a:solidFill>
                          <a:ln>
                            <a:noFill/>
                          </a:ln>
                          <a:effectLst/>
                        </wps:spPr>
                        <wps:txbx>
                          <w:txbxContent>
                            <w:p w:rsidR="00FC0D1B" w:rsidRPr="00A02CB3" w:rsidRDefault="00FC0D1B" w:rsidP="00A44E93">
                              <w:pPr>
                                <w:pStyle w:val="Caption"/>
                                <w:rPr>
                                  <w:bCs w:val="0"/>
                                  <w:smallCaps/>
                                  <w:noProof/>
                                  <w:spacing w:val="5"/>
                                  <w:sz w:val="24"/>
                                  <w:szCs w:val="24"/>
                                </w:rPr>
                              </w:pPr>
                              <w:bookmarkStart w:id="24" w:name="_Toc405634130"/>
                              <w:r>
                                <w:t xml:space="preserve">Figure </w:t>
                              </w:r>
                              <w:fldSimple w:instr=" SEQ Figure \* ARABIC ">
                                <w:r>
                                  <w:rPr>
                                    <w:noProof/>
                                  </w:rPr>
                                  <w:t>6</w:t>
                                </w:r>
                              </w:fldSimple>
                              <w:r>
                                <w:t xml:space="preserve"> - Proximity sensing User study</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52" o:spid="_x0000_s1066" style="position:absolute;margin-left:-1.5pt;margin-top:7.85pt;width:135pt;height:216.95pt;z-index:251846656;mso-position-horizontal-relative:text;mso-position-vertical-relative:text" coordsize="17145,275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">
                <v:shape id="Picture 191" o:spid="_x0000_s1067" type="#_x0000_t75" style="position:absolute;left:-2857;top:2857;width:22860;height:1714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CacJ7EAAAA3AAAAA8AAABkcnMvZG93bnJldi54bWxET01rwkAQvRf8D8sIvdVNLC0aXYOWFvRS&#10;MAp6HHbHJJidDdmtRn99t1DwNo/3OfO8t424UOdrxwrSUQKCWDtTc6lgv/t6mYDwAdlg45gU3MhD&#10;vhg8zTEz7spbuhShFDGEfYYKqhDaTEqvK7LoR64ljtzJdRZDhF0pTYfXGG4bOU6Sd2mx5thQYUsf&#10;Felz8WMVbPTrZvep17e3e3/Uq+K+LQ/fK6Weh/1yBiJQHx7if/faxPnTFP6eiRfIx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CacJ7EAAAA3AAAAA8AAAAAAAAAAAAAAAAA&#10;nwIAAGRycy9kb3ducmV2LnhtbFBLBQYAAAAABAAEAPcAAACQAwAAAAA=&#10;" stroked="t" strokecolor="black [3213]" strokeweight="2.25pt">
                  <v:imagedata r:id="rId37" o:title=""/>
                  <v:path arrowok="t"/>
                </v:shape>
                <v:shape id="Text Box 2048" o:spid="_x0000_s1068" type="#_x0000_t202" style="position:absolute;top:23431;width:17145;height:4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WDPMQA&#10;AADdAAAADwAAAGRycy9kb3ducmV2LnhtbERPz2vCMBS+D/Y/hDfYZWg6V0SqUUQ22LzIOi/eHs2z&#10;qTYvJUm1++/NQfD48f1erAbbigv50DhW8D7OQBBXTjdcK9j/fY1mIEJE1tg6JgX/FGC1fH5aYKHd&#10;lX/pUsZapBAOBSowMXaFlKEyZDGMXUecuKPzFmOCvpba4zWF21ZOsmwqLTacGgx2tDFUncveKtjl&#10;h51564+f23X+4X/2/WZ6qkulXl+G9RxEpCE+xHf3t1YwyfI0N71JT0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FgzzEAAAA3QAAAA8AAAAAAAAAAAAAAAAAmAIAAGRycy9k&#10;b3ducmV2LnhtbFBLBQYAAAAABAAEAPUAAACJAwAAAAA=&#10;" stroked="f">
                  <v:textbox style="mso-fit-shape-to-text:t" inset="0,0,0,0">
                    <w:txbxContent>
                      <w:p w:rsidR="00FC0D1B" w:rsidRPr="00A02CB3" w:rsidRDefault="00FC0D1B" w:rsidP="00A44E93">
                        <w:pPr>
                          <w:pStyle w:val="Caption"/>
                          <w:rPr>
                            <w:bCs w:val="0"/>
                            <w:smallCaps/>
                            <w:noProof/>
                            <w:spacing w:val="5"/>
                            <w:sz w:val="24"/>
                            <w:szCs w:val="24"/>
                          </w:rPr>
                        </w:pPr>
                        <w:bookmarkStart w:id="25" w:name="_Toc405634130"/>
                        <w:r>
                          <w:t xml:space="preserve">Figure </w:t>
                        </w:r>
                        <w:fldSimple w:instr=" SEQ Figure \* ARABIC ">
                          <w:r>
                            <w:rPr>
                              <w:noProof/>
                            </w:rPr>
                            <w:t>6</w:t>
                          </w:r>
                        </w:fldSimple>
                        <w:r>
                          <w:t xml:space="preserve"> - Proximity sensing User study</w:t>
                        </w:r>
                        <w:bookmarkEnd w:id="25"/>
                      </w:p>
                    </w:txbxContent>
                  </v:textbox>
                </v:shape>
                <w10:wrap type="square"/>
              </v:group>
            </w:pict>
          </mc:Fallback>
        </mc:AlternateContent>
      </w:r>
      <w:r w:rsidR="00CD54FD" w:rsidRPr="00131217">
        <w:t>First Study: Proximity Sensing</w:t>
      </w:r>
      <w:bookmarkEnd w:id="23"/>
    </w:p>
    <w:p w:rsidR="00CD54FD" w:rsidRPr="00131217" w:rsidRDefault="00CD54FD" w:rsidP="00CD54FD">
      <w:r w:rsidRPr="00131217">
        <w:t>For this study, I gave the user a proximity sensor to wear on the palm of their hand and a vibration on the thumb of the same hand. The study was comprised of three stages. First, with a blindfold on, the user was asked to wave their open palm over a table where I had placed a certain amount of objects and try to sense how many objects there were. After every guess, the user was allowed to take the blind fold off and see the real answer. This was important because the users would then try to remember the feeling of the new experience and in essence calibrate themselves to be able to identify and ignore the noise in the signal.</w:t>
      </w:r>
    </w:p>
    <w:p w:rsidR="00CD54FD" w:rsidRPr="00131217" w:rsidRDefault="00CD54FD" w:rsidP="00CD54FD">
      <w:r w:rsidRPr="00131217">
        <w:t xml:space="preserve">The second stage used the same methodology but the user was </w:t>
      </w:r>
      <w:r w:rsidRPr="00131217">
        <w:lastRenderedPageBreak/>
        <w:t>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CD54FD" w:rsidRPr="00131217" w:rsidRDefault="00CD54FD" w:rsidP="00CD54FD">
      <w:r w:rsidRPr="00131217">
        <w:t>The third and final stage asked to identify a 3D shape. So the choices were a cube, a square or a Prism.</w:t>
      </w:r>
    </w:p>
    <w:p w:rsidR="00CD54FD" w:rsidRPr="00131217" w:rsidRDefault="004C6671" w:rsidP="00CD54FD">
      <w:pPr>
        <w:pStyle w:val="Heading3"/>
      </w:pPr>
      <w:bookmarkStart w:id="26" w:name="_Toc405796821"/>
      <w:r>
        <w:rPr>
          <w:noProof/>
        </w:rPr>
        <mc:AlternateContent>
          <mc:Choice Requires="wpg">
            <w:drawing>
              <wp:anchor distT="0" distB="0" distL="114300" distR="114300" simplePos="0" relativeHeight="251849728" behindDoc="0" locked="0" layoutInCell="1" allowOverlap="1" wp14:anchorId="168D30DF" wp14:editId="4198A1D2">
                <wp:simplePos x="0" y="0"/>
                <wp:positionH relativeFrom="column">
                  <wp:posOffset>0</wp:posOffset>
                </wp:positionH>
                <wp:positionV relativeFrom="paragraph">
                  <wp:posOffset>-3810</wp:posOffset>
                </wp:positionV>
                <wp:extent cx="2286000" cy="2041525"/>
                <wp:effectExtent l="38100" t="38100" r="38100" b="0"/>
                <wp:wrapSquare wrapText="bothSides"/>
                <wp:docPr id="2053" name="Group 2053"/>
                <wp:cNvGraphicFramePr/>
                <a:graphic xmlns:a="http://schemas.openxmlformats.org/drawingml/2006/main">
                  <a:graphicData uri="http://schemas.microsoft.com/office/word/2010/wordprocessingGroup">
                    <wpg:wgp>
                      <wpg:cNvGrpSpPr/>
                      <wpg:grpSpPr>
                        <a:xfrm>
                          <a:off x="0" y="0"/>
                          <a:ext cx="2286000" cy="2041525"/>
                          <a:chOff x="0" y="0"/>
                          <a:chExt cx="2286000" cy="2041525"/>
                        </a:xfrm>
                      </wpg:grpSpPr>
                      <pic:pic xmlns:pic="http://schemas.openxmlformats.org/drawingml/2006/picture">
                        <pic:nvPicPr>
                          <pic:cNvPr id="2049" name="Picture 2049"/>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286000" cy="1714500"/>
                          </a:xfrm>
                          <a:prstGeom prst="rect">
                            <a:avLst/>
                          </a:prstGeom>
                          <a:ln w="28575">
                            <a:solidFill>
                              <a:schemeClr val="tx1"/>
                            </a:solidFill>
                          </a:ln>
                        </pic:spPr>
                      </pic:pic>
                      <wps:wsp>
                        <wps:cNvPr id="2050" name="Text Box 2050"/>
                        <wps:cNvSpPr txBox="1"/>
                        <wps:spPr>
                          <a:xfrm>
                            <a:off x="0" y="1771650"/>
                            <a:ext cx="2286000" cy="269875"/>
                          </a:xfrm>
                          <a:prstGeom prst="rect">
                            <a:avLst/>
                          </a:prstGeom>
                          <a:solidFill>
                            <a:prstClr val="white"/>
                          </a:solidFill>
                          <a:ln>
                            <a:noFill/>
                          </a:ln>
                          <a:effectLst/>
                        </wps:spPr>
                        <wps:txbx>
                          <w:txbxContent>
                            <w:p w:rsidR="00FC0D1B" w:rsidRPr="00F17531" w:rsidRDefault="00FC0D1B" w:rsidP="004C6671">
                              <w:pPr>
                                <w:pStyle w:val="Caption"/>
                                <w:rPr>
                                  <w:bCs w:val="0"/>
                                  <w:smallCaps/>
                                  <w:noProof/>
                                  <w:spacing w:val="5"/>
                                  <w:sz w:val="24"/>
                                  <w:szCs w:val="24"/>
                                </w:rPr>
                              </w:pPr>
                              <w:bookmarkStart w:id="27" w:name="_Toc405634131"/>
                              <w:r>
                                <w:t xml:space="preserve">Figure </w:t>
                              </w:r>
                              <w:fldSimple w:instr=" SEQ Figure \* ARABIC ">
                                <w:r>
                                  <w:rPr>
                                    <w:noProof/>
                                  </w:rPr>
                                  <w:t>7</w:t>
                                </w:r>
                              </w:fldSimple>
                              <w:r>
                                <w:t xml:space="preserve"> - Temperature sensing user study</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53" o:spid="_x0000_s1069" style="position:absolute;margin-left:0;margin-top:-.3pt;width:180pt;height:160.75pt;z-index:251849728;mso-position-horizontal-relative:text;mso-position-vertical-relative:text" coordsize="22860,204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">
                <v:shape id="Picture 2049" o:spid="_x0000_s1070" type="#_x0000_t75" style="position:absolute;width:22860;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h4pA7CAAAA3QAAAA8AAABkcnMvZG93bnJldi54bWxEj0GLwjAUhO8L/ofwBC+LJhVZtBpFBMGr&#10;3QXx9mieTbF5KU209d+bhYU9DjPzDbPZDa4RT+pC7VlDNlMgiEtvaq40/Hwfp0sQISIbbDyThhcF&#10;2G1HHxvMje/5TM8iViJBOOSowcbY5lKG0pLDMPMtcfJuvnMYk+wqaTrsE9w1cq7Ul3RYc1qw2NLB&#10;UnkvHk4DqXC79LbgbPHZXul636us6bWejIf9GkSkIf6H/9ono2GuFiv4fZOegNy+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eKQOwgAAAN0AAAAPAAAAAAAAAAAAAAAAAJ8C&#10;AABkcnMvZG93bnJldi54bWxQSwUGAAAAAAQABAD3AAAAjgMAAAAA&#10;" stroked="t" strokecolor="black [3213]" strokeweight="2.25pt">
                  <v:imagedata r:id="rId39" o:title=""/>
                  <v:path arrowok="t"/>
                </v:shape>
                <v:shape id="Text Box 2050" o:spid="_x0000_s1071" type="#_x0000_t202" style="position:absolute;top:17716;width:2286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oZ58QA&#10;AADdAAAADwAAAGRycy9kb3ducmV2LnhtbERPz2vCMBS+C/sfwhvsIjOdU5HOKCITdBex8+Lt0Tyb&#10;bs1LSVLt/ntzGHj8+H4vVr1txJV8qB0reBtlIIhLp2uuFJy+t69zECEia2wck4I/CrBaPg0WmGt3&#10;4yNdi1iJFMIhRwUmxjaXMpSGLIaRa4kTd3HeYkzQV1J7vKVw28hxls2kxZpTg8GWNobK36KzCg6T&#10;88EMu8vn13ry7venbjP7qQqlXp779QeISH18iP/dO61gnE3T/vQmPQG5v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qGefEAAAA3QAAAA8AAAAAAAAAAAAAAAAAmAIAAGRycy9k&#10;b3ducmV2LnhtbFBLBQYAAAAABAAEAPUAAACJAwAAAAA=&#10;" stroked="f">
                  <v:textbox style="mso-fit-shape-to-text:t" inset="0,0,0,0">
                    <w:txbxContent>
                      <w:p w:rsidR="00FC0D1B" w:rsidRPr="00F17531" w:rsidRDefault="00FC0D1B" w:rsidP="004C6671">
                        <w:pPr>
                          <w:pStyle w:val="Caption"/>
                          <w:rPr>
                            <w:bCs w:val="0"/>
                            <w:smallCaps/>
                            <w:noProof/>
                            <w:spacing w:val="5"/>
                            <w:sz w:val="24"/>
                            <w:szCs w:val="24"/>
                          </w:rPr>
                        </w:pPr>
                        <w:bookmarkStart w:id="28" w:name="_Toc405634131"/>
                        <w:r>
                          <w:t xml:space="preserve">Figure </w:t>
                        </w:r>
                        <w:fldSimple w:instr=" SEQ Figure \* ARABIC ">
                          <w:r>
                            <w:rPr>
                              <w:noProof/>
                            </w:rPr>
                            <w:t>7</w:t>
                          </w:r>
                        </w:fldSimple>
                        <w:r>
                          <w:t xml:space="preserve"> - Temperature sensing user study</w:t>
                        </w:r>
                        <w:bookmarkEnd w:id="28"/>
                      </w:p>
                    </w:txbxContent>
                  </v:textbox>
                </v:shape>
                <w10:wrap type="square"/>
              </v:group>
            </w:pict>
          </mc:Fallback>
        </mc:AlternateContent>
      </w:r>
      <w:r w:rsidR="00CD54FD" w:rsidRPr="00131217">
        <w:t>Second Study: Temperature Sensing</w:t>
      </w:r>
      <w:bookmarkEnd w:id="26"/>
    </w:p>
    <w:p w:rsidR="00CD54FD" w:rsidRPr="00131217" w:rsidRDefault="00CD54FD" w:rsidP="00CD54FD">
      <w:r w:rsidRPr="00131217">
        <w:t>At this stage, the project will looked into the creation of new sensory experiences. This stage studied the users’ acceptance of new information that was consciously mapped to a particular 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CD54FD" w:rsidRPr="00131217" w:rsidRDefault="004C6671" w:rsidP="00CD54FD">
      <w:r>
        <w:rPr>
          <w:noProof/>
        </w:rPr>
        <mc:AlternateContent>
          <mc:Choice Requires="wpg">
            <w:drawing>
              <wp:anchor distT="0" distB="0" distL="114300" distR="114300" simplePos="0" relativeHeight="251852800" behindDoc="0" locked="0" layoutInCell="1" allowOverlap="1" wp14:anchorId="1784C1B8" wp14:editId="5B086DCF">
                <wp:simplePos x="0" y="0"/>
                <wp:positionH relativeFrom="column">
                  <wp:posOffset>0</wp:posOffset>
                </wp:positionH>
                <wp:positionV relativeFrom="paragraph">
                  <wp:posOffset>1439545</wp:posOffset>
                </wp:positionV>
                <wp:extent cx="2286000" cy="2613025"/>
                <wp:effectExtent l="38100" t="38100" r="38100" b="0"/>
                <wp:wrapSquare wrapText="bothSides"/>
                <wp:docPr id="2056" name="Group 2056"/>
                <wp:cNvGraphicFramePr/>
                <a:graphic xmlns:a="http://schemas.openxmlformats.org/drawingml/2006/main">
                  <a:graphicData uri="http://schemas.microsoft.com/office/word/2010/wordprocessingGroup">
                    <wpg:wgp>
                      <wpg:cNvGrpSpPr/>
                      <wpg:grpSpPr>
                        <a:xfrm>
                          <a:off x="0" y="0"/>
                          <a:ext cx="2286000" cy="2613025"/>
                          <a:chOff x="0" y="0"/>
                          <a:chExt cx="2286000" cy="2613025"/>
                        </a:xfrm>
                      </wpg:grpSpPr>
                      <pic:pic xmlns:pic="http://schemas.openxmlformats.org/drawingml/2006/picture">
                        <pic:nvPicPr>
                          <pic:cNvPr id="2054" name="Picture 2054"/>
                          <pic:cNvPicPr>
                            <a:picLocks noChangeAspect="1"/>
                          </pic:cNvPicPr>
                        </pic:nvPicPr>
                        <pic:blipFill rotWithShape="1">
                          <a:blip r:embed="rId40" cstate="print">
                            <a:extLst>
                              <a:ext uri="{28A0092B-C50C-407E-A947-70E740481C1C}">
                                <a14:useLocalDpi xmlns:a14="http://schemas.microsoft.com/office/drawing/2010/main" val="0"/>
                              </a:ext>
                            </a:extLst>
                          </a:blip>
                          <a:srcRect l="25411" t="11" r="14172" b="19438"/>
                          <a:stretch/>
                        </pic:blipFill>
                        <pic:spPr bwMode="auto">
                          <a:xfrm rot="5400000">
                            <a:off x="0" y="0"/>
                            <a:ext cx="2286000" cy="228600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2055" name="Text Box 2055"/>
                        <wps:cNvSpPr txBox="1"/>
                        <wps:spPr>
                          <a:xfrm>
                            <a:off x="0" y="2343150"/>
                            <a:ext cx="2285365" cy="269875"/>
                          </a:xfrm>
                          <a:prstGeom prst="rect">
                            <a:avLst/>
                          </a:prstGeom>
                          <a:solidFill>
                            <a:prstClr val="white"/>
                          </a:solidFill>
                          <a:ln>
                            <a:noFill/>
                          </a:ln>
                          <a:effectLst/>
                        </wps:spPr>
                        <wps:txbx>
                          <w:txbxContent>
                            <w:p w:rsidR="00FC0D1B" w:rsidRPr="00D94009" w:rsidRDefault="00FC0D1B" w:rsidP="004C6671">
                              <w:pPr>
                                <w:pStyle w:val="Caption"/>
                                <w:rPr>
                                  <w:noProof/>
                                  <w:sz w:val="24"/>
                                  <w:szCs w:val="20"/>
                                </w:rPr>
                              </w:pPr>
                              <w:bookmarkStart w:id="29" w:name="_Toc405634132"/>
                              <w:r>
                                <w:t xml:space="preserve">Figure </w:t>
                              </w:r>
                              <w:r>
                                <w:fldChar w:fldCharType="begin"/>
                              </w:r>
                              <w:r w:rsidRPr="008D73ED">
                                <w:instrText xml:space="preserve"> SEQ Figure \* ARABIC </w:instrText>
                              </w:r>
                              <w:r>
                                <w:fldChar w:fldCharType="separate"/>
                              </w:r>
                              <w:r>
                                <w:rPr>
                                  <w:noProof/>
                                </w:rPr>
                                <w:t>8</w:t>
                              </w:r>
                              <w:r>
                                <w:rPr>
                                  <w:noProof/>
                                </w:rPr>
                                <w:fldChar w:fldCharType="end"/>
                              </w:r>
                              <w:r>
                                <w:t xml:space="preserve"> - Cellphone sensors user study</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56" o:spid="_x0000_s1072" style="position:absolute;left:0;text-align:left;margin-left:0;margin-top:113.35pt;width:180pt;height:205.75pt;z-index:251852800;mso-position-horizontal-relative:text;mso-position-vertical-relative:text" coordsize="22860,2613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">
                <v:shape id="Picture 2054" o:spid="_x0000_s1073" type="#_x0000_t75" style="position:absolute;width:22860;height:2286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TZ/LGAAAA3QAAAA8AAABkcnMvZG93bnJldi54bWxEj1trwkAUhN8L/oflCH2rm0q9EF2lBCT6&#10;VOoFfTxkj0ls9mzY3Wr8992C4OMwM98w82VnGnEl52vLCt4HCQjiwuqaSwX73eptCsIHZI2NZVJw&#10;Jw/LRe9ljqm2N/6m6zaUIkLYp6igCqFNpfRFRQb9wLbE0TtbZzBE6UqpHd4i3DRymCRjabDmuFBh&#10;S1lFxc/21yjIVtP8uMnX9VeWj/jkTH6YXI5Kvfa7zxmIQF14hh/ttVYwTEYf8P8mPgG5+A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5Nn8sYAAADdAAAADwAAAAAAAAAAAAAA&#10;AACfAgAAZHJzL2Rvd25yZXYueG1sUEsFBgAAAAAEAAQA9wAAAJIDAAAAAA==&#10;" stroked="t" strokecolor="windowText" strokeweight="2.25pt">
                  <v:stroke joinstyle="round"/>
                  <v:imagedata r:id="rId41" o:title="" croptop="7f" cropbottom="12739f" cropleft="16653f" cropright="9288f"/>
                  <v:path arrowok="t"/>
                </v:shape>
                <v:shape id="Text Box 2055" o:spid="_x0000_s1074" type="#_x0000_t202" style="position:absolute;top:23431;width:2285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26f8cA&#10;AADdAAAADwAAAGRycy9kb3ducmV2LnhtbESPQWsCMRSE7wX/Q3hCL6Vma1XK1igiLbRepFsvvT02&#10;z83q5mVJsrr+e1MQPA4z8w0zX/a2ESfyoXas4GWUgSAuna65UrD7/Xx+AxEissbGMSm4UIDlYvAw&#10;x1y7M//QqYiVSBAOOSowMba5lKE0ZDGMXEucvL3zFmOSvpLa4znBbSPHWTaTFmtOCwZbWhsqj0Vn&#10;FWwnf1vz1O0/NqvJq//edevZoSqUehz2q3cQkfp4D9/aX1rBOJtO4f9NegJyc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Hdun/HAAAA3QAAAA8AAAAAAAAAAAAAAAAAmAIAAGRy&#10;cy9kb3ducmV2LnhtbFBLBQYAAAAABAAEAPUAAACMAwAAAAA=&#10;" stroked="f">
                  <v:textbox style="mso-fit-shape-to-text:t" inset="0,0,0,0">
                    <w:txbxContent>
                      <w:p w:rsidR="00FC0D1B" w:rsidRPr="00D94009" w:rsidRDefault="00FC0D1B" w:rsidP="004C6671">
                        <w:pPr>
                          <w:pStyle w:val="Caption"/>
                          <w:rPr>
                            <w:noProof/>
                            <w:sz w:val="24"/>
                            <w:szCs w:val="20"/>
                          </w:rPr>
                        </w:pPr>
                        <w:bookmarkStart w:id="30" w:name="_Toc405634132"/>
                        <w:r>
                          <w:t xml:space="preserve">Figure </w:t>
                        </w:r>
                        <w:r>
                          <w:fldChar w:fldCharType="begin"/>
                        </w:r>
                        <w:r w:rsidRPr="008D73ED">
                          <w:instrText xml:space="preserve"> SEQ Figure \* ARABIC </w:instrText>
                        </w:r>
                        <w:r>
                          <w:fldChar w:fldCharType="separate"/>
                        </w:r>
                        <w:r>
                          <w:rPr>
                            <w:noProof/>
                          </w:rPr>
                          <w:t>8</w:t>
                        </w:r>
                        <w:r>
                          <w:rPr>
                            <w:noProof/>
                          </w:rPr>
                          <w:fldChar w:fldCharType="end"/>
                        </w:r>
                        <w:r>
                          <w:t xml:space="preserve"> - Cellphone sensors user study</w:t>
                        </w:r>
                        <w:bookmarkEnd w:id="30"/>
                      </w:p>
                    </w:txbxContent>
                  </v:textbox>
                </v:shape>
                <w10:wrap type="square"/>
              </v:group>
            </w:pict>
          </mc:Fallback>
        </mc:AlternateContent>
      </w:r>
      <w:r w:rsidR="00CD54FD" w:rsidRPr="00131217">
        <w:t xml:space="preserve">For this study, the user was fitted with a head band that had a temperature (IR) sensor facing outwards and a vibrating transducer towards the inside, against the forehead. Four </w:t>
      </w:r>
      <w:proofErr w:type="spellStart"/>
      <w:r w:rsidR="00CD54FD" w:rsidRPr="00131217">
        <w:t>peltier</w:t>
      </w:r>
      <w:proofErr w:type="spellEnd"/>
      <w:r w:rsidR="00CD54FD" w:rsidRPr="00131217">
        <w:t xml:space="preserve"> modules were placed on the table in front of the subject. A program was written that would randomly choose one of the four </w:t>
      </w:r>
      <w:proofErr w:type="spellStart"/>
      <w:r w:rsidR="00CD54FD" w:rsidRPr="00131217">
        <w:t>peltier</w:t>
      </w:r>
      <w:proofErr w:type="spellEnd"/>
      <w:r w:rsidR="00CD54FD" w:rsidRPr="00131217">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CD54FD" w:rsidRPr="00131217" w:rsidRDefault="00CD54FD" w:rsidP="00CD54FD">
      <w:pPr>
        <w:pStyle w:val="Heading3"/>
      </w:pPr>
      <w:bookmarkStart w:id="31" w:name="_Toc405796822"/>
      <w:r w:rsidRPr="00131217">
        <w:t>Third Study: Cellphone Sensors</w:t>
      </w:r>
      <w:bookmarkEnd w:id="31"/>
    </w:p>
    <w:p w:rsidR="00CD54FD" w:rsidRPr="00131217" w:rsidRDefault="00CD54FD" w:rsidP="00CD54FD">
      <w:r w:rsidRPr="00131217">
        <w:t xml:space="preserve">Here the project set up a new sensory experience in which the users had no prior understanding of the translation taking place. This situation mimics the pattern in which a newborn might search for patterns in order to understand its new senses. This experiment showed how quickly the users can find a correlation between information from the world around them and the sensory feedback. </w:t>
      </w:r>
    </w:p>
    <w:p w:rsidR="00CD54FD" w:rsidRPr="00131217" w:rsidRDefault="00CD54FD" w:rsidP="00CD54FD">
      <w:r w:rsidRPr="00131217">
        <w:lastRenderedPageBreak/>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rsidRPr="00131217">
        <w:t>a</w:t>
      </w:r>
      <w:proofErr w:type="gramEnd"/>
      <w:r w:rsidRPr="00131217">
        <w:t xml:space="preserve"> IOIO board. The subject where asked to spend 15 minutes walking around the lab, anywhere they wanted to go. After the 15 minutes they were asked to give their best guess as to what the feedback on their forehead was responding to.</w:t>
      </w:r>
    </w:p>
    <w:p w:rsidR="00CD54FD" w:rsidRPr="00131217" w:rsidRDefault="00CD54FD" w:rsidP="00CD54FD">
      <w:r w:rsidRPr="00131217">
        <w:t>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device; the mental mapping of the experience is still formed.</w:t>
      </w:r>
      <w:r w:rsidRPr="00131217">
        <w:br w:type="page"/>
      </w:r>
    </w:p>
    <w:p w:rsidR="00A42427" w:rsidRPr="00131217" w:rsidRDefault="00A42427" w:rsidP="00A42427">
      <w:pPr>
        <w:pStyle w:val="Heading1"/>
      </w:pPr>
      <w:bookmarkStart w:id="32" w:name="_Toc405796823"/>
      <w:r w:rsidRPr="00131217">
        <w:lastRenderedPageBreak/>
        <w:t>Background</w:t>
      </w:r>
      <w:r w:rsidR="003E028C" w:rsidRPr="00131217">
        <w:t xml:space="preserve"> and Related Work</w:t>
      </w:r>
      <w:bookmarkEnd w:id="32"/>
    </w:p>
    <w:p w:rsidR="00A90BCA" w:rsidRDefault="00BE0778" w:rsidP="005F0C34">
      <w:pPr>
        <w:rPr>
          <w:noProof/>
        </w:rPr>
      </w:pPr>
      <w:r w:rsidRPr="00131217">
        <w:t>Many proj</w:t>
      </w:r>
      <w:r w:rsidR="00086F41" w:rsidRPr="00131217">
        <w:t>ects and research have sought</w:t>
      </w:r>
      <w:r w:rsidRPr="00131217">
        <w:t xml:space="preserve"> to understand the feasibility of using touch, thermal, vibration and </w:t>
      </w:r>
      <w:proofErr w:type="spellStart"/>
      <w:r w:rsidR="00232125" w:rsidRPr="00131217">
        <w:t>haptics</w:t>
      </w:r>
      <w:proofErr w:type="spellEnd"/>
      <w:r w:rsidR="00232125" w:rsidRPr="00131217">
        <w:t xml:space="preserve"> to communicate information to the brain</w:t>
      </w:r>
      <w:r w:rsidR="000E245F" w:rsidRPr="00131217">
        <w:t xml:space="preserve">. I’ll present here the research and projects that best support the </w:t>
      </w:r>
      <w:r w:rsidR="00124CCD" w:rsidRPr="00131217">
        <w:t>basis</w:t>
      </w:r>
      <w:r w:rsidR="000E245F" w:rsidRPr="00131217">
        <w:t xml:space="preserve"> of Digital Synesthesia.</w:t>
      </w:r>
      <w:r w:rsidR="00A90BCA" w:rsidRPr="00A90BCA">
        <w:rPr>
          <w:noProof/>
        </w:rPr>
        <w:t xml:space="preserve"> </w:t>
      </w:r>
    </w:p>
    <w:p w:rsidR="00F00AA5" w:rsidRDefault="005C6D42" w:rsidP="00F00AA5">
      <w:pPr>
        <w:keepNext/>
        <w:jc w:val="center"/>
      </w:pPr>
      <w:r>
        <w:rPr>
          <w:noProof/>
        </w:rPr>
        <mc:AlternateContent>
          <mc:Choice Requires="wps">
            <w:drawing>
              <wp:anchor distT="0" distB="0" distL="114300" distR="114300" simplePos="0" relativeHeight="251832320" behindDoc="0" locked="0" layoutInCell="1" allowOverlap="1" wp14:anchorId="6D69805A" wp14:editId="036DFAF4">
                <wp:simplePos x="0" y="0"/>
                <wp:positionH relativeFrom="column">
                  <wp:posOffset>3905250</wp:posOffset>
                </wp:positionH>
                <wp:positionV relativeFrom="paragraph">
                  <wp:posOffset>1411605</wp:posOffset>
                </wp:positionV>
                <wp:extent cx="1809750" cy="333375"/>
                <wp:effectExtent l="0" t="0" r="19050" b="28575"/>
                <wp:wrapNone/>
                <wp:docPr id="6153" name="Text Box 6153"/>
                <wp:cNvGraphicFramePr/>
                <a:graphic xmlns:a="http://schemas.openxmlformats.org/drawingml/2006/main">
                  <a:graphicData uri="http://schemas.microsoft.com/office/word/2010/wordprocessingShape">
                    <wps:wsp>
                      <wps:cNvSpPr txBox="1"/>
                      <wps:spPr>
                        <a:xfrm>
                          <a:off x="0" y="0"/>
                          <a:ext cx="1809750" cy="333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C0D1B" w:rsidRPr="005C6D42" w:rsidRDefault="00FC0D1B" w:rsidP="005C6D42">
                            <w:pPr>
                              <w:pStyle w:val="CartoonNormal"/>
                            </w:pPr>
                            <w:r w:rsidRPr="005C6D42">
                              <w:t>The subject must identify the warmer and colder of the two</w:t>
                            </w:r>
                          </w:p>
                          <w:p w:rsidR="00FC0D1B" w:rsidRDefault="00FC0D1B" w:rsidP="005C6D4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53" o:spid="_x0000_s1075" type="#_x0000_t202" style="position:absolute;left:0;text-align:left;margin-left:307.5pt;margin-top:111.15pt;width:142.5pt;height:26.2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" fillcolor="white [3201]" strokeweight=".5pt">
                <v:textbox>
                  <w:txbxContent>
                    <w:p w:rsidR="00FC0D1B" w:rsidRPr="005C6D42" w:rsidRDefault="00FC0D1B" w:rsidP="005C6D42">
                      <w:pPr>
                        <w:pStyle w:val="CartoonNormal"/>
                      </w:pPr>
                      <w:r w:rsidRPr="005C6D42">
                        <w:t>The subject must identify the warmer and colder of the two</w:t>
                      </w:r>
                    </w:p>
                    <w:p w:rsidR="00FC0D1B" w:rsidRDefault="00FC0D1B" w:rsidP="005C6D42"/>
                  </w:txbxContent>
                </v:textbox>
              </v:shape>
            </w:pict>
          </mc:Fallback>
        </mc:AlternateContent>
      </w:r>
      <w:r>
        <w:rPr>
          <w:noProof/>
        </w:rPr>
        <mc:AlternateContent>
          <mc:Choice Requires="wps">
            <w:drawing>
              <wp:anchor distT="0" distB="0" distL="114300" distR="114300" simplePos="0" relativeHeight="251830272" behindDoc="0" locked="0" layoutInCell="1" allowOverlap="1" wp14:anchorId="2D4118AA" wp14:editId="355C0A2D">
                <wp:simplePos x="0" y="0"/>
                <wp:positionH relativeFrom="column">
                  <wp:posOffset>1962150</wp:posOffset>
                </wp:positionH>
                <wp:positionV relativeFrom="paragraph">
                  <wp:posOffset>40005</wp:posOffset>
                </wp:positionV>
                <wp:extent cx="1809750" cy="323850"/>
                <wp:effectExtent l="0" t="0" r="19050" b="19050"/>
                <wp:wrapNone/>
                <wp:docPr id="6152" name="Text Box 6152"/>
                <wp:cNvGraphicFramePr/>
                <a:graphic xmlns:a="http://schemas.openxmlformats.org/drawingml/2006/main">
                  <a:graphicData uri="http://schemas.microsoft.com/office/word/2010/wordprocessingShape">
                    <wps:wsp>
                      <wps:cNvSpPr txBox="1"/>
                      <wps:spPr>
                        <a:xfrm>
                          <a:off x="0" y="0"/>
                          <a:ext cx="1809750" cy="323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C0D1B" w:rsidRPr="005C6D42" w:rsidRDefault="00FC0D1B" w:rsidP="005C6D42">
                            <w:pPr>
                              <w:pStyle w:val="CartoonNormal"/>
                            </w:pPr>
                            <w:r w:rsidRPr="005C6D42">
                              <w:t>Different material are placed in the device</w:t>
                            </w:r>
                          </w:p>
                          <w:p w:rsidR="00FC0D1B" w:rsidRDefault="00FC0D1B" w:rsidP="005C6D42">
                            <w:pPr>
                              <w:pStyle w:val="CartoonNormal"/>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52" o:spid="_x0000_s1076" type="#_x0000_t202" style="position:absolute;left:0;text-align:left;margin-left:154.5pt;margin-top:3.15pt;width:142.5pt;height:25.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" fillcolor="white [3201]" strokeweight=".5pt">
                <v:textbox>
                  <w:txbxContent>
                    <w:p w:rsidR="00FC0D1B" w:rsidRPr="005C6D42" w:rsidRDefault="00FC0D1B" w:rsidP="005C6D42">
                      <w:pPr>
                        <w:pStyle w:val="CartoonNormal"/>
                      </w:pPr>
                      <w:r w:rsidRPr="005C6D42">
                        <w:t>Different material are placed in the device</w:t>
                      </w:r>
                    </w:p>
                    <w:p w:rsidR="00FC0D1B" w:rsidRDefault="00FC0D1B" w:rsidP="005C6D42">
                      <w:pPr>
                        <w:pStyle w:val="CartoonNormal"/>
                      </w:pPr>
                    </w:p>
                  </w:txbxContent>
                </v:textbox>
              </v:shape>
            </w:pict>
          </mc:Fallback>
        </mc:AlternateContent>
      </w:r>
      <w:r w:rsidR="00F00AA5">
        <w:rPr>
          <w:noProof/>
        </w:rPr>
        <mc:AlternateContent>
          <mc:Choice Requires="wps">
            <w:drawing>
              <wp:anchor distT="0" distB="0" distL="114300" distR="114300" simplePos="0" relativeHeight="251828224" behindDoc="0" locked="0" layoutInCell="1" allowOverlap="1" wp14:anchorId="26FF20B7" wp14:editId="2496C115">
                <wp:simplePos x="0" y="0"/>
                <wp:positionH relativeFrom="column">
                  <wp:posOffset>142875</wp:posOffset>
                </wp:positionH>
                <wp:positionV relativeFrom="paragraph">
                  <wp:posOffset>1392555</wp:posOffset>
                </wp:positionV>
                <wp:extent cx="1295400" cy="361950"/>
                <wp:effectExtent l="0" t="0" r="19050" b="19050"/>
                <wp:wrapNone/>
                <wp:docPr id="6146" name="Text Box 6146"/>
                <wp:cNvGraphicFramePr/>
                <a:graphic xmlns:a="http://schemas.openxmlformats.org/drawingml/2006/main">
                  <a:graphicData uri="http://schemas.microsoft.com/office/word/2010/wordprocessingShape">
                    <wps:wsp>
                      <wps:cNvSpPr txBox="1"/>
                      <wps:spPr>
                        <a:xfrm>
                          <a:off x="0" y="0"/>
                          <a:ext cx="1295400" cy="361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C0D1B" w:rsidRPr="00F00AA5" w:rsidRDefault="00FC0D1B" w:rsidP="00F00AA5">
                            <w:pPr>
                              <w:pStyle w:val="CartoonNormal"/>
                              <w:rPr>
                                <w:sz w:val="10"/>
                              </w:rPr>
                            </w:pPr>
                            <w:r w:rsidRPr="00F00AA5">
                              <w:rPr>
                                <w:sz w:val="10"/>
                              </w:rPr>
                              <w:t>The pressure and temperature change of the finger was measured</w:t>
                            </w:r>
                          </w:p>
                          <w:p w:rsidR="00FC0D1B" w:rsidRDefault="00FC0D1B" w:rsidP="00F00A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46" o:spid="_x0000_s1077" type="#_x0000_t202" style="position:absolute;left:0;text-align:left;margin-left:11.25pt;margin-top:109.65pt;width:102pt;height:28.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" fillcolor="white [3201]" strokeweight=".5pt">
                <v:textbox>
                  <w:txbxContent>
                    <w:p w:rsidR="00FC0D1B" w:rsidRPr="00F00AA5" w:rsidRDefault="00FC0D1B" w:rsidP="00F00AA5">
                      <w:pPr>
                        <w:pStyle w:val="CartoonNormal"/>
                        <w:rPr>
                          <w:sz w:val="10"/>
                        </w:rPr>
                      </w:pPr>
                      <w:r w:rsidRPr="00F00AA5">
                        <w:rPr>
                          <w:sz w:val="10"/>
                        </w:rPr>
                        <w:t>The pressure and temperature change of the finger was measured</w:t>
                      </w:r>
                    </w:p>
                    <w:p w:rsidR="00FC0D1B" w:rsidRDefault="00FC0D1B" w:rsidP="00F00AA5"/>
                  </w:txbxContent>
                </v:textbox>
              </v:shape>
            </w:pict>
          </mc:Fallback>
        </mc:AlternateContent>
      </w:r>
      <w:r w:rsidR="00F00AA5">
        <w:rPr>
          <w:noProof/>
        </w:rPr>
        <w:drawing>
          <wp:inline distT="0" distB="0" distL="0" distR="0" wp14:anchorId="467A09BC" wp14:editId="52D45999">
            <wp:extent cx="1664307" cy="1737360"/>
            <wp:effectExtent l="38100" t="38100" r="31750" b="34290"/>
            <wp:docPr id="61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8" name="Picture 4"/>
                    <pic:cNvPicPr>
                      <a:picLocks noChangeAspect="1"/>
                    </pic:cNvPicPr>
                  </pic:nvPicPr>
                  <pic:blipFill rotWithShape="1">
                    <a:blip r:embed="rId42">
                      <a:extLst>
                        <a:ext uri="{28A0092B-C50C-407E-A947-70E740481C1C}">
                          <a14:useLocalDpi xmlns:a14="http://schemas.microsoft.com/office/drawing/2010/main" val="0"/>
                        </a:ext>
                      </a:extLst>
                    </a:blip>
                    <a:srcRect l="1892" t="2143" r="2481" b="2435"/>
                    <a:stretch/>
                  </pic:blipFill>
                  <pic:spPr bwMode="auto">
                    <a:xfrm>
                      <a:off x="0" y="0"/>
                      <a:ext cx="1664307" cy="1737360"/>
                    </a:xfrm>
                    <a:prstGeom prst="rect">
                      <a:avLst/>
                    </a:prstGeom>
                    <a:solidFill>
                      <a:schemeClr val="bg2">
                        <a:lumMod val="90000"/>
                      </a:schemeClr>
                    </a:solidFill>
                    <a:ln w="28575">
                      <a:solidFill>
                        <a:schemeClr val="tx1"/>
                      </a:solidFill>
                    </a:ln>
                    <a:extLst/>
                  </pic:spPr>
                </pic:pic>
              </a:graphicData>
            </a:graphic>
          </wp:inline>
        </w:drawing>
      </w:r>
      <w:r w:rsidR="00F00AA5" w:rsidRPr="00F00AA5">
        <w:rPr>
          <w:noProof/>
        </w:rPr>
        <w:drawing>
          <wp:inline distT="0" distB="0" distL="0" distR="0" wp14:anchorId="377E166D" wp14:editId="7B2F3740">
            <wp:extent cx="1962971" cy="1737360"/>
            <wp:effectExtent l="38100" t="38100" r="37465" b="34290"/>
            <wp:docPr id="61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7" name="Picture 3"/>
                    <pic:cNvPicPr>
                      <a:picLocks noChangeAspect="1" noChangeArrowheads="1"/>
                    </pic:cNvPicPr>
                  </pic:nvPicPr>
                  <pic:blipFill rotWithShape="1">
                    <a:blip r:embed="rId43">
                      <a:extLst>
                        <a:ext uri="{28A0092B-C50C-407E-A947-70E740481C1C}">
                          <a14:useLocalDpi xmlns:a14="http://schemas.microsoft.com/office/drawing/2010/main" val="0"/>
                        </a:ext>
                      </a:extLst>
                    </a:blip>
                    <a:srcRect l="1745" t="2938" r="52213" b="2828"/>
                    <a:stretch/>
                  </pic:blipFill>
                  <pic:spPr bwMode="auto">
                    <a:xfrm>
                      <a:off x="0" y="0"/>
                      <a:ext cx="1962971" cy="1737360"/>
                    </a:xfrm>
                    <a:prstGeom prst="rect">
                      <a:avLst/>
                    </a:prstGeom>
                    <a:solidFill>
                      <a:schemeClr val="bg2">
                        <a:lumMod val="90000"/>
                      </a:schemeClr>
                    </a:solidFill>
                    <a:ln w="28575">
                      <a:solidFill>
                        <a:schemeClr val="tx1"/>
                      </a:solidFill>
                    </a:ln>
                    <a:extLst/>
                  </pic:spPr>
                </pic:pic>
              </a:graphicData>
            </a:graphic>
          </wp:inline>
        </w:drawing>
      </w:r>
      <w:r w:rsidRPr="00F00AA5">
        <w:rPr>
          <w:noProof/>
        </w:rPr>
        <w:drawing>
          <wp:inline distT="0" distB="0" distL="0" distR="0" wp14:anchorId="5D67826B" wp14:editId="67031990">
            <wp:extent cx="1916146" cy="1737360"/>
            <wp:effectExtent l="38100" t="38100" r="46355" b="34290"/>
            <wp:docPr id="1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pic:cNvPicPr>
                      <a:picLocks noChangeAspect="1" noChangeArrowheads="1"/>
                    </pic:cNvPicPr>
                  </pic:nvPicPr>
                  <pic:blipFill rotWithShape="1">
                    <a:blip r:embed="rId43">
                      <a:extLst>
                        <a:ext uri="{28A0092B-C50C-407E-A947-70E740481C1C}">
                          <a14:useLocalDpi xmlns:a14="http://schemas.microsoft.com/office/drawing/2010/main" val="0"/>
                        </a:ext>
                      </a:extLst>
                    </a:blip>
                    <a:srcRect l="55666" t="5531" r="1244" b="4107"/>
                    <a:stretch/>
                  </pic:blipFill>
                  <pic:spPr bwMode="auto">
                    <a:xfrm>
                      <a:off x="0" y="0"/>
                      <a:ext cx="1916146" cy="1737360"/>
                    </a:xfrm>
                    <a:prstGeom prst="rect">
                      <a:avLst/>
                    </a:prstGeom>
                    <a:noFill/>
                    <a:ln w="28575">
                      <a:solidFill>
                        <a:schemeClr val="tx1"/>
                      </a:solidFill>
                      <a:miter lim="800000"/>
                      <a:headEnd/>
                      <a:tailEnd/>
                    </a:ln>
                    <a:extLst/>
                  </pic:spPr>
                </pic:pic>
              </a:graphicData>
            </a:graphic>
          </wp:inline>
        </w:drawing>
      </w:r>
    </w:p>
    <w:p w:rsidR="005F0C34" w:rsidRPr="00131217" w:rsidRDefault="00F00AA5" w:rsidP="00F00AA5">
      <w:pPr>
        <w:pStyle w:val="Caption"/>
        <w:jc w:val="center"/>
      </w:pPr>
      <w:bookmarkStart w:id="33" w:name="_Ref404769975"/>
      <w:bookmarkStart w:id="34" w:name="_Toc405634133"/>
      <w:r>
        <w:t xml:space="preserve">Figure </w:t>
      </w:r>
      <w:fldSimple w:instr=" SEQ Figure \* ARABIC ">
        <w:r w:rsidR="00997C17">
          <w:rPr>
            <w:noProof/>
          </w:rPr>
          <w:t>9</w:t>
        </w:r>
      </w:fldSimple>
      <w:bookmarkEnd w:id="33"/>
      <w:r>
        <w:t xml:space="preserve"> - </w:t>
      </w:r>
      <w:r>
        <w:rPr>
          <w:noProof/>
        </w:rPr>
        <w:t>L.A. Jones and Berris 2003</w:t>
      </w:r>
      <w:bookmarkEnd w:id="34"/>
    </w:p>
    <w:p w:rsidR="002B0DB5" w:rsidRPr="00131217" w:rsidRDefault="008D73ED" w:rsidP="00AC664D">
      <w:pPr>
        <w:pStyle w:val="Heading2"/>
      </w:pPr>
      <w:bookmarkStart w:id="35" w:name="_Toc405796824"/>
      <w:r>
        <w:rPr>
          <w:noProof/>
        </w:rPr>
        <mc:AlternateContent>
          <mc:Choice Requires="wps">
            <w:drawing>
              <wp:anchor distT="0" distB="0" distL="114300" distR="114300" simplePos="0" relativeHeight="251933696" behindDoc="0" locked="0" layoutInCell="1" allowOverlap="1" wp14:anchorId="0EAE28D6" wp14:editId="4A614AE5">
                <wp:simplePos x="0" y="0"/>
                <wp:positionH relativeFrom="column">
                  <wp:posOffset>39370</wp:posOffset>
                </wp:positionH>
                <wp:positionV relativeFrom="paragraph">
                  <wp:posOffset>2328545</wp:posOffset>
                </wp:positionV>
                <wp:extent cx="5883910" cy="635"/>
                <wp:effectExtent l="0" t="0" r="0" b="0"/>
                <wp:wrapSquare wrapText="bothSides"/>
                <wp:docPr id="11281" name="Text Box 11281"/>
                <wp:cNvGraphicFramePr/>
                <a:graphic xmlns:a="http://schemas.openxmlformats.org/drawingml/2006/main">
                  <a:graphicData uri="http://schemas.microsoft.com/office/word/2010/wordprocessingShape">
                    <wps:wsp>
                      <wps:cNvSpPr txBox="1"/>
                      <wps:spPr>
                        <a:xfrm>
                          <a:off x="0" y="0"/>
                          <a:ext cx="5883910" cy="635"/>
                        </a:xfrm>
                        <a:prstGeom prst="rect">
                          <a:avLst/>
                        </a:prstGeom>
                        <a:solidFill>
                          <a:prstClr val="white"/>
                        </a:solidFill>
                        <a:ln>
                          <a:noFill/>
                        </a:ln>
                        <a:effectLst/>
                      </wps:spPr>
                      <wps:txbx>
                        <w:txbxContent>
                          <w:p w:rsidR="00FC0D1B" w:rsidRPr="0091013B" w:rsidRDefault="00FC0D1B" w:rsidP="008D73ED">
                            <w:pPr>
                              <w:pStyle w:val="Caption"/>
                              <w:rPr>
                                <w:b w:val="0"/>
                                <w:bCs w:val="0"/>
                                <w:smallCaps/>
                                <w:noProof/>
                                <w:spacing w:val="5"/>
                                <w:sz w:val="28"/>
                                <w:szCs w:val="28"/>
                              </w:rPr>
                            </w:pPr>
                            <w:bookmarkStart w:id="36" w:name="_Toc405634134"/>
                            <w:r>
                              <w:t xml:space="preserve">Figure </w:t>
                            </w:r>
                            <w:fldSimple w:instr=" SEQ Figure \* ARABIC ">
                              <w:r>
                                <w:rPr>
                                  <w:noProof/>
                                </w:rPr>
                                <w:t>10</w:t>
                              </w:r>
                            </w:fldSimple>
                            <w:r>
                              <w:t xml:space="preserve"> - </w:t>
                            </w:r>
                            <w:r w:rsidRPr="005B48B0">
                              <w:t>WILSON ET AL. 201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1281" o:spid="_x0000_s1078" type="#_x0000_t202" style="position:absolute;margin-left:3.1pt;margin-top:183.35pt;width:463.3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" stroked="f">
                <v:textbox style="mso-fit-shape-to-text:t" inset="0,0,0,0">
                  <w:txbxContent>
                    <w:p w:rsidR="00FC0D1B" w:rsidRPr="0091013B" w:rsidRDefault="00FC0D1B" w:rsidP="008D73ED">
                      <w:pPr>
                        <w:pStyle w:val="Caption"/>
                        <w:rPr>
                          <w:b w:val="0"/>
                          <w:bCs w:val="0"/>
                          <w:smallCaps/>
                          <w:noProof/>
                          <w:spacing w:val="5"/>
                          <w:sz w:val="28"/>
                          <w:szCs w:val="28"/>
                        </w:rPr>
                      </w:pPr>
                      <w:bookmarkStart w:id="37" w:name="_Toc405634134"/>
                      <w:r>
                        <w:t xml:space="preserve">Figure </w:t>
                      </w:r>
                      <w:fldSimple w:instr=" SEQ Figure \* ARABIC ">
                        <w:r>
                          <w:rPr>
                            <w:noProof/>
                          </w:rPr>
                          <w:t>10</w:t>
                        </w:r>
                      </w:fldSimple>
                      <w:r>
                        <w:t xml:space="preserve"> - </w:t>
                      </w:r>
                      <w:r w:rsidRPr="005B48B0">
                        <w:t>WILSON ET AL. 2011</w:t>
                      </w:r>
                      <w:bookmarkEnd w:id="37"/>
                    </w:p>
                  </w:txbxContent>
                </v:textbox>
                <w10:wrap type="square"/>
              </v:shape>
            </w:pict>
          </mc:Fallback>
        </mc:AlternateContent>
      </w:r>
      <w:r>
        <w:rPr>
          <w:noProof/>
        </w:rPr>
        <mc:AlternateContent>
          <mc:Choice Requires="wpg">
            <w:drawing>
              <wp:anchor distT="0" distB="0" distL="114300" distR="114300" simplePos="0" relativeHeight="251834368" behindDoc="0" locked="0" layoutInCell="1" allowOverlap="1">
                <wp:simplePos x="0" y="0"/>
                <wp:positionH relativeFrom="column">
                  <wp:posOffset>39757</wp:posOffset>
                </wp:positionH>
                <wp:positionV relativeFrom="paragraph">
                  <wp:posOffset>442926</wp:posOffset>
                </wp:positionV>
                <wp:extent cx="5883965" cy="1828800"/>
                <wp:effectExtent l="38100" t="38100" r="40640" b="38100"/>
                <wp:wrapSquare wrapText="bothSides"/>
                <wp:docPr id="11280" name="Group 11280"/>
                <wp:cNvGraphicFramePr/>
                <a:graphic xmlns:a="http://schemas.openxmlformats.org/drawingml/2006/main">
                  <a:graphicData uri="http://schemas.microsoft.com/office/word/2010/wordprocessingGroup">
                    <wpg:wgp>
                      <wpg:cNvGrpSpPr/>
                      <wpg:grpSpPr>
                        <a:xfrm>
                          <a:off x="0" y="0"/>
                          <a:ext cx="5883965" cy="1828800"/>
                          <a:chOff x="0" y="0"/>
                          <a:chExt cx="5883965" cy="1828800"/>
                        </a:xfrm>
                      </wpg:grpSpPr>
                      <wpg:grpSp>
                        <wpg:cNvPr id="136" name="Group 136"/>
                        <wpg:cNvGrpSpPr/>
                        <wpg:grpSpPr>
                          <a:xfrm>
                            <a:off x="0" y="0"/>
                            <a:ext cx="2000250" cy="1828800"/>
                            <a:chOff x="161925" y="0"/>
                            <a:chExt cx="2000250" cy="1828800"/>
                          </a:xfrm>
                        </wpg:grpSpPr>
                        <pic:pic xmlns:pic="http://schemas.openxmlformats.org/drawingml/2006/picture">
                          <pic:nvPicPr>
                            <pic:cNvPr id="6149" name="Picture 5"/>
                            <pic:cNvPicPr>
                              <a:picLocks noChangeAspect="1"/>
                            </pic:cNvPicPr>
                          </pic:nvPicPr>
                          <pic:blipFill rotWithShape="1">
                            <a:blip r:embed="rId44">
                              <a:extLst>
                                <a:ext uri="{28A0092B-C50C-407E-A947-70E740481C1C}">
                                  <a14:useLocalDpi xmlns:a14="http://schemas.microsoft.com/office/drawing/2010/main" val="0"/>
                                </a:ext>
                              </a:extLst>
                            </a:blip>
                            <a:srcRect l="8731" t="4038" r="14363" b="3437"/>
                            <a:stretch/>
                          </pic:blipFill>
                          <pic:spPr bwMode="auto">
                            <a:xfrm>
                              <a:off x="161925" y="0"/>
                              <a:ext cx="200025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01" name="TextBox 13"/>
                          <wps:cNvSpPr txBox="1"/>
                          <wps:spPr>
                            <a:xfrm>
                              <a:off x="219011" y="57150"/>
                              <a:ext cx="1190625" cy="257174"/>
                            </a:xfrm>
                            <a:prstGeom prst="rect">
                              <a:avLst/>
                            </a:prstGeom>
                            <a:solidFill>
                              <a:schemeClr val="bg1"/>
                            </a:solidFill>
                            <a:ln w="19050">
                              <a:solidFill>
                                <a:schemeClr val="tx1"/>
                              </a:solidFill>
                            </a:ln>
                          </wps:spPr>
                          <wps:txbx>
                            <w:txbxContent>
                              <w:p w:rsidR="00FC0D1B" w:rsidRPr="00A90BCA" w:rsidRDefault="00FC0D1B" w:rsidP="005C6D42">
                                <w:pPr>
                                  <w:pStyle w:val="CartoonNormal"/>
                                  <w:rPr>
                                    <w:sz w:val="20"/>
                                  </w:rPr>
                                </w:pPr>
                                <w:r w:rsidRPr="00A90BCA">
                                  <w:t>Microcontroller…</w:t>
                                </w:r>
                              </w:p>
                            </w:txbxContent>
                          </wps:txbx>
                          <wps:bodyPr wrap="square" rtlCol="0">
                            <a:noAutofit/>
                          </wps:bodyPr>
                        </wps:wsp>
                        <wps:wsp>
                          <wps:cNvPr id="102" name="TextBox 14"/>
                          <wps:cNvSpPr txBox="1"/>
                          <wps:spPr>
                            <a:xfrm>
                              <a:off x="219006" y="1514476"/>
                              <a:ext cx="914470" cy="247650"/>
                            </a:xfrm>
                            <a:prstGeom prst="rect">
                              <a:avLst/>
                            </a:prstGeom>
                            <a:solidFill>
                              <a:schemeClr val="bg1"/>
                            </a:solidFill>
                            <a:ln w="19050">
                              <a:solidFill>
                                <a:schemeClr val="tx1"/>
                              </a:solidFill>
                            </a:ln>
                          </wps:spPr>
                          <wps:txbx>
                            <w:txbxContent>
                              <w:p w:rsidR="00FC0D1B" w:rsidRPr="00A90BCA" w:rsidRDefault="00FC0D1B" w:rsidP="005C6D42">
                                <w:pPr>
                                  <w:pStyle w:val="CartoonNormal"/>
                                  <w:rPr>
                                    <w:sz w:val="20"/>
                                  </w:rPr>
                                </w:pPr>
                                <w:r w:rsidRPr="00A90BCA">
                                  <w:t>… and Peltier</w:t>
                                </w:r>
                              </w:p>
                            </w:txbxContent>
                          </wps:txbx>
                          <wps:bodyPr wrap="square" rtlCol="0">
                            <a:noAutofit/>
                          </wps:bodyPr>
                        </wps:wsp>
                      </wpg:grpSp>
                      <wpg:grpSp>
                        <wpg:cNvPr id="144" name="Group 144"/>
                        <wpg:cNvGrpSpPr/>
                        <wpg:grpSpPr>
                          <a:xfrm>
                            <a:off x="2196547" y="0"/>
                            <a:ext cx="1699260" cy="1828800"/>
                            <a:chOff x="142875" y="0"/>
                            <a:chExt cx="1699260" cy="1828800"/>
                          </a:xfrm>
                        </wpg:grpSpPr>
                        <pic:pic xmlns:pic="http://schemas.openxmlformats.org/drawingml/2006/picture">
                          <pic:nvPicPr>
                            <pic:cNvPr id="135" name="Picture 6"/>
                            <pic:cNvPicPr>
                              <a:picLocks noChangeAspect="1"/>
                            </pic:cNvPicPr>
                          </pic:nvPicPr>
                          <pic:blipFill rotWithShape="1">
                            <a:blip r:embed="rId45">
                              <a:extLst>
                                <a:ext uri="{28A0092B-C50C-407E-A947-70E740481C1C}">
                                  <a14:useLocalDpi xmlns:a14="http://schemas.microsoft.com/office/drawing/2010/main" val="0"/>
                                </a:ext>
                              </a:extLst>
                            </a:blip>
                            <a:srcRect l="10814" t="3464" r="51680" b="4633"/>
                            <a:stretch/>
                          </pic:blipFill>
                          <pic:spPr bwMode="auto">
                            <a:xfrm>
                              <a:off x="142875" y="0"/>
                              <a:ext cx="169926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20" name="TextBox 15"/>
                          <wps:cNvSpPr txBox="1"/>
                          <wps:spPr>
                            <a:xfrm>
                              <a:off x="408885" y="57150"/>
                              <a:ext cx="857940" cy="200025"/>
                            </a:xfrm>
                            <a:prstGeom prst="rect">
                              <a:avLst/>
                            </a:prstGeom>
                            <a:solidFill>
                              <a:schemeClr val="bg1"/>
                            </a:solidFill>
                            <a:ln w="19050">
                              <a:solidFill>
                                <a:schemeClr val="tx1"/>
                              </a:solidFill>
                            </a:ln>
                          </wps:spPr>
                          <wps:txbx>
                            <w:txbxContent>
                              <w:p w:rsidR="00FC0D1B" w:rsidRPr="00A90BCA" w:rsidRDefault="00FC0D1B" w:rsidP="005C6D42">
                                <w:pPr>
                                  <w:pStyle w:val="CartoonNormal"/>
                                  <w:rPr>
                                    <w:sz w:val="20"/>
                                  </w:rPr>
                                </w:pPr>
                                <w:r w:rsidRPr="00A90BCA">
                                  <w:t>On the palm</w:t>
                                </w:r>
                              </w:p>
                            </w:txbxContent>
                          </wps:txbx>
                          <wps:bodyPr wrap="square" rtlCol="0">
                            <a:noAutofit/>
                          </wps:bodyPr>
                        </wps:wsp>
                      </wpg:grpSp>
                      <pic:pic xmlns:pic="http://schemas.openxmlformats.org/drawingml/2006/picture">
                        <pic:nvPicPr>
                          <pic:cNvPr id="6154" name="Picture 7"/>
                          <pic:cNvPicPr>
                            <a:picLocks noChangeAspect="1"/>
                          </pic:cNvPicPr>
                        </pic:nvPicPr>
                        <pic:blipFill rotWithShape="1">
                          <a:blip r:embed="rId46">
                            <a:extLst>
                              <a:ext uri="{28A0092B-C50C-407E-A947-70E740481C1C}">
                                <a14:useLocalDpi xmlns:a14="http://schemas.microsoft.com/office/drawing/2010/main" val="0"/>
                              </a:ext>
                            </a:extLst>
                          </a:blip>
                          <a:srcRect l="4841" t="3778" r="58771" b="6484"/>
                          <a:stretch/>
                        </pic:blipFill>
                        <pic:spPr bwMode="auto">
                          <a:xfrm>
                            <a:off x="4084982" y="0"/>
                            <a:ext cx="1798983" cy="1828800"/>
                          </a:xfrm>
                          <a:prstGeom prst="rect">
                            <a:avLst/>
                          </a:prstGeom>
                          <a:noFill/>
                          <a:ln w="28575">
                            <a:solidFill>
                              <a:schemeClr val="tx1"/>
                            </a:solidFill>
                            <a:miter lim="800000"/>
                            <a:headEnd/>
                            <a:tailEnd/>
                          </a:ln>
                          <a:extLst/>
                        </pic:spPr>
                      </pic:pic>
                      <wps:wsp>
                        <wps:cNvPr id="6155" name="TextBox 18"/>
                        <wps:cNvSpPr txBox="1"/>
                        <wps:spPr>
                          <a:xfrm>
                            <a:off x="3597965" y="1451113"/>
                            <a:ext cx="2105025" cy="323850"/>
                          </a:xfrm>
                          <a:prstGeom prst="rect">
                            <a:avLst/>
                          </a:prstGeom>
                          <a:solidFill>
                            <a:schemeClr val="bg1"/>
                          </a:solidFill>
                          <a:ln w="19050">
                            <a:solidFill>
                              <a:schemeClr val="tx1"/>
                            </a:solidFill>
                          </a:ln>
                        </wps:spPr>
                        <wps:txbx>
                          <w:txbxContent>
                            <w:p w:rsidR="00FC0D1B" w:rsidRDefault="00FC0D1B" w:rsidP="005C6D42">
                              <w:pPr>
                                <w:pStyle w:val="CartoonNormal"/>
                              </w:pPr>
                              <w:r>
                                <w:t>The experiment was repeated with the subjects walking around</w:t>
                              </w:r>
                            </w:p>
                          </w:txbxContent>
                        </wps:txbx>
                        <wps:bodyPr wrap="square" rtlCol="0">
                          <a:noAutofit/>
                        </wps:bodyPr>
                      </wps:wsp>
                    </wpg:wgp>
                  </a:graphicData>
                </a:graphic>
              </wp:anchor>
            </w:drawing>
          </mc:Choice>
          <mc:Fallback>
            <w:pict>
              <v:group id="Group 11280" o:spid="_x0000_s1079" style="position:absolute;margin-left:3.15pt;margin-top:34.9pt;width:463.3pt;height:2in;z-index:251834368;mso-position-horizontal-relative:text;mso-position-vertical-relative:text" coordsize="58839,18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">
                <v:group id="Group 136" o:spid="_x0000_s1080" style="position:absolute;width:20002;height:18288" coordorigin="1619" coordsize="20002,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1tDsIAAADcAAAADwAAAGRycy9kb3ducmV2LnhtbERPTYvCMBC9C/sfwix4&#10;07SKIl2jiLjiQRasguxtaMa22ExKk23rvzfCgrd5vM9ZrntTiZYaV1pWEI8jEMSZ1SXnCi7n79EC&#10;hPPIGivLpOBBDtarj8ESE207PlGb+lyEEHYJKii8rxMpXVaQQTe2NXHgbrYx6ANscqkb7EK4qeQk&#10;iubSYMmhocCatgVl9/TPKNh32G2m8a493m/bx+959nM9xqTU8LPffIHw1Pu3+N990GH+dA6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UNbQ7CAAAA3AAAAA8A&#10;AAAAAAAAAAAAAAAAqgIAAGRycy9kb3ducmV2LnhtbFBLBQYAAAAABAAEAPoAAACZAwAAAAA=&#10;">
                  <v:shape id="Picture 5" o:spid="_x0000_s1081" type="#_x0000_t75" style="position:absolute;left:1619;width:20002;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yORzFAAAA3QAAAA8AAABkcnMvZG93bnJldi54bWxEj0FrAjEUhO+F/ofwBG81axGpq1FCbdFD&#10;D63V+3Pz3F3cvCxJurv++6ZQ8DjMzDfMajPYRnTkQ+1YwXSSgSAunKm5VHD8fn96AREissHGMSm4&#10;UYDN+vFhhblxPX9Rd4ilSBAOOSqoYmxzKUNRkcUwcS1x8i7OW4xJ+lIaj32C20Y+Z9lcWqw5LVTY&#10;0mtFxfXwYxUsth9d/7bjz9O53/qz1trNolZqPBr0EkSkId7D/+29UTCfzhbw9yY9Abn+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8jkcxQAAAN0AAAAPAAAAAAAAAAAAAAAA&#10;AJ8CAABkcnMvZG93bnJldi54bWxQSwUGAAAAAAQABAD3AAAAkQMAAAAA&#10;" fillcolor="#4f81bd [3204]" stroked="t" strokecolor="black [3213]" strokeweight="2.25pt">
                    <v:imagedata r:id="rId47" o:title="" croptop="2646f" cropbottom="2252f" cropleft="5722f" cropright="9413f"/>
                    <v:path arrowok="t"/>
                  </v:shape>
                  <v:shape id="TextBox 13" o:spid="_x0000_s1082" type="#_x0000_t202" style="position:absolute;left:2190;top:571;width:11906;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L2I8MA&#10;AADcAAAADwAAAGRycy9kb3ducmV2LnhtbERPTWvCQBC9F/wPywi91U16KCVmFVFKPXhJLEJuw+6Y&#10;hGRnY3ar0V/fLRR6m8f7nHw92V5cafStYwXpIgFBrJ1puVbwdfx4eQfhA7LB3jEpuJOH9Wr2lGNm&#10;3I0LupahFjGEfYYKmhCGTEqvG7LoF24gjtzZjRZDhGMtzYi3GG57+Zokb9Jiy7GhwYG2Demu/LYK&#10;qiPtPrttddl0BepHm+qT0welnufTZgki0BT+xX/uvYnzkxR+n4kX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jL2I8MAAADcAAAADwAAAAAAAAAAAAAAAACYAgAAZHJzL2Rv&#10;d25yZXYueG1sUEsFBgAAAAAEAAQA9QAAAIgDAAAAAA==&#10;" fillcolor="white [3212]" strokecolor="black [3213]" strokeweight="1.5pt">
                    <v:textbox>
                      <w:txbxContent>
                        <w:p w:rsidR="00FC0D1B" w:rsidRPr="00A90BCA" w:rsidRDefault="00FC0D1B" w:rsidP="005C6D42">
                          <w:pPr>
                            <w:pStyle w:val="CartoonNormal"/>
                            <w:rPr>
                              <w:sz w:val="20"/>
                            </w:rPr>
                          </w:pPr>
                          <w:r w:rsidRPr="00A90BCA">
                            <w:t>Microcontroller…</w:t>
                          </w:r>
                        </w:p>
                      </w:txbxContent>
                    </v:textbox>
                  </v:shape>
                  <v:shape id="TextBox 14" o:spid="_x0000_s1083" type="#_x0000_t202" style="position:absolute;left:2190;top:15144;width:9144;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BoVMIA&#10;AADcAAAADwAAAGRycy9kb3ducmV2LnhtbERPTWvCQBC9F/oflil4qxtzkBJdRSyiBy9REbwNu9Mk&#10;JDsbs2uS9td3CwVv83ifs1yPthE9db5yrGA2TUAQa2cqLhRczrv3DxA+IBtsHJOCb/KwXr2+LDEz&#10;buCc+lMoRAxhn6GCMoQ2k9Lrkiz6qWuJI/flOoshwq6QpsMhhttGpkkylxYrjg0ltrQtSdenh1Vw&#10;O9Pnvt7e7ps6R/1TzfTV6aNSk7dxswARaAxP8b/7YOL8JIW/Z+IF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4GhUwgAAANwAAAAPAAAAAAAAAAAAAAAAAJgCAABkcnMvZG93&#10;bnJldi54bWxQSwUGAAAAAAQABAD1AAAAhwMAAAAA&#10;" fillcolor="white [3212]" strokecolor="black [3213]" strokeweight="1.5pt">
                    <v:textbox>
                      <w:txbxContent>
                        <w:p w:rsidR="00FC0D1B" w:rsidRPr="00A90BCA" w:rsidRDefault="00FC0D1B" w:rsidP="005C6D42">
                          <w:pPr>
                            <w:pStyle w:val="CartoonNormal"/>
                            <w:rPr>
                              <w:sz w:val="20"/>
                            </w:rPr>
                          </w:pPr>
                          <w:r w:rsidRPr="00A90BCA">
                            <w:t>… and Peltier</w:t>
                          </w:r>
                        </w:p>
                      </w:txbxContent>
                    </v:textbox>
                  </v:shape>
                </v:group>
                <v:group id="Group 144" o:spid="_x0000_s1084" style="position:absolute;left:21965;width:16993;height:18288" coordorigin="1428" coordsize="16992,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shape id="Picture 6" o:spid="_x0000_s1085" type="#_x0000_t75" style="position:absolute;left:1428;width:16993;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0jfQTDAAAA3AAAAA8AAABkcnMvZG93bnJldi54bWxET01rAjEQvRf6H8IUeqvZtih1NUopFArq&#10;QbcXb+Nm3GzdTJYkXVd/vREEb/N4nzOd97YRHflQO1bwOshAEJdO11wp+C2+Xz5AhIissXFMCk4U&#10;YD57fJhirt2R19RtYiVSCIccFZgY21zKUBqyGAauJU7c3nmLMUFfSe3xmMJtI9+ybCQt1pwaDLb0&#10;Zag8bP6tgkMhudv+LcfdebtzdeXX/WJllHp+6j8nICL18S6+uX90mv8+hOsz6QI5u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SN9BMMAAADcAAAADwAAAAAAAAAAAAAAAACf&#10;AgAAZHJzL2Rvd25yZXYueG1sUEsFBgAAAAAEAAQA9wAAAI8DAAAAAA==&#10;" fillcolor="#4f81bd [3204]" stroked="t" strokecolor="black [3213]" strokeweight="2.25pt">
                    <v:imagedata r:id="rId48" o:title="" croptop="2270f" cropbottom="3036f" cropleft="7087f" cropright="33869f"/>
                    <v:path arrowok="t"/>
                  </v:shape>
                  <v:shape id="TextBox 15" o:spid="_x0000_s1086" type="#_x0000_t202" style="position:absolute;left:4088;top:571;width:8580;height:2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P2MQA&#10;AADcAAAADwAAAGRycy9kb3ducmV2LnhtbESPQWvCQBCF74X+h2UK3upGDyLRVcQievCiFsHbsDsm&#10;IdnZNLtq7K/vHITeZnhv3vtmvux9o+7UxSqwgdEwA0Vsg6u4MPB92nxOQcWE7LAJTAaeFGG5eH+b&#10;Y+7Cgw90P6ZCSQjHHA2UKbW51tGW5DEOQ0ss2jV0HpOsXaFdhw8J940eZ9lEe6xYGkpsaV2SrY83&#10;b+Byoq9tvb78rOoD2t9qZM/B7o0ZfPSrGahEffo3v653TvDHgi/PyAR6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LD9jEAAAA3AAAAA8AAAAAAAAAAAAAAAAAmAIAAGRycy9k&#10;b3ducmV2LnhtbFBLBQYAAAAABAAEAPUAAACJAwAAAAA=&#10;" fillcolor="white [3212]" strokecolor="black [3213]" strokeweight="1.5pt">
                    <v:textbox>
                      <w:txbxContent>
                        <w:p w:rsidR="00FC0D1B" w:rsidRPr="00A90BCA" w:rsidRDefault="00FC0D1B" w:rsidP="005C6D42">
                          <w:pPr>
                            <w:pStyle w:val="CartoonNormal"/>
                            <w:rPr>
                              <w:sz w:val="20"/>
                            </w:rPr>
                          </w:pPr>
                          <w:r w:rsidRPr="00A90BCA">
                            <w:t>On the palm</w:t>
                          </w:r>
                        </w:p>
                      </w:txbxContent>
                    </v:textbox>
                  </v:shape>
                </v:group>
                <v:shape id="Picture 7" o:spid="_x0000_s1087" type="#_x0000_t75" style="position:absolute;left:40849;width:17990;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vW/fEAAAA3QAAAA8AAABkcnMvZG93bnJldi54bWxEj0GLwjAQhe/C/ocwgjdNK+pKNcoiyLro&#10;RVc8D82YFptJabK1/vuNIHh8vHnfm7dcd7YSLTW+dKwgHSUgiHOnSzYKzr/b4RyED8gaK8ek4EEe&#10;1quP3hIz7e58pPYUjIgQ9hkqKEKoMyl9XpBFP3I1cfSurrEYomyM1A3eI9xWcpwkM2mx5NhQYE2b&#10;gvLb6c/GN+zu8+c7n2wu9mzKQ2XadJ+2Sg363dcCRKAuvI9f6Z1WMEunE3iuiQiQq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QvW/fEAAAA3QAAAA8AAAAAAAAAAAAAAAAA&#10;nwIAAGRycy9kb3ducmV2LnhtbFBLBQYAAAAABAAEAPcAAACQAwAAAAA=&#10;" stroked="t" strokecolor="black [3213]" strokeweight="2.25pt">
                  <v:imagedata r:id="rId49" o:title="" croptop="2476f" cropbottom="4249f" cropleft="3173f" cropright="38516f"/>
                  <v:path arrowok="t"/>
                </v:shape>
                <v:shape id="TextBox 18" o:spid="_x0000_s1088" type="#_x0000_t202" style="position:absolute;left:35979;top:14511;width:21050;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YKusYA&#10;AADdAAAADwAAAGRycy9kb3ducmV2LnhtbESPQWvCQBSE74X+h+UVequbFAwSXUUixR56iZaCt8fu&#10;MwnJvo3ZNab99d1CweMwM98wq81kOzHS4BvHCtJZAoJYO9NwpeDz+PayAOEDssHOMSn4Jg+b9ePD&#10;CnPjblzSeAiViBD2OSqoQ+hzKb2uyaKfuZ44emc3WAxRDpU0A94i3HbyNUkyabHhuFBjT0VNuj1c&#10;rYLTkXb7tjhdtm2J+qdJ9ZfTH0o9P03bJYhAU7iH/9vvRkGWzufw9yY+Ab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aYKusYAAADdAAAADwAAAAAAAAAAAAAAAACYAgAAZHJz&#10;L2Rvd25yZXYueG1sUEsFBgAAAAAEAAQA9QAAAIsDAAAAAA==&#10;" fillcolor="white [3212]" strokecolor="black [3213]" strokeweight="1.5pt">
                  <v:textbox>
                    <w:txbxContent>
                      <w:p w:rsidR="00FC0D1B" w:rsidRDefault="00FC0D1B" w:rsidP="005C6D42">
                        <w:pPr>
                          <w:pStyle w:val="CartoonNormal"/>
                        </w:pPr>
                        <w:r>
                          <w:t>The experiment was repeated with the subjects walking around</w:t>
                        </w:r>
                      </w:p>
                    </w:txbxContent>
                  </v:textbox>
                </v:shape>
                <w10:wrap type="square"/>
              </v:group>
            </w:pict>
          </mc:Fallback>
        </mc:AlternateContent>
      </w:r>
      <w:r w:rsidR="00AC664D" w:rsidRPr="00131217">
        <w:t>Thermal Interfacing</w:t>
      </w:r>
      <w:bookmarkEnd w:id="35"/>
      <w:r w:rsidR="00F00AA5" w:rsidRPr="00F00AA5">
        <w:rPr>
          <w:rFonts w:ascii="Anime Ace 2.0 BB" w:hAnsi="Anime Ace 2.0 BB"/>
          <w:color w:val="000000" w:themeColor="text1"/>
          <w:kern w:val="24"/>
          <w:sz w:val="22"/>
          <w:szCs w:val="22"/>
        </w:rPr>
        <w:t xml:space="preserve"> </w:t>
      </w:r>
    </w:p>
    <w:p w:rsidR="005C6D42" w:rsidRDefault="00AC664D" w:rsidP="008D73ED">
      <w:r w:rsidRPr="00131217">
        <w:t xml:space="preserve">Studies on </w:t>
      </w:r>
      <w:r w:rsidR="00232125" w:rsidRPr="00131217">
        <w:t>a</w:t>
      </w:r>
      <w:r w:rsidRPr="00131217">
        <w:t xml:space="preserve"> person’s ability to discern between two materials using only thermal cues have been conducted. They show how such perception is possible when there is a large difference between the thermal capacity and conductivity of the materials</w:t>
      </w:r>
      <w:r w:rsidR="00A478F5" w:rsidRPr="00131217">
        <w:fldChar w:fldCharType="begin" w:fldLock="1"/>
      </w:r>
      <w:r w:rsidR="006A79C3">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f45829b5-c11f-47b0-9cd0-32045a5c9384" ] } ], "mendeley" : { "formattedCitation" : "(L.A. Jones and Berris 2003)", "plainTextFormattedCitation" : "(L.A. Jones and Berris 2003)", "previouslyFormattedCitation" : "(L.A. Jones and Berris 2003)" }, "properties" : { "noteIndex" : 0 }, "schema" : "https://github.com/citation-style-language/schema/raw/master/csl-citation.json" }</w:instrText>
      </w:r>
      <w:r w:rsidR="00A478F5" w:rsidRPr="00131217">
        <w:fldChar w:fldCharType="separate"/>
      </w:r>
      <w:r w:rsidR="006A79C3" w:rsidRPr="006A79C3">
        <w:rPr>
          <w:noProof/>
        </w:rPr>
        <w:t>(L.A. Jones and Berris 2003)</w:t>
      </w:r>
      <w:r w:rsidR="00A478F5" w:rsidRPr="00131217">
        <w:fldChar w:fldCharType="end"/>
      </w:r>
      <w:r w:rsidR="004F6543">
        <w:t xml:space="preserve"> (</w:t>
      </w:r>
      <w:fldSimple w:instr=" REF _Ref404769975 ">
        <w:r w:rsidR="00580C34">
          <w:t xml:space="preserve">Figure </w:t>
        </w:r>
        <w:r w:rsidR="00580C34">
          <w:rPr>
            <w:noProof/>
          </w:rPr>
          <w:t>9</w:t>
        </w:r>
      </w:fldSimple>
      <w:r w:rsidR="004F6543">
        <w:rPr>
          <w:noProof/>
        </w:rPr>
        <w:t>)</w:t>
      </w:r>
      <w:r w:rsidRPr="00131217">
        <w:t xml:space="preserve">. </w:t>
      </w:r>
    </w:p>
    <w:p w:rsidR="00A90BCA" w:rsidRDefault="00AC664D" w:rsidP="00AC664D">
      <w:r w:rsidRPr="00131217">
        <w:t xml:space="preserve">Similar results have been used to present thermal cues to the users in virtual environments and </w:t>
      </w:r>
      <w:proofErr w:type="spellStart"/>
      <w:r w:rsidR="003962FA" w:rsidRPr="00131217">
        <w:t>teleoperated</w:t>
      </w:r>
      <w:proofErr w:type="spellEnd"/>
      <w:r w:rsidR="003962FA" w:rsidRPr="00131217">
        <w:t xml:space="preserve"> systems</w:t>
      </w:r>
      <w:r w:rsidR="006A7890" w:rsidRPr="00131217">
        <w:t xml:space="preserve"> </w:t>
      </w:r>
      <w:r w:rsidR="00A478F5" w:rsidRPr="00131217">
        <w:fldChar w:fldCharType="begin" w:fldLock="1"/>
      </w:r>
      <w:r w:rsidR="006A79C3">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formattedCitation" : "(L.A. Jones and Ho 2008; Wilson et al. 2011)", "plainTextFormattedCitation" : "(L.A. Jones and Ho 2008; Wilson et al. 2011)", "previouslyFormattedCitation" : "(L.A. Jones and Ho 2008; Wilson et al. 2011)" }, "properties" : { "noteIndex" : 0 }, "schema" : "https://github.com/citation-style-language/schema/raw/master/csl-citation.json" }</w:instrText>
      </w:r>
      <w:r w:rsidR="00A478F5" w:rsidRPr="00131217">
        <w:fldChar w:fldCharType="separate"/>
      </w:r>
      <w:r w:rsidR="006A79C3" w:rsidRPr="006A79C3">
        <w:rPr>
          <w:noProof/>
        </w:rPr>
        <w:t>(L.A. Jones and Ho 2008; Wilson et al. 2011)</w:t>
      </w:r>
      <w:r w:rsidR="00A478F5" w:rsidRPr="00131217">
        <w:fldChar w:fldCharType="end"/>
      </w:r>
      <w:r w:rsidR="0015686A">
        <w:fldChar w:fldCharType="begin"/>
      </w:r>
      <w:r w:rsidR="0015686A">
        <w:instrText xml:space="preserve"> REF _Ref404771538 </w:instrText>
      </w:r>
      <w:r w:rsidR="0015686A">
        <w:fldChar w:fldCharType="separate"/>
      </w:r>
      <w:r w:rsidR="00580C34">
        <w:rPr>
          <w:b/>
          <w:bCs/>
        </w:rPr>
        <w:t>Error! Reference source not found.</w:t>
      </w:r>
      <w:r w:rsidR="0015686A">
        <w:rPr>
          <w:noProof/>
        </w:rPr>
        <w:fldChar w:fldCharType="end"/>
      </w:r>
      <w:r w:rsidR="005C6D42">
        <w:t xml:space="preserve">. </w:t>
      </w:r>
      <w:r w:rsidR="00232125" w:rsidRPr="00131217">
        <w:t xml:space="preserve">Digital Synesthesia will further this research by </w:t>
      </w:r>
      <w:r w:rsidR="00494E5F" w:rsidRPr="00131217">
        <w:t>finding more effective ways of coding information through the sense of temperature.</w:t>
      </w:r>
    </w:p>
    <w:p w:rsidR="008F7E8B" w:rsidRDefault="008F7E8B" w:rsidP="00AC664D"/>
    <w:p w:rsidR="006A7890" w:rsidRPr="00131217" w:rsidRDefault="00D12DEE" w:rsidP="006A7890">
      <w:pPr>
        <w:pStyle w:val="Heading2"/>
      </w:pPr>
      <w:bookmarkStart w:id="38" w:name="_Toc405796825"/>
      <w:r>
        <w:rPr>
          <w:noProof/>
        </w:rPr>
        <w:lastRenderedPageBreak/>
        <mc:AlternateContent>
          <mc:Choice Requires="wpg">
            <w:drawing>
              <wp:anchor distT="0" distB="0" distL="114300" distR="114300" simplePos="0" relativeHeight="251873280" behindDoc="0" locked="0" layoutInCell="1" allowOverlap="1" wp14:anchorId="37069DBB" wp14:editId="13DDE627">
                <wp:simplePos x="0" y="0"/>
                <wp:positionH relativeFrom="column">
                  <wp:posOffset>39757</wp:posOffset>
                </wp:positionH>
                <wp:positionV relativeFrom="paragraph">
                  <wp:posOffset>4144617</wp:posOffset>
                </wp:positionV>
                <wp:extent cx="2832100" cy="3339521"/>
                <wp:effectExtent l="38100" t="38100" r="44450" b="0"/>
                <wp:wrapTight wrapText="bothSides">
                  <wp:wrapPolygon edited="0">
                    <wp:start x="-291" y="-246"/>
                    <wp:lineTo x="-291" y="21440"/>
                    <wp:lineTo x="21794" y="21440"/>
                    <wp:lineTo x="21794" y="-246"/>
                    <wp:lineTo x="-291" y="-246"/>
                  </wp:wrapPolygon>
                </wp:wrapTight>
                <wp:docPr id="7175" name="Group 7175"/>
                <wp:cNvGraphicFramePr/>
                <a:graphic xmlns:a="http://schemas.openxmlformats.org/drawingml/2006/main">
                  <a:graphicData uri="http://schemas.microsoft.com/office/word/2010/wordprocessingGroup">
                    <wpg:wgp>
                      <wpg:cNvGrpSpPr/>
                      <wpg:grpSpPr>
                        <a:xfrm>
                          <a:off x="0" y="0"/>
                          <a:ext cx="2832100" cy="3339521"/>
                          <a:chOff x="0" y="0"/>
                          <a:chExt cx="2832100" cy="3339521"/>
                        </a:xfrm>
                      </wpg:grpSpPr>
                      <wpg:grpSp>
                        <wpg:cNvPr id="7168" name="Group 7168"/>
                        <wpg:cNvGrpSpPr/>
                        <wpg:grpSpPr>
                          <a:xfrm>
                            <a:off x="0" y="0"/>
                            <a:ext cx="2832100" cy="3090545"/>
                            <a:chOff x="0" y="0"/>
                            <a:chExt cx="2832653" cy="3091070"/>
                          </a:xfrm>
                        </wpg:grpSpPr>
                        <pic:pic xmlns:pic="http://schemas.openxmlformats.org/drawingml/2006/picture">
                          <pic:nvPicPr>
                            <pic:cNvPr id="2077" name="Picture 3"/>
                            <pic:cNvPicPr>
                              <a:picLocks noChangeAspect="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828800" cy="1480931"/>
                            </a:xfrm>
                            <a:prstGeom prst="rect">
                              <a:avLst/>
                            </a:prstGeom>
                            <a:noFill/>
                            <a:ln w="28575">
                              <a:solidFill>
                                <a:schemeClr val="tx1"/>
                              </a:solidFill>
                              <a:miter lim="800000"/>
                              <a:headEnd/>
                              <a:tailEnd/>
                            </a:ln>
                            <a:extLst/>
                          </pic:spPr>
                        </pic:pic>
                        <pic:pic xmlns:pic="http://schemas.openxmlformats.org/drawingml/2006/picture">
                          <pic:nvPicPr>
                            <pic:cNvPr id="2078" name="Picture 2"/>
                            <pic:cNvPicPr>
                              <a:picLocks noChangeAspect="1"/>
                            </pic:cNvPicPr>
                          </pic:nvPicPr>
                          <pic:blipFill rotWithShape="1">
                            <a:blip r:embed="rId51">
                              <a:extLst>
                                <a:ext uri="{28A0092B-C50C-407E-A947-70E740481C1C}">
                                  <a14:useLocalDpi xmlns:a14="http://schemas.microsoft.com/office/drawing/2010/main" val="0"/>
                                </a:ext>
                              </a:extLst>
                            </a:blip>
                            <a:srcRect l="36900" t="2398" r="30971" b="20456"/>
                            <a:stretch/>
                          </pic:blipFill>
                          <pic:spPr bwMode="auto">
                            <a:xfrm>
                              <a:off x="1918253" y="0"/>
                              <a:ext cx="914400" cy="1480931"/>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8197" name="Picture 5"/>
                            <pic:cNvPicPr>
                              <a:picLocks noChangeAspect="1"/>
                            </pic:cNvPicPr>
                          </pic:nvPicPr>
                          <pic:blipFill rotWithShape="1">
                            <a:blip r:embed="rId52">
                              <a:extLst>
                                <a:ext uri="{28A0092B-C50C-407E-A947-70E740481C1C}">
                                  <a14:useLocalDpi xmlns:a14="http://schemas.microsoft.com/office/drawing/2010/main" val="0"/>
                                </a:ext>
                              </a:extLst>
                            </a:blip>
                            <a:srcRect l="2083" t="20351" r="13709" b="13364"/>
                            <a:stretch/>
                          </pic:blipFill>
                          <pic:spPr bwMode="auto">
                            <a:xfrm>
                              <a:off x="0" y="1590261"/>
                              <a:ext cx="2832653" cy="1500809"/>
                            </a:xfrm>
                            <a:prstGeom prst="rect">
                              <a:avLst/>
                            </a:prstGeom>
                            <a:noFill/>
                            <a:ln w="28575">
                              <a:solidFill>
                                <a:schemeClr val="tx1"/>
                              </a:solidFill>
                              <a:miter lim="800000"/>
                              <a:headEnd/>
                              <a:tailEnd/>
                            </a:ln>
                            <a:extLst/>
                          </pic:spPr>
                        </pic:pic>
                      </wpg:grpSp>
                      <wps:wsp>
                        <wps:cNvPr id="7170" name="Text Box 7170"/>
                        <wps:cNvSpPr txBox="1"/>
                        <wps:spPr>
                          <a:xfrm>
                            <a:off x="0" y="3140766"/>
                            <a:ext cx="2832100" cy="198755"/>
                          </a:xfrm>
                          <a:prstGeom prst="rect">
                            <a:avLst/>
                          </a:prstGeom>
                          <a:solidFill>
                            <a:prstClr val="white"/>
                          </a:solidFill>
                          <a:ln>
                            <a:noFill/>
                          </a:ln>
                          <a:effectLst/>
                        </wps:spPr>
                        <wps:txbx>
                          <w:txbxContent>
                            <w:p w:rsidR="00FC0D1B" w:rsidRPr="00145A0F" w:rsidRDefault="00FC0D1B" w:rsidP="001B4216">
                              <w:pPr>
                                <w:pStyle w:val="Caption"/>
                                <w:rPr>
                                  <w:b w:val="0"/>
                                  <w:bCs w:val="0"/>
                                  <w:smallCaps/>
                                  <w:noProof/>
                                  <w:spacing w:val="5"/>
                                  <w:sz w:val="28"/>
                                  <w:szCs w:val="28"/>
                                </w:rPr>
                              </w:pPr>
                              <w:bookmarkStart w:id="39" w:name="_Ref404940343"/>
                              <w:bookmarkStart w:id="40" w:name="_Toc405634135"/>
                              <w:r>
                                <w:t xml:space="preserve">Figure </w:t>
                              </w:r>
                              <w:r>
                                <w:fldChar w:fldCharType="begin"/>
                              </w:r>
                              <w:r w:rsidRPr="008D73ED">
                                <w:instrText xml:space="preserve"> SEQ Figure \* ARABIC </w:instrText>
                              </w:r>
                              <w:r>
                                <w:fldChar w:fldCharType="separate"/>
                              </w:r>
                              <w:r>
                                <w:rPr>
                                  <w:noProof/>
                                </w:rPr>
                                <w:t>11</w:t>
                              </w:r>
                              <w:r>
                                <w:fldChar w:fldCharType="end"/>
                              </w:r>
                              <w:bookmarkEnd w:id="39"/>
                              <w:r>
                                <w:t xml:space="preserve"> -</w:t>
                              </w:r>
                              <w:r w:rsidRPr="006A79C3">
                                <w:rPr>
                                  <w:noProof/>
                                </w:rPr>
                                <w:t>Rekimoto 2009</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7175" o:spid="_x0000_s1089" style="position:absolute;margin-left:3.15pt;margin-top:326.35pt;width:223pt;height:262.95pt;z-index:251873280;mso-position-horizontal-relative:text;mso-position-vertical-relative:text" coordsize="28321,333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">
                <v:group id="Group 7168" o:spid="_x0000_s1090" style="position:absolute;width:28321;height:30905" coordsize="28326,309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Z1esMAAADdAAAADwAAAGRycy9kb3ducmV2LnhtbERPTYvCMBC9C/sfwix4&#10;07S7qEvXKCKueBDBuiDehmZsi82kNLGt/94cBI+P9z1f9qYSLTWutKwgHkcgiDOrS84V/J/+Rj8g&#10;nEfWWFkmBQ9ysFx8DOaYaNvxkdrU5yKEsEtQQeF9nUjpsoIMurGtiQN3tY1BH2CTS91gF8JNJb+i&#10;aCoNlhwaCqxpXVB2S+9GwbbDbvUdb9r97bp+XE6Tw3kfk1LDz371C8JT79/il3unFczia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BnV6wwAAAN0AAAAP&#10;AAAAAAAAAAAAAAAAAKoCAABkcnMvZG93bnJldi54bWxQSwUGAAAAAAQABAD6AAAAmgMAAAAA&#10;">
                  <v:shape id="Picture 3" o:spid="_x0000_s1091" type="#_x0000_t75" style="position:absolute;width:18288;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0h8HzGAAAA3QAAAA8AAABkcnMvZG93bnJldi54bWxEj1FrwjAUhd8H+w/hDnzTdDrmqEYRRXAP&#10;m6vbD7g016azuSlJbLt/vwyEPR7OOd/hLNeDbURHPtSOFTxOMhDEpdM1Vwq+PvfjFxAhImtsHJOC&#10;HwqwXt3fLTHXrueCulOsRIJwyFGBibHNpQylIYth4lri5J2dtxiT9JXUHvsEt42cZtmztFhzWjDY&#10;0tZQeTldrYLj2/AavuW+2HQ7I2fF08fFv/dKjR6GzQJEpCH+h2/tg1YwzeZz+HuTn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SHwfMYAAADdAAAADwAAAAAAAAAAAAAA&#10;AACfAgAAZHJzL2Rvd25yZXYueG1sUEsFBgAAAAAEAAQA9wAAAJIDAAAAAA==&#10;" stroked="t" strokecolor="black [3213]" strokeweight="2.25pt">
                    <v:imagedata r:id="rId53" o:title=""/>
                    <v:path arrowok="t"/>
                  </v:shape>
                  <v:shape id="Picture 2" o:spid="_x0000_s1092" type="#_x0000_t75" style="position:absolute;left:19182;width:9144;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GsMy+AAAA3QAAAA8AAABkcnMvZG93bnJldi54bWxET8kKwjAQvQv+QxjBm6aKqFSjuKB4dQE9&#10;Ds3YFptJbaJWv94cBI+Pt0/ntSnEkyqXW1bQ60YgiBOrc04VnI6bzhiE88gaC8uk4E0O5rNmY4qx&#10;ti/e0/PgUxFC2MWoIPO+jKV0SUYGXdeWxIG72sqgD7BKpa7wFcJNIftRNJQGcw4NGZa0yii5HR5G&#10;QXpd3hN51lSaQU9fFo9Pft+ulWq36sUEhKfa/8U/904r6EejMDe8CU9Azr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NIGsMy+AAAA3QAAAA8AAAAAAAAAAAAAAAAAnwIAAGRy&#10;cy9kb3ducmV2LnhtbFBLBQYAAAAABAAEAPcAAACKAwAAAAA=&#10;" stroked="t" strokecolor="windowText" strokeweight="2.25pt">
                    <v:imagedata r:id="rId54" o:title="" croptop="1572f" cropbottom="13406f" cropleft="24183f" cropright="20297f"/>
                    <v:path arrowok="t"/>
                  </v:shape>
                  <v:shape id="Picture 5" o:spid="_x0000_s1093" type="#_x0000_t75" style="position:absolute;top:15902;width:28326;height:150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c/6DGAAAA3QAAAA8AAABkcnMvZG93bnJldi54bWxEj0FPwkAUhO8m/IfNI/Emu5gobWUhxAB6&#10;4CCg95fus23svm26Dyj+etfExONkZr7JzJeDb9WZ+tgEtjCdGFDEZXANVxbej5u7DFQUZIdtYLJw&#10;pQjLxehmjoULF97T+SCVShCOBVqoRbpC61jW5DFOQkecvM/Qe5Qk+0q7Hi8J7lt9b8yj9thwWqix&#10;o+eayq/DyVuQbL06btiY/XaXvz18r+Xj5ZRbezseVk+ghAb5D/+1X52FbJrP4PdNegJ68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Nz/oMYAAADdAAAADwAAAAAAAAAAAAAA&#10;AACfAgAAZHJzL2Rvd25yZXYueG1sUEsFBgAAAAAEAAQA9wAAAJIDAAAAAA==&#10;" stroked="t" strokecolor="black [3213]" strokeweight="2.25pt">
                    <v:imagedata r:id="rId55" o:title="" croptop="13337f" cropbottom="8758f" cropleft="1365f" cropright="8984f"/>
                    <v:path arrowok="t"/>
                  </v:shape>
                </v:group>
                <v:shape id="Text Box 7170" o:spid="_x0000_s1094" type="#_x0000_t202" style="position:absolute;top:31407;width:28321;height:19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y0Z8MA&#10;AADdAAAADwAAAGRycy9kb3ducmV2LnhtbERPPW/CMBDdK/EfrEPqUhWHDIACTtRCKzHQAYqYT/GR&#10;RI3PkW2S8O/xgNTx6X1vitG0oifnG8sK5rMEBHFpdcOVgvPv9/sKhA/IGlvLpOBOHop88rLBTNuB&#10;j9SfQiViCPsMFdQhdJmUvqzJoJ/ZjjhyV+sMhghdJbXDIYabVqZJspAGG44NNXa0ran8O92MgsXO&#10;3YYjb992568D/nRVevm8X5R6nY4faxCBxvAvfrr3WsFyvoz7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y0Z8MAAADdAAAADwAAAAAAAAAAAAAAAACYAgAAZHJzL2Rv&#10;d25yZXYueG1sUEsFBgAAAAAEAAQA9QAAAIgDAAAAAA==&#10;" stroked="f">
                  <v:textbox inset="0,0,0,0">
                    <w:txbxContent>
                      <w:p w:rsidR="00FC0D1B" w:rsidRPr="00145A0F" w:rsidRDefault="00FC0D1B" w:rsidP="001B4216">
                        <w:pPr>
                          <w:pStyle w:val="Caption"/>
                          <w:rPr>
                            <w:b w:val="0"/>
                            <w:bCs w:val="0"/>
                            <w:smallCaps/>
                            <w:noProof/>
                            <w:spacing w:val="5"/>
                            <w:sz w:val="28"/>
                            <w:szCs w:val="28"/>
                          </w:rPr>
                        </w:pPr>
                        <w:bookmarkStart w:id="41" w:name="_Ref404940343"/>
                        <w:bookmarkStart w:id="42" w:name="_Toc405634135"/>
                        <w:r>
                          <w:t xml:space="preserve">Figure </w:t>
                        </w:r>
                        <w:r>
                          <w:fldChar w:fldCharType="begin"/>
                        </w:r>
                        <w:r w:rsidRPr="008D73ED">
                          <w:instrText xml:space="preserve"> SEQ Figure \* ARABIC </w:instrText>
                        </w:r>
                        <w:r>
                          <w:fldChar w:fldCharType="separate"/>
                        </w:r>
                        <w:r>
                          <w:rPr>
                            <w:noProof/>
                          </w:rPr>
                          <w:t>11</w:t>
                        </w:r>
                        <w:r>
                          <w:fldChar w:fldCharType="end"/>
                        </w:r>
                        <w:bookmarkEnd w:id="41"/>
                        <w:r>
                          <w:t xml:space="preserve"> -</w:t>
                        </w:r>
                        <w:r w:rsidRPr="006A79C3">
                          <w:rPr>
                            <w:noProof/>
                          </w:rPr>
                          <w:t>Rekimoto 2009</w:t>
                        </w:r>
                        <w:bookmarkEnd w:id="42"/>
                      </w:p>
                    </w:txbxContent>
                  </v:textbox>
                </v:shape>
                <w10:wrap type="tight"/>
              </v:group>
            </w:pict>
          </mc:Fallback>
        </mc:AlternateContent>
      </w:r>
      <w:r w:rsidR="001B4216">
        <w:rPr>
          <w:noProof/>
        </w:rPr>
        <mc:AlternateContent>
          <mc:Choice Requires="wpg">
            <w:drawing>
              <wp:anchor distT="0" distB="0" distL="114300" distR="114300" simplePos="0" relativeHeight="251868160" behindDoc="0" locked="0" layoutInCell="1" allowOverlap="1" wp14:anchorId="42D32A21" wp14:editId="3A04042A">
                <wp:simplePos x="0" y="0"/>
                <wp:positionH relativeFrom="column">
                  <wp:posOffset>29817</wp:posOffset>
                </wp:positionH>
                <wp:positionV relativeFrom="paragraph">
                  <wp:posOffset>39757</wp:posOffset>
                </wp:positionV>
                <wp:extent cx="5872894" cy="3977005"/>
                <wp:effectExtent l="38100" t="38100" r="0" b="4445"/>
                <wp:wrapSquare wrapText="bothSides"/>
                <wp:docPr id="7169" name="Group 7169"/>
                <wp:cNvGraphicFramePr/>
                <a:graphic xmlns:a="http://schemas.openxmlformats.org/drawingml/2006/main">
                  <a:graphicData uri="http://schemas.microsoft.com/office/word/2010/wordprocessingGroup">
                    <wpg:wgp>
                      <wpg:cNvGrpSpPr/>
                      <wpg:grpSpPr>
                        <a:xfrm>
                          <a:off x="0" y="0"/>
                          <a:ext cx="5872894" cy="3977005"/>
                          <a:chOff x="0" y="0"/>
                          <a:chExt cx="5872894" cy="3977005"/>
                        </a:xfrm>
                      </wpg:grpSpPr>
                      <wpg:grpSp>
                        <wpg:cNvPr id="2079" name="Group 2079"/>
                        <wpg:cNvGrpSpPr/>
                        <wpg:grpSpPr>
                          <a:xfrm>
                            <a:off x="0" y="0"/>
                            <a:ext cx="5711190" cy="3656965"/>
                            <a:chOff x="0" y="0"/>
                            <a:chExt cx="5711392" cy="3657798"/>
                          </a:xfrm>
                        </wpg:grpSpPr>
                        <wpg:grpSp>
                          <wpg:cNvPr id="2072" name="Group 2072"/>
                          <wpg:cNvGrpSpPr/>
                          <wpg:grpSpPr>
                            <a:xfrm>
                              <a:off x="0" y="0"/>
                              <a:ext cx="5711392" cy="3657798"/>
                              <a:chOff x="0" y="0"/>
                              <a:chExt cx="5711876" cy="3658165"/>
                            </a:xfrm>
                          </wpg:grpSpPr>
                          <pic:pic xmlns:pic="http://schemas.openxmlformats.org/drawingml/2006/picture">
                            <pic:nvPicPr>
                              <pic:cNvPr id="7174" name="Picture 6"/>
                              <pic:cNvPicPr>
                                <a:picLocks noChangeAspect="1"/>
                              </pic:cNvPicPr>
                            </pic:nvPicPr>
                            <pic:blipFill>
                              <a:blip r:embed="rId56">
                                <a:extLst>
                                  <a:ext uri="{28A0092B-C50C-407E-A947-70E740481C1C}">
                                    <a14:useLocalDpi xmlns:a14="http://schemas.microsoft.com/office/drawing/2010/main" val="0"/>
                                  </a:ext>
                                </a:extLst>
                              </a:blip>
                              <a:srcRect/>
                              <a:stretch>
                                <a:fillRect/>
                              </a:stretch>
                            </pic:blipFill>
                            <pic:spPr bwMode="auto">
                              <a:xfrm>
                                <a:off x="4492488" y="0"/>
                                <a:ext cx="1219388" cy="3658165"/>
                              </a:xfrm>
                              <a:prstGeom prst="rect">
                                <a:avLst/>
                              </a:prstGeom>
                              <a:noFill/>
                              <a:ln w="28575">
                                <a:solidFill>
                                  <a:schemeClr val="tx1"/>
                                </a:solidFill>
                                <a:miter lim="800000"/>
                                <a:headEnd/>
                                <a:tailEnd/>
                              </a:ln>
                              <a:extLst/>
                            </pic:spPr>
                          </pic:pic>
                          <pic:pic xmlns:pic="http://schemas.openxmlformats.org/drawingml/2006/picture">
                            <pic:nvPicPr>
                              <pic:cNvPr id="7171" name="Picture 3"/>
                              <pic:cNvPicPr>
                                <a:picLocks noChangeAspect="1"/>
                              </pic:cNvPicPr>
                            </pic:nvPicPr>
                            <pic:blipFill rotWithShape="1">
                              <a:blip r:embed="rId57">
                                <a:extLst>
                                  <a:ext uri="{28A0092B-C50C-407E-A947-70E740481C1C}">
                                    <a14:useLocalDpi xmlns:a14="http://schemas.microsoft.com/office/drawing/2010/main" val="0"/>
                                  </a:ext>
                                </a:extLst>
                              </a:blip>
                              <a:srcRect l="15442" t="4228" r="29265" b="23992"/>
                              <a:stretch/>
                            </pic:blipFill>
                            <pic:spPr bwMode="auto">
                              <a:xfrm>
                                <a:off x="2872409" y="1"/>
                                <a:ext cx="1510748"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7173" name="Picture 5"/>
                              <pic:cNvPicPr>
                                <a:picLocks noChangeAspect="1"/>
                              </pic:cNvPicPr>
                            </pic:nvPicPr>
                            <pic:blipFill>
                              <a:blip r:embed="rId58">
                                <a:extLst>
                                  <a:ext uri="{28A0092B-C50C-407E-A947-70E740481C1C}">
                                    <a14:useLocalDpi xmlns:a14="http://schemas.microsoft.com/office/drawing/2010/main" val="0"/>
                                  </a:ext>
                                </a:extLst>
                              </a:blip>
                              <a:srcRect/>
                              <a:stretch>
                                <a:fillRect/>
                              </a:stretch>
                            </pic:blipFill>
                            <pic:spPr bwMode="auto">
                              <a:xfrm>
                                <a:off x="0" y="1610704"/>
                                <a:ext cx="4383157" cy="2047461"/>
                              </a:xfrm>
                              <a:prstGeom prst="rect">
                                <a:avLst/>
                              </a:prstGeom>
                              <a:noFill/>
                              <a:ln w="28575">
                                <a:solidFill>
                                  <a:schemeClr val="tx1"/>
                                </a:solidFill>
                                <a:miter lim="800000"/>
                                <a:headEnd/>
                                <a:tailEnd/>
                              </a:ln>
                              <a:extLst/>
                            </pic:spPr>
                          </pic:pic>
                          <pic:pic xmlns:pic="http://schemas.openxmlformats.org/drawingml/2006/picture">
                            <pic:nvPicPr>
                              <pic:cNvPr id="7172" name="Picture 4"/>
                              <pic:cNvPicPr>
                                <a:picLocks noChangeAspect="1"/>
                              </pic:cNvPicPr>
                            </pic:nvPicPr>
                            <pic:blipFill rotWithShape="1">
                              <a:blip r:embed="rId59">
                                <a:extLst>
                                  <a:ext uri="{28A0092B-C50C-407E-A947-70E740481C1C}">
                                    <a14:useLocalDpi xmlns:a14="http://schemas.microsoft.com/office/drawing/2010/main" val="0"/>
                                  </a:ext>
                                </a:extLst>
                              </a:blip>
                              <a:srcRect l="13983" t="21971" r="14208" b="26776"/>
                              <a:stretch/>
                            </pic:blipFill>
                            <pic:spPr bwMode="auto">
                              <a:xfrm>
                                <a:off x="9940" y="0"/>
                                <a:ext cx="2743200"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wpg:grpSp>
                        <wps:wsp>
                          <wps:cNvPr id="2074" name="TextBox 13"/>
                          <wps:cNvSpPr txBox="1"/>
                          <wps:spPr>
                            <a:xfrm>
                              <a:off x="139150" y="1162781"/>
                              <a:ext cx="1400810" cy="228600"/>
                            </a:xfrm>
                            <a:prstGeom prst="rect">
                              <a:avLst/>
                            </a:prstGeom>
                            <a:solidFill>
                              <a:schemeClr val="bg1"/>
                            </a:solidFill>
                            <a:ln w="19050">
                              <a:solidFill>
                                <a:schemeClr val="tx1"/>
                              </a:solidFill>
                            </a:ln>
                          </wps:spPr>
                          <wps:txbx>
                            <w:txbxContent>
                              <w:p w:rsidR="00FC0D1B" w:rsidRDefault="00FC0D1B" w:rsidP="00090A85">
                                <w:pPr>
                                  <w:pStyle w:val="CartoonNormal"/>
                                </w:pPr>
                                <w:r>
                                  <w:t>Sensors On the torso</w:t>
                                </w:r>
                              </w:p>
                            </w:txbxContent>
                          </wps:txbx>
                          <wps:bodyPr wrap="square" rtlCol="0">
                            <a:noAutofit/>
                          </wps:bodyPr>
                        </wps:wsp>
                        <wps:wsp>
                          <wps:cNvPr id="2075" name="TextBox 13"/>
                          <wps:cNvSpPr txBox="1"/>
                          <wps:spPr>
                            <a:xfrm>
                              <a:off x="2981741" y="1122601"/>
                              <a:ext cx="755015" cy="257810"/>
                            </a:xfrm>
                            <a:prstGeom prst="rect">
                              <a:avLst/>
                            </a:prstGeom>
                            <a:solidFill>
                              <a:schemeClr val="bg1"/>
                            </a:solidFill>
                            <a:ln w="19050">
                              <a:solidFill>
                                <a:schemeClr val="tx1"/>
                              </a:solidFill>
                            </a:ln>
                          </wps:spPr>
                          <wps:txbx>
                            <w:txbxContent>
                              <w:p w:rsidR="00FC0D1B" w:rsidRDefault="00FC0D1B" w:rsidP="00090A85">
                                <w:pPr>
                                  <w:pStyle w:val="CartoonNormal"/>
                                </w:pPr>
                                <w:r>
                                  <w:t>On the arm</w:t>
                                </w:r>
                              </w:p>
                            </w:txbxContent>
                          </wps:txbx>
                          <wps:bodyPr wrap="square" rtlCol="0">
                            <a:noAutofit/>
                          </wps:bodyPr>
                        </wps:wsp>
                      </wpg:grpSp>
                      <wps:wsp>
                        <wps:cNvPr id="2076" name="Text Box 2076"/>
                        <wps:cNvSpPr txBox="1"/>
                        <wps:spPr>
                          <a:xfrm>
                            <a:off x="9939" y="3707130"/>
                            <a:ext cx="5862955" cy="269875"/>
                          </a:xfrm>
                          <a:prstGeom prst="rect">
                            <a:avLst/>
                          </a:prstGeom>
                          <a:solidFill>
                            <a:prstClr val="white"/>
                          </a:solidFill>
                          <a:ln>
                            <a:noFill/>
                          </a:ln>
                          <a:effectLst/>
                        </wps:spPr>
                        <wps:txbx>
                          <w:txbxContent>
                            <w:p w:rsidR="00FC0D1B" w:rsidRPr="00EF7C38" w:rsidRDefault="00FC0D1B" w:rsidP="00090A85">
                              <w:pPr>
                                <w:pStyle w:val="Caption"/>
                                <w:rPr>
                                  <w:b w:val="0"/>
                                  <w:bCs w:val="0"/>
                                  <w:smallCaps/>
                                  <w:spacing w:val="5"/>
                                  <w:sz w:val="28"/>
                                  <w:szCs w:val="28"/>
                                </w:rPr>
                              </w:pPr>
                              <w:bookmarkStart w:id="43" w:name="_Ref404939125"/>
                              <w:bookmarkStart w:id="44" w:name="_Toc405634136"/>
                              <w:r>
                                <w:t xml:space="preserve">Figure </w:t>
                              </w:r>
                              <w:r>
                                <w:fldChar w:fldCharType="begin"/>
                              </w:r>
                              <w:r w:rsidRPr="001B4216">
                                <w:instrText xml:space="preserve"> SEQ Figure \* ARABIC </w:instrText>
                              </w:r>
                              <w:r>
                                <w:fldChar w:fldCharType="separate"/>
                              </w:r>
                              <w:r>
                                <w:rPr>
                                  <w:noProof/>
                                </w:rPr>
                                <w:t>12</w:t>
                              </w:r>
                              <w:r>
                                <w:fldChar w:fldCharType="end"/>
                              </w:r>
                              <w:bookmarkEnd w:id="43"/>
                              <w:r>
                                <w:t xml:space="preserve"> -</w:t>
                              </w:r>
                              <w:r>
                                <w:rPr>
                                  <w:noProof/>
                                </w:rPr>
                                <w:t xml:space="preserve"> </w:t>
                              </w:r>
                              <w:r w:rsidRPr="006A79C3">
                                <w:rPr>
                                  <w:noProof/>
                                </w:rPr>
                                <w:t>Lynette A Jones, Kunkel, and Piateski 2009</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69" o:spid="_x0000_s1095" style="position:absolute;margin-left:2.35pt;margin-top:3.15pt;width:462.45pt;height:313.15pt;z-index:251868160;mso-position-horizontal-relative:text;mso-position-vertical-relative:text" coordsize="58728,397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">
                <v:group id="Group 2079" o:spid="_x0000_s1096" style="position:absolute;width:57111;height:36569" coordsize="57113,36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8zOksYAAADdAAAADwAAAGRycy9kb3ducmV2LnhtbESPT2vCQBTE74LfYXmC&#10;t7qJ4p9GVxFR6UEK1ULp7ZF9JsHs25Bdk/jtu0LB4zAzv2FWm86UoqHaFZYVxKMIBHFqdcGZgu/L&#10;4W0BwnlkjaVlUvAgB5t1v7fCRNuWv6g5+0wECLsEFeTeV4mULs3JoBvZijh4V1sb9EHWmdQ1tgFu&#10;SjmOopk0WHBYyLGiXU7p7Xw3Co4ttttJvG9Ot+vu8XuZfv6cYlJqOOi2SxCeOv8K/7c/tIJxNH+H&#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zM6SxgAAAN0A&#10;AAAPAAAAAAAAAAAAAAAAAKoCAABkcnMvZG93bnJldi54bWxQSwUGAAAAAAQABAD6AAAAnQMAAAAA&#10;">
                  <v:group id="Group 2072" o:spid="_x0000_s1097" style="position:absolute;width:57113;height:36577" coordsize="57118,36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hc48YAAADdAAAADwAAAGRycy9kb3ducmV2LnhtbESPT2vCQBTE7wW/w/IE&#10;b3WTSKtEVxFR6UEK/gHx9sg+k2D2bciuSfz23UKhx2FmfsMsVr2pREuNKy0riMcRCOLM6pJzBZfz&#10;7n0GwnlkjZVlUvAiB6vl4G2BqbYdH6k9+VwECLsUFRTe16mULivIoBvbmjh4d9sY9EE2udQNdgFu&#10;KplE0ac0WHJYKLCmTUHZ4/Q0CvYddutJvG0Pj/vmdTt/fF8PMSk1GvbrOQhPvf8P/7W/tIIkmi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aFzjxgAAAN0A&#10;AAAPAAAAAAAAAAAAAAAAAKoCAABkcnMvZG93bnJldi54bWxQSwUGAAAAAAQABAD6AAAAnQMAAAAA&#10;">
                    <v:shape id="Picture 6" o:spid="_x0000_s1098" type="#_x0000_t75" style="position:absolute;left:44924;width:12194;height:3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jkwPEAAAA3QAAAA8AAABkcnMvZG93bnJldi54bWxEj1FrwjAUhd8H+w/hCr7NpJtMqaZlFMYc&#10;wmDOH3BJrm2xuSlNrPXfm8Fgj4dzznc423JynRhpCK1nDdlCgSA23rZcazj+vD+tQYSIbLHzTBpu&#10;FKAsHh+2mFt/5W8aD7EWCcIhRw1NjH0uZTANOQwL3xMn7+QHhzHJoZZ2wGuCu04+K/UqHbacFhrs&#10;qWrInA8Xp2FfuU+D68ks6fyiPvbqaxz5ovV8Nr1tQESa4n/4r72zGlbZagm/b9ITkM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IjkwPEAAAA3QAAAA8AAAAAAAAAAAAAAAAA&#10;nwIAAGRycy9kb3ducmV2LnhtbFBLBQYAAAAABAAEAPcAAACQAwAAAAA=&#10;" stroked="t" strokecolor="black [3213]" strokeweight="2.25pt">
                      <v:imagedata r:id="rId60" o:title=""/>
                      <v:path arrowok="t"/>
                    </v:shape>
                    <v:shape id="Picture 3" o:spid="_x0000_s1099" type="#_x0000_t75" style="position:absolute;left:28724;width:15107;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TA1bGAAAA3QAAAA8AAABkcnMvZG93bnJldi54bWxEj0FrwkAUhO8F/8PyhN7qJh5qia6iFkuh&#10;eFBz8faafU2CeW9DdmvS/vquUPA4zMw3zGI1cKOu1PnaiYF0koAiKZytpTSQn3ZPL6B8QLHYOCED&#10;P+RhtRw9LDCzrpcDXY+hVBEiPkMDVQhtprUvKmL0E9eSRO/LdYwhyq7UtsM+wrnR0yR51oy1xIUK&#10;W9pWVFyO32yAOen3n6+/57dyesg5nHcf+SY15nE8rOegAg3hHv5vv1sDs3SWwu1NfAJ6+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VMDVsYAAADdAAAADwAAAAAAAAAAAAAA&#10;AACfAgAAZHJzL2Rvd25yZXYueG1sUEsFBgAAAAAEAAQA9wAAAJIDAAAAAA==&#10;" stroked="t" strokecolor="windowText" strokeweight="2.25pt">
                      <v:imagedata r:id="rId61" o:title="" croptop="2771f" cropbottom="15723f" cropleft="10120f" cropright="19179f"/>
                      <v:path arrowok="t"/>
                    </v:shape>
                    <v:shape id="Picture 5" o:spid="_x0000_s1100" type="#_x0000_t75" style="position:absolute;top:16107;width:43831;height:20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8xhfHAAAA3QAAAA8AAABkcnMvZG93bnJldi54bWxEj81rAjEUxO8F/4fwhF5Es1aoujVKP+hS&#10;vPlx0Ntj87pZdvOyJKmu/31TEHocZuY3zGrT21ZcyIfasYLpJANBXDpdc6XgePgcL0CEiKyxdUwK&#10;bhRgsx48rDDX7so7uuxjJRKEQ44KTIxdLmUoDVkME9cRJ+/beYsxSV9J7fGa4LaVT1n2LC3WnBYM&#10;dvRuqGz2P1ZBY9q+KHzRlOdt+Di9LZYHOYpKPQ771xcQkfr4H763v7SC+XQ+g7836QnI9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V8xhfHAAAA3QAAAA8AAAAAAAAAAAAA&#10;AAAAnwIAAGRycy9kb3ducmV2LnhtbFBLBQYAAAAABAAEAPcAAACTAwAAAAA=&#10;" stroked="t" strokecolor="black [3213]" strokeweight="2.25pt">
                      <v:imagedata r:id="rId62" o:title=""/>
                      <v:path arrowok="t"/>
                    </v:shape>
                    <v:shape id="Picture 4" o:spid="_x0000_s1101" type="#_x0000_t75" style="position:absolute;left:99;width:27432;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1yj3EAAAA3QAAAA8AAABkcnMvZG93bnJldi54bWxEj0GLwjAUhO8L/ofwBC+LpnZhlWoUUQTB&#10;07bi+dk8m2LzUpqo9d+bhYU9DjPzDbNc97YRD+p87VjBdJKAIC6drrlScCr24zkIH5A1No5JwYs8&#10;rFeDjyVm2j35hx55qESEsM9QgQmhzaT0pSGLfuJa4uhdXWcxRNlVUnf4jHDbyDRJvqXFmuOCwZa2&#10;hspbfrcK3OESPm/ntLgcr6dq99W+zG6fKzUa9psFiEB9+A//tQ9awWw6S+H3TXwCcvU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W1yj3EAAAA3QAAAA8AAAAAAAAAAAAAAAAA&#10;nwIAAGRycy9kb3ducmV2LnhtbFBLBQYAAAAABAAEAPcAAACQAwAAAAA=&#10;" stroked="t" strokecolor="windowText" strokeweight="2.25pt">
                      <v:imagedata r:id="rId63" o:title="" croptop="14399f" cropbottom="17548f" cropleft="9164f" cropright="9311f"/>
                      <v:path arrowok="t"/>
                    </v:shape>
                  </v:group>
                  <v:shape id="TextBox 13" o:spid="_x0000_s1102" type="#_x0000_t202" style="position:absolute;left:1391;top:11627;width:14008;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uAVsYA&#10;AADdAAAADwAAAGRycy9kb3ducmV2LnhtbESPQWvCQBSE70L/w/IKvekmUmx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NuAVsYAAADdAAAADwAAAAAAAAAAAAAAAACYAgAAZHJz&#10;L2Rvd25yZXYueG1sUEsFBgAAAAAEAAQA9QAAAIsDAAAAAA==&#10;" fillcolor="white [3212]" strokecolor="black [3213]" strokeweight="1.5pt">
                    <v:textbox>
                      <w:txbxContent>
                        <w:p w:rsidR="00FC0D1B" w:rsidRDefault="00FC0D1B" w:rsidP="00090A85">
                          <w:pPr>
                            <w:pStyle w:val="CartoonNormal"/>
                          </w:pPr>
                          <w:r>
                            <w:t>Sensors On the torso</w:t>
                          </w:r>
                        </w:p>
                      </w:txbxContent>
                    </v:textbox>
                  </v:shape>
                  <v:shape id="TextBox 13" o:spid="_x0000_s1103" type="#_x0000_t202" style="position:absolute;left:29817;top:11226;width:7550;height:2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lzcYA&#10;AADdAAAADwAAAGRycy9kb3ducmV2LnhtbESPQWvCQBSE70L/w/IKvekmQm1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clzcYAAADdAAAADwAAAAAAAAAAAAAAAACYAgAAZHJz&#10;L2Rvd25yZXYueG1sUEsFBgAAAAAEAAQA9QAAAIsDAAAAAA==&#10;" fillcolor="white [3212]" strokecolor="black [3213]" strokeweight="1.5pt">
                    <v:textbox>
                      <w:txbxContent>
                        <w:p w:rsidR="00FC0D1B" w:rsidRDefault="00FC0D1B" w:rsidP="00090A85">
                          <w:pPr>
                            <w:pStyle w:val="CartoonNormal"/>
                          </w:pPr>
                          <w:r>
                            <w:t>On the arm</w:t>
                          </w:r>
                        </w:p>
                      </w:txbxContent>
                    </v:textbox>
                  </v:shape>
                </v:group>
                <v:shape id="Text Box 2076" o:spid="_x0000_s1104" type="#_x0000_t202" style="position:absolute;left:99;top:37071;width:58629;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p4aMgA&#10;AADdAAAADwAAAGRycy9kb3ducmV2LnhtbESPQUvDQBSE74L/YXlCL2I3tiVK7LaUYqH2Uoy5eHtk&#10;X7PR7Nuwu2njv3eFgsdhZr5hluvRduJMPrSOFTxOMxDEtdMtNwqqj93DM4gQkTV2jknBDwVYr25v&#10;llhod+F3OpexEQnCoUAFJsa+kDLUhiyGqeuJk3dy3mJM0jdSe7wkuO3kLMtyabHltGCwp62h+rsc&#10;rILj4vNo7ofT62GzmPu3atjmX02p1ORu3LyAiDTG//C1vdcKZtlTDn9v0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6unhoyAAAAN0AAAAPAAAAAAAAAAAAAAAAAJgCAABk&#10;cnMvZG93bnJldi54bWxQSwUGAAAAAAQABAD1AAAAjQMAAAAA&#10;" stroked="f">
                  <v:textbox style="mso-fit-shape-to-text:t" inset="0,0,0,0">
                    <w:txbxContent>
                      <w:p w:rsidR="00FC0D1B" w:rsidRPr="00EF7C38" w:rsidRDefault="00FC0D1B" w:rsidP="00090A85">
                        <w:pPr>
                          <w:pStyle w:val="Caption"/>
                          <w:rPr>
                            <w:b w:val="0"/>
                            <w:bCs w:val="0"/>
                            <w:smallCaps/>
                            <w:spacing w:val="5"/>
                            <w:sz w:val="28"/>
                            <w:szCs w:val="28"/>
                          </w:rPr>
                        </w:pPr>
                        <w:bookmarkStart w:id="45" w:name="_Ref404939125"/>
                        <w:bookmarkStart w:id="46" w:name="_Toc405634136"/>
                        <w:r>
                          <w:t xml:space="preserve">Figure </w:t>
                        </w:r>
                        <w:r>
                          <w:fldChar w:fldCharType="begin"/>
                        </w:r>
                        <w:r w:rsidRPr="001B4216">
                          <w:instrText xml:space="preserve"> SEQ Figure \* ARABIC </w:instrText>
                        </w:r>
                        <w:r>
                          <w:fldChar w:fldCharType="separate"/>
                        </w:r>
                        <w:r>
                          <w:rPr>
                            <w:noProof/>
                          </w:rPr>
                          <w:t>12</w:t>
                        </w:r>
                        <w:r>
                          <w:fldChar w:fldCharType="end"/>
                        </w:r>
                        <w:bookmarkEnd w:id="45"/>
                        <w:r>
                          <w:t xml:space="preserve"> -</w:t>
                        </w:r>
                        <w:r>
                          <w:rPr>
                            <w:noProof/>
                          </w:rPr>
                          <w:t xml:space="preserve"> </w:t>
                        </w:r>
                        <w:r w:rsidRPr="006A79C3">
                          <w:rPr>
                            <w:noProof/>
                          </w:rPr>
                          <w:t>Lynette A Jones, Kunkel, and Piateski 2009</w:t>
                        </w:r>
                        <w:bookmarkEnd w:id="46"/>
                      </w:p>
                    </w:txbxContent>
                  </v:textbox>
                </v:shape>
                <w10:wrap type="square"/>
              </v:group>
            </w:pict>
          </mc:Fallback>
        </mc:AlternateContent>
      </w:r>
      <w:proofErr w:type="spellStart"/>
      <w:r w:rsidR="006A7890" w:rsidRPr="00131217">
        <w:t>Vibrotactile</w:t>
      </w:r>
      <w:proofErr w:type="spellEnd"/>
      <w:r w:rsidR="006A7890" w:rsidRPr="00131217">
        <w:t xml:space="preserve"> Interfacing</w:t>
      </w:r>
      <w:bookmarkEnd w:id="38"/>
      <w:r w:rsidR="00090A85" w:rsidRPr="00090A85">
        <w:rPr>
          <w:smallCaps w:val="0"/>
          <w:noProof/>
          <w:spacing w:val="0"/>
          <w:sz w:val="24"/>
          <w:szCs w:val="20"/>
        </w:rPr>
        <w:t xml:space="preserve"> </w:t>
      </w:r>
    </w:p>
    <w:p w:rsidR="006A7890" w:rsidRPr="00131217" w:rsidRDefault="00CE5AFF" w:rsidP="006A7890">
      <w:r w:rsidRPr="00131217">
        <w:t>LA Jones et al have tested a tactile display moun</w:t>
      </w:r>
      <w:r w:rsidR="00494E5F" w:rsidRPr="00131217">
        <w:t>ted o</w:t>
      </w:r>
      <w:r w:rsidRPr="00131217">
        <w:t>n the user’s arm and back</w:t>
      </w:r>
      <w:r w:rsidR="00FA11E9" w:rsidRPr="00131217">
        <w:fldChar w:fldCharType="begin" w:fldLock="1"/>
      </w:r>
      <w:r w:rsidR="006A79C3">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formattedCitation" : "(Lynette A Jones, Kunkel, and Piateski 2009)", "plainTextFormattedCitation" : "(Lynette A Jones, Kunkel, and Piateski 2009)", "previouslyFormattedCitation" : "(Lynette A Jones, Kunkel, and Piateski 2009)" }, "properties" : { "noteIndex" : 0 }, "schema" : "https://github.com/citation-style-language/schema/raw/master/csl-citation.json" }</w:instrText>
      </w:r>
      <w:r w:rsidR="00FA11E9" w:rsidRPr="00131217">
        <w:fldChar w:fldCharType="separate"/>
      </w:r>
      <w:r w:rsidR="006A79C3" w:rsidRPr="006A79C3">
        <w:rPr>
          <w:noProof/>
        </w:rPr>
        <w:t>(Lynette A Jones, Kunkel, and Piateski 2009)</w:t>
      </w:r>
      <w:r w:rsidR="00FA11E9" w:rsidRPr="00131217">
        <w:fldChar w:fldCharType="end"/>
      </w:r>
      <w:r w:rsidR="004F6543">
        <w:t xml:space="preserve"> (</w:t>
      </w:r>
      <w:fldSimple w:instr=" REF _Ref404939125 ">
        <w:r w:rsidR="00580C34">
          <w:t xml:space="preserve">Figure </w:t>
        </w:r>
        <w:r w:rsidR="00580C34">
          <w:rPr>
            <w:noProof/>
          </w:rPr>
          <w:t>12</w:t>
        </w:r>
      </w:fldSimple>
      <w:r w:rsidR="004F6543">
        <w:rPr>
          <w:noProof/>
        </w:rPr>
        <w:t>)</w:t>
      </w:r>
      <w:r w:rsidRPr="00131217">
        <w:t>. Simple commands and instructions were communicated through a vibration pattern and tes</w:t>
      </w:r>
      <w:r w:rsidR="00FA11E9" w:rsidRPr="00131217">
        <w:t>ted for accuracy and efficiency</w:t>
      </w:r>
      <w:r w:rsidRPr="00131217">
        <w:t>.</w:t>
      </w:r>
      <w:r w:rsidR="007F21DE" w:rsidRPr="00131217">
        <w:t xml:space="preserve"> </w:t>
      </w:r>
      <w:proofErr w:type="spellStart"/>
      <w:r w:rsidR="007F21DE" w:rsidRPr="00131217">
        <w:t>SenseableRays</w:t>
      </w:r>
      <w:proofErr w:type="spellEnd"/>
      <w:r w:rsidR="00970376" w:rsidRPr="00131217">
        <w:fldChar w:fldCharType="begin" w:fldLock="1"/>
      </w:r>
      <w:r w:rsidR="006A79C3">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formattedCitation" : "(Rekimoto 2009)", "plainTextFormattedCitation" : "(Rekimoto 2009)", "previouslyFormattedCitation" : "(Rekimoto 2009)" }, "properties" : { "noteIndex" : 0 }, "schema" : "https://github.com/citation-style-language/schema/raw/master/csl-citation.json" }</w:instrText>
      </w:r>
      <w:r w:rsidR="00970376" w:rsidRPr="00131217">
        <w:fldChar w:fldCharType="separate"/>
      </w:r>
      <w:r w:rsidR="006A79C3" w:rsidRPr="006A79C3">
        <w:rPr>
          <w:noProof/>
        </w:rPr>
        <w:t>(Rekimoto 2009)</w:t>
      </w:r>
      <w:r w:rsidR="00970376" w:rsidRPr="00131217">
        <w:fldChar w:fldCharType="end"/>
      </w:r>
      <w:r w:rsidR="007F21DE" w:rsidRPr="00131217">
        <w:t xml:space="preserve"> </w:t>
      </w:r>
      <w:r w:rsidR="004F6543">
        <w:t>(</w:t>
      </w:r>
      <w:fldSimple w:instr=" REF _Ref404940343 ">
        <w:r w:rsidR="00580C34">
          <w:t xml:space="preserve">Figure </w:t>
        </w:r>
        <w:r w:rsidR="00580C34">
          <w:rPr>
            <w:noProof/>
          </w:rPr>
          <w:t>11</w:t>
        </w:r>
      </w:fldSimple>
      <w:r w:rsidR="004F6543">
        <w:rPr>
          <w:noProof/>
        </w:rPr>
        <w:t>)</w:t>
      </w:r>
      <w:r w:rsidR="00D12DEE">
        <w:t xml:space="preserve"> </w:t>
      </w:r>
      <w:r w:rsidR="007F21DE" w:rsidRPr="00131217">
        <w:t xml:space="preserve">from </w:t>
      </w:r>
      <w:proofErr w:type="spellStart"/>
      <w:r w:rsidR="007F21DE" w:rsidRPr="00131217">
        <w:t>Rekimoto</w:t>
      </w:r>
      <w:proofErr w:type="spellEnd"/>
      <w:r w:rsidR="007F21DE" w:rsidRPr="00131217">
        <w:t xml:space="preserve"> Labs uses a small finger-mounted module that detects a structured light signal and emits a vibratory pulse giving the sense of feeling the projected light.</w:t>
      </w:r>
      <w:r w:rsidR="00625435" w:rsidRPr="00131217">
        <w:t xml:space="preserve"> </w:t>
      </w:r>
      <w:r w:rsidR="00494E5F" w:rsidRPr="00131217">
        <w:t>L</w:t>
      </w:r>
      <w:r w:rsidR="00090A85" w:rsidRPr="00090A85">
        <w:rPr>
          <w:noProof/>
        </w:rPr>
        <w:t xml:space="preserve"> </w:t>
      </w:r>
      <w:proofErr w:type="gramStart"/>
      <w:r w:rsidR="00494E5F" w:rsidRPr="00131217">
        <w:t>A</w:t>
      </w:r>
      <w:proofErr w:type="gramEnd"/>
      <w:r w:rsidR="00494E5F" w:rsidRPr="00131217">
        <w:t xml:space="preserve"> Jones has shown that </w:t>
      </w:r>
      <w:proofErr w:type="spellStart"/>
      <w:r w:rsidR="00494E5F" w:rsidRPr="00131217">
        <w:t>vibrotactile</w:t>
      </w:r>
      <w:proofErr w:type="spellEnd"/>
      <w:r w:rsidR="00494E5F" w:rsidRPr="00131217">
        <w:t xml:space="preserve"> interfacing is a very effective way of transmit</w:t>
      </w:r>
      <w:r w:rsidR="00090A85" w:rsidRPr="00090A85">
        <w:rPr>
          <w:noProof/>
        </w:rPr>
        <w:t xml:space="preserve"> </w:t>
      </w:r>
      <w:r w:rsidR="00494E5F" w:rsidRPr="00131217">
        <w:t xml:space="preserve">ting information while </w:t>
      </w:r>
      <w:proofErr w:type="spellStart"/>
      <w:r w:rsidR="00494E5F" w:rsidRPr="00131217">
        <w:t>Rekimoto</w:t>
      </w:r>
      <w:proofErr w:type="spellEnd"/>
      <w:r w:rsidR="00494E5F" w:rsidRPr="00131217">
        <w:t xml:space="preserve"> shows the added value that the tactile sense brings to an experience. Digital Synesthesia will try to join these two efforts to create a more immersive and efficient experience.</w:t>
      </w:r>
    </w:p>
    <w:p w:rsidR="00625435" w:rsidRPr="00131217" w:rsidRDefault="00625435" w:rsidP="00625435">
      <w:pPr>
        <w:pStyle w:val="Heading2"/>
      </w:pPr>
      <w:bookmarkStart w:id="47" w:name="_Toc405796826"/>
      <w:r w:rsidRPr="00131217">
        <w:lastRenderedPageBreak/>
        <w:t>Mobile Communication</w:t>
      </w:r>
      <w:bookmarkEnd w:id="47"/>
    </w:p>
    <w:p w:rsidR="00625435" w:rsidRPr="00131217" w:rsidRDefault="004B773E" w:rsidP="00625435">
      <w:r>
        <w:rPr>
          <w:noProof/>
        </w:rPr>
        <mc:AlternateContent>
          <mc:Choice Requires="wpg">
            <w:drawing>
              <wp:anchor distT="0" distB="0" distL="114300" distR="114300" simplePos="0" relativeHeight="251885568" behindDoc="0" locked="0" layoutInCell="1" allowOverlap="1" wp14:anchorId="4720805F" wp14:editId="44E9906E">
                <wp:simplePos x="0" y="0"/>
                <wp:positionH relativeFrom="column">
                  <wp:posOffset>2256155</wp:posOffset>
                </wp:positionH>
                <wp:positionV relativeFrom="paragraph">
                  <wp:posOffset>2949575</wp:posOffset>
                </wp:positionV>
                <wp:extent cx="3657600" cy="2135505"/>
                <wp:effectExtent l="38100" t="38100" r="38100" b="0"/>
                <wp:wrapSquare wrapText="bothSides"/>
                <wp:docPr id="7186" name="Group 7186"/>
                <wp:cNvGraphicFramePr/>
                <a:graphic xmlns:a="http://schemas.openxmlformats.org/drawingml/2006/main">
                  <a:graphicData uri="http://schemas.microsoft.com/office/word/2010/wordprocessingGroup">
                    <wpg:wgp>
                      <wpg:cNvGrpSpPr/>
                      <wpg:grpSpPr>
                        <a:xfrm>
                          <a:off x="0" y="0"/>
                          <a:ext cx="3657600" cy="2135505"/>
                          <a:chOff x="0" y="59248"/>
                          <a:chExt cx="3657600" cy="2138473"/>
                        </a:xfrm>
                      </wpg:grpSpPr>
                      <pic:pic xmlns:pic="http://schemas.openxmlformats.org/drawingml/2006/picture">
                        <pic:nvPicPr>
                          <pic:cNvPr id="7184" name="Picture 7184"/>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59248"/>
                            <a:ext cx="3657600" cy="1808922"/>
                          </a:xfrm>
                          <a:prstGeom prst="rect">
                            <a:avLst/>
                          </a:prstGeom>
                          <a:ln w="38100">
                            <a:solidFill>
                              <a:schemeClr val="tx1"/>
                            </a:solidFill>
                          </a:ln>
                        </pic:spPr>
                      </pic:pic>
                      <wps:wsp>
                        <wps:cNvPr id="7185" name="Text Box 7185"/>
                        <wps:cNvSpPr txBox="1"/>
                        <wps:spPr>
                          <a:xfrm>
                            <a:off x="0" y="1927846"/>
                            <a:ext cx="3657600" cy="269875"/>
                          </a:xfrm>
                          <a:prstGeom prst="rect">
                            <a:avLst/>
                          </a:prstGeom>
                          <a:solidFill>
                            <a:prstClr val="white"/>
                          </a:solidFill>
                          <a:ln>
                            <a:noFill/>
                          </a:ln>
                          <a:effectLst/>
                        </wps:spPr>
                        <wps:txbx>
                          <w:txbxContent>
                            <w:p w:rsidR="00FC0D1B" w:rsidRPr="009600A9" w:rsidRDefault="00FC0D1B" w:rsidP="006954A5">
                              <w:pPr>
                                <w:pStyle w:val="Caption"/>
                                <w:rPr>
                                  <w:noProof/>
                                  <w:sz w:val="24"/>
                                  <w:szCs w:val="20"/>
                                </w:rPr>
                              </w:pPr>
                              <w:bookmarkStart w:id="48" w:name="_Ref405283831"/>
                              <w:bookmarkStart w:id="49" w:name="_Toc405634137"/>
                              <w:r>
                                <w:t xml:space="preserve">Figure </w:t>
                              </w:r>
                              <w:fldSimple w:instr=" SEQ Figure \* ARABIC ">
                                <w:r>
                                  <w:rPr>
                                    <w:noProof/>
                                  </w:rPr>
                                  <w:t>13</w:t>
                                </w:r>
                              </w:fldSimple>
                              <w:bookmarkEnd w:id="48"/>
                              <w:r>
                                <w:t xml:space="preserve"> - </w:t>
                              </w:r>
                              <w:r w:rsidRPr="00DB28BE">
                                <w:t>Paulos 2003</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7186" o:spid="_x0000_s1105" style="position:absolute;left:0;text-align:left;margin-left:177.65pt;margin-top:232.25pt;width:4in;height:168.15pt;z-index:251885568;mso-position-horizontal-relative:text;mso-position-vertical-relative:text;mso-height-relative:margin" coordorigin=",592" coordsize="36576,2138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">
                <v:shape id="Picture 7184" o:spid="_x0000_s1106" type="#_x0000_t75" style="position:absolute;top:592;width:36576;height:180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Ctw/GAAAA3QAAAA8AAABkcnMvZG93bnJldi54bWxEj9FqwkAURN8L/sNyhb7VjUGsRlcxQqlC&#10;X7T9gEv2mqTN3o3ZbVz9erdQ8HGYmTPMch1MI3rqXG1ZwXiUgCAurK65VPD1+fYyA+E8ssbGMim4&#10;koP1avC0xEzbCx+oP/pSRAi7DBVU3reZlK6oyKAb2ZY4eifbGfRRdqXUHV4i3DQyTZKpNFhzXKiw&#10;pW1Fxc/x1yg4p/P8ezu3exPS/j3/mNzyML0p9TwMmwUIT8E/wv/tnVbwOp5N4O9NfAJyd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UK3D8YAAADdAAAADwAAAAAAAAAAAAAA&#10;AACfAgAAZHJzL2Rvd25yZXYueG1sUEsFBgAAAAAEAAQA9wAAAJIDAAAAAA==&#10;" stroked="t" strokecolor="black [3213]" strokeweight="3pt">
                  <v:imagedata r:id="rId65" o:title=""/>
                  <v:path arrowok="t"/>
                </v:shape>
                <v:shape id="Text Box 7185" o:spid="_x0000_s1107" type="#_x0000_t202" style="position:absolute;top:19278;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IelsgA&#10;AADdAAAADwAAAGRycy9kb3ducmV2LnhtbESPQWsCMRSE70L/Q3gFL1KzVmtlaxQRhdaLdOult8fm&#10;udl287IkWd3++6ZQ8DjMzDfMct3bRlzIh9qxgsk4A0FcOl1zpeD0sX9YgAgRWWPjmBT8UID16m6w&#10;xFy7K7/TpYiVSBAOOSowMba5lKE0ZDGMXUucvLPzFmOSvpLa4zXBbSMfs2wuLdacFgy2tDVUfhed&#10;VXCcfR7NqDvvDpvZ1L+duu38qyqUGt73mxcQkfp4C/+3X7WC58niCf7epCcgV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C4h6WyAAAAN0AAAAPAAAAAAAAAAAAAAAAAJgCAABk&#10;cnMvZG93bnJldi54bWxQSwUGAAAAAAQABAD1AAAAjQMAAAAA&#10;" stroked="f">
                  <v:textbox style="mso-fit-shape-to-text:t" inset="0,0,0,0">
                    <w:txbxContent>
                      <w:p w:rsidR="00FC0D1B" w:rsidRPr="009600A9" w:rsidRDefault="00FC0D1B" w:rsidP="006954A5">
                        <w:pPr>
                          <w:pStyle w:val="Caption"/>
                          <w:rPr>
                            <w:noProof/>
                            <w:sz w:val="24"/>
                            <w:szCs w:val="20"/>
                          </w:rPr>
                        </w:pPr>
                        <w:bookmarkStart w:id="50" w:name="_Ref405283831"/>
                        <w:bookmarkStart w:id="51" w:name="_Toc405634137"/>
                        <w:r>
                          <w:t xml:space="preserve">Figure </w:t>
                        </w:r>
                        <w:fldSimple w:instr=" SEQ Figure \* ARABIC ">
                          <w:r>
                            <w:rPr>
                              <w:noProof/>
                            </w:rPr>
                            <w:t>13</w:t>
                          </w:r>
                        </w:fldSimple>
                        <w:bookmarkEnd w:id="50"/>
                        <w:r>
                          <w:t xml:space="preserve"> - </w:t>
                        </w:r>
                        <w:r w:rsidRPr="00DB28BE">
                          <w:t>Paulos 2003</w:t>
                        </w:r>
                        <w:bookmarkEnd w:id="51"/>
                      </w:p>
                    </w:txbxContent>
                  </v:textbox>
                </v:shape>
                <w10:wrap type="square"/>
              </v:group>
            </w:pict>
          </mc:Fallback>
        </mc:AlternateContent>
      </w:r>
      <w:r>
        <w:rPr>
          <w:noProof/>
        </w:rPr>
        <mc:AlternateContent>
          <mc:Choice Requires="wpg">
            <w:drawing>
              <wp:anchor distT="0" distB="0" distL="114300" distR="114300" simplePos="0" relativeHeight="251887616" behindDoc="0" locked="0" layoutInCell="1" allowOverlap="1" wp14:anchorId="4F56B695" wp14:editId="4CA75E2D">
                <wp:simplePos x="0" y="0"/>
                <wp:positionH relativeFrom="column">
                  <wp:posOffset>29210</wp:posOffset>
                </wp:positionH>
                <wp:positionV relativeFrom="paragraph">
                  <wp:posOffset>67310</wp:posOffset>
                </wp:positionV>
                <wp:extent cx="3081020" cy="2464435"/>
                <wp:effectExtent l="19050" t="19050" r="24130" b="0"/>
                <wp:wrapSquare wrapText="bothSides"/>
                <wp:docPr id="7188" name="Group 7188"/>
                <wp:cNvGraphicFramePr/>
                <a:graphic xmlns:a="http://schemas.openxmlformats.org/drawingml/2006/main">
                  <a:graphicData uri="http://schemas.microsoft.com/office/word/2010/wordprocessingGroup">
                    <wpg:wgp>
                      <wpg:cNvGrpSpPr/>
                      <wpg:grpSpPr>
                        <a:xfrm>
                          <a:off x="0" y="0"/>
                          <a:ext cx="3081020" cy="2464435"/>
                          <a:chOff x="0" y="0"/>
                          <a:chExt cx="3081020" cy="2464904"/>
                        </a:xfrm>
                      </wpg:grpSpPr>
                      <wpg:grpSp>
                        <wpg:cNvPr id="7182" name="Group 7182"/>
                        <wpg:cNvGrpSpPr/>
                        <wpg:grpSpPr>
                          <a:xfrm>
                            <a:off x="0" y="0"/>
                            <a:ext cx="3081020" cy="2245995"/>
                            <a:chOff x="0" y="0"/>
                            <a:chExt cx="3081020" cy="2245995"/>
                          </a:xfrm>
                        </wpg:grpSpPr>
                        <wpg:grpSp>
                          <wpg:cNvPr id="7178" name="Group 7178"/>
                          <wpg:cNvGrpSpPr/>
                          <wpg:grpSpPr>
                            <a:xfrm>
                              <a:off x="0" y="0"/>
                              <a:ext cx="3081020" cy="2245995"/>
                              <a:chOff x="0" y="0"/>
                              <a:chExt cx="3081131" cy="2246243"/>
                            </a:xfrm>
                          </wpg:grpSpPr>
                          <pic:pic xmlns:pic="http://schemas.openxmlformats.org/drawingml/2006/picture">
                            <pic:nvPicPr>
                              <pic:cNvPr id="7176" name="Picture 2"/>
                              <pic:cNvPicPr>
                                <a:picLocks noChangeAspect="1"/>
                              </pic:cNvPicPr>
                            </pic:nvPicPr>
                            <pic:blipFill rotWithShape="1">
                              <a:blip r:embed="rId66">
                                <a:extLst>
                                  <a:ext uri="{28A0092B-C50C-407E-A947-70E740481C1C}">
                                    <a14:useLocalDpi xmlns:a14="http://schemas.microsoft.com/office/drawing/2010/main" val="0"/>
                                  </a:ext>
                                </a:extLst>
                              </a:blip>
                              <a:srcRect l="61381" t="25298" r="10604" b="18797"/>
                              <a:stretch/>
                            </pic:blipFill>
                            <pic:spPr bwMode="auto">
                              <a:xfrm>
                                <a:off x="0" y="0"/>
                                <a:ext cx="1590261" cy="2236304"/>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pic:pic xmlns:pic="http://schemas.openxmlformats.org/drawingml/2006/picture">
                            <pic:nvPicPr>
                              <pic:cNvPr id="7177" name="Picture 2"/>
                              <pic:cNvPicPr>
                                <a:picLocks noChangeAspect="1"/>
                              </pic:cNvPicPr>
                            </pic:nvPicPr>
                            <pic:blipFill rotWithShape="1">
                              <a:blip r:embed="rId66">
                                <a:extLst>
                                  <a:ext uri="{28A0092B-C50C-407E-A947-70E740481C1C}">
                                    <a14:useLocalDpi xmlns:a14="http://schemas.microsoft.com/office/drawing/2010/main" val="0"/>
                                  </a:ext>
                                </a:extLst>
                              </a:blip>
                              <a:srcRect l="26071" t="10202" r="45164" b="23278"/>
                              <a:stretch/>
                            </pic:blipFill>
                            <pic:spPr bwMode="auto">
                              <a:xfrm>
                                <a:off x="1709531" y="0"/>
                                <a:ext cx="1371600" cy="2246243"/>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g:grpSp>
                        <wps:wsp>
                          <wps:cNvPr id="7180" name="Oval Callout 6"/>
                          <wps:cNvSpPr/>
                          <wps:spPr>
                            <a:xfrm>
                              <a:off x="19879" y="1520687"/>
                              <a:ext cx="1500808" cy="436880"/>
                            </a:xfrm>
                            <a:prstGeom prst="wedgeEllipseCallout">
                              <a:avLst>
                                <a:gd name="adj1" fmla="val 28558"/>
                                <a:gd name="adj2" fmla="val -201307"/>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C0D1B" w:rsidRPr="006F7514" w:rsidRDefault="00FC0D1B" w:rsidP="006F7514">
                                <w:pPr>
                                  <w:pStyle w:val="CartoonNormal"/>
                                </w:pPr>
                                <w:r w:rsidRPr="006F7514">
                                  <w:t>sensor detects emotions</w:t>
                                </w:r>
                              </w:p>
                            </w:txbxContent>
                          </wps:txbx>
                          <wps:bodyPr wrap="square" rtlCol="0" anchor="ctr">
                            <a:noAutofit/>
                          </wps:bodyPr>
                        </wps:wsp>
                        <wps:wsp>
                          <wps:cNvPr id="7181" name="Oval Callout 19"/>
                          <wps:cNvSpPr/>
                          <wps:spPr>
                            <a:xfrm>
                              <a:off x="1838740" y="99391"/>
                              <a:ext cx="904460" cy="645160"/>
                            </a:xfrm>
                            <a:prstGeom prst="wedgeEllipseCallout">
                              <a:avLst>
                                <a:gd name="adj1" fmla="val 28070"/>
                                <a:gd name="adj2" fmla="val 95587"/>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C0D1B" w:rsidRPr="006F7514" w:rsidRDefault="00FC0D1B" w:rsidP="006F7514">
                                <w:pPr>
                                  <w:pStyle w:val="CartoonNormal"/>
                                </w:pPr>
                                <w:r w:rsidRPr="006F7514">
                                  <w:t xml:space="preserve">Peltier delivers warmth </w:t>
                                </w:r>
                              </w:p>
                            </w:txbxContent>
                          </wps:txbx>
                          <wps:bodyPr wrap="square" rtlCol="0" anchor="ctr">
                            <a:noAutofit/>
                          </wps:bodyPr>
                        </wps:wsp>
                      </wpg:grpSp>
                      <wps:wsp>
                        <wps:cNvPr id="7187" name="Text Box 7187"/>
                        <wps:cNvSpPr txBox="1"/>
                        <wps:spPr>
                          <a:xfrm>
                            <a:off x="0" y="2305685"/>
                            <a:ext cx="3081020" cy="159219"/>
                          </a:xfrm>
                          <a:prstGeom prst="rect">
                            <a:avLst/>
                          </a:prstGeom>
                          <a:solidFill>
                            <a:prstClr val="white"/>
                          </a:solidFill>
                          <a:ln>
                            <a:noFill/>
                          </a:ln>
                          <a:effectLst/>
                        </wps:spPr>
                        <wps:txbx>
                          <w:txbxContent>
                            <w:p w:rsidR="00FC0D1B" w:rsidRPr="00EE6845" w:rsidRDefault="00FC0D1B" w:rsidP="001B2138">
                              <w:pPr>
                                <w:pStyle w:val="Caption"/>
                                <w:rPr>
                                  <w:noProof/>
                                  <w:sz w:val="24"/>
                                  <w:szCs w:val="20"/>
                                </w:rPr>
                              </w:pPr>
                              <w:bookmarkStart w:id="52" w:name="_Toc405634138"/>
                              <w:r>
                                <w:t xml:space="preserve">Figure </w:t>
                              </w:r>
                              <w:fldSimple w:instr=" SEQ Figure \* ARABIC ">
                                <w:r>
                                  <w:rPr>
                                    <w:noProof/>
                                  </w:rPr>
                                  <w:t>14</w:t>
                                </w:r>
                              </w:fldSimple>
                              <w:r>
                                <w:t xml:space="preserve"> - </w:t>
                              </w:r>
                              <w:r w:rsidRPr="00C3296A">
                                <w:t>Iwasaki, Miyaki, and Rekimoto 2010</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188" o:spid="_x0000_s1108" style="position:absolute;left:0;text-align:left;margin-left:2.3pt;margin-top:5.3pt;width:242.6pt;height:194.05pt;z-index:251887616;mso-position-horizontal-relative:text;mso-position-vertical-relative:text;mso-height-relative:margin" coordsize="30810,246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">
                <v:group id="Group 7182" o:spid="_x0000_s1109" style="position:absolute;width:30810;height:22459" coordsize="30810,224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Z4qRqxgAAAN0A&#10;AAAPAAAAAAAAAAAAAAAAAKoCAABkcnMvZG93bnJldi54bWxQSwUGAAAAAAQABAD6AAAAnQMAAAAA&#10;">
                  <v:group id="Group 7178" o:spid="_x0000_s1110" style="position:absolute;width:30810;height:22459" coordsize="30811,22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3f46fCAAAA3QAAAA8A&#10;AAAAAAAAAAAAAAAAqgIAAGRycy9kb3ducmV2LnhtbFBLBQYAAAAABAAEAPoAAACZAwAAAAA=&#10;">
                    <v:shape id="Picture 2" o:spid="_x0000_s1111" type="#_x0000_t75" style="position:absolute;width:15902;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MCZfHAAAA3QAAAA8AAABkcnMvZG93bnJldi54bWxEj1tLw0AUhN8F/8NyhL7Zk4baS+y22ILi&#10;i/Sqvh6yp0ls9mzIrm38964g9HGYmW+Y2aKztTpz6ysnGgb9BBRL7kwlhYbD/vl+AsoHEkO1E9bw&#10;wx4W89ubGWXGXWTL510oVISIz0hDGUKTIfq8ZEu+7xqW6B1daylE2RZoWrpEuK0xTZIRWqokLpTU&#10;8Krk/LT7thqmwy88rjcf6WYZ5OHlPcW3zxNq3bvrnh5BBe7CNfzffjUaxoPxCP7exCeA8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tMCZfHAAAA3QAAAA8AAAAAAAAAAAAA&#10;AAAAnwIAAGRycy9kb3ducmV2LnhtbFBLBQYAAAAABAAEAPcAAACTAwAAAAA=&#10;" fillcolor="#4f81bd [3204]" stroked="t" strokecolor="black [3213]" strokeweight="1.5pt">
                      <v:imagedata r:id="rId67" o:title="" croptop="16579f" cropbottom="12319f" cropleft="40227f" cropright="6949f"/>
                      <v:path arrowok="t"/>
                    </v:shape>
                    <v:shape id="Picture 2" o:spid="_x0000_s1112" type="#_x0000_t75" style="position:absolute;left:17095;width:13716;height:22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Lm1XGAAAA3QAAAA8AAABkcnMvZG93bnJldi54bWxEj9FqwkAURN8L/sNyhb7VjS0YSV1FpGJa&#10;ipDYD7hkb5PQ7N2Y3cTk77uFgo/DzJxhNrvRNGKgztWWFSwXEQjiwuqaSwVfl+PTGoTzyBoby6Rg&#10;Ige77exhg4m2N85oyH0pAoRdggoq79tESldUZNAtbEscvG/bGfRBdqXUHd4C3DTyOYpW0mDNYaHC&#10;lg4VFT95bxRcP/fF8PbSrzJ3mvTHu+8v57RX6nE+7l9BeBr9PfzfTrWCeBnH8PcmPAG5/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8ubVcYAAADdAAAADwAAAAAAAAAAAAAA&#10;AACfAgAAZHJzL2Rvd25yZXYueG1sUEsFBgAAAAAEAAQA9wAAAJIDAAAAAA==&#10;" fillcolor="#4f81bd [3204]" stroked="t" strokecolor="black [3213]" strokeweight="1.5pt">
                      <v:imagedata r:id="rId67" o:title="" croptop="6686f" cropbottom="15255f" cropleft="17086f" cropright="29599f"/>
                      <v:path arrowok="t"/>
                    </v:shape>
                  </v:group>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Callout 6" o:spid="_x0000_s1113" type="#_x0000_t63" style="position:absolute;left:198;top:15206;width:15008;height:43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oyJMIA&#10;AADdAAAADwAAAGRycy9kb3ducmV2LnhtbERPy4rCMBTdD/gP4Q64G1NHxkrHKDIg6GbAB4K7S3On&#10;LdPcxCTa+vdmIbg8nPd82ZtW3MiHxrKC8SgDQVxa3XCl4HhYf8xAhIissbVMCu4UYLkYvM2x0Lbj&#10;Hd32sRIphEOBCuoYXSFlKGsyGEbWESfuz3qDMUFfSe2xS+GmlZ9ZNpUGG04NNTr6qan831+Ngsnq&#10;3OvfLZ6u6+7Lsb/krjO5UsP3fvUNIlIfX+Kne6MV5ONZ2p/epCc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jIkwgAAAN0AAAAPAAAAAAAAAAAAAAAAAJgCAABkcnMvZG93&#10;bnJldi54bWxQSwUGAAAAAAQABAD1AAAAhwMAAAAA&#10;" adj="16969,-32682" fillcolor="white [3212]" strokecolor="black [3213]" strokeweight="2pt">
                    <v:textbox>
                      <w:txbxContent>
                        <w:p w:rsidR="00FC0D1B" w:rsidRPr="006F7514" w:rsidRDefault="00FC0D1B" w:rsidP="006F7514">
                          <w:pPr>
                            <w:pStyle w:val="CartoonNormal"/>
                          </w:pPr>
                          <w:r w:rsidRPr="006F7514">
                            <w:t>sensor detects emotions</w:t>
                          </w:r>
                        </w:p>
                      </w:txbxContent>
                    </v:textbox>
                  </v:shape>
                  <v:shape id="Oval Callout 19" o:spid="_x0000_s1114" type="#_x0000_t63" style="position:absolute;left:18387;top:993;width:9045;height:64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mNj8YA&#10;AADdAAAADwAAAGRycy9kb3ducmV2LnhtbESPzU7DMBCE70h9B2sr9UYdcyhpqFtVlfojcaJQzqt4&#10;SULjdbDdNOXpMRISx9HMfKNZrAbbip58aBxrUNMMBHHpTMOVhrfX7X0OIkRkg61j0nCjAKvl6G6B&#10;hXFXfqH+GCuRIBwK1FDH2BVShrImi2HqOuLkfThvMSbpK2k8XhPctvIhy2bSYsNpocaONjWV5+PF&#10;atir/vPcfuUZvwe/vfTfp+f5Tmk9GQ/rJxCRhvgf/msfjIZHlSv4fZOegF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1mNj8YAAADdAAAADwAAAAAAAAAAAAAAAACYAgAAZHJz&#10;L2Rvd25yZXYueG1sUEsFBgAAAAAEAAQA9QAAAIsDAAAAAA==&#10;" adj="16863,31447" fillcolor="white [3212]" strokecolor="black [3213]" strokeweight="2pt">
                    <v:textbox>
                      <w:txbxContent>
                        <w:p w:rsidR="00FC0D1B" w:rsidRPr="006F7514" w:rsidRDefault="00FC0D1B" w:rsidP="006F7514">
                          <w:pPr>
                            <w:pStyle w:val="CartoonNormal"/>
                          </w:pPr>
                          <w:r w:rsidRPr="006F7514">
                            <w:t xml:space="preserve">Peltier delivers warmth </w:t>
                          </w:r>
                        </w:p>
                      </w:txbxContent>
                    </v:textbox>
                  </v:shape>
                </v:group>
                <v:shape id="Text Box 7187" o:spid="_x0000_s1115" type="#_x0000_t202" style="position:absolute;top:23056;width:30810;height:15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rsidR="00FC0D1B" w:rsidRPr="00EE6845" w:rsidRDefault="00FC0D1B" w:rsidP="001B2138">
                        <w:pPr>
                          <w:pStyle w:val="Caption"/>
                          <w:rPr>
                            <w:noProof/>
                            <w:sz w:val="24"/>
                            <w:szCs w:val="20"/>
                          </w:rPr>
                        </w:pPr>
                        <w:bookmarkStart w:id="53" w:name="_Toc405634138"/>
                        <w:r>
                          <w:t xml:space="preserve">Figure </w:t>
                        </w:r>
                        <w:fldSimple w:instr=" SEQ Figure \* ARABIC ">
                          <w:r>
                            <w:rPr>
                              <w:noProof/>
                            </w:rPr>
                            <w:t>14</w:t>
                          </w:r>
                        </w:fldSimple>
                        <w:r>
                          <w:t xml:space="preserve"> - </w:t>
                        </w:r>
                        <w:r w:rsidRPr="00C3296A">
                          <w:t>Iwasaki, Miyaki, and Rekimoto 2010</w:t>
                        </w:r>
                        <w:bookmarkEnd w:id="53"/>
                      </w:p>
                    </w:txbxContent>
                  </v:textbox>
                </v:shape>
                <w10:wrap type="square"/>
              </v:group>
            </w:pict>
          </mc:Fallback>
        </mc:AlternateContent>
      </w:r>
      <w:proofErr w:type="spellStart"/>
      <w:r w:rsidR="00625435" w:rsidRPr="00131217">
        <w:t>Rekimoto</w:t>
      </w:r>
      <w:proofErr w:type="spellEnd"/>
      <w:r w:rsidR="00625435" w:rsidRPr="00131217">
        <w:t xml:space="preserve"> lab has presented </w:t>
      </w:r>
      <w:proofErr w:type="spellStart"/>
      <w:r w:rsidR="00625435" w:rsidRPr="00131217">
        <w:t>AffectPhone</w:t>
      </w:r>
      <w:proofErr w:type="spellEnd"/>
      <w:r>
        <w:t xml:space="preserve"> </w:t>
      </w:r>
      <w:r w:rsidR="00625435" w:rsidRPr="00131217">
        <w:fldChar w:fldCharType="begin" w:fldLock="1"/>
      </w:r>
      <w:r w:rsidR="006A79C3">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formattedCitation" : "(Iwasaki, Miyaki, and Rekimoto 2010)", "plainTextFormattedCitation" : "(Iwasaki, Miyaki, and Rekimoto 2010)", "previouslyFormattedCitation" : "(Iwasaki, Miyaki, and Rekimoto 2010)" }, "properties" : { "noteIndex" : 0 }, "schema" : "https://github.com/citation-style-language/schema/raw/master/csl-citation.json" }</w:instrText>
      </w:r>
      <w:r w:rsidR="00625435" w:rsidRPr="00131217">
        <w:fldChar w:fldCharType="separate"/>
      </w:r>
      <w:r w:rsidR="006A79C3" w:rsidRPr="006A79C3">
        <w:rPr>
          <w:noProof/>
        </w:rPr>
        <w:t>(Iwasaki, Miyaki, and Rekimoto 2010)</w:t>
      </w:r>
      <w:r w:rsidR="00625435" w:rsidRPr="00131217">
        <w:fldChar w:fldCharType="end"/>
      </w:r>
      <w:r>
        <w:t xml:space="preserve"> </w:t>
      </w:r>
      <w:r w:rsidR="0015686A">
        <w:fldChar w:fldCharType="begin"/>
      </w:r>
      <w:r w:rsidR="0015686A">
        <w:instrText xml:space="preserve"> REF _Ref405283005 </w:instrText>
      </w:r>
      <w:r w:rsidR="0015686A">
        <w:fldChar w:fldCharType="separate"/>
      </w:r>
      <w:r w:rsidR="00580C34">
        <w:rPr>
          <w:b/>
          <w:bCs/>
        </w:rPr>
        <w:t xml:space="preserve">Error! Reference source not </w:t>
      </w:r>
      <w:proofErr w:type="gramStart"/>
      <w:r w:rsidR="00580C34">
        <w:rPr>
          <w:b/>
          <w:bCs/>
        </w:rPr>
        <w:t>found.</w:t>
      </w:r>
      <w:r w:rsidR="0015686A">
        <w:rPr>
          <w:noProof/>
        </w:rPr>
        <w:fldChar w:fldCharType="end"/>
      </w:r>
      <w:r w:rsidR="00494E5F" w:rsidRPr="00131217">
        <w:t>,</w:t>
      </w:r>
      <w:proofErr w:type="gramEnd"/>
      <w:r w:rsidR="00625435" w:rsidRPr="00131217">
        <w:t xml:space="preserve"> a system that gives a handset the ability to detect a user’s arousal level through G</w:t>
      </w:r>
      <w:r w:rsidR="00494E5F" w:rsidRPr="00131217">
        <w:t xml:space="preserve">alvanic </w:t>
      </w:r>
      <w:r w:rsidR="00625435" w:rsidRPr="00131217">
        <w:t>S</w:t>
      </w:r>
      <w:r w:rsidR="00494E5F" w:rsidRPr="00131217">
        <w:t xml:space="preserve">kin </w:t>
      </w:r>
      <w:r w:rsidR="00625435" w:rsidRPr="00131217">
        <w:t>R</w:t>
      </w:r>
      <w:r w:rsidR="00494E5F" w:rsidRPr="00131217">
        <w:t>esponse</w:t>
      </w:r>
      <w:r w:rsidR="00625435" w:rsidRPr="00131217">
        <w:t xml:space="preserve"> sensors and transmit it to another user as hot or cold sensations in the hand. Similarly</w:t>
      </w:r>
      <w:r w:rsidR="007A226D" w:rsidRPr="00131217">
        <w:t>,</w:t>
      </w:r>
      <w:r w:rsidR="00625435" w:rsidRPr="00131217">
        <w:t xml:space="preserve"> </w:t>
      </w:r>
      <w:proofErr w:type="spellStart"/>
      <w:r w:rsidR="00625435" w:rsidRPr="00131217">
        <w:t>Pressages</w:t>
      </w:r>
      <w:proofErr w:type="spellEnd"/>
      <w:r w:rsidR="00625435" w:rsidRPr="00131217">
        <w:fldChar w:fldCharType="begin" w:fldLock="1"/>
      </w:r>
      <w:r w:rsidR="006A79C3">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formattedCitation" : "(Hoggan et al. 2012)", "plainTextFormattedCitation" : "(Hoggan et al. 2012)", "previouslyFormattedCitation" : "(Hoggan et al. 2012)" }, "properties" : { "noteIndex" : 0 }, "schema" : "https://github.com/citation-style-language/schema/raw/master/csl-citation.json" }</w:instrText>
      </w:r>
      <w:r w:rsidR="00625435" w:rsidRPr="00131217">
        <w:fldChar w:fldCharType="separate"/>
      </w:r>
      <w:r w:rsidR="006A79C3" w:rsidRPr="006A79C3">
        <w:rPr>
          <w:noProof/>
        </w:rPr>
        <w:t>(Hoggan et al. 2012)</w:t>
      </w:r>
      <w:r w:rsidR="00625435" w:rsidRPr="00131217">
        <w:fldChar w:fldCharType="end"/>
      </w:r>
      <w:r w:rsidR="00625435" w:rsidRPr="00131217">
        <w:t xml:space="preserve"> is a system that translates the pressure with which one user squeezes the sides of the mobile phone into </w:t>
      </w:r>
      <w:r w:rsidR="007A226D" w:rsidRPr="00131217">
        <w:t xml:space="preserve">a </w:t>
      </w:r>
      <w:r w:rsidR="00625435" w:rsidRPr="00131217">
        <w:t>vibration on the receiving phone. Both these projects are looking to create a better communication by usi</w:t>
      </w:r>
      <w:r w:rsidR="00494E5F" w:rsidRPr="00131217">
        <w:t>ng sensory feedback of the user</w:t>
      </w:r>
      <w:r w:rsidR="00625435" w:rsidRPr="00131217">
        <w:t>s</w:t>
      </w:r>
      <w:r w:rsidR="00494E5F" w:rsidRPr="00131217">
        <w:t>’</w:t>
      </w:r>
      <w:r w:rsidR="00625435" w:rsidRPr="00131217">
        <w:t xml:space="preserve"> state. </w:t>
      </w:r>
      <w:proofErr w:type="spellStart"/>
      <w:r w:rsidR="00625435" w:rsidRPr="00131217">
        <w:t>Connexus</w:t>
      </w:r>
      <w:proofErr w:type="spellEnd"/>
      <w:r>
        <w:t xml:space="preserve"> </w:t>
      </w:r>
      <w:r w:rsidR="00857C60" w:rsidRPr="00131217">
        <w:fldChar w:fldCharType="begin" w:fldLock="1"/>
      </w:r>
      <w:r w:rsidR="00447045">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formattedCitation" : "(Paulos 2003)" }, "properties" : { "noteIndex" : 0 }, "schema" : "https://github.com/citation-style-language/schema/raw/master/csl-citation.json" }</w:instrText>
      </w:r>
      <w:r w:rsidR="00857C60" w:rsidRPr="00131217">
        <w:fldChar w:fldCharType="separate"/>
      </w:r>
      <w:r w:rsidR="00447045" w:rsidRPr="00447045">
        <w:rPr>
          <w:noProof/>
        </w:rPr>
        <w:t>(Paulos 2003)</w:t>
      </w:r>
      <w:r w:rsidR="00857C60" w:rsidRPr="00131217">
        <w:fldChar w:fldCharType="end"/>
      </w:r>
      <w:r w:rsidR="004F6543">
        <w:t xml:space="preserve"> (</w:t>
      </w:r>
      <w:fldSimple w:instr=" REF _Ref405283831 ">
        <w:r w:rsidR="00580C34">
          <w:t xml:space="preserve">Figure </w:t>
        </w:r>
        <w:r w:rsidR="00580C34">
          <w:rPr>
            <w:noProof/>
          </w:rPr>
          <w:t>13</w:t>
        </w:r>
      </w:fldSimple>
      <w:r w:rsidR="004F6543">
        <w:rPr>
          <w:noProof/>
        </w:rPr>
        <w:t>)</w:t>
      </w:r>
      <w:r w:rsidR="00857C60" w:rsidRPr="00131217">
        <w:t xml:space="preserve"> was an ambitious project that attempted to detect several signals of the users in order to recreate an image of the non-verbal c</w:t>
      </w:r>
      <w:r>
        <w:t>ues that were being lost in non-</w:t>
      </w:r>
      <w:r w:rsidRPr="00131217">
        <w:t>co-</w:t>
      </w:r>
      <w:r w:rsidR="00857C60" w:rsidRPr="00131217">
        <w:t>located communication.</w:t>
      </w:r>
      <w:r w:rsidR="007A226D" w:rsidRPr="00131217">
        <w:t xml:space="preserve"> Even though these projects hit close to what Digital Synesthesia looks for, they are from the start limited in certain ways. </w:t>
      </w:r>
      <w:r w:rsidR="000303AC" w:rsidRPr="00131217">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Pr="00131217" w:rsidRDefault="00A42427" w:rsidP="00A42427">
      <w:pPr>
        <w:pStyle w:val="Heading2"/>
      </w:pPr>
      <w:bookmarkStart w:id="54" w:name="_Toc405796827"/>
      <w:r w:rsidRPr="00131217">
        <w:t>Sensory Substitution</w:t>
      </w:r>
      <w:bookmarkEnd w:id="54"/>
    </w:p>
    <w:p w:rsidR="004B773E" w:rsidRDefault="00A42427" w:rsidP="004B773E">
      <w:pPr>
        <w:keepNext/>
        <w:rPr>
          <w:shd w:val="clear" w:color="auto" w:fill="FFFFFF"/>
        </w:rPr>
      </w:pPr>
      <w:r w:rsidRPr="00131217">
        <w:t>Either because a person may be lacking one of the five senses or because a different sensory input may offer other benefits like greater detail, sensory substitution has been seen in several fields</w:t>
      </w:r>
      <w:r w:rsidR="00E70D0F">
        <w:t xml:space="preserve"> </w:t>
      </w:r>
      <w:r w:rsidR="00E70D0F">
        <w:fldChar w:fldCharType="begin" w:fldLock="1"/>
      </w:r>
      <w:r w:rsidR="00E70D0F">
        <w:instrText>ADDIN CSL_CITATION { "citationItems" : [ { "id" : "ITEM-1", "itemData" : { "DOI" : "10.1016/j.tics.2003.10.013", "ISSN" : "13646613", "author" : [ { "dropping-particle" : "", "family" : "Bach-y-Rita", "given" : "Paul", "non-dropping-particle" : "", "parse-names" : false, "suffix" : "" }, { "dropping-particle" : "", "family" : "W. Kercel", "given" : "Stephen", "non-dropping-particle" : "", "parse-names" : false, "suffix" : "" } ], "container-title" : "Trends in Cognitive Sciences", "id" : "ITEM-1", "issue" : "12", "issued" : { "date-parts" : [ [ "2003", "12" ] ] }, "page" : "541-546", "title" : "Sensory substitution and the human\u2013machine interface", "type" : "article-journal", "volume" : "7" }, "uris" : [ "http://www.mendeley.com/documents/?uuid=95640c08-2f6d-4e47-b6ae-243586a1b5e8" ] } ], "mendeley" : { "formattedCitation" : "(Paul Bach-y-Rita and W. Kercel 2003)", "plainTextFormattedCitation" : "(Paul Bach-y-Rita and W. Kercel 2003)", "previouslyFormattedCitation" : "(Paul Bach-y-Rita and W. Kercel 2003)" }, "properties" : { "noteIndex" : 0 }, "schema" : "https://github.com/citation-style-language/schema/raw/master/csl-citation.json" }</w:instrText>
      </w:r>
      <w:r w:rsidR="00E70D0F">
        <w:fldChar w:fldCharType="separate"/>
      </w:r>
      <w:r w:rsidR="00E70D0F" w:rsidRPr="00E70D0F">
        <w:rPr>
          <w:noProof/>
        </w:rPr>
        <w:t>(Paul Bach-y-Rita and W. Kercel 2003)</w:t>
      </w:r>
      <w:r w:rsidR="00E70D0F">
        <w:fldChar w:fldCharType="end"/>
      </w:r>
      <w:r w:rsidR="007A226D" w:rsidRPr="00131217">
        <w:t>. Most sensors translate information</w:t>
      </w:r>
      <w:r w:rsidRPr="00131217">
        <w:t>,</w:t>
      </w:r>
      <w:r w:rsidR="007A226D" w:rsidRPr="00131217">
        <w:t xml:space="preserve"> such as</w:t>
      </w:r>
      <w:r w:rsidRPr="00131217">
        <w:t xml:space="preserve"> temperature, wind speed, distance or the passing of time</w:t>
      </w:r>
      <w:r w:rsidR="007A226D" w:rsidRPr="00131217">
        <w:t>.</w:t>
      </w:r>
      <w:r w:rsidRPr="00131217">
        <w:t xml:space="preserve"> </w:t>
      </w:r>
      <w:r w:rsidR="007A226D" w:rsidRPr="00131217">
        <w:t xml:space="preserve">All </w:t>
      </w:r>
      <w:r w:rsidRPr="00131217">
        <w:t>are things our bodies can perceive but by using a sensor and translating the information to a coded visual form we add the ability of greater accuracy and universal understanding.</w:t>
      </w:r>
      <w:r w:rsidR="00FA11E9" w:rsidRPr="00131217">
        <w:t xml:space="preserve"> </w:t>
      </w:r>
      <w:proofErr w:type="spellStart"/>
      <w:r w:rsidRPr="00131217">
        <w:t>Brainport</w:t>
      </w:r>
      <w:proofErr w:type="spellEnd"/>
      <w:r w:rsidRPr="00131217">
        <w:fldChar w:fldCharType="begin" w:fldLock="1"/>
      </w:r>
      <w:r w:rsidR="006A79C3">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formattedCitation" : "(Danilov and Tyler 2005)", "plainTextFormattedCitation" : "(Danilov and Tyler 2005)", "previouslyFormattedCitation" : "(Danilov and Tyler 2005)" }, "properties" : { "noteIndex" : 0 }, "schema" : "https://github.com/citation-style-language/schema/raw/master/csl-citation.json" }</w:instrText>
      </w:r>
      <w:r w:rsidRPr="00131217">
        <w:fldChar w:fldCharType="separate"/>
      </w:r>
      <w:r w:rsidR="006A79C3" w:rsidRPr="006A79C3">
        <w:rPr>
          <w:noProof/>
        </w:rPr>
        <w:t>(Danilov and Tyler 2005)</w:t>
      </w:r>
      <w:r w:rsidRPr="00131217">
        <w:fldChar w:fldCharType="end"/>
      </w:r>
      <w:r w:rsidR="00FA11E9" w:rsidRPr="00131217">
        <w:t xml:space="preserve"> </w:t>
      </w:r>
      <w:r w:rsidRPr="00131217">
        <w:t xml:space="preserve">is a system </w:t>
      </w:r>
      <w:r w:rsidR="004B773E">
        <w:rPr>
          <w:noProof/>
        </w:rPr>
        <w:lastRenderedPageBreak/>
        <mc:AlternateContent>
          <mc:Choice Requires="wpg">
            <w:drawing>
              <wp:anchor distT="0" distB="0" distL="114300" distR="114300" simplePos="0" relativeHeight="251892736" behindDoc="0" locked="0" layoutInCell="1" allowOverlap="1" wp14:anchorId="4BD4BB57" wp14:editId="3B23CE06">
                <wp:simplePos x="0" y="0"/>
                <wp:positionH relativeFrom="column">
                  <wp:posOffset>17780</wp:posOffset>
                </wp:positionH>
                <wp:positionV relativeFrom="paragraph">
                  <wp:posOffset>82550</wp:posOffset>
                </wp:positionV>
                <wp:extent cx="2380615" cy="2623185"/>
                <wp:effectExtent l="38100" t="38100" r="38735" b="5715"/>
                <wp:wrapSquare wrapText="bothSides"/>
                <wp:docPr id="7194" name="Group 7194"/>
                <wp:cNvGraphicFramePr/>
                <a:graphic xmlns:a="http://schemas.openxmlformats.org/drawingml/2006/main">
                  <a:graphicData uri="http://schemas.microsoft.com/office/word/2010/wordprocessingGroup">
                    <wpg:wgp>
                      <wpg:cNvGrpSpPr/>
                      <wpg:grpSpPr>
                        <a:xfrm>
                          <a:off x="0" y="0"/>
                          <a:ext cx="2380615" cy="2623185"/>
                          <a:chOff x="0" y="0"/>
                          <a:chExt cx="2380615" cy="2623765"/>
                        </a:xfrm>
                      </wpg:grpSpPr>
                      <pic:pic xmlns:pic="http://schemas.openxmlformats.org/drawingml/2006/picture">
                        <pic:nvPicPr>
                          <pic:cNvPr id="10242" name="Picture 2" descr="http://www.blogcdn.com/www.engadget.com/media/2009/08/14aug09_brainportreturns.jpg"/>
                          <pic:cNvPicPr>
                            <a:picLocks noChangeAspect="1"/>
                          </pic:cNvPicPr>
                        </pic:nvPicPr>
                        <pic:blipFill rotWithShape="1">
                          <a:blip r:embed="rId68">
                            <a:extLst>
                              <a:ext uri="{28A0092B-C50C-407E-A947-70E740481C1C}">
                                <a14:useLocalDpi xmlns:a14="http://schemas.microsoft.com/office/drawing/2010/main" val="0"/>
                              </a:ext>
                            </a:extLst>
                          </a:blip>
                          <a:srcRect l="1498" t="3797" r="43260" b="2895"/>
                          <a:stretch/>
                        </pic:blipFill>
                        <pic:spPr bwMode="auto">
                          <a:xfrm>
                            <a:off x="0" y="0"/>
                            <a:ext cx="2375452" cy="2286000"/>
                          </a:xfrm>
                          <a:prstGeom prst="rect">
                            <a:avLst/>
                          </a:prstGeom>
                          <a:noFill/>
                          <a:ln w="28575">
                            <a:solidFill>
                              <a:schemeClr val="tx1"/>
                            </a:solidFill>
                          </a:ln>
                          <a:extLst/>
                        </pic:spPr>
                      </pic:pic>
                      <wps:wsp>
                        <wps:cNvPr id="7193" name="Text Box 7193"/>
                        <wps:cNvSpPr txBox="1"/>
                        <wps:spPr>
                          <a:xfrm>
                            <a:off x="0" y="2345635"/>
                            <a:ext cx="2380615" cy="278130"/>
                          </a:xfrm>
                          <a:prstGeom prst="rect">
                            <a:avLst/>
                          </a:prstGeom>
                          <a:solidFill>
                            <a:prstClr val="white"/>
                          </a:solidFill>
                          <a:ln>
                            <a:noFill/>
                          </a:ln>
                          <a:effectLst/>
                        </wps:spPr>
                        <wps:txbx>
                          <w:txbxContent>
                            <w:p w:rsidR="00FC0D1B" w:rsidRPr="00556CC1" w:rsidRDefault="00FC0D1B" w:rsidP="002D41B2">
                              <w:pPr>
                                <w:pStyle w:val="Caption"/>
                                <w:rPr>
                                  <w:sz w:val="24"/>
                                  <w:szCs w:val="20"/>
                                </w:rPr>
                              </w:pPr>
                              <w:bookmarkStart w:id="55" w:name="_Ref405286110"/>
                              <w:bookmarkStart w:id="56" w:name="_Toc405634139"/>
                              <w:r>
                                <w:t xml:space="preserve">Figure </w:t>
                              </w:r>
                              <w:r>
                                <w:fldChar w:fldCharType="begin"/>
                              </w:r>
                              <w:r w:rsidRPr="002D41B2">
                                <w:instrText xml:space="preserve"> SEQ Figure \* ARABIC </w:instrText>
                              </w:r>
                              <w:r>
                                <w:fldChar w:fldCharType="separate"/>
                              </w:r>
                              <w:r>
                                <w:rPr>
                                  <w:noProof/>
                                </w:rPr>
                                <w:t>15</w:t>
                              </w:r>
                              <w:r>
                                <w:fldChar w:fldCharType="end"/>
                              </w:r>
                              <w:bookmarkEnd w:id="55"/>
                              <w:r>
                                <w:t xml:space="preserve"> – Brainport, </w:t>
                              </w:r>
                              <w:r w:rsidRPr="00E70D0F">
                                <w:rPr>
                                  <w:noProof/>
                                </w:rPr>
                                <w:t>Sampaio, Maris, and Bach-y-Rita 2001</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7194" o:spid="_x0000_s1116" style="position:absolute;left:0;text-align:left;margin-left:1.4pt;margin-top:6.5pt;width:187.45pt;height:206.55pt;z-index:251892736;mso-position-horizontal-relative:text;mso-position-vertical-relative:text" coordsize="23806,262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">
                <v:shape id="Picture 2" o:spid="_x0000_s1117" type="#_x0000_t75" alt="http://www.blogcdn.com/www.engadget.com/media/2009/08/14aug09_brainportreturns.jpg" style="position:absolute;width:23754;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FBdXDAAAA3gAAAA8AAABkcnMvZG93bnJldi54bWxET81qwkAQvhd8h2WE3urGtESNrqIFsbdi&#10;9AGG3TEJZmdjdqvRp+8WCt7m4/udxaq3jbhS52vHCsajBASxdqbmUsHxsH2bgvAB2WDjmBTcycNq&#10;OXhZYG7cjfd0LUIpYgj7HBVUIbS5lF5XZNGPXEscuZPrLIYIu1KaDm8x3DYyTZJMWqw5NlTY0mdF&#10;+lz8WAXTw2yjM/e+/t6Xmia7xyVz4aLU67Bfz0EE6sNT/O/+MnF+kn6k8PdOvEEu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AUF1cMAAADeAAAADwAAAAAAAAAAAAAAAACf&#10;AgAAZHJzL2Rvd25yZXYueG1sUEsFBgAAAAAEAAQA9wAAAI8DAAAAAA==&#10;" stroked="t" strokecolor="black [3213]" strokeweight="2.25pt">
                  <v:imagedata r:id="rId69" o:title="14aug09_brainportreturns" croptop="2488f" cropbottom="1897f" cropleft="982f" cropright="28351f"/>
                  <v:path arrowok="t"/>
                </v:shape>
                <v:shape id="Text Box 7193" o:spid="_x0000_s1118" type="#_x0000_t202" style="position:absolute;top:23456;width:23806;height:27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LM6scA&#10;AADdAAAADwAAAGRycy9kb3ducmV2LnhtbESPzWsCMRTE74X+D+EJvRTNqmB1NUrrB3iwBz/w/Ng8&#10;dxc3L0sS3fW/N0Khx2FmfsPMFq2pxJ2cLy0r6PcSEMSZ1SXnCk7HTXcMwgdkjZVlUvAgD4v5+9sM&#10;U20b3tP9EHIRIexTVFCEUKdS+qwgg75na+LoXawzGKJ0udQOmwg3lRwkyUgaLDkuFFjTsqDsergZ&#10;BaOVuzV7Xn6uTusd/tb54PzzOCv10Wm/pyACteE//NfeagVf/ckQXm/iE5DzJ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KCzOrHAAAA3QAAAA8AAAAAAAAAAAAAAAAAmAIAAGRy&#10;cy9kb3ducmV2LnhtbFBLBQYAAAAABAAEAPUAAACMAwAAAAA=&#10;" stroked="f">
                  <v:textbox inset="0,0,0,0">
                    <w:txbxContent>
                      <w:p w:rsidR="00FC0D1B" w:rsidRPr="00556CC1" w:rsidRDefault="00FC0D1B" w:rsidP="002D41B2">
                        <w:pPr>
                          <w:pStyle w:val="Caption"/>
                          <w:rPr>
                            <w:sz w:val="24"/>
                            <w:szCs w:val="20"/>
                          </w:rPr>
                        </w:pPr>
                        <w:bookmarkStart w:id="57" w:name="_Ref405286110"/>
                        <w:bookmarkStart w:id="58" w:name="_Toc405634139"/>
                        <w:r>
                          <w:t xml:space="preserve">Figure </w:t>
                        </w:r>
                        <w:r>
                          <w:fldChar w:fldCharType="begin"/>
                        </w:r>
                        <w:r w:rsidRPr="002D41B2">
                          <w:instrText xml:space="preserve"> SEQ Figure \* ARABIC </w:instrText>
                        </w:r>
                        <w:r>
                          <w:fldChar w:fldCharType="separate"/>
                        </w:r>
                        <w:r>
                          <w:rPr>
                            <w:noProof/>
                          </w:rPr>
                          <w:t>15</w:t>
                        </w:r>
                        <w:r>
                          <w:fldChar w:fldCharType="end"/>
                        </w:r>
                        <w:bookmarkEnd w:id="57"/>
                        <w:r>
                          <w:t xml:space="preserve"> – Brainport, </w:t>
                        </w:r>
                        <w:r w:rsidRPr="00E70D0F">
                          <w:rPr>
                            <w:noProof/>
                          </w:rPr>
                          <w:t>Sampaio, Maris, and Bach-y-Rita 2001</w:t>
                        </w:r>
                        <w:bookmarkEnd w:id="58"/>
                      </w:p>
                    </w:txbxContent>
                  </v:textbox>
                </v:shape>
                <w10:wrap type="square"/>
              </v:group>
            </w:pict>
          </mc:Fallback>
        </mc:AlternateContent>
      </w:r>
      <w:r w:rsidRPr="00131217">
        <w:t xml:space="preserve">that captures images through a camera and translates </w:t>
      </w:r>
      <w:r w:rsidR="004B773E" w:rsidRPr="002D41B2">
        <w:rPr>
          <w:noProof/>
        </w:rPr>
        <w:drawing>
          <wp:anchor distT="0" distB="0" distL="114300" distR="114300" simplePos="0" relativeHeight="251893760" behindDoc="0" locked="0" layoutInCell="1" allowOverlap="1" wp14:anchorId="67A398B7" wp14:editId="0A268AD6">
            <wp:simplePos x="0" y="0"/>
            <wp:positionH relativeFrom="column">
              <wp:posOffset>2252345</wp:posOffset>
            </wp:positionH>
            <wp:positionV relativeFrom="paragraph">
              <wp:posOffset>247015</wp:posOffset>
            </wp:positionV>
            <wp:extent cx="1059180" cy="1371600"/>
            <wp:effectExtent l="38100" t="38100" r="45720" b="38100"/>
            <wp:wrapSquare wrapText="bothSides"/>
            <wp:docPr id="7189" name="Picture 2" descr="http://www.blogcdn.com/www.engadget.com/media/2009/08/14aug09_brainportretur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http://www.blogcdn.com/www.engadget.com/media/2009/08/14aug09_brainportreturns.jpg"/>
                    <pic:cNvPicPr>
                      <a:picLocks noChangeAspect="1" noChangeArrowheads="1"/>
                    </pic:cNvPicPr>
                  </pic:nvPicPr>
                  <pic:blipFill rotWithShape="1">
                    <a:blip r:embed="rId68">
                      <a:extLst>
                        <a:ext uri="{28A0092B-C50C-407E-A947-70E740481C1C}">
                          <a14:useLocalDpi xmlns:a14="http://schemas.microsoft.com/office/drawing/2010/main" val="0"/>
                        </a:ext>
                      </a:extLst>
                    </a:blip>
                    <a:srcRect l="62517" t="5445" r="9274" b="30302"/>
                    <a:stretch/>
                  </pic:blipFill>
                  <pic:spPr bwMode="auto">
                    <a:xfrm>
                      <a:off x="0" y="0"/>
                      <a:ext cx="1059180" cy="1371600"/>
                    </a:xfrm>
                    <a:prstGeom prst="rect">
                      <a:avLst/>
                    </a:prstGeom>
                    <a:noFill/>
                    <a:ln w="28575">
                      <a:solidFill>
                        <a:schemeClr val="tx1"/>
                      </a:solidFill>
                    </a:ln>
                    <a:extLst/>
                  </pic:spPr>
                </pic:pic>
              </a:graphicData>
            </a:graphic>
            <wp14:sizeRelH relativeFrom="margin">
              <wp14:pctWidth>0</wp14:pctWidth>
            </wp14:sizeRelH>
            <wp14:sizeRelV relativeFrom="margin">
              <wp14:pctHeight>0</wp14:pctHeight>
            </wp14:sizeRelV>
          </wp:anchor>
        </w:drawing>
      </w:r>
      <w:r w:rsidRPr="00131217">
        <w:t>it into electrical signals that are felt on the tongue</w:t>
      </w:r>
      <w:r w:rsidR="00E70D0F">
        <w:fldChar w:fldCharType="begin" w:fldLock="1"/>
      </w:r>
      <w:r w:rsidR="00E70D0F">
        <w:instrText>ADDIN CSL_CITATION { "citationItems" : [ { "id" : "ITEM-1", "itemData" : { "DOI" : "10.1016/S0006-8993(01)02667-1", "ISSN" : "00068993", "abstract" : "The \u2018visual\u2019 acuity of blind persons perceiving information through a newly developed human\u2013machine interface, with an array of electrical stimulators on the tongue, has been quantified using a standard Ophthalmological test (Snellen Tumbling E). Acuity without training averaged 20/860. This doubled with 9 h of training. The interface may lead to practical devices for persons with sensory loss such as blindness, and offers a means of exploring late brain plasticity.", "author" : [ { "dropping-particle" : "", "family" : "Sampaio", "given" : "Eliana", "non-dropping-particle" : "", "parse-names" : false, "suffix" : "" }, { "dropping-particle" : "", "family" : "Maris", "given" : "St\u00e9phane", "non-dropping-particle" : "", "parse-names" : false, "suffix" : "" }, { "dropping-particle" : "", "family" : "Bach-y-Rita", "given" : "Paul", "non-dropping-particle" : "", "parse-names" : false, "suffix" : "" } ], "container-title" : "Brain Research", "id" : "ITEM-1", "issue" : "2", "issued" : { "date-parts" : [ [ "2001", "7" ] ] }, "page" : "204-207", "title" : "Brain plasticity: \u2018visual\u2019 acuity of blind persons via the tongue", "type" : "article-journal", "volume" : "908" }, "uris" : [ "http://www.mendeley.com/documents/?uuid=c9d06d3b-a974-452d-a09e-2a34062b0df3" ] } ], "mendeley" : { "formattedCitation" : "(Sampaio, Maris, and Bach-y-Rita 2001)", "plainTextFormattedCitation" : "(Sampaio, Maris, and Bach-y-Rita 2001)", "previouslyFormattedCitation" : "(Sampaio, Maris, and Bach-y-Rita 2001)" }, "properties" : { "noteIndex" : 0 }, "schema" : "https://github.com/citation-style-language/schema/raw/master/csl-citation.json" }</w:instrText>
      </w:r>
      <w:r w:rsidR="00E70D0F">
        <w:fldChar w:fldCharType="separate"/>
      </w:r>
      <w:r w:rsidR="00E70D0F" w:rsidRPr="00E70D0F">
        <w:rPr>
          <w:noProof/>
        </w:rPr>
        <w:t>(Sampaio, Maris, and Bach-y-Rita 2001)</w:t>
      </w:r>
      <w:r w:rsidR="00E70D0F">
        <w:fldChar w:fldCharType="end"/>
      </w:r>
      <w:r w:rsidR="004F6543">
        <w:t xml:space="preserve"> (</w:t>
      </w:r>
      <w:fldSimple w:instr=" REF _Ref405286110 ">
        <w:r w:rsidR="00580C34">
          <w:t xml:space="preserve">Figure </w:t>
        </w:r>
        <w:r w:rsidR="00580C34">
          <w:rPr>
            <w:noProof/>
          </w:rPr>
          <w:t>15</w:t>
        </w:r>
      </w:fldSimple>
      <w:r w:rsidR="004F6543">
        <w:rPr>
          <w:noProof/>
        </w:rPr>
        <w:t>)</w:t>
      </w:r>
      <w:r w:rsidRPr="00131217">
        <w:t>.</w:t>
      </w:r>
      <w:r w:rsidR="00FA11E9" w:rsidRPr="00131217">
        <w:t xml:space="preserve"> The artist </w:t>
      </w:r>
      <w:r w:rsidR="00FA11E9" w:rsidRPr="00131217">
        <w:rPr>
          <w:shd w:val="clear" w:color="auto" w:fill="FFFFFF"/>
        </w:rPr>
        <w:t xml:space="preserve">Neil </w:t>
      </w:r>
      <w:proofErr w:type="spellStart"/>
      <w:r w:rsidR="00FA11E9" w:rsidRPr="00131217">
        <w:rPr>
          <w:shd w:val="clear" w:color="auto" w:fill="FFFFFF"/>
        </w:rPr>
        <w:t>Harbisson</w:t>
      </w:r>
      <w:proofErr w:type="spellEnd"/>
      <w:r w:rsidR="00FA11E9" w:rsidRPr="00131217">
        <w:rPr>
          <w:shd w:val="clear" w:color="auto" w:fill="FFFFFF"/>
        </w:rPr>
        <w:t xml:space="preserve"> and his team have developed</w:t>
      </w:r>
      <w:r w:rsidR="00FA11E9" w:rsidRPr="00131217">
        <w:t xml:space="preserve"> </w:t>
      </w:r>
      <w:proofErr w:type="spellStart"/>
      <w:r w:rsidRPr="00131217">
        <w:t>Eyeborg</w:t>
      </w:r>
      <w:proofErr w:type="spellEnd"/>
      <w:r w:rsidRPr="00131217">
        <w:fldChar w:fldCharType="begin" w:fldLock="1"/>
      </w:r>
      <w:r w:rsidR="006A79C3">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formattedCitation" : "(Peng and Seymour)", "plainTextFormattedCitation" : "(Peng and Seymour)", "previouslyFormattedCitation" : "(Peng and Seymour)" }, "properties" : { "noteIndex" : 0 }, "schema" : "https://github.com/citation-style-language/schema/raw/master/csl-citation.json" }</w:instrText>
      </w:r>
      <w:r w:rsidRPr="00131217">
        <w:fldChar w:fldCharType="separate"/>
      </w:r>
      <w:r w:rsidR="006A79C3" w:rsidRPr="006A79C3">
        <w:rPr>
          <w:noProof/>
        </w:rPr>
        <w:t>(Peng and Seymour)</w:t>
      </w:r>
      <w:r w:rsidRPr="00131217">
        <w:fldChar w:fldCharType="end"/>
      </w:r>
      <w:r w:rsidR="002D41B2">
        <w:t xml:space="preserve"> </w:t>
      </w:r>
      <w:r w:rsidR="004F6543">
        <w:t>(</w:t>
      </w:r>
      <w:fldSimple w:instr=" REF _Ref405286123 ">
        <w:r w:rsidR="00580C34">
          <w:t xml:space="preserve">Figure </w:t>
        </w:r>
        <w:r w:rsidR="00580C34">
          <w:rPr>
            <w:noProof/>
          </w:rPr>
          <w:t>16</w:t>
        </w:r>
      </w:fldSimple>
      <w:r w:rsidR="004F6543">
        <w:rPr>
          <w:noProof/>
        </w:rPr>
        <w:t>)</w:t>
      </w:r>
      <w:r w:rsidR="00FA11E9" w:rsidRPr="00131217">
        <w:t xml:space="preserve"> so that Neil, who is completely color-blind, can </w:t>
      </w:r>
      <w:r w:rsidRPr="00131217">
        <w:rPr>
          <w:shd w:val="clear" w:color="auto" w:fill="FFFFFF"/>
        </w:rPr>
        <w:t xml:space="preserve">use </w:t>
      </w:r>
      <w:r w:rsidR="00FA11E9" w:rsidRPr="00131217">
        <w:rPr>
          <w:shd w:val="clear" w:color="auto" w:fill="FFFFFF"/>
        </w:rPr>
        <w:t>this</w:t>
      </w:r>
      <w:r w:rsidRPr="00131217">
        <w:rPr>
          <w:shd w:val="clear" w:color="auto" w:fill="FFFFFF"/>
        </w:rPr>
        <w:t xml:space="preserve"> device </w:t>
      </w:r>
      <w:r w:rsidR="00FA11E9" w:rsidRPr="00131217">
        <w:rPr>
          <w:shd w:val="clear" w:color="auto" w:fill="FFFFFF"/>
        </w:rPr>
        <w:t>to capture</w:t>
      </w:r>
      <w:r w:rsidRPr="00131217">
        <w:rPr>
          <w:shd w:val="clear" w:color="auto" w:fill="FFFFFF"/>
        </w:rPr>
        <w:t xml:space="preserve"> color information through a camer</w:t>
      </w:r>
      <w:r w:rsidR="00FA11E9" w:rsidRPr="00131217">
        <w:rPr>
          <w:shd w:val="clear" w:color="auto" w:fill="FFFFFF"/>
        </w:rPr>
        <w:t>a on his forehead and translate</w:t>
      </w:r>
      <w:r w:rsidRPr="00131217">
        <w:rPr>
          <w:shd w:val="clear" w:color="auto" w:fill="FFFFFF"/>
        </w:rPr>
        <w:t xml:space="preserve"> it to sound he hears through bone conduction.</w:t>
      </w:r>
      <w:r w:rsidR="007A226D" w:rsidRPr="00131217">
        <w:rPr>
          <w:shd w:val="clear" w:color="auto" w:fill="FFFFFF"/>
        </w:rPr>
        <w:t xml:space="preserve"> T</w:t>
      </w:r>
      <w:r w:rsidR="00AE6064" w:rsidRPr="00131217">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sidRPr="00131217">
        <w:rPr>
          <w:shd w:val="clear" w:color="auto" w:fill="FFFFFF"/>
        </w:rPr>
        <w:t>user</w:t>
      </w:r>
      <w:proofErr w:type="gramEnd"/>
      <w:r w:rsidR="00AE6064" w:rsidRPr="00131217">
        <w:rPr>
          <w:shd w:val="clear" w:color="auto" w:fill="FFFFFF"/>
        </w:rPr>
        <w:t xml:space="preserve"> friendly.</w:t>
      </w:r>
    </w:p>
    <w:p w:rsidR="002D41B2" w:rsidRDefault="004B773E" w:rsidP="004B773E">
      <w:pPr>
        <w:keepNext/>
        <w:rPr>
          <w:noProof/>
        </w:rPr>
      </w:pPr>
      <w:r w:rsidRPr="002D41B2">
        <w:rPr>
          <w:noProof/>
          <w:shd w:val="clear" w:color="auto" w:fill="FFFFFF"/>
        </w:rPr>
        <w:drawing>
          <wp:inline distT="0" distB="0" distL="0" distR="0" wp14:anchorId="03A8EBDE" wp14:editId="026D5900">
            <wp:extent cx="5063065" cy="1828800"/>
            <wp:effectExtent l="38100" t="38100" r="42545" b="38100"/>
            <wp:docPr id="10245" name="Picture 5" descr="http://static.neatorama.com/images/2008-02/neil-harbiss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5" name="Picture 5" descr="http://static.neatorama.com/images/2008-02/neil-harbisson.jpg"/>
                    <pic:cNvPicPr>
                      <a:picLocks noChangeAspect="1" noChangeArrowheads="1"/>
                    </pic:cNvPicPr>
                  </pic:nvPicPr>
                  <pic:blipFill rotWithShape="1">
                    <a:blip r:embed="rId70">
                      <a:extLst>
                        <a:ext uri="{28A0092B-C50C-407E-A947-70E740481C1C}">
                          <a14:useLocalDpi xmlns:a14="http://schemas.microsoft.com/office/drawing/2010/main" val="0"/>
                        </a:ext>
                      </a:extLst>
                    </a:blip>
                    <a:srcRect l="6969" t="4124" r="11701" b="34739"/>
                    <a:stretch/>
                  </pic:blipFill>
                  <pic:spPr bwMode="auto">
                    <a:xfrm>
                      <a:off x="0" y="0"/>
                      <a:ext cx="5063065" cy="1828800"/>
                    </a:xfrm>
                    <a:prstGeom prst="rect">
                      <a:avLst/>
                    </a:prstGeom>
                    <a:noFill/>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A42427" w:rsidRDefault="002D41B2" w:rsidP="002D41B2">
      <w:pPr>
        <w:pStyle w:val="Caption"/>
        <w:rPr>
          <w:shd w:val="clear" w:color="auto" w:fill="FFFFFF"/>
        </w:rPr>
      </w:pPr>
      <w:bookmarkStart w:id="59" w:name="_Ref405286123"/>
      <w:bookmarkStart w:id="60" w:name="_Toc405634140"/>
      <w:r>
        <w:t xml:space="preserve">Figure </w:t>
      </w:r>
      <w:fldSimple w:instr=" SEQ Figure \* ARABIC ">
        <w:r w:rsidR="00997C17">
          <w:rPr>
            <w:noProof/>
          </w:rPr>
          <w:t>16</w:t>
        </w:r>
      </w:fldSimple>
      <w:bookmarkEnd w:id="59"/>
      <w:r>
        <w:t xml:space="preserve"> – </w:t>
      </w:r>
      <w:r w:rsidR="008D73ED">
        <w:t>E</w:t>
      </w:r>
      <w:r>
        <w:t xml:space="preserve">yeborg, </w:t>
      </w:r>
      <w:r w:rsidRPr="006A79C3">
        <w:rPr>
          <w:noProof/>
        </w:rPr>
        <w:t>Peng and Seymour</w:t>
      </w:r>
      <w:bookmarkEnd w:id="60"/>
    </w:p>
    <w:p w:rsidR="00773A0B" w:rsidRPr="00E15B64" w:rsidRDefault="00AD4B6E" w:rsidP="00A26652">
      <w:pPr>
        <w:pStyle w:val="Heading2"/>
        <w:rPr>
          <w:shd w:val="clear" w:color="auto" w:fill="FFFFFF"/>
        </w:rPr>
      </w:pPr>
      <w:bookmarkStart w:id="61" w:name="_Toc405796828"/>
      <w:r>
        <w:rPr>
          <w:noProof/>
        </w:rPr>
        <mc:AlternateContent>
          <mc:Choice Requires="wpg">
            <w:drawing>
              <wp:anchor distT="0" distB="0" distL="114300" distR="114300" simplePos="0" relativeHeight="251896832" behindDoc="0" locked="0" layoutInCell="1" allowOverlap="1" wp14:anchorId="37FC1511" wp14:editId="5CC0EC44">
                <wp:simplePos x="0" y="0"/>
                <wp:positionH relativeFrom="column">
                  <wp:posOffset>4462145</wp:posOffset>
                </wp:positionH>
                <wp:positionV relativeFrom="paragraph">
                  <wp:posOffset>309245</wp:posOffset>
                </wp:positionV>
                <wp:extent cx="1470660" cy="1997710"/>
                <wp:effectExtent l="19050" t="38100" r="34290" b="2540"/>
                <wp:wrapSquare wrapText="bothSides"/>
                <wp:docPr id="7197" name="Group 7197"/>
                <wp:cNvGraphicFramePr/>
                <a:graphic xmlns:a="http://schemas.openxmlformats.org/drawingml/2006/main">
                  <a:graphicData uri="http://schemas.microsoft.com/office/word/2010/wordprocessingGroup">
                    <wpg:wgp>
                      <wpg:cNvGrpSpPr/>
                      <wpg:grpSpPr>
                        <a:xfrm>
                          <a:off x="0" y="0"/>
                          <a:ext cx="1470660" cy="1997710"/>
                          <a:chOff x="0" y="0"/>
                          <a:chExt cx="1470991" cy="1997765"/>
                        </a:xfrm>
                      </wpg:grpSpPr>
                      <pic:pic xmlns:pic="http://schemas.openxmlformats.org/drawingml/2006/picture">
                        <pic:nvPicPr>
                          <pic:cNvPr id="7195" name="Picture 7195"/>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9939" y="0"/>
                            <a:ext cx="1461052" cy="1649896"/>
                          </a:xfrm>
                          <a:prstGeom prst="rect">
                            <a:avLst/>
                          </a:prstGeom>
                          <a:ln w="28575">
                            <a:solidFill>
                              <a:schemeClr val="tx1"/>
                            </a:solidFill>
                          </a:ln>
                        </pic:spPr>
                      </pic:pic>
                      <wps:wsp>
                        <wps:cNvPr id="7196" name="Text Box 7196"/>
                        <wps:cNvSpPr txBox="1"/>
                        <wps:spPr>
                          <a:xfrm>
                            <a:off x="0" y="1699260"/>
                            <a:ext cx="1464310" cy="298505"/>
                          </a:xfrm>
                          <a:prstGeom prst="rect">
                            <a:avLst/>
                          </a:prstGeom>
                          <a:solidFill>
                            <a:prstClr val="white"/>
                          </a:solidFill>
                          <a:ln>
                            <a:noFill/>
                          </a:ln>
                          <a:effectLst/>
                        </wps:spPr>
                        <wps:txbx>
                          <w:txbxContent>
                            <w:p w:rsidR="00FC0D1B" w:rsidRPr="00F9110D" w:rsidRDefault="00FC0D1B" w:rsidP="00AD4B6E">
                              <w:pPr>
                                <w:pStyle w:val="Caption"/>
                                <w:rPr>
                                  <w:b w:val="0"/>
                                  <w:bCs w:val="0"/>
                                  <w:smallCaps/>
                                  <w:noProof/>
                                  <w:spacing w:val="5"/>
                                  <w:sz w:val="28"/>
                                  <w:szCs w:val="28"/>
                                  <w:shd w:val="clear" w:color="auto" w:fill="FFFFFF"/>
                                </w:rPr>
                              </w:pPr>
                              <w:bookmarkStart w:id="62" w:name="_Ref405298549"/>
                              <w:bookmarkStart w:id="63" w:name="_Toc405634141"/>
                              <w:r>
                                <w:t xml:space="preserve">Figure </w:t>
                              </w:r>
                              <w:r>
                                <w:fldChar w:fldCharType="begin"/>
                              </w:r>
                              <w:r w:rsidRPr="00AD4B6E">
                                <w:instrText xml:space="preserve"> SEQ Figure \* ARABIC </w:instrText>
                              </w:r>
                              <w:r>
                                <w:fldChar w:fldCharType="separate"/>
                              </w:r>
                              <w:r>
                                <w:rPr>
                                  <w:noProof/>
                                </w:rPr>
                                <w:t>17</w:t>
                              </w:r>
                              <w:r>
                                <w:fldChar w:fldCharType="end"/>
                              </w:r>
                              <w:bookmarkEnd w:id="62"/>
                              <w:r>
                                <w:t xml:space="preserve"> - Blind climber using Brainpor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197" o:spid="_x0000_s1119" style="position:absolute;margin-left:351.35pt;margin-top:24.35pt;width:115.8pt;height:157.3pt;z-index:251896832;mso-position-horizontal-relative:text;mso-position-vertical-relative:text;mso-height-relative:margin" coordsize="14709,1997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">
                <v:shape id="Picture 7195" o:spid="_x0000_s1120" type="#_x0000_t75" style="position:absolute;left:99;width:14610;height:164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N5mPEAAAA3QAAAA8AAABkcnMvZG93bnJldi54bWxEj0FrwkAUhO+C/2F5Qm+6q7S2pq6iFotX&#10;k0Kvj+xrEsy+DbubmP77bqHQ4zAz3zDb/WhbMZAPjWMNy4UCQVw603Cl4aM4z19AhIhssHVMGr4p&#10;wH43nWwxM+7OVxryWIkE4ZChhjrGLpMylDVZDAvXESfvy3mLMUlfSePxnuC2lSul1tJiw2mhxo5O&#10;NZW3vLcazr2pHpvgV8e8G5Ta9G+f/r3Q+mE2Hl5BRBrjf/ivfTEanpebJ/h9k56A3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N5mPEAAAA3QAAAA8AAAAAAAAAAAAAAAAA&#10;nwIAAGRycy9kb3ducmV2LnhtbFBLBQYAAAAABAAEAPcAAACQAwAAAAA=&#10;" stroked="t" strokecolor="black [3213]" strokeweight="2.25pt">
                  <v:imagedata r:id="rId72" o:title=""/>
                  <v:path arrowok="t"/>
                </v:shape>
                <v:shape id="Text Box 7196" o:spid="_x0000_s1121" type="#_x0000_t202" style="position:absolute;top:16992;width:14643;height:2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VvcsYA&#10;AADdAAAADwAAAGRycy9kb3ducmV2LnhtbESPT4vCMBTE78J+h/AWvMia6qHudo3iX/DgHnTF86N5&#10;25ZtXkoSbf32RhA8DjPzG2Y670wtruR8ZVnBaJiAIM6trrhQcPrdfnyC8AFZY22ZFNzIw3z21pti&#10;pm3LB7oeQyEihH2GCsoQmkxKn5dk0A9tQxy9P+sMhihdIbXDNsJNLcdJkkqDFceFEhtalZT/Hy9G&#10;Qbp2l/bAq8H6tNnjT1OMz8vbWan+e7f4BhGoC6/ws73TCiajrxQeb+ITk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vVvcsYAAADdAAAADwAAAAAAAAAAAAAAAACYAgAAZHJz&#10;L2Rvd25yZXYueG1sUEsFBgAAAAAEAAQA9QAAAIsDAAAAAA==&#10;" stroked="f">
                  <v:textbox inset="0,0,0,0">
                    <w:txbxContent>
                      <w:p w:rsidR="00FC0D1B" w:rsidRPr="00F9110D" w:rsidRDefault="00FC0D1B" w:rsidP="00AD4B6E">
                        <w:pPr>
                          <w:pStyle w:val="Caption"/>
                          <w:rPr>
                            <w:b w:val="0"/>
                            <w:bCs w:val="0"/>
                            <w:smallCaps/>
                            <w:noProof/>
                            <w:spacing w:val="5"/>
                            <w:sz w:val="28"/>
                            <w:szCs w:val="28"/>
                            <w:shd w:val="clear" w:color="auto" w:fill="FFFFFF"/>
                          </w:rPr>
                        </w:pPr>
                        <w:bookmarkStart w:id="64" w:name="_Ref405298549"/>
                        <w:bookmarkStart w:id="65" w:name="_Toc405634141"/>
                        <w:r>
                          <w:t xml:space="preserve">Figure </w:t>
                        </w:r>
                        <w:r>
                          <w:fldChar w:fldCharType="begin"/>
                        </w:r>
                        <w:r w:rsidRPr="00AD4B6E">
                          <w:instrText xml:space="preserve"> SEQ Figure \* ARABIC </w:instrText>
                        </w:r>
                        <w:r>
                          <w:fldChar w:fldCharType="separate"/>
                        </w:r>
                        <w:r>
                          <w:rPr>
                            <w:noProof/>
                          </w:rPr>
                          <w:t>17</w:t>
                        </w:r>
                        <w:r>
                          <w:fldChar w:fldCharType="end"/>
                        </w:r>
                        <w:bookmarkEnd w:id="64"/>
                        <w:r>
                          <w:t xml:space="preserve"> - Blind climber using Brainport</w:t>
                        </w:r>
                        <w:bookmarkEnd w:id="65"/>
                      </w:p>
                    </w:txbxContent>
                  </v:textbox>
                </v:shape>
                <w10:wrap type="square"/>
              </v:group>
            </w:pict>
          </mc:Fallback>
        </mc:AlternateContent>
      </w:r>
      <w:r w:rsidR="00773A0B" w:rsidRPr="00E15B64">
        <w:rPr>
          <w:shd w:val="clear" w:color="auto" w:fill="FFFFFF"/>
        </w:rPr>
        <w:t>Assistive Technologies</w:t>
      </w:r>
      <w:bookmarkEnd w:id="61"/>
    </w:p>
    <w:p w:rsidR="00773A0B" w:rsidRPr="00E15B64" w:rsidRDefault="00E907D0" w:rsidP="00773A0B">
      <w:pPr>
        <w:rPr>
          <w:shd w:val="clear" w:color="auto" w:fill="FFFFFF"/>
        </w:rPr>
      </w:pPr>
      <w:r w:rsidRPr="00E15B64">
        <w:rPr>
          <w:shd w:val="clear" w:color="auto" w:fill="FFFFFF"/>
        </w:rPr>
        <w:t xml:space="preserve">A big push for this types of interfaces has been given by the assistive technologies in its effort to look for viable technologies to aid individuals with either acquired impairments or developmental disorders </w:t>
      </w:r>
      <w:r w:rsidR="00E70D0F" w:rsidRPr="00E15B64">
        <w:rPr>
          <w:shd w:val="clear" w:color="auto" w:fill="FFFFFF"/>
        </w:rPr>
        <w:fldChar w:fldCharType="begin" w:fldLock="1"/>
      </w:r>
      <w:r w:rsidR="00E70D0F" w:rsidRPr="00E15B64">
        <w:rPr>
          <w:shd w:val="clear" w:color="auto" w:fill="FFFFFF"/>
        </w:rPr>
        <w:instrText>ADDIN CSL_CITATION { "citationItems" : [ { "id" : "ITEM-1", "itemData" : { "author" : [ { "dropping-particle" : "", "family" : "Loprestia", "given" : "Edmund Frank", "non-dropping-particle" : "", "parse-names" : false, "suffix" : "" }, { "dropping-particle" : "", "family" : "Mihailidisb", "given" : "Alex", "non-dropping-particle" : "", "parse-names" : false, "suffix" : "" }, { "dropping-particle" : "", "family" : "Kirschc", "given" : "Ned", "non-dropping-particle" : "", "parse-names" : false, "suffix" : "" } ], "container-title" : "Neuropsychological Rehabilitation: An International", "id" : "ITEM-1", "issue" : "1-2", "issued" : { "date-parts" : [ [ "2004" ] ] }, "page" : "5-39", "title" : "Assistive technology for cognitive rehabilitation: State of the art", "type" : "article-journal", "volume" : "14" }, "uris" : [ "http://www.mendeley.com/documents/?uuid=8abfdf9f-8a64-4608-be76-e2139317671c" ] } ], "mendeley" : { "formattedCitation" : "(Loprestia, Mihailidisb, and Kirschc 2004)", "plainTextFormattedCitation" : "(Loprestia, Mihailidisb, and Kirschc 2004)", "previouslyFormattedCitation" : "(Loprestia, Mihailidisb, and Kirschc 2004)" }, "properties" : { "noteIndex" : 0 }, "schema" : "https://github.com/citation-style-language/schema/raw/master/csl-citation.json" }</w:instrText>
      </w:r>
      <w:r w:rsidR="00E70D0F" w:rsidRPr="00E15B64">
        <w:rPr>
          <w:shd w:val="clear" w:color="auto" w:fill="FFFFFF"/>
        </w:rPr>
        <w:fldChar w:fldCharType="separate"/>
      </w:r>
      <w:r w:rsidR="00E70D0F" w:rsidRPr="00E15B64">
        <w:rPr>
          <w:noProof/>
          <w:shd w:val="clear" w:color="auto" w:fill="FFFFFF"/>
        </w:rPr>
        <w:t>(Loprestia, Mihailidisb, and Kirschc 2004)</w:t>
      </w:r>
      <w:r w:rsidR="00E70D0F" w:rsidRPr="00E15B64">
        <w:rPr>
          <w:shd w:val="clear" w:color="auto" w:fill="FFFFFF"/>
        </w:rPr>
        <w:fldChar w:fldCharType="end"/>
      </w:r>
      <w:r w:rsidR="00E70D0F" w:rsidRPr="00E15B64">
        <w:rPr>
          <w:shd w:val="clear" w:color="auto" w:fill="FFFFFF"/>
        </w:rPr>
        <w:t xml:space="preserve">. This research covers a wide range of techniques dealing with sensory substitution in various ways like tactile experiences </w:t>
      </w:r>
      <w:r w:rsidR="00E15B64" w:rsidRPr="00E15B64">
        <w:rPr>
          <w:shd w:val="clear" w:color="auto" w:fill="FFFFFF"/>
        </w:rPr>
        <w:fldChar w:fldCharType="begin" w:fldLock="1"/>
      </w:r>
      <w:r w:rsidR="00E15B64" w:rsidRPr="00E15B64">
        <w:rPr>
          <w:shd w:val="clear" w:color="auto" w:fill="FFFFFF"/>
        </w:rPr>
        <w:instrText>ADDIN CSL_CITATION { "citationItems" : [ { "id" : "ITEM-1", "itemData" : { "DOI" : "10.1196/annals.1305.006", "ISBN" : "6082639359", "ISSN" : "00778923", "author" : [ { "dropping-particle" : "", "family" : "Bach-Y-Rita", "given" : "Paul", "non-dropping-particle" : "", "parse-names" : false, "suffix" : "" } ], "container-title" : "Annals of the New York Academy of Sciences", "id" : "ITEM-1", "issue" : "1", "issued" : { "date-parts" : [ [ "2006", "1", "12" ] ] }, "page" : "83-91", "title" : "Tactile Sensory Substitution Studies", "type" : "article-journal", "volume" : "1013" }, "uris" : [ "http://www.mendeley.com/documents/?uuid=c1f3beda-dec7-4b78-908f-73ec709ed02c" ] } ], "mendeley" : { "formattedCitation" : "(Bach-Y-Rita 2006)", "plainTextFormattedCitation" : "(Bach-Y-Rita 2006)", "previouslyFormattedCitation" : "(Bach-Y-Rita 2006)"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ach-Y-Rita 2006)</w:t>
      </w:r>
      <w:r w:rsidR="00E15B64" w:rsidRPr="00E15B64">
        <w:rPr>
          <w:shd w:val="clear" w:color="auto" w:fill="FFFFFF"/>
        </w:rPr>
        <w:fldChar w:fldCharType="end"/>
      </w:r>
      <w:r w:rsidR="00AD4B6E">
        <w:rPr>
          <w:shd w:val="clear" w:color="auto" w:fill="FFFFFF"/>
        </w:rPr>
        <w:t xml:space="preserve"> </w:t>
      </w:r>
      <w:r w:rsidR="004F6543">
        <w:rPr>
          <w:shd w:val="clear" w:color="auto" w:fill="FFFFFF"/>
        </w:rPr>
        <w:t>(</w:t>
      </w:r>
      <w:r w:rsidR="00AD4B6E">
        <w:rPr>
          <w:shd w:val="clear" w:color="auto" w:fill="FFFFFF"/>
        </w:rPr>
        <w:fldChar w:fldCharType="begin"/>
      </w:r>
      <w:r w:rsidR="00AD4B6E">
        <w:rPr>
          <w:shd w:val="clear" w:color="auto" w:fill="FFFFFF"/>
        </w:rPr>
        <w:instrText xml:space="preserve"> REF _Ref405298549 </w:instrText>
      </w:r>
      <w:r w:rsidR="00AD4B6E">
        <w:rPr>
          <w:shd w:val="clear" w:color="auto" w:fill="FFFFFF"/>
        </w:rPr>
        <w:fldChar w:fldCharType="separate"/>
      </w:r>
      <w:r w:rsidR="00580C34">
        <w:t xml:space="preserve">Figure </w:t>
      </w:r>
      <w:r w:rsidR="00580C34">
        <w:rPr>
          <w:noProof/>
        </w:rPr>
        <w:t>17</w:t>
      </w:r>
      <w:r w:rsidR="00AD4B6E">
        <w:rPr>
          <w:shd w:val="clear" w:color="auto" w:fill="FFFFFF"/>
        </w:rPr>
        <w:fldChar w:fldCharType="end"/>
      </w:r>
      <w:r w:rsidR="004F6543">
        <w:rPr>
          <w:shd w:val="clear" w:color="auto" w:fill="FFFFFF"/>
        </w:rPr>
        <w:t>)</w:t>
      </w:r>
      <w:r w:rsidR="00E15B64" w:rsidRPr="00E15B64">
        <w:rPr>
          <w:shd w:val="clear" w:color="auto" w:fill="FFFFFF"/>
        </w:rPr>
        <w:t xml:space="preserve"> were not only the skin but the tongue is used while looking into effects like sensory loss and late brain plasticity. The consumer product world has also seen vast improvements in these technologies </w:t>
      </w:r>
      <w:r w:rsidR="00E15B64" w:rsidRPr="00E15B64">
        <w:rPr>
          <w:shd w:val="clear" w:color="auto" w:fill="FFFFFF"/>
        </w:rPr>
        <w:lastRenderedPageBreak/>
        <w:t xml:space="preserve">in devices that use sensors and intricate </w:t>
      </w:r>
      <w:proofErr w:type="spellStart"/>
      <w:r w:rsidR="00E15B64" w:rsidRPr="00E15B64">
        <w:rPr>
          <w:shd w:val="clear" w:color="auto" w:fill="FFFFFF"/>
        </w:rPr>
        <w:t>sonification</w:t>
      </w:r>
      <w:proofErr w:type="spellEnd"/>
      <w:r w:rsidR="00E15B64" w:rsidRPr="00E15B64">
        <w:t> </w:t>
      </w:r>
      <w:r w:rsidR="00A26652" w:rsidRPr="00E15B64">
        <w:rPr>
          <w:shd w:val="clear" w:color="auto" w:fill="FFFFFF"/>
        </w:rPr>
        <w:t>algorithms</w:t>
      </w:r>
      <w:r w:rsidR="00E15B64" w:rsidRPr="00E15B64">
        <w:rPr>
          <w:shd w:val="clear" w:color="auto" w:fill="FFFFFF"/>
        </w:rPr>
        <w:t xml:space="preserve"> to generate 3D information for the vision impaired </w:t>
      </w:r>
      <w:r w:rsidR="00E15B64" w:rsidRPr="00E15B64">
        <w:rPr>
          <w:shd w:val="clear" w:color="auto" w:fill="FFFFFF"/>
        </w:rPr>
        <w:fldChar w:fldCharType="begin" w:fldLock="1"/>
      </w:r>
      <w:r w:rsidR="00A26652">
        <w:rPr>
          <w:shd w:val="clear" w:color="auto" w:fill="FFFFFF"/>
        </w:rPr>
        <w:instrText>ADDIN CSL_CITATION { "citationItems" : [ { "id" : "ITEM-1", "itemData" : { "author" : [ { "dropping-particle" : "", "family" : "Bujacz", "given" : "Michal", "non-dropping-particle" : "", "parse-names" : false, "suffix" : "" }, { "dropping-particle" : "", "family" : "Skulimowski", "given" : "Piotr", "non-dropping-particle" : "", "parse-names" : false, "suffix" : "" }, { "dropping-particle" : "", "family" : "Strumillo", "given" : "Pawel", "non-dropping-particle" : "", "parse-names" : false, "suffix" : "" } ], "container-title" : "J. Audio Eng. Soc", "id" : "ITEM-1", "issue" : "9", "issued" : { "date-parts" : [ [ "2012" ] ] }, "page" : "696-708", "title" : "Naviton\u2014A Prototype Mobility Aid for Auditory Presentation of Three-Dimensional Scenes to the Visually Impaired", "type" : "article-journal", "volume" : "60" }, "uris" : [ "http://www.mendeley.com/documents/?uuid=8948f9e4-03fe-4b73-bfba-c772c0be81a2" ] } ], "mendeley" : { "formattedCitation" : "(Bujacz, Skulimowski, and Strumillo 2012)", "plainTextFormattedCitation" : "(Bujacz, Skulimowski, and Strumillo 2012)", "previouslyFormattedCitation" : "(Bujacz, Skulimowski, and Strumillo 2012)"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ujacz, Skulimowski, and Strumillo 2012)</w:t>
      </w:r>
      <w:r w:rsidR="00E15B64" w:rsidRPr="00E15B64">
        <w:rPr>
          <w:shd w:val="clear" w:color="auto" w:fill="FFFFFF"/>
        </w:rPr>
        <w:fldChar w:fldCharType="end"/>
      </w:r>
    </w:p>
    <w:p w:rsidR="00A42427" w:rsidRPr="00131217" w:rsidRDefault="00A42427" w:rsidP="00A42427">
      <w:pPr>
        <w:pStyle w:val="Heading2"/>
      </w:pPr>
      <w:bookmarkStart w:id="66" w:name="_Toc405796829"/>
      <w:r w:rsidRPr="00131217">
        <w:t>New Senses</w:t>
      </w:r>
      <w:bookmarkEnd w:id="66"/>
    </w:p>
    <w:p w:rsidR="00A42427" w:rsidRPr="00131217" w:rsidRDefault="00822F87" w:rsidP="00A42427">
      <w:r>
        <w:rPr>
          <w:noProof/>
        </w:rPr>
        <mc:AlternateContent>
          <mc:Choice Requires="wpg">
            <w:drawing>
              <wp:anchor distT="0" distB="0" distL="114300" distR="114300" simplePos="0" relativeHeight="251902976" behindDoc="0" locked="0" layoutInCell="1" allowOverlap="1" wp14:anchorId="7034DB4B" wp14:editId="36CDD058">
                <wp:simplePos x="0" y="0"/>
                <wp:positionH relativeFrom="column">
                  <wp:posOffset>3190240</wp:posOffset>
                </wp:positionH>
                <wp:positionV relativeFrom="paragraph">
                  <wp:posOffset>3533775</wp:posOffset>
                </wp:positionV>
                <wp:extent cx="2743200" cy="1870075"/>
                <wp:effectExtent l="38100" t="38100" r="38100" b="0"/>
                <wp:wrapSquare wrapText="bothSides"/>
                <wp:docPr id="10243" name="Group 10243"/>
                <wp:cNvGraphicFramePr/>
                <a:graphic xmlns:a="http://schemas.openxmlformats.org/drawingml/2006/main">
                  <a:graphicData uri="http://schemas.microsoft.com/office/word/2010/wordprocessingGroup">
                    <wpg:wgp>
                      <wpg:cNvGrpSpPr/>
                      <wpg:grpSpPr>
                        <a:xfrm>
                          <a:off x="0" y="0"/>
                          <a:ext cx="2743200" cy="1870075"/>
                          <a:chOff x="0" y="0"/>
                          <a:chExt cx="2743200" cy="1870075"/>
                        </a:xfrm>
                      </wpg:grpSpPr>
                      <pic:pic xmlns:pic="http://schemas.openxmlformats.org/drawingml/2006/picture">
                        <pic:nvPicPr>
                          <pic:cNvPr id="10240" name="Picture 10240"/>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2743200" cy="1540565"/>
                          </a:xfrm>
                          <a:prstGeom prst="rect">
                            <a:avLst/>
                          </a:prstGeom>
                          <a:ln w="28575">
                            <a:solidFill>
                              <a:schemeClr val="tx1"/>
                            </a:solidFill>
                          </a:ln>
                        </pic:spPr>
                      </pic:pic>
                      <wps:wsp>
                        <wps:cNvPr id="10241" name="Text Box 10241"/>
                        <wps:cNvSpPr txBox="1"/>
                        <wps:spPr>
                          <a:xfrm>
                            <a:off x="0" y="1600200"/>
                            <a:ext cx="2743200" cy="269875"/>
                          </a:xfrm>
                          <a:prstGeom prst="rect">
                            <a:avLst/>
                          </a:prstGeom>
                          <a:solidFill>
                            <a:prstClr val="white"/>
                          </a:solidFill>
                          <a:ln>
                            <a:noFill/>
                          </a:ln>
                          <a:effectLst/>
                        </wps:spPr>
                        <wps:txbx>
                          <w:txbxContent>
                            <w:p w:rsidR="00FC0D1B" w:rsidRPr="00FA0226" w:rsidRDefault="00FC0D1B" w:rsidP="00822F87">
                              <w:pPr>
                                <w:pStyle w:val="Caption"/>
                                <w:rPr>
                                  <w:noProof/>
                                  <w:sz w:val="24"/>
                                  <w:szCs w:val="20"/>
                                </w:rPr>
                              </w:pPr>
                              <w:bookmarkStart w:id="67" w:name="_Ref405299640"/>
                              <w:bookmarkStart w:id="68" w:name="_Toc405634142"/>
                              <w:r>
                                <w:t xml:space="preserve">Figure </w:t>
                              </w:r>
                              <w:fldSimple w:instr=" SEQ Figure \* ARABIC ">
                                <w:r>
                                  <w:rPr>
                                    <w:noProof/>
                                  </w:rPr>
                                  <w:t>18</w:t>
                                </w:r>
                              </w:fldSimple>
                              <w:bookmarkEnd w:id="67"/>
                              <w:r>
                                <w:t xml:space="preserve"> – Aireal </w:t>
                              </w:r>
                              <w:r w:rsidRPr="00131217">
                                <w:fldChar w:fldCharType="begin" w:fldLock="1"/>
                              </w:r>
                              <w:r>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447045">
                                <w:rPr>
                                  <w:noProof/>
                                </w:rPr>
                                <w:t>(Sodhi et al. 2013)</w:t>
                              </w:r>
                              <w:bookmarkEnd w:id="68"/>
                              <w:r w:rsidRPr="0013121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43" o:spid="_x0000_s1122" style="position:absolute;left:0;text-align:left;margin-left:251.2pt;margin-top:278.25pt;width:3in;height:147.25pt;z-index:251902976;mso-position-horizontal-relative:text;mso-position-vertical-relative:text" coordsize="27432,1870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">
                <v:shape id="Picture 10240" o:spid="_x0000_s1123" type="#_x0000_t75" style="position:absolute;width:27432;height:15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f3sbGAAAA3gAAAA8AAABkcnMvZG93bnJldi54bWxEj09rwkAQxe+FfodlBG91YxBbUlcJBf+c&#10;BG2t1yE7TYLZ2ZBdTfz2zkHobYZ58977LVaDa9SNulB7NjCdJKCIC29rLg38fK/fPkCFiGyx8UwG&#10;7hRgtXx9WWBmfc8Huh1jqcSEQ4YGqhjbTOtQVOQwTHxLLLc/3zmMsnalth32Yu4anSbJXDusWRIq&#10;bOmrouJyvDoD6z49vV9/N9ud3c/P5zw/WZxNjRmPhvwTVKQh/ouf3zsr9ZN0JgCCIzPo5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1/exsYAAADeAAAADwAAAAAAAAAAAAAA&#10;AACfAgAAZHJzL2Rvd25yZXYueG1sUEsFBgAAAAAEAAQA9wAAAJIDAAAAAA==&#10;" stroked="t" strokecolor="black [3213]" strokeweight="2.25pt">
                  <v:imagedata r:id="rId74" o:title=""/>
                  <v:path arrowok="t"/>
                </v:shape>
                <v:shape id="Text Box 10241" o:spid="_x0000_s1124" type="#_x0000_t202" style="position:absolute;top:16002;width:27432;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rNEsYA&#10;AADeAAAADwAAAGRycy9kb3ducmV2LnhtbERPTWsCMRC9C/0PYQq9iGa1i5TVKCIt2F6kWy/ehs24&#10;WbuZLElW13/fFAq9zeN9zmoz2FZcyYfGsYLZNANBXDndcK3g+PU2eQERIrLG1jEpuFOAzfphtMJC&#10;uxt/0rWMtUghHApUYGLsCilDZchimLqOOHFn5y3GBH0ttcdbCretnGfZQlpsODUY7GhnqPoue6vg&#10;kJ8OZtyfXz+2+bN/P/a7xaUulXp6HLZLEJGG+C/+c+91mp/N8xn8vpNu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BrNEsYAAADeAAAADwAAAAAAAAAAAAAAAACYAgAAZHJz&#10;L2Rvd25yZXYueG1sUEsFBgAAAAAEAAQA9QAAAIsDAAAAAA==&#10;" stroked="f">
                  <v:textbox style="mso-fit-shape-to-text:t" inset="0,0,0,0">
                    <w:txbxContent>
                      <w:p w:rsidR="00FC0D1B" w:rsidRPr="00FA0226" w:rsidRDefault="00FC0D1B" w:rsidP="00822F87">
                        <w:pPr>
                          <w:pStyle w:val="Caption"/>
                          <w:rPr>
                            <w:noProof/>
                            <w:sz w:val="24"/>
                            <w:szCs w:val="20"/>
                          </w:rPr>
                        </w:pPr>
                        <w:bookmarkStart w:id="69" w:name="_Ref405299640"/>
                        <w:bookmarkStart w:id="70" w:name="_Toc405634142"/>
                        <w:r>
                          <w:t xml:space="preserve">Figure </w:t>
                        </w:r>
                        <w:fldSimple w:instr=" SEQ Figure \* ARABIC ">
                          <w:r>
                            <w:rPr>
                              <w:noProof/>
                            </w:rPr>
                            <w:t>18</w:t>
                          </w:r>
                        </w:fldSimple>
                        <w:bookmarkEnd w:id="69"/>
                        <w:r>
                          <w:t xml:space="preserve"> – Aireal </w:t>
                        </w:r>
                        <w:r w:rsidRPr="00131217">
                          <w:fldChar w:fldCharType="begin" w:fldLock="1"/>
                        </w:r>
                        <w:r>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447045">
                          <w:rPr>
                            <w:noProof/>
                          </w:rPr>
                          <w:t>(Sodhi et al. 2013)</w:t>
                        </w:r>
                        <w:bookmarkEnd w:id="70"/>
                        <w:r w:rsidRPr="00131217">
                          <w:fldChar w:fldCharType="end"/>
                        </w:r>
                      </w:p>
                    </w:txbxContent>
                  </v:textbox>
                </v:shape>
                <w10:wrap type="square"/>
              </v:group>
            </w:pict>
          </mc:Fallback>
        </mc:AlternateContent>
      </w:r>
      <w:r w:rsidR="00AD4B6E">
        <w:rPr>
          <w:noProof/>
        </w:rPr>
        <mc:AlternateContent>
          <mc:Choice Requires="wpg">
            <w:drawing>
              <wp:anchor distT="0" distB="0" distL="114300" distR="114300" simplePos="0" relativeHeight="251899904" behindDoc="0" locked="0" layoutInCell="1" allowOverlap="1" wp14:anchorId="10BEA2CD" wp14:editId="7C785C59">
                <wp:simplePos x="0" y="0"/>
                <wp:positionH relativeFrom="column">
                  <wp:posOffset>39757</wp:posOffset>
                </wp:positionH>
                <wp:positionV relativeFrom="paragraph">
                  <wp:posOffset>66785</wp:posOffset>
                </wp:positionV>
                <wp:extent cx="2743200" cy="2754630"/>
                <wp:effectExtent l="38100" t="38100" r="38100" b="7620"/>
                <wp:wrapSquare wrapText="bothSides"/>
                <wp:docPr id="7199" name="Group 7199"/>
                <wp:cNvGraphicFramePr/>
                <a:graphic xmlns:a="http://schemas.openxmlformats.org/drawingml/2006/main">
                  <a:graphicData uri="http://schemas.microsoft.com/office/word/2010/wordprocessingGroup">
                    <wpg:wgp>
                      <wpg:cNvGrpSpPr/>
                      <wpg:grpSpPr>
                        <a:xfrm>
                          <a:off x="0" y="0"/>
                          <a:ext cx="2743200" cy="2754630"/>
                          <a:chOff x="0" y="0"/>
                          <a:chExt cx="2743200" cy="2754630"/>
                        </a:xfrm>
                      </wpg:grpSpPr>
                      <pic:pic xmlns:pic="http://schemas.openxmlformats.org/drawingml/2006/picture">
                        <pic:nvPicPr>
                          <pic:cNvPr id="11266" name="Picture 2"/>
                          <pic:cNvPicPr>
                            <a:picLocks noChangeAspect="1"/>
                          </pic:cNvPicPr>
                        </pic:nvPicPr>
                        <pic:blipFill rotWithShape="1">
                          <a:blip r:embed="rId75">
                            <a:extLst>
                              <a:ext uri="{28A0092B-C50C-407E-A947-70E740481C1C}">
                                <a14:useLocalDpi xmlns:a14="http://schemas.microsoft.com/office/drawing/2010/main" val="0"/>
                              </a:ext>
                            </a:extLst>
                          </a:blip>
                          <a:srcRect l="3253" t="3038" r="3182" b="9105"/>
                          <a:stretch/>
                        </pic:blipFill>
                        <pic:spPr bwMode="auto">
                          <a:xfrm>
                            <a:off x="0" y="0"/>
                            <a:ext cx="2743200" cy="2425148"/>
                          </a:xfrm>
                          <a:prstGeom prst="rect">
                            <a:avLst/>
                          </a:prstGeom>
                          <a:noFill/>
                          <a:ln w="28575">
                            <a:solidFill>
                              <a:schemeClr val="tx1"/>
                            </a:solidFill>
                            <a:miter lim="800000"/>
                            <a:headEnd/>
                            <a:tailEnd/>
                          </a:ln>
                          <a:extLst/>
                        </pic:spPr>
                      </pic:pic>
                      <wps:wsp>
                        <wps:cNvPr id="7198" name="Text Box 7198"/>
                        <wps:cNvSpPr txBox="1"/>
                        <wps:spPr>
                          <a:xfrm>
                            <a:off x="0" y="2484755"/>
                            <a:ext cx="2743200" cy="269875"/>
                          </a:xfrm>
                          <a:prstGeom prst="rect">
                            <a:avLst/>
                          </a:prstGeom>
                          <a:solidFill>
                            <a:prstClr val="white"/>
                          </a:solidFill>
                          <a:ln>
                            <a:noFill/>
                          </a:ln>
                          <a:effectLst/>
                        </wps:spPr>
                        <wps:txbx>
                          <w:txbxContent>
                            <w:p w:rsidR="00FC0D1B" w:rsidRPr="00A8547B" w:rsidRDefault="00FC0D1B" w:rsidP="00AD4B6E">
                              <w:pPr>
                                <w:pStyle w:val="Caption"/>
                                <w:rPr>
                                  <w:sz w:val="24"/>
                                  <w:szCs w:val="20"/>
                                </w:rPr>
                              </w:pPr>
                              <w:bookmarkStart w:id="71" w:name="_Ref405298966"/>
                              <w:bookmarkStart w:id="72" w:name="_Toc405634143"/>
                              <w:r>
                                <w:t xml:space="preserve">Figure </w:t>
                              </w:r>
                              <w:fldSimple w:instr=" SEQ Figure \* ARABIC ">
                                <w:r>
                                  <w:rPr>
                                    <w:noProof/>
                                  </w:rPr>
                                  <w:t>19</w:t>
                                </w:r>
                              </w:fldSimple>
                              <w:bookmarkEnd w:id="71"/>
                              <w:r>
                                <w:t xml:space="preserve"> - Feelspace belt </w:t>
                              </w:r>
                              <w:r w:rsidRPr="00131217">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 "plainTextFormattedCitation" : "(Nagel et al. 2005)", "previouslyFormattedCitation" : "(Nagel et al. 2005)" }, "properties" : { "noteIndex" : 0 }, "schema" : "https://github.com/citation-style-language/schema/raw/master/csl-citation.json" }</w:instrText>
                              </w:r>
                              <w:r w:rsidRPr="00131217">
                                <w:rPr>
                                  <w:shd w:val="clear" w:color="auto" w:fill="FFFFFF"/>
                                </w:rPr>
                                <w:fldChar w:fldCharType="separate"/>
                              </w:r>
                              <w:r w:rsidRPr="00447045">
                                <w:rPr>
                                  <w:noProof/>
                                  <w:shd w:val="clear" w:color="auto" w:fill="FFFFFF"/>
                                </w:rPr>
                                <w:t>(Nagel et al. 2005)</w:t>
                              </w:r>
                              <w:bookmarkEnd w:id="72"/>
                              <w:r w:rsidRPr="00131217">
                                <w:rPr>
                                  <w:shd w:val="clear" w:color="auto" w:fill="FFFFF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99" o:spid="_x0000_s1125" style="position:absolute;left:0;text-align:left;margin-left:3.15pt;margin-top:5.25pt;width:3in;height:216.9pt;z-index:251899904;mso-position-horizontal-relative:text;mso-position-vertical-relative:text" coordsize="27432,275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">
                <v:shape id="Picture 2" o:spid="_x0000_s1126" type="#_x0000_t75" style="position:absolute;width:27432;height:242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uQYPEAAAA3gAAAA8AAABkcnMvZG93bnJldi54bWxET0uLwjAQvi/4H8IIe1tTLRSpRtFlH15E&#10;Vr14G5qxrTaTbpLV+u+NIOxtPr7nTOedacSFnK8tKxgOEhDEhdU1lwr2u8+3MQgfkDU2lknBjTzM&#10;Z72XKebaXvmHLttQihjCPkcFVQhtLqUvKjLoB7YljtzROoMhQldK7fAaw00jR0mSSYM1x4YKW3qv&#10;qDhv/4yCnfk66Xq8Kn5dulmG9JCm649vpV773WICIlAX/sVP90rH+cNRlsHjnXiDnN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uQYPEAAAA3gAAAA8AAAAAAAAAAAAAAAAA&#10;nwIAAGRycy9kb3ducmV2LnhtbFBLBQYAAAAABAAEAPcAAACQAwAAAAA=&#10;" stroked="t" strokecolor="black [3213]" strokeweight="2.25pt">
                  <v:imagedata r:id="rId76" o:title="" croptop="1991f" cropbottom="5967f" cropleft="2132f" cropright="2085f"/>
                  <v:path arrowok="t"/>
                </v:shape>
                <v:shape id="Text Box 7198" o:spid="_x0000_s1127" type="#_x0000_t202" style="position:absolute;top:24847;width:2743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on1cUA&#10;AADdAAAADwAAAGRycy9kb3ducmV2LnhtbERPz2vCMBS+D/Y/hCfsMjR1inOdUUQ22LzIqhdvj+bZ&#10;1DUvJUm1/vfLYeDx4/u9WPW2ERfyoXasYDzKQBCXTtdcKTjsP4dzECEia2wck4IbBVgtHx8WmGt3&#10;5R+6FLESKYRDjgpMjG0uZSgNWQwj1xIn7uS8xZigr6T2eE3htpEvWTaTFmtODQZb2hgqf4vOKthN&#10;jzvz3J0+tuvpxH8fus3sXBVKPQ369TuISH28i//dX1rB6/gtzU1v0hO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OifVxQAAAN0AAAAPAAAAAAAAAAAAAAAAAJgCAABkcnMv&#10;ZG93bnJldi54bWxQSwUGAAAAAAQABAD1AAAAigMAAAAA&#10;" stroked="f">
                  <v:textbox style="mso-fit-shape-to-text:t" inset="0,0,0,0">
                    <w:txbxContent>
                      <w:p w:rsidR="00FC0D1B" w:rsidRPr="00A8547B" w:rsidRDefault="00FC0D1B" w:rsidP="00AD4B6E">
                        <w:pPr>
                          <w:pStyle w:val="Caption"/>
                          <w:rPr>
                            <w:sz w:val="24"/>
                            <w:szCs w:val="20"/>
                          </w:rPr>
                        </w:pPr>
                        <w:bookmarkStart w:id="73" w:name="_Ref405298966"/>
                        <w:bookmarkStart w:id="74" w:name="_Toc405634143"/>
                        <w:r>
                          <w:t xml:space="preserve">Figure </w:t>
                        </w:r>
                        <w:fldSimple w:instr=" SEQ Figure \* ARABIC ">
                          <w:r>
                            <w:rPr>
                              <w:noProof/>
                            </w:rPr>
                            <w:t>19</w:t>
                          </w:r>
                        </w:fldSimple>
                        <w:bookmarkEnd w:id="73"/>
                        <w:r>
                          <w:t xml:space="preserve"> - Feelspace belt </w:t>
                        </w:r>
                        <w:r w:rsidRPr="00131217">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 "plainTextFormattedCitation" : "(Nagel et al. 2005)", "previouslyFormattedCitation" : "(Nagel et al. 2005)" }, "properties" : { "noteIndex" : 0 }, "schema" : "https://github.com/citation-style-language/schema/raw/master/csl-citation.json" }</w:instrText>
                        </w:r>
                        <w:r w:rsidRPr="00131217">
                          <w:rPr>
                            <w:shd w:val="clear" w:color="auto" w:fill="FFFFFF"/>
                          </w:rPr>
                          <w:fldChar w:fldCharType="separate"/>
                        </w:r>
                        <w:r w:rsidRPr="00447045">
                          <w:rPr>
                            <w:noProof/>
                            <w:shd w:val="clear" w:color="auto" w:fill="FFFFFF"/>
                          </w:rPr>
                          <w:t>(Nagel et al. 2005)</w:t>
                        </w:r>
                        <w:bookmarkEnd w:id="74"/>
                        <w:r w:rsidRPr="00131217">
                          <w:rPr>
                            <w:shd w:val="clear" w:color="auto" w:fill="FFFFFF"/>
                          </w:rPr>
                          <w:fldChar w:fldCharType="end"/>
                        </w:r>
                      </w:p>
                    </w:txbxContent>
                  </v:textbox>
                </v:shape>
                <w10:wrap type="square"/>
              </v:group>
            </w:pict>
          </mc:Fallback>
        </mc:AlternateContent>
      </w:r>
      <w:r w:rsidR="00A42427" w:rsidRPr="00131217">
        <w:t xml:space="preserve">Another big area in this field is creating completely new senses. </w:t>
      </w:r>
      <w:r w:rsidR="00AE6064" w:rsidRPr="00131217">
        <w:t>A</w:t>
      </w:r>
      <w:r w:rsidR="00A42427" w:rsidRPr="00131217">
        <w:t xml:space="preserve">dding a new sense to our repertoire changes the way we understand and interact with the world. The </w:t>
      </w:r>
      <w:proofErr w:type="spellStart"/>
      <w:r w:rsidR="00A42427" w:rsidRPr="00131217">
        <w:t>F</w:t>
      </w:r>
      <w:r w:rsidR="00A42427" w:rsidRPr="00131217">
        <w:rPr>
          <w:shd w:val="clear" w:color="auto" w:fill="FFFFFF"/>
        </w:rPr>
        <w:t>eelSpace</w:t>
      </w:r>
      <w:proofErr w:type="spellEnd"/>
      <w:r w:rsidR="00AD4B6E">
        <w:rPr>
          <w:shd w:val="clear" w:color="auto" w:fill="FFFFFF"/>
        </w:rPr>
        <w:t xml:space="preserve"> </w:t>
      </w:r>
      <w:r w:rsidR="007F21DE" w:rsidRPr="00131217">
        <w:rPr>
          <w:shd w:val="clear" w:color="auto" w:fill="FFFFFF"/>
        </w:rPr>
        <w:fldChar w:fldCharType="begin" w:fldLock="1"/>
      </w:r>
      <w:r w:rsidR="006A79C3">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 "plainTextFormattedCitation" : "(Nagel et al. 2005)", "previouslyFormattedCitation" : "(Nagel et al. 2005)" }, "properties" : { "noteIndex" : 0 }, "schema" : "https://github.com/citation-style-language/schema/raw/master/csl-citation.json" }</w:instrText>
      </w:r>
      <w:r w:rsidR="007F21DE" w:rsidRPr="00131217">
        <w:rPr>
          <w:shd w:val="clear" w:color="auto" w:fill="FFFFFF"/>
        </w:rPr>
        <w:fldChar w:fldCharType="separate"/>
      </w:r>
      <w:r w:rsidR="006A79C3" w:rsidRPr="006A79C3">
        <w:rPr>
          <w:noProof/>
          <w:shd w:val="clear" w:color="auto" w:fill="FFFFFF"/>
        </w:rPr>
        <w:t>(Nagel et al. 2005)</w:t>
      </w:r>
      <w:r w:rsidR="007F21DE" w:rsidRPr="00131217">
        <w:rPr>
          <w:shd w:val="clear" w:color="auto" w:fill="FFFFFF"/>
        </w:rPr>
        <w:fldChar w:fldCharType="end"/>
      </w:r>
      <w:r w:rsidR="00AD4B6E">
        <w:rPr>
          <w:shd w:val="clear" w:color="auto" w:fill="FFFFFF"/>
        </w:rPr>
        <w:t xml:space="preserve"> </w:t>
      </w:r>
      <w:r w:rsidR="004F6543">
        <w:rPr>
          <w:shd w:val="clear" w:color="auto" w:fill="FFFFFF"/>
        </w:rPr>
        <w:t>(</w:t>
      </w:r>
      <w:r w:rsidR="00AD4B6E">
        <w:rPr>
          <w:shd w:val="clear" w:color="auto" w:fill="FFFFFF"/>
        </w:rPr>
        <w:fldChar w:fldCharType="begin"/>
      </w:r>
      <w:r w:rsidR="00AD4B6E">
        <w:rPr>
          <w:shd w:val="clear" w:color="auto" w:fill="FFFFFF"/>
        </w:rPr>
        <w:instrText xml:space="preserve"> REF _Ref405298966 </w:instrText>
      </w:r>
      <w:r w:rsidR="00AD4B6E">
        <w:rPr>
          <w:shd w:val="clear" w:color="auto" w:fill="FFFFFF"/>
        </w:rPr>
        <w:fldChar w:fldCharType="separate"/>
      </w:r>
      <w:r w:rsidR="00580C34">
        <w:t xml:space="preserve">Figure </w:t>
      </w:r>
      <w:r w:rsidR="00580C34">
        <w:rPr>
          <w:noProof/>
        </w:rPr>
        <w:t>19</w:t>
      </w:r>
      <w:r w:rsidR="00AD4B6E">
        <w:rPr>
          <w:shd w:val="clear" w:color="auto" w:fill="FFFFFF"/>
        </w:rPr>
        <w:fldChar w:fldCharType="end"/>
      </w:r>
      <w:r w:rsidR="004F6543">
        <w:rPr>
          <w:shd w:val="clear" w:color="auto" w:fill="FFFFFF"/>
        </w:rPr>
        <w:t>)</w:t>
      </w:r>
      <w:r w:rsidR="007F21DE" w:rsidRPr="00131217">
        <w:t xml:space="preserve"> </w:t>
      </w:r>
      <w:r w:rsidR="00A42427" w:rsidRPr="00131217">
        <w:rPr>
          <w:shd w:val="clear" w:color="auto" w:fill="FFFFFF"/>
        </w:rPr>
        <w:t xml:space="preserve">belt </w:t>
      </w:r>
      <w:r w:rsidR="00A42427" w:rsidRPr="00131217">
        <w:t xml:space="preserve">was a device with vibrators that could be worn around the waist. The vibrator closest to geographical north would constantly vibrate, giving the user a sense of direction. </w:t>
      </w:r>
      <w:r w:rsidR="007F21DE" w:rsidRPr="00131217">
        <w:t xml:space="preserve">Another take on navigation is </w:t>
      </w:r>
      <w:proofErr w:type="spellStart"/>
      <w:r w:rsidR="007F21DE" w:rsidRPr="00131217">
        <w:t>Momo</w:t>
      </w:r>
      <w:proofErr w:type="spellEnd"/>
      <w:r w:rsidR="00AD4B6E">
        <w:t xml:space="preserve"> </w:t>
      </w:r>
      <w:r w:rsidR="007F21DE" w:rsidRPr="00131217">
        <w:fldChar w:fldCharType="begin" w:fldLock="1"/>
      </w:r>
      <w:r w:rsidR="006A79C3">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formattedCitation" : "(WANG and O\u2019FRIEL 2013)", "plainTextFormattedCitation" : "(WANG and O\u2019FRIEL 2013)", "previouslyFormattedCitation" : "(WANG and O\u2019FRIEL 2013)" }, "properties" : { "noteIndex" : 0 }, "schema" : "https://github.com/citation-style-language/schema/raw/master/csl-citation.json" }</w:instrText>
      </w:r>
      <w:r w:rsidR="007F21DE" w:rsidRPr="00131217">
        <w:fldChar w:fldCharType="separate"/>
      </w:r>
      <w:r w:rsidR="006A79C3" w:rsidRPr="006A79C3">
        <w:rPr>
          <w:noProof/>
        </w:rPr>
        <w:t>(WANG and O’FRIEL 2013)</w:t>
      </w:r>
      <w:r w:rsidR="007F21DE" w:rsidRPr="00131217">
        <w:fldChar w:fldCharType="end"/>
      </w:r>
      <w:r w:rsidR="00AE6064" w:rsidRPr="00131217">
        <w:t>,</w:t>
      </w:r>
      <w:r w:rsidR="007F21DE" w:rsidRPr="00131217">
        <w:t xml:space="preserve"> a</w:t>
      </w:r>
      <w:r w:rsidR="00AE6064" w:rsidRPr="00131217">
        <w:t xml:space="preserve"> handheld</w:t>
      </w:r>
      <w:r w:rsidR="007F21DE" w:rsidRPr="00131217">
        <w:t xml:space="preserve"> egg-like device that leans towards the direction </w:t>
      </w:r>
      <w:r w:rsidR="00AE6064" w:rsidRPr="00131217">
        <w:t>in which the traveler needs to go. T</w:t>
      </w:r>
      <w:r w:rsidR="007F21DE" w:rsidRPr="00131217">
        <w:t xml:space="preserve">he change in the center of gravity of the device is perceptible in the hands of the user. </w:t>
      </w:r>
      <w:r w:rsidR="00FA11E9" w:rsidRPr="00131217">
        <w:t>Dan Berg, a writer and technology advisor</w:t>
      </w:r>
      <w:r w:rsidR="00AE6064" w:rsidRPr="00131217">
        <w:t>,</w:t>
      </w:r>
      <w:r w:rsidR="00FA11E9" w:rsidRPr="00131217">
        <w:t xml:space="preserve"> </w:t>
      </w:r>
      <w:r w:rsidR="00A42427" w:rsidRPr="00131217">
        <w:t xml:space="preserve">implanted a small magnet into </w:t>
      </w:r>
      <w:r w:rsidR="00FA11E9" w:rsidRPr="00131217">
        <w:t>the</w:t>
      </w:r>
      <w:r w:rsidR="00A42427" w:rsidRPr="00131217">
        <w:t xml:space="preserve"> </w:t>
      </w:r>
      <w:r w:rsidR="00FA11E9" w:rsidRPr="00131217">
        <w:t>little</w:t>
      </w:r>
      <w:r w:rsidR="00A42427" w:rsidRPr="00131217">
        <w:t> finger of his right hand</w:t>
      </w:r>
      <w:r w:rsidR="00FA11E9" w:rsidRPr="00131217">
        <w:fldChar w:fldCharType="begin" w:fldLock="1"/>
      </w:r>
      <w:r w:rsidR="006A79C3">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formattedCitation" : "(Berg)", "plainTextFormattedCitation" : "(Berg)", "previouslyFormattedCitation" : "(Berg)" }, "properties" : { "noteIndex" : 0 }, "schema" : "https://github.com/citation-style-language/schema/raw/master/csl-citation.json" }</w:instrText>
      </w:r>
      <w:r w:rsidR="00FA11E9" w:rsidRPr="00131217">
        <w:fldChar w:fldCharType="separate"/>
      </w:r>
      <w:r w:rsidR="006A79C3" w:rsidRPr="006A79C3">
        <w:rPr>
          <w:noProof/>
        </w:rPr>
        <w:t>(Berg)</w:t>
      </w:r>
      <w:r w:rsidR="00FA11E9" w:rsidRPr="00131217">
        <w:fldChar w:fldCharType="end"/>
      </w:r>
      <w:r w:rsidR="00A42427" w:rsidRPr="00131217">
        <w:t>. One of the reported effects was the ability to sense electrical flow by</w:t>
      </w:r>
      <w:r w:rsidR="00AE6064" w:rsidRPr="00131217">
        <w:t xml:space="preserve"> the</w:t>
      </w:r>
      <w:r w:rsidR="00A42427" w:rsidRPr="00131217">
        <w:t xml:space="preserve"> disruptions on the magnetic field.</w:t>
      </w:r>
      <w:r w:rsidR="00281FB8" w:rsidRPr="00131217">
        <w:t xml:space="preserve"> Disney research has developed </w:t>
      </w:r>
      <w:proofErr w:type="spellStart"/>
      <w:r w:rsidR="00281FB8" w:rsidRPr="00131217">
        <w:t>Aireal</w:t>
      </w:r>
      <w:proofErr w:type="spellEnd"/>
      <w:r>
        <w:t xml:space="preserve"> </w:t>
      </w:r>
      <w:r w:rsidR="00281FB8" w:rsidRPr="00131217">
        <w:fldChar w:fldCharType="begin" w:fldLock="1"/>
      </w:r>
      <w:r w:rsidR="006A79C3">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00281FB8" w:rsidRPr="00131217">
        <w:fldChar w:fldCharType="separate"/>
      </w:r>
      <w:r w:rsidR="006A79C3" w:rsidRPr="006A79C3">
        <w:rPr>
          <w:noProof/>
        </w:rPr>
        <w:t>(Sodhi et al. 2013)</w:t>
      </w:r>
      <w:r w:rsidR="00281FB8" w:rsidRPr="00131217">
        <w:fldChar w:fldCharType="end"/>
      </w:r>
      <w:r w:rsidR="0097143B">
        <w:t xml:space="preserve"> </w:t>
      </w:r>
      <w:r w:rsidR="004F6543">
        <w:t>(</w:t>
      </w:r>
      <w:fldSimple w:instr=" REF _Ref405299640 ">
        <w:r w:rsidR="00580C34">
          <w:t xml:space="preserve">Figure </w:t>
        </w:r>
        <w:r w:rsidR="00580C34">
          <w:rPr>
            <w:noProof/>
          </w:rPr>
          <w:t>18</w:t>
        </w:r>
      </w:fldSimple>
      <w:r w:rsidR="004F6543">
        <w:rPr>
          <w:noProof/>
        </w:rPr>
        <w:t>)</w:t>
      </w:r>
      <w:r w:rsidR="00AE6064" w:rsidRPr="00131217">
        <w:t>, which</w:t>
      </w:r>
      <w:r w:rsidR="00281FB8" w:rsidRPr="00131217">
        <w:t xml:space="preserve"> use</w:t>
      </w:r>
      <w:r w:rsidR="00AE6064" w:rsidRPr="00131217">
        <w:t>s</w:t>
      </w:r>
      <w:r w:rsidR="00281FB8" w:rsidRPr="00131217">
        <w:t xml:space="preserve"> air vortices to create a tactile sensation of virtual images or images projected on the body.</w:t>
      </w:r>
      <w:r w:rsidR="00AE6064" w:rsidRPr="00131217">
        <w:t xml:space="preserve"> These projects hint at the ability of the brain to interpret new experiences. Digital Synesthesia will make use of this ability to understand how the brain can learn to adapt to new sensory inputs.</w:t>
      </w:r>
    </w:p>
    <w:p w:rsidR="00A42427" w:rsidRPr="00131217" w:rsidRDefault="00A42427" w:rsidP="002B0DB5">
      <w:pPr>
        <w:pStyle w:val="Heading2"/>
      </w:pPr>
      <w:bookmarkStart w:id="75" w:name="_Toc405796830"/>
      <w:r w:rsidRPr="00131217">
        <w:t>Situational Awareness</w:t>
      </w:r>
      <w:bookmarkEnd w:id="75"/>
    </w:p>
    <w:p w:rsidR="00603B17" w:rsidRPr="00131217" w:rsidRDefault="00A42427" w:rsidP="00A42427">
      <w:r w:rsidRPr="00131217">
        <w:t>Situational Awareness is the ability to extract information from our environment and integrate it with previous knowledge in order to form a coherent mental picture</w:t>
      </w:r>
      <w:r w:rsidR="00A26652">
        <w:fldChar w:fldCharType="begin" w:fldLock="1"/>
      </w:r>
      <w:r w:rsidR="00721CB2">
        <w:instrText>ADDIN CSL_CITATION { "citationItems" : [ { "id" : "ITEM-1", "itemData" : { "DOI" : "10.1117/12.920035", "author" : [ { "dropping-particle" : "", "family" : "Boddhu", "given" : "Sanjay K.", "non-dropping-particle" : "", "parse-names" : false, "suffix" : "" }, { "dropping-particle" : "", "family" : "Williams", "given" : "Robert L.", "non-dropping-particle" : "", "parse-names" : false, "suffix" : "" }, { "dropping-particle" : "", "family" : "Wasser", "given" : "Edward", "non-dropping-particle" : "", "parse-names" : false, "suffix" : "" }, { "dropping-particle" : "", "family" : "Kode", "given" : "Niranjan", "non-dropping-particle" : "", "parse-names" : false, "suffix" : "" } ], "id" : "ITEM-1", "issued" : { "date-parts" : [ [ "2012", "5", "1" ] ] }, "page" : "83891J-83891J-13", "title" : "Increasing situational awareness using smartphones", "type" : "article-journal", "volume" : "8389" }, "uris" : [ "http://www.mendeley.com/documents/?uuid=be9af4f6-0919-4329-b587-4e2f0d2b60b0" ] } ], "mendeley" : { "formattedCitation" : "(Boddhu et al. 2012)", "plainTextFormattedCitation" : "(Boddhu et al. 2012)", "previouslyFormattedCitation" : "(Boddhu et al. 2012)" }, "properties" : { "noteIndex" : 0 }, "schema" : "https://github.com/citation-style-language/schema/raw/master/csl-citation.json" }</w:instrText>
      </w:r>
      <w:r w:rsidR="00A26652">
        <w:fldChar w:fldCharType="separate"/>
      </w:r>
      <w:r w:rsidR="00A26652" w:rsidRPr="00A26652">
        <w:rPr>
          <w:noProof/>
        </w:rPr>
        <w:t>(Boddhu et al. 2012)</w:t>
      </w:r>
      <w:r w:rsidR="00A26652">
        <w:fldChar w:fldCharType="end"/>
      </w:r>
      <w:r w:rsidRPr="00131217">
        <w:t xml:space="preserve">. The </w:t>
      </w:r>
      <w:r w:rsidR="001C61AB" w:rsidRPr="00131217">
        <w:t xml:space="preserve">US </w:t>
      </w:r>
      <w:r w:rsidRPr="00131217">
        <w:t>military has done extensive research on Situational Awareness</w:t>
      </w:r>
      <w:r w:rsidR="001C61AB" w:rsidRPr="00131217">
        <w:t>.</w:t>
      </w:r>
      <w:r w:rsidRPr="00131217">
        <w:t xml:space="preserve"> </w:t>
      </w:r>
      <w:r w:rsidR="001C61AB" w:rsidRPr="00131217">
        <w:t>They have explored th</w:t>
      </w:r>
      <w:r w:rsidRPr="00131217">
        <w:t>e limits of the brain when forced to work in an environment with many attention cues</w:t>
      </w:r>
      <w:r w:rsidR="001C61AB" w:rsidRPr="00131217">
        <w:t>,</w:t>
      </w:r>
      <w:r w:rsidRPr="00131217">
        <w:t xml:space="preserve"> as well as different strategies for reducing the cognitive load while conveying information to the brain through channels other than sight or sound.</w:t>
      </w:r>
      <w:r w:rsidR="00473689" w:rsidRPr="00131217">
        <w:t xml:space="preserve"> </w:t>
      </w:r>
      <w:r w:rsidR="001C61AB" w:rsidRPr="00131217">
        <w:t>In addition to</w:t>
      </w:r>
      <w:r w:rsidRPr="00131217">
        <w:t xml:space="preserve"> many studies in how to measure </w:t>
      </w:r>
      <w:r w:rsidRPr="00131217">
        <w:lastRenderedPageBreak/>
        <w:t xml:space="preserve">Situational Awareness in various users and situations, there are some papers on actual devices being tested that use </w:t>
      </w:r>
      <w:proofErr w:type="spellStart"/>
      <w:r w:rsidRPr="00131217">
        <w:t>Vibrotactile</w:t>
      </w:r>
      <w:proofErr w:type="spellEnd"/>
      <w:r w:rsidRPr="00131217">
        <w:t xml:space="preserve"> Displays</w:t>
      </w:r>
      <w:r w:rsidRPr="00131217">
        <w:fldChar w:fldCharType="begin" w:fldLock="1"/>
      </w:r>
      <w:r w:rsidR="006A79C3">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formattedCitation" : "(Raj, Kass, and Perry 2000)", "plainTextFormattedCitation" : "(Raj, Kass, and Perry 2000)", "previouslyFormattedCitation" : "(Raj, Kass, and Perry 2000)" }, "properties" : { "noteIndex" : 0 }, "schema" : "https://github.com/citation-style-language/schema/raw/master/csl-citation.json" }</w:instrText>
      </w:r>
      <w:r w:rsidRPr="00131217">
        <w:fldChar w:fldCharType="separate"/>
      </w:r>
      <w:r w:rsidR="006A79C3" w:rsidRPr="006A79C3">
        <w:rPr>
          <w:noProof/>
        </w:rPr>
        <w:t>(Raj, Kass, and Perry 2000)</w:t>
      </w:r>
      <w:r w:rsidRPr="00131217">
        <w:fldChar w:fldCharType="end"/>
      </w:r>
      <w:r w:rsidRPr="00131217">
        <w:t xml:space="preserve"> and Tactile Navigation Cueing</w:t>
      </w:r>
      <w:r w:rsidRPr="00131217">
        <w:fldChar w:fldCharType="begin" w:fldLock="1"/>
      </w:r>
      <w:r w:rsidR="006A79C3">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formattedCitation" : "(Dorneich et al. 2006)", "plainTextFormattedCitation" : "(Dorneich et al. 2006)", "previouslyFormattedCitation" : "(Dorneich et al. 2006)" }, "properties" : { "noteIndex" : 0 }, "schema" : "https://github.com/citation-style-language/schema/raw/master/csl-citation.json" }</w:instrText>
      </w:r>
      <w:r w:rsidRPr="00131217">
        <w:fldChar w:fldCharType="separate"/>
      </w:r>
      <w:r w:rsidR="006A79C3" w:rsidRPr="006A79C3">
        <w:rPr>
          <w:noProof/>
        </w:rPr>
        <w:t>(Dorneich et al. 2006)</w:t>
      </w:r>
      <w:r w:rsidRPr="00131217">
        <w:fldChar w:fldCharType="end"/>
      </w:r>
      <w:r w:rsidRPr="00131217">
        <w:t>.</w:t>
      </w:r>
      <w:r w:rsidR="001C61AB" w:rsidRPr="00131217">
        <w:t xml:space="preserve"> The findings in these studies will inform Digital Synesthesia on the cognitive limits of the brain when presented with multiple sensory inputs at once.</w:t>
      </w:r>
    </w:p>
    <w:p w:rsidR="00DA119C" w:rsidRPr="00131217" w:rsidRDefault="00DA119C" w:rsidP="00DA119C">
      <w:pPr>
        <w:pStyle w:val="Heading2"/>
      </w:pPr>
      <w:bookmarkStart w:id="76" w:name="_Toc405796831"/>
      <w:r w:rsidRPr="00131217">
        <w:t>Neuroplasticity</w:t>
      </w:r>
      <w:bookmarkEnd w:id="76"/>
    </w:p>
    <w:p w:rsidR="005C6D42" w:rsidRDefault="00DA119C">
      <w:r w:rsidRPr="00131217">
        <w:t xml:space="preserve">The field of Neuroplasticity has </w:t>
      </w:r>
      <w:r w:rsidR="001C61AB" w:rsidRPr="00131217">
        <w:t>explored</w:t>
      </w:r>
      <w:r w:rsidRPr="00131217">
        <w:t xml:space="preserve"> the way </w:t>
      </w:r>
      <w:r w:rsidR="001C61AB" w:rsidRPr="00131217">
        <w:t>in which the</w:t>
      </w:r>
      <w:r w:rsidRPr="00131217">
        <w:t xml:space="preserve"> human brain is able to evolve and change given different sensory inpu</w:t>
      </w:r>
      <w:r w:rsidR="001C61AB" w:rsidRPr="00131217">
        <w:t xml:space="preserve">ts. Studies have shown that a child’s </w:t>
      </w:r>
      <w:r w:rsidRPr="00131217">
        <w:t>brain exhibits a greater range of neuroplasticity than the adult brain but</w:t>
      </w:r>
      <w:r w:rsidR="001C61AB" w:rsidRPr="00131217">
        <w:t xml:space="preserve"> that</w:t>
      </w:r>
      <w:r w:rsidRPr="00131217">
        <w:t xml:space="preserve"> the adult brain is still capable of change and adaptation</w:t>
      </w:r>
      <w:r w:rsidRPr="00131217">
        <w:fldChar w:fldCharType="begin" w:fldLock="1"/>
      </w:r>
      <w:r w:rsidR="006A79C3">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formattedCitation" : "(Draganski, Gaser, and Busch 2004)", "plainTextFormattedCitation" : "(Draganski, Gaser, and Busch 2004)", "previouslyFormattedCitation" : "(Draganski, Gaser, and Busch 2004)" }, "properties" : { "noteIndex" : 0 }, "schema" : "https://github.com/citation-style-language/schema/raw/master/csl-citation.json" }</w:instrText>
      </w:r>
      <w:r w:rsidRPr="00131217">
        <w:fldChar w:fldCharType="separate"/>
      </w:r>
      <w:r w:rsidR="006A79C3" w:rsidRPr="006A79C3">
        <w:rPr>
          <w:noProof/>
        </w:rPr>
        <w:t>(Draganski, Gaser, and Busch 2004)</w:t>
      </w:r>
      <w:r w:rsidRPr="00131217">
        <w:fldChar w:fldCharType="end"/>
      </w:r>
      <w:r w:rsidR="000531EF" w:rsidRPr="00131217">
        <w:fldChar w:fldCharType="begin" w:fldLock="1"/>
      </w:r>
      <w:r w:rsidR="006A79C3">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formattedCitation" : "(Pascual-Leone et al. 2005)", "plainTextFormattedCitation" : "(Pascual-Leone et al. 2005)", "previouslyFormattedCitation" : "(Pascual-Leone et al. 2005)" }, "properties" : { "noteIndex" : 0 }, "schema" : "https://github.com/citation-style-language/schema/raw/master/csl-citation.json" }</w:instrText>
      </w:r>
      <w:r w:rsidR="000531EF" w:rsidRPr="00131217">
        <w:fldChar w:fldCharType="separate"/>
      </w:r>
      <w:r w:rsidR="006A79C3" w:rsidRPr="006A79C3">
        <w:rPr>
          <w:noProof/>
        </w:rPr>
        <w:t>(Pascual-Leone et al. 2005)</w:t>
      </w:r>
      <w:r w:rsidR="000531EF" w:rsidRPr="00131217">
        <w:fldChar w:fldCharType="end"/>
      </w:r>
      <w:r w:rsidRPr="00131217">
        <w:t xml:space="preserve">. </w:t>
      </w:r>
      <w:r w:rsidR="000531EF" w:rsidRPr="00131217">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rsidRPr="00131217">
        <w:fldChar w:fldCharType="begin" w:fldLock="1"/>
      </w:r>
      <w:r w:rsidR="006A79C3">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formattedCitation" : "(Sagi et al. 2012)", "plainTextFormattedCitation" : "(Sagi et al. 2012)", "previouslyFormattedCitation" : "(Sagi et al. 2012)" }, "properties" : { "noteIndex" : 0 }, "schema" : "https://github.com/citation-style-language/schema/raw/master/csl-citation.json" }</w:instrText>
      </w:r>
      <w:r w:rsidR="000531EF" w:rsidRPr="00131217">
        <w:fldChar w:fldCharType="separate"/>
      </w:r>
      <w:r w:rsidR="006A79C3" w:rsidRPr="006A79C3">
        <w:rPr>
          <w:noProof/>
        </w:rPr>
        <w:t>(Sagi et al. 2012)</w:t>
      </w:r>
      <w:r w:rsidR="000531EF" w:rsidRPr="00131217">
        <w:fldChar w:fldCharType="end"/>
      </w:r>
      <w:r w:rsidR="000624A1" w:rsidRPr="00131217">
        <w:fldChar w:fldCharType="begin" w:fldLock="1"/>
      </w:r>
      <w:r w:rsidR="006A79C3">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formattedCitation" : "(Schlaug et al. 2009)", "plainTextFormattedCitation" : "(Schlaug et al. 2009)", "previouslyFormattedCitation" : "(Schlaug et al. 2009)" }, "properties" : { "noteIndex" : 0 }, "schema" : "https://github.com/citation-style-language/schema/raw/master/csl-citation.json" }</w:instrText>
      </w:r>
      <w:r w:rsidR="000624A1" w:rsidRPr="00131217">
        <w:fldChar w:fldCharType="separate"/>
      </w:r>
      <w:r w:rsidR="006A79C3" w:rsidRPr="006A79C3">
        <w:rPr>
          <w:noProof/>
        </w:rPr>
        <w:t>(Schlaug et al. 2009)</w:t>
      </w:r>
      <w:r w:rsidR="000624A1" w:rsidRPr="00131217">
        <w:fldChar w:fldCharType="end"/>
      </w:r>
      <w:r w:rsidR="000624A1" w:rsidRPr="00131217">
        <w:fldChar w:fldCharType="begin" w:fldLock="1"/>
      </w:r>
      <w:r w:rsidR="006A79C3">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formattedCitation" : "(Dayan and Cohen 2011)", "plainTextFormattedCitation" : "(Dayan and Cohen 2011)", "previouslyFormattedCitation" : "(Dayan and Cohen 2011)" }, "properties" : { "noteIndex" : 0 }, "schema" : "https://github.com/citation-style-language/schema/raw/master/csl-citation.json" }</w:instrText>
      </w:r>
      <w:r w:rsidR="000624A1" w:rsidRPr="00131217">
        <w:fldChar w:fldCharType="separate"/>
      </w:r>
      <w:r w:rsidR="006A79C3" w:rsidRPr="006A79C3">
        <w:rPr>
          <w:noProof/>
        </w:rPr>
        <w:t>(Dayan and Cohen 2011)</w:t>
      </w:r>
      <w:r w:rsidR="000624A1" w:rsidRPr="00131217">
        <w:fldChar w:fldCharType="end"/>
      </w:r>
    </w:p>
    <w:p w:rsidR="005C6D42" w:rsidRDefault="005C6D42" w:rsidP="005C6D42">
      <w:r>
        <w:br w:type="page"/>
      </w:r>
    </w:p>
    <w:p w:rsidR="00953BC1" w:rsidRPr="00131217" w:rsidRDefault="00CD54FD">
      <w:pPr>
        <w:rPr>
          <w:smallCaps/>
          <w:spacing w:val="5"/>
          <w:sz w:val="32"/>
          <w:szCs w:val="32"/>
        </w:rPr>
      </w:pPr>
      <w:r>
        <w:rPr>
          <w:noProof/>
        </w:rPr>
        <w:lastRenderedPageBreak/>
        <mc:AlternateContent>
          <mc:Choice Requires="wpg">
            <w:drawing>
              <wp:inline distT="0" distB="0" distL="0" distR="0" wp14:anchorId="307BC648" wp14:editId="17728D0E">
                <wp:extent cx="5927090" cy="5603240"/>
                <wp:effectExtent l="0" t="0" r="16510" b="16510"/>
                <wp:docPr id="6172" name="Group 6172"/>
                <wp:cNvGraphicFramePr/>
                <a:graphic xmlns:a="http://schemas.openxmlformats.org/drawingml/2006/main">
                  <a:graphicData uri="http://schemas.microsoft.com/office/word/2010/wordprocessingGroup">
                    <wpg:wgp>
                      <wpg:cNvGrpSpPr/>
                      <wpg:grpSpPr>
                        <a:xfrm>
                          <a:off x="0" y="0"/>
                          <a:ext cx="5927090" cy="5603240"/>
                          <a:chOff x="0" y="0"/>
                          <a:chExt cx="5927090" cy="5603240"/>
                        </a:xfrm>
                      </wpg:grpSpPr>
                      <wps:wsp>
                        <wps:cNvPr id="5" name="Rounded Rectangle 5"/>
                        <wps:cNvSpPr/>
                        <wps:spPr>
                          <a:xfrm>
                            <a:off x="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C0D1B" w:rsidRPr="00953BC1" w:rsidRDefault="00FC0D1B" w:rsidP="00CD54FD">
                              <w:pPr>
                                <w:jc w:val="center"/>
                                <w:rPr>
                                  <w:b/>
                                </w:rPr>
                              </w:pPr>
                              <w:r w:rsidRPr="00953BC1">
                                <w:rPr>
                                  <w:b/>
                                  <w:sz w:val="32"/>
                                </w:rPr>
                                <w:t>Sensing</w:t>
                              </w:r>
                            </w:p>
                            <w:p w:rsidR="00FC0D1B" w:rsidRDefault="00FC0D1B" w:rsidP="00CD54FD">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Rounded Rectangle 6"/>
                        <wps:cNvSpPr/>
                        <wps:spPr>
                          <a:xfrm>
                            <a:off x="2019300" y="0"/>
                            <a:ext cx="1888490" cy="56032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C0D1B" w:rsidRPr="00953BC1" w:rsidRDefault="00FC0D1B" w:rsidP="00CD54FD">
                              <w:pPr>
                                <w:jc w:val="center"/>
                                <w:rPr>
                                  <w:b/>
                                </w:rPr>
                              </w:pPr>
                              <w:r w:rsidRPr="00953BC1">
                                <w:rPr>
                                  <w:b/>
                                  <w:sz w:val="32"/>
                                </w:rPr>
                                <w:t>Translation</w:t>
                              </w:r>
                            </w:p>
                            <w:p w:rsidR="00FC0D1B" w:rsidRDefault="00FC0D1B" w:rsidP="00CD54FD">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Rounded Rectangle 7"/>
                        <wps:cNvSpPr/>
                        <wps:spPr>
                          <a:xfrm>
                            <a:off x="403860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C0D1B" w:rsidRPr="00953BC1" w:rsidRDefault="00FC0D1B" w:rsidP="00CD54FD">
                              <w:pPr>
                                <w:jc w:val="center"/>
                                <w:rPr>
                                  <w:b/>
                                  <w:sz w:val="32"/>
                                </w:rPr>
                              </w:pPr>
                              <w:r w:rsidRPr="00953BC1">
                                <w:rPr>
                                  <w:b/>
                                  <w:sz w:val="32"/>
                                </w:rPr>
                                <w:t>Feedback</w:t>
                              </w:r>
                            </w:p>
                            <w:p w:rsidR="00FC0D1B" w:rsidRDefault="00FC0D1B" w:rsidP="00CD54FD">
                              <w:pPr>
                                <w:jc w:val="center"/>
                              </w:pPr>
                              <w:proofErr w:type="gramStart"/>
                              <w:r>
                                <w:t>The haptic system that will convey the information to the user.</w:t>
                              </w:r>
                              <w:proofErr w:type="gramEnd"/>
                            </w:p>
                            <w:p w:rsidR="00FC0D1B" w:rsidRDefault="00FC0D1B" w:rsidP="00CD54FD">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Rounded Rectangle 8"/>
                        <wps:cNvSpPr/>
                        <wps:spPr>
                          <a:xfrm>
                            <a:off x="2124075" y="3648075"/>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FC0D1B" w:rsidRPr="004F1B29" w:rsidRDefault="00FC0D1B" w:rsidP="00CD54FD">
                              <w:pPr>
                                <w:jc w:val="center"/>
                                <w:rPr>
                                  <w:color w:val="000000" w:themeColor="text1"/>
                                </w:rPr>
                              </w:pPr>
                              <w:r>
                                <w:rPr>
                                  <w:color w:val="000000" w:themeColor="text1"/>
                                </w:rPr>
                                <w:t>User Interface</w:t>
                              </w:r>
                            </w:p>
                            <w:p w:rsidR="00FC0D1B" w:rsidRPr="004F1B29" w:rsidRDefault="00FC0D1B" w:rsidP="00CD54FD">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104775" y="23526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FC0D1B" w:rsidRPr="004F1B29" w:rsidRDefault="00FC0D1B" w:rsidP="00CD54FD">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104775"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FC0D1B" w:rsidRPr="004F1B29" w:rsidRDefault="00FC0D1B" w:rsidP="00CD54FD">
                              <w:pPr>
                                <w:jc w:val="center"/>
                                <w:rPr>
                                  <w:color w:val="000000" w:themeColor="text1"/>
                                </w:rPr>
                              </w:pPr>
                              <w:r w:rsidRPr="004F1B29">
                                <w:rPr>
                                  <w:color w:val="000000" w:themeColor="text1"/>
                                </w:rPr>
                                <w:t>User Interface</w:t>
                              </w:r>
                            </w:p>
                            <w:p w:rsidR="00FC0D1B" w:rsidRPr="004F1B29" w:rsidRDefault="00FC0D1B" w:rsidP="00CD54FD">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4133850"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FC0D1B" w:rsidRPr="004F1B29" w:rsidRDefault="00FC0D1B" w:rsidP="00CD54FD">
                              <w:pPr>
                                <w:jc w:val="center"/>
                                <w:rPr>
                                  <w:color w:val="000000" w:themeColor="text1"/>
                                </w:rPr>
                              </w:pPr>
                              <w:r w:rsidRPr="004F1B29">
                                <w:rPr>
                                  <w:color w:val="000000" w:themeColor="text1"/>
                                </w:rPr>
                                <w:t>User Interface</w:t>
                              </w:r>
                            </w:p>
                            <w:p w:rsidR="00FC0D1B" w:rsidRPr="004F1B29" w:rsidRDefault="00FC0D1B" w:rsidP="00CD54FD">
                              <w:pPr>
                                <w:jc w:val="center"/>
                                <w:rPr>
                                  <w:color w:val="000000" w:themeColor="text1"/>
                                </w:rPr>
                              </w:pPr>
                              <w:r>
                                <w:rPr>
                                  <w:color w:val="000000" w:themeColor="text1"/>
                                </w:rPr>
                                <w:t>This is the way the actuat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ounded Rectangle 16"/>
                        <wps:cNvSpPr/>
                        <wps:spPr>
                          <a:xfrm>
                            <a:off x="21240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FC0D1B" w:rsidRPr="004F1B29" w:rsidRDefault="00FC0D1B" w:rsidP="00CD54FD">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7" name="Rounded Rectangle 17"/>
                        <wps:cNvSpPr/>
                        <wps:spPr>
                          <a:xfrm>
                            <a:off x="41433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FC0D1B" w:rsidRPr="004F1B29" w:rsidRDefault="00FC0D1B" w:rsidP="00CD54FD">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8" name="Rounded Rectangle 18"/>
                        <wps:cNvSpPr/>
                        <wps:spPr>
                          <a:xfrm>
                            <a:off x="2114550" y="31527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FC0D1B" w:rsidRPr="004F1B29" w:rsidRDefault="00FC0D1B" w:rsidP="00CD54FD">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9" name="Straight Arrow Connector 19"/>
                        <wps:cNvCnPr/>
                        <wps:spPr>
                          <a:xfrm>
                            <a:off x="1628775" y="2524125"/>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0" name="Straight Arrow Connector 20"/>
                        <wps:cNvCnPr/>
                        <wps:spPr>
                          <a:xfrm>
                            <a:off x="3676650" y="253365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2" name="Straight Arrow Connector 22"/>
                        <wps:cNvCnPr/>
                        <wps:spPr>
                          <a:xfrm>
                            <a:off x="3209925" y="2628900"/>
                            <a:ext cx="0" cy="57023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3" name="Straight Arrow Connector 23"/>
                        <wps:cNvCnPr/>
                        <wps:spPr>
                          <a:xfrm>
                            <a:off x="2743200" y="2628900"/>
                            <a:ext cx="0" cy="570230"/>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wpg:wgp>
                  </a:graphicData>
                </a:graphic>
              </wp:inline>
            </w:drawing>
          </mc:Choice>
          <mc:Fallback>
            <w:pict>
              <v:group id="Group 6172" o:spid="_x0000_s1128" style="width:466.7pt;height:441.2pt;mso-position-horizontal-relative:char;mso-position-vertical-relative:line" coordsize="59270,56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">
                <v:roundrect id="Rounded Rectangle 5" o:spid="_x0000_s1129" style="position:absolute;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ypBcMA&#10;AADaAAAADwAAAGRycy9kb3ducmV2LnhtbESPQWsCMRSE7wX/Q3iCt5pVbJHVKKIogqXgKujxuXnu&#10;Lm5eliTq9t83hYLHYWa+Yabz1tTiQc5XlhUM+gkI4tzqigsFx8P6fQzCB2SNtWVS8EMe5rPO2xRT&#10;bZ+8p0cWChEh7FNUUIbQpFL6vCSDvm8b4uhdrTMYonSF1A6fEW5qOUyST2mw4rhQYkPLkvJbdjcK&#10;3Nd9dbYn3mTuG0fLy2F33J4uSvW67WICIlAbXuH/9lYr+IC/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ypBcMAAADaAAAADwAAAAAAAAAAAAAAAACYAgAAZHJzL2Rv&#10;d25yZXYueG1sUEsFBgAAAAAEAAQA9QAAAIgDAAAAAA==&#10;" fillcolor="#4f81bd [3204]" strokecolor="#243f60 [1604]" strokeweight="2pt">
                  <v:textbox>
                    <w:txbxContent>
                      <w:p w:rsidR="00FC0D1B" w:rsidRPr="00953BC1" w:rsidRDefault="00FC0D1B" w:rsidP="00CD54FD">
                        <w:pPr>
                          <w:jc w:val="center"/>
                          <w:rPr>
                            <w:b/>
                          </w:rPr>
                        </w:pPr>
                        <w:r w:rsidRPr="00953BC1">
                          <w:rPr>
                            <w:b/>
                            <w:sz w:val="32"/>
                          </w:rPr>
                          <w:t>Sensing</w:t>
                        </w:r>
                      </w:p>
                      <w:p w:rsidR="00FC0D1B" w:rsidRDefault="00FC0D1B" w:rsidP="00CD54FD">
                        <w:pPr>
                          <w:jc w:val="center"/>
                        </w:pPr>
                        <w:proofErr w:type="gramStart"/>
                        <w:r>
                          <w:t>The actual sensor or sensing system.</w:t>
                        </w:r>
                        <w:proofErr w:type="gramEnd"/>
                        <w:r>
                          <w:t xml:space="preserve"> It can be a single sensor like an IR sensor or a collection of sensor from a mobile device. </w:t>
                        </w:r>
                      </w:p>
                    </w:txbxContent>
                  </v:textbox>
                </v:roundrect>
                <v:roundrect id="Rounded Rectangle 6" o:spid="_x0000_s1130" style="position:absolute;left:20193;width:18884;height:5603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43csQA&#10;AADaAAAADwAAAGRycy9kb3ducmV2LnhtbESPQWvCQBSE70L/w/IKvemmpQSJriKWFqFFMAnY4zP7&#10;mgSzb8PuatJ/7xYKHoeZ+YZZrkfTiSs531pW8DxLQBBXVrdcKyiL9+kchA/IGjvLpOCXPKxXD5Ml&#10;ZtoOfKBrHmoRIewzVNCE0GdS+qohg35me+Lo/VhnMETpaqkdDhFuOvmSJKk02HJcaLCnbUPVOb8Y&#10;Be7r8vZtj/yRuz2+bk/FZ7k7npR6ehw3CxCBxnAP/7d3WkEKf1fiDZ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eN3LEAAAA2gAAAA8AAAAAAAAAAAAAAAAAmAIAAGRycy9k&#10;b3ducmV2LnhtbFBLBQYAAAAABAAEAPUAAACJAwAAAAA=&#10;" fillcolor="#4f81bd [3204]" strokecolor="#243f60 [1604]" strokeweight="2pt">
                  <v:textbox>
                    <w:txbxContent>
                      <w:p w:rsidR="00FC0D1B" w:rsidRPr="00953BC1" w:rsidRDefault="00FC0D1B" w:rsidP="00CD54FD">
                        <w:pPr>
                          <w:jc w:val="center"/>
                          <w:rPr>
                            <w:b/>
                          </w:rPr>
                        </w:pPr>
                        <w:r w:rsidRPr="00953BC1">
                          <w:rPr>
                            <w:b/>
                            <w:sz w:val="32"/>
                          </w:rPr>
                          <w:t>Translation</w:t>
                        </w:r>
                      </w:p>
                      <w:p w:rsidR="00FC0D1B" w:rsidRDefault="00FC0D1B" w:rsidP="00CD54FD">
                        <w:pPr>
                          <w:jc w:val="center"/>
                        </w:pPr>
                        <w:proofErr w:type="gramStart"/>
                        <w:r>
                          <w:t>The software side of DS, where the sensor data is collected, analyzed and sent to the feedback system.</w:t>
                        </w:r>
                        <w:proofErr w:type="gramEnd"/>
                      </w:p>
                    </w:txbxContent>
                  </v:textbox>
                </v:roundrect>
                <v:roundrect id="Rounded Rectangle 7" o:spid="_x0000_s1131" style="position:absolute;left:40386;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KS6cMA&#10;AADaAAAADwAAAGRycy9kb3ducmV2LnhtbESPQWsCMRSE7wX/Q3iCt5pVpJXVKKIogqXgKujxuXnu&#10;Lm5eliTq9t83hYLHYWa+Yabz1tTiQc5XlhUM+gkI4tzqigsFx8P6fQzCB2SNtWVS8EMe5rPO2xRT&#10;bZ+8p0cWChEh7FNUUIbQpFL6vCSDvm8b4uhdrTMYonSF1A6fEW5qOUySD2mw4rhQYkPLkvJbdjcK&#10;3Nd9dbYn3mTuG0fLy2F33J4uSvW67WICIlAbXuH/9lYr+IS/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lKS6cMAAADaAAAADwAAAAAAAAAAAAAAAACYAgAAZHJzL2Rv&#10;d25yZXYueG1sUEsFBgAAAAAEAAQA9QAAAIgDAAAAAA==&#10;" fillcolor="#4f81bd [3204]" strokecolor="#243f60 [1604]" strokeweight="2pt">
                  <v:textbox>
                    <w:txbxContent>
                      <w:p w:rsidR="00FC0D1B" w:rsidRPr="00953BC1" w:rsidRDefault="00FC0D1B" w:rsidP="00CD54FD">
                        <w:pPr>
                          <w:jc w:val="center"/>
                          <w:rPr>
                            <w:b/>
                            <w:sz w:val="32"/>
                          </w:rPr>
                        </w:pPr>
                        <w:r w:rsidRPr="00953BC1">
                          <w:rPr>
                            <w:b/>
                            <w:sz w:val="32"/>
                          </w:rPr>
                          <w:t>Feedback</w:t>
                        </w:r>
                      </w:p>
                      <w:p w:rsidR="00FC0D1B" w:rsidRDefault="00FC0D1B" w:rsidP="00CD54FD">
                        <w:pPr>
                          <w:jc w:val="center"/>
                        </w:pPr>
                        <w:proofErr w:type="gramStart"/>
                        <w:r>
                          <w:t>The haptic system that will convey the information to the user.</w:t>
                        </w:r>
                        <w:proofErr w:type="gramEnd"/>
                      </w:p>
                      <w:p w:rsidR="00FC0D1B" w:rsidRDefault="00FC0D1B" w:rsidP="00CD54FD">
                        <w:pPr>
                          <w:jc w:val="center"/>
                        </w:pPr>
                      </w:p>
                    </w:txbxContent>
                  </v:textbox>
                </v:roundrect>
                <v:roundrect id="Rounded Rectangle 8" o:spid="_x0000_s1132" style="position:absolute;left:21240;top:36480;width:16815;height:1842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qEw7sA&#10;AADaAAAADwAAAGRycy9kb3ducmV2LnhtbERPyQrCMBC9C/5DGMGbpooVrUZxQRFvLuB1aMa22ExK&#10;E7X+vTkIHh9vny8bU4oX1a6wrGDQj0AQp1YXnCm4Xna9CQjnkTWWlknBhxwsF+3WHBNt33yi19ln&#10;IoSwS1BB7n2VSOnSnAy6vq2IA3e3tUEfYJ1JXeM7hJtSDqNoLA0WHBpyrGiTU/o4P40CzxhNn8fB&#10;fh0XjR1NbvF2dYyV6naa1QyEp8b/xT/3QSsIW8OVcAPk4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CUahMO7AAAA2gAAAA8AAAAAAAAAAAAAAAAAmAIAAGRycy9kb3ducmV2Lnht&#10;bFBLBQYAAAAABAAEAPUAAACAAwAAAAA=&#10;" fillcolor="white [3201]" strokecolor="black [3200]" strokeweight="2pt">
                  <v:textbox>
                    <w:txbxContent>
                      <w:p w:rsidR="00FC0D1B" w:rsidRPr="004F1B29" w:rsidRDefault="00FC0D1B" w:rsidP="00CD54FD">
                        <w:pPr>
                          <w:jc w:val="center"/>
                          <w:rPr>
                            <w:color w:val="000000" w:themeColor="text1"/>
                          </w:rPr>
                        </w:pPr>
                        <w:r>
                          <w:rPr>
                            <w:color w:val="000000" w:themeColor="text1"/>
                          </w:rPr>
                          <w:t>User Interface</w:t>
                        </w:r>
                      </w:p>
                      <w:p w:rsidR="00FC0D1B" w:rsidRPr="004F1B29" w:rsidRDefault="00FC0D1B" w:rsidP="00CD54FD">
                        <w:pPr>
                          <w:jc w:val="center"/>
                          <w:rPr>
                            <w:color w:val="000000" w:themeColor="text1"/>
                          </w:rPr>
                        </w:pPr>
                        <w:r w:rsidRPr="004F1B29">
                          <w:rPr>
                            <w:color w:val="000000" w:themeColor="text1"/>
                          </w:rPr>
                          <w:t>Here the user will find the access to options in the Digital Synesthesia system.</w:t>
                        </w:r>
                      </w:p>
                    </w:txbxContent>
                  </v:textbox>
                </v:roundrect>
                <v:roundrect id="Rounded Rectangle 10" o:spid="_x0000_s1133" style="position:absolute;left:1047;top:23526;width:16815;height:36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JpTsMA&#10;AADbAAAADwAAAGRycy9kb3ducmV2LnhtbESPQWvCQBCF7wX/wzKCt7pRTNHUNcQWS8mtVuh1yE6T&#10;0OxsyK4m/vvOodDbDO/Ne9/s88l16kZDaD0bWC0TUMSVty3XBi6fp8ctqBCRLXaeycCdAuSH2cMe&#10;M+tH/qDbOdZKQjhkaKCJsc+0DlVDDsPS98SiffvBYZR1qLUdcJRw1+l1kjxphy1LQ4M9vTRU/Zyv&#10;zkBkTHbXcvV2TNvJb7Zf6WtRpsYs5lPxDCrSFP/Nf9fvVvCFXn6RAfTh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sJpTsMAAADbAAAADwAAAAAAAAAAAAAAAACYAgAAZHJzL2Rv&#10;d25yZXYueG1sUEsFBgAAAAAEAAQA9QAAAIgDAAAAAA==&#10;" fillcolor="white [3201]" strokecolor="black [3200]" strokeweight="2pt">
                  <v:textbox>
                    <w:txbxContent>
                      <w:p w:rsidR="00FC0D1B" w:rsidRPr="004F1B29" w:rsidRDefault="00FC0D1B" w:rsidP="00CD54FD">
                        <w:pPr>
                          <w:jc w:val="center"/>
                        </w:pPr>
                        <w:r>
                          <w:t>Sensor</w:t>
                        </w:r>
                      </w:p>
                    </w:txbxContent>
                  </v:textbox>
                </v:roundrect>
                <v:roundrect id="Rounded Rectangle 11" o:spid="_x0000_s1134" style="position:absolute;left:1047;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7M1cEA&#10;AADbAAAADwAAAGRycy9kb3ducmV2LnhtbERPTWuDQBC9F/Iflink1qyWWqzJKklLQsktttDr4E5U&#10;6s6Ku1Hz77OBQm/zeJ+zKWbTiZEG11pWEK8iEMSV1S3XCr6/9k8pCOeRNXaWScGVHBT54mGDmbYT&#10;n2gsfS1CCLsMFTTe95mUrmrIoFvZnjhwZzsY9AEOtdQDTiHcdPI5il6lwZZDQ4M9vTdU/ZYXo8Az&#10;Rm+XY3zYJe1sX9Kf5GN7TJRaPs7bNQhPs/8X/7k/dZgfw/2XcID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OzNXBAAAA2wAAAA8AAAAAAAAAAAAAAAAAmAIAAGRycy9kb3du&#10;cmV2LnhtbFBLBQYAAAAABAAEAPUAAACGAwAAAAA=&#10;" fillcolor="white [3201]" strokecolor="black [3200]" strokeweight="2pt">
                  <v:textbox>
                    <w:txbxContent>
                      <w:p w:rsidR="00FC0D1B" w:rsidRPr="004F1B29" w:rsidRDefault="00FC0D1B" w:rsidP="00CD54FD">
                        <w:pPr>
                          <w:jc w:val="center"/>
                          <w:rPr>
                            <w:color w:val="000000" w:themeColor="text1"/>
                          </w:rPr>
                        </w:pPr>
                        <w:r w:rsidRPr="004F1B29">
                          <w:rPr>
                            <w:color w:val="000000" w:themeColor="text1"/>
                          </w:rPr>
                          <w:t>User Interface</w:t>
                        </w:r>
                      </w:p>
                      <w:p w:rsidR="00FC0D1B" w:rsidRPr="004F1B29" w:rsidRDefault="00FC0D1B" w:rsidP="00CD54FD">
                        <w:pPr>
                          <w:jc w:val="center"/>
                          <w:rPr>
                            <w:color w:val="000000" w:themeColor="text1"/>
                          </w:rPr>
                        </w:pPr>
                        <w:r>
                          <w:rPr>
                            <w:color w:val="000000" w:themeColor="text1"/>
                          </w:rPr>
                          <w:t>This is the way the sensor is attached to the user.</w:t>
                        </w:r>
                      </w:p>
                    </w:txbxContent>
                  </v:textbox>
                </v:roundrect>
                <v:roundrect id="Rounded Rectangle 12" o:spid="_x0000_s1135" style="position:absolute;left:41338;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xSosEA&#10;AADbAAAADwAAAGRycy9kb3ducmV2LnhtbERPTWvCQBC9F/wPywi91V1DUzS6StpSEW+1gtchO01C&#10;s7Mhu4nx37uC0Ns83uest6NtxECdrx1rmM8UCOLCmZpLDaefr5cFCB+QDTaOScOVPGw3k6c1ZsZd&#10;+JuGYyhFDGGfoYYqhDaT0hcVWfQz1xJH7td1FkOEXSlNh5cYbhuZKPUmLdYcGyps6aOi4u/YWw2B&#10;US37w3z3ntaje12c08/8kGr9PB3zFYhAY/gXP9x7E+cncP8lHiA3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cUqLBAAAA2wAAAA8AAAAAAAAAAAAAAAAAmAIAAGRycy9kb3du&#10;cmV2LnhtbFBLBQYAAAAABAAEAPUAAACGAwAAAAA=&#10;" fillcolor="white [3201]" strokecolor="black [3200]" strokeweight="2pt">
                  <v:textbox>
                    <w:txbxContent>
                      <w:p w:rsidR="00FC0D1B" w:rsidRPr="004F1B29" w:rsidRDefault="00FC0D1B" w:rsidP="00CD54FD">
                        <w:pPr>
                          <w:jc w:val="center"/>
                          <w:rPr>
                            <w:color w:val="000000" w:themeColor="text1"/>
                          </w:rPr>
                        </w:pPr>
                        <w:r w:rsidRPr="004F1B29">
                          <w:rPr>
                            <w:color w:val="000000" w:themeColor="text1"/>
                          </w:rPr>
                          <w:t>User Interface</w:t>
                        </w:r>
                      </w:p>
                      <w:p w:rsidR="00FC0D1B" w:rsidRPr="004F1B29" w:rsidRDefault="00FC0D1B" w:rsidP="00CD54FD">
                        <w:pPr>
                          <w:jc w:val="center"/>
                          <w:rPr>
                            <w:color w:val="000000" w:themeColor="text1"/>
                          </w:rPr>
                        </w:pPr>
                        <w:r>
                          <w:rPr>
                            <w:color w:val="000000" w:themeColor="text1"/>
                          </w:rPr>
                          <w:t>This is the way the actuator is attached to the user.</w:t>
                        </w:r>
                      </w:p>
                    </w:txbxContent>
                  </v:textbox>
                </v:roundrect>
                <v:roundrect id="Rounded Rectangle 16" o:spid="_x0000_s1136" style="position:absolute;left:21240;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X0TMEA&#10;AADbAAAADwAAAGRycy9kb3ducmV2LnhtbERPTYvCMBC9L/gfwgh7W1OFulKNIorgYUG0VTwOzdgW&#10;m0ltotZ/v1lY8DaP9zmzRWdq8aDWVZYVDAcRCOLc6ooLBVm6+ZqAcB5ZY22ZFLzIwWLe+5hhou2T&#10;9/Q4+EKEEHYJKii9bxIpXV6SQTewDXHgLrY16ANsC6lbfIZwU8tRFI2lwYpDQ4kNrUrKr4e7UbA7&#10;Z/o7/rnFe31en2LTHdM02yj12e+WUxCeOv8W/7u3Oswfw98v4QA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Bl9EzBAAAA2wAAAA8AAAAAAAAAAAAAAAAAmAIAAGRycy9kb3du&#10;cmV2LnhtbFBLBQYAAAAABAAEAPUAAACGAwAAAAA=&#10;" fillcolor="white [3201]" strokecolor="black [3200]" strokeweight="2pt">
                  <v:textbox>
                    <w:txbxContent>
                      <w:p w:rsidR="00FC0D1B" w:rsidRPr="004F1B29" w:rsidRDefault="00FC0D1B" w:rsidP="00CD54FD">
                        <w:pPr>
                          <w:jc w:val="center"/>
                        </w:pPr>
                        <w:r>
                          <w:t>IOIO Board</w:t>
                        </w:r>
                      </w:p>
                    </w:txbxContent>
                  </v:textbox>
                </v:roundrect>
                <v:roundrect id="Rounded Rectangle 17" o:spid="_x0000_s1137" style="position:absolute;left:41433;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lR18EA&#10;AADbAAAADwAAAGRycy9kb3ducmV2LnhtbERPTYvCMBC9C/sfwix403SFrlKNsqwIHgTRVvE4NGNb&#10;bCbdJmr99xtB8DaP9zmzRWdqcaPWVZYVfA0jEMS51RUXCrJ0NZiAcB5ZY22ZFDzIwWL+0Zthou2d&#10;d3Tb+0KEEHYJKii9bxIpXV6SQTe0DXHgzrY16ANsC6lbvIdwU8tRFH1LgxWHhhIb+i0pv+yvRsH2&#10;lOlxvPmLd/q0PMamO6RptlKq/9n9TEF46vxb/HKvdZg/hucv4QA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8pUdfBAAAA2wAAAA8AAAAAAAAAAAAAAAAAmAIAAGRycy9kb3du&#10;cmV2LnhtbFBLBQYAAAAABAAEAPUAAACGAwAAAAA=&#10;" fillcolor="white [3201]" strokecolor="black [3200]" strokeweight="2pt">
                  <v:textbox>
                    <w:txbxContent>
                      <w:p w:rsidR="00FC0D1B" w:rsidRPr="004F1B29" w:rsidRDefault="00FC0D1B" w:rsidP="00CD54FD">
                        <w:pPr>
                          <w:jc w:val="center"/>
                        </w:pPr>
                        <w:r>
                          <w:t>Actuator</w:t>
                        </w:r>
                      </w:p>
                    </w:txbxContent>
                  </v:textbox>
                </v:roundrect>
                <v:roundrect id="Rounded Rectangle 18" o:spid="_x0000_s1138" style="position:absolute;left:21145;top:31527;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bFpcUA&#10;AADbAAAADwAAAGRycy9kb3ducmV2LnhtbESPQWvCQBCF74X+h2UEb81GIa2krlIqgodC0UTxOGSn&#10;SWh2NmZXTf9951DobYb35r1vluvRdepGQ2g9G5glKSjiytuWawNlsX1agAoR2WLnmQz8UID16vFh&#10;ibn1d97T7RBrJSEccjTQxNjnWoeqIYch8T2xaF9+cBhlHWptB7xLuOv0PE2ftcOWpaHBnt4bqr4P&#10;V2fg81zal+zjku3teXPK3HgsinJrzHQyvr2CijTGf/Pf9c4KvsDKLzKAXv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tsWlxQAAANsAAAAPAAAAAAAAAAAAAAAAAJgCAABkcnMv&#10;ZG93bnJldi54bWxQSwUGAAAAAAQABAD1AAAAigMAAAAA&#10;" fillcolor="white [3201]" strokecolor="black [3200]" strokeweight="2pt">
                  <v:textbox>
                    <w:txbxContent>
                      <w:p w:rsidR="00FC0D1B" w:rsidRPr="004F1B29" w:rsidRDefault="00FC0D1B" w:rsidP="00CD54FD">
                        <w:pPr>
                          <w:jc w:val="center"/>
                        </w:pPr>
                        <w:r>
                          <w:t>Mobile Device</w:t>
                        </w:r>
                      </w:p>
                    </w:txbxContent>
                  </v:textbox>
                </v:roundrect>
                <v:shapetype id="_x0000_t32" coordsize="21600,21600" o:spt="32" o:oned="t" path="m,l21600,21600e" filled="f">
                  <v:path arrowok="t" fillok="f" o:connecttype="none"/>
                  <o:lock v:ext="edit" shapetype="t"/>
                </v:shapetype>
                <v:shape id="Straight Arrow Connector 19" o:spid="_x0000_s1139" type="#_x0000_t32" style="position:absolute;left:16287;top:25241;width:6725;height: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m4tMMAAADbAAAADwAAAGRycy9kb3ducmV2LnhtbERP22rCQBB9L/gPywh9042FlBpdgwgt&#10;vYBiFMS3ITsm0exsmt1o+vfdgtC3OZzrzNPe1OJKrassK5iMIxDEudUVFwr2u9fRCwjnkTXWlknB&#10;DzlIF4OHOSba3nhL18wXIoSwS1BB6X2TSOnykgy6sW2IA3eyrUEfYFtI3eIthJtaPkXRszRYcWgo&#10;saFVSfkl64yCzZuPz/FHto/Xh6+uyfrj9+c6Vupx2C9nIDz1/l98d7/rMH8Kf7+EA+T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Y5uLTDAAAA2wAAAA8AAAAAAAAAAAAA&#10;AAAAoQIAAGRycy9kb3ducmV2LnhtbFBLBQYAAAAABAAEAPkAAACRAwAAAAA=&#10;" strokecolor="#bc4542 [3045]" strokeweight="2.25pt">
                  <v:stroke endarrow="open"/>
                </v:shape>
                <v:shape id="Straight Arrow Connector 20" o:spid="_x0000_s1140" type="#_x0000_t32" style="position:absolute;left:36766;top:25336;width:738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blMEAAADbAAAADwAAAGRycy9kb3ducmV2LnhtbERPTYvCMBC9L/gfwgje1lShy1KNIoKy&#10;KihWQbwNzdhWm0m3idr99+aw4PHxvsfT1lTiQY0rLSsY9CMQxJnVJecKjofF5zcI55E1VpZJwR85&#10;mE46H2NMtH3ynh6pz0UIYZeggsL7OpHSZQUZdH1bEwfuYhuDPsAml7rBZwg3lRxG0Zc0WHJoKLCm&#10;eUHZLb0bBbulj6/xKj3G29PmXqft+Xe9jZXqddvZCISn1r/F/+4frWAY1ocv4QfIy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b9uUwQAAANsAAAAPAAAAAAAAAAAAAAAA&#10;AKECAABkcnMvZG93bnJldi54bWxQSwUGAAAAAAQABAD5AAAAjwMAAAAA&#10;" strokecolor="#bc4542 [3045]" strokeweight="2.25pt">
                  <v:stroke endarrow="open"/>
                </v:shape>
                <v:shape id="Straight Arrow Connector 22" o:spid="_x0000_s1141" type="#_x0000_t32" style="position:absolute;left:32099;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HgeMUAAADbAAAADwAAAGRycy9kb3ducmV2LnhtbESP3WrCQBSE7wt9h+UUvKubBiIldZUi&#10;VPwBxSgU7w7ZY5KaPRuzq8a3d4WCl8PMfMMMx52pxYVaV1lW8NGPQBDnVldcKNhtf94/QTiPrLG2&#10;TApu5GA8en0ZYqrtlTd0yXwhAoRdigpK75tUSpeXZND1bUMcvINtDfog20LqFq8BbmoZR9FAGqw4&#10;LJTY0KSk/JidjYL11Cd/yTzbJavf5bnJuv1psUqU6r11318gPHX+Gf5vz7SCOIbHl/AD5Og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vHgeMUAAADbAAAADwAAAAAAAAAA&#10;AAAAAAChAgAAZHJzL2Rvd25yZXYueG1sUEsFBgAAAAAEAAQA+QAAAJMDAAAAAA==&#10;" strokecolor="#bc4542 [3045]" strokeweight="2.25pt">
                  <v:stroke endarrow="open"/>
                </v:shape>
                <v:shape id="Straight Arrow Connector 23" o:spid="_x0000_s1142" type="#_x0000_t32" style="position:absolute;left:27432;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45MYAAADbAAAADwAAAGRycy9kb3ducmV2LnhtbESP3WoCMRSE7wXfIRyhN1KztayUrVGk&#10;VGihIP6At8fN6WZ1c7Ik6brt0zeFgpfDzHzDzJe9bURHPtSOFTxMMhDEpdM1VwoO+/X9E4gQkTU2&#10;jknBNwVYLoaDORbaXXlL3S5WIkE4FKjAxNgWUobSkMUwcS1x8j6dtxiT9JXUHq8Jbhs5zbKZtFhz&#10;WjDY0ouh8rL7sgrG76/BHH8u603T5Zsz5v4jjyel7kb96hlEpD7ewv/tN61g+gh/X9IPk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a/+OTGAAAA2wAAAA8AAAAAAAAA&#10;AAAAAAAAoQIAAGRycy9kb3ducmV2LnhtbFBLBQYAAAAABAAEAPkAAACUAwAAAAA=&#10;" strokecolor="#bc4542 [3045]" strokeweight="2.25pt">
                  <v:stroke startarrow="open"/>
                </v:shape>
                <w10:anchorlock/>
              </v:group>
            </w:pict>
          </mc:Fallback>
        </mc:AlternateContent>
      </w:r>
      <w:r w:rsidRPr="00131217">
        <w:rPr>
          <w:noProof/>
        </w:rPr>
        <mc:AlternateContent>
          <mc:Choice Requires="wps">
            <w:drawing>
              <wp:inline distT="0" distB="0" distL="0" distR="0" wp14:anchorId="2099FDD9" wp14:editId="4EAC244E">
                <wp:extent cx="5876925" cy="635"/>
                <wp:effectExtent l="0" t="0" r="9525" b="0"/>
                <wp:docPr id="39" name="Text Box 39"/>
                <wp:cNvGraphicFramePr/>
                <a:graphic xmlns:a="http://schemas.openxmlformats.org/drawingml/2006/main">
                  <a:graphicData uri="http://schemas.microsoft.com/office/word/2010/wordprocessingShape">
                    <wps:wsp>
                      <wps:cNvSpPr txBox="1"/>
                      <wps:spPr>
                        <a:xfrm>
                          <a:off x="0" y="0"/>
                          <a:ext cx="5876925" cy="635"/>
                        </a:xfrm>
                        <a:prstGeom prst="rect">
                          <a:avLst/>
                        </a:prstGeom>
                        <a:solidFill>
                          <a:prstClr val="white"/>
                        </a:solidFill>
                        <a:ln>
                          <a:noFill/>
                        </a:ln>
                        <a:effectLst/>
                      </wps:spPr>
                      <wps:txbx>
                        <w:txbxContent>
                          <w:p w:rsidR="00FC0D1B" w:rsidRPr="006B4F41" w:rsidRDefault="00FC0D1B" w:rsidP="00826743">
                            <w:pPr>
                              <w:pStyle w:val="Caption"/>
                              <w:jc w:val="center"/>
                              <w:rPr>
                                <w:noProof/>
                                <w:sz w:val="24"/>
                                <w:szCs w:val="20"/>
                              </w:rPr>
                            </w:pPr>
                            <w:bookmarkStart w:id="77" w:name="_Ref401589199"/>
                            <w:bookmarkStart w:id="78" w:name="_Toc405634144"/>
                            <w:r>
                              <w:t xml:space="preserve">Figure </w:t>
                            </w:r>
                            <w:r>
                              <w:fldChar w:fldCharType="begin"/>
                            </w:r>
                            <w:r w:rsidRPr="00CC68A7">
                              <w:instrText xml:space="preserve"> SEQ Figure \* ARABIC </w:instrText>
                            </w:r>
                            <w:r>
                              <w:fldChar w:fldCharType="separate"/>
                            </w:r>
                            <w:r>
                              <w:rPr>
                                <w:noProof/>
                              </w:rPr>
                              <w:t>20</w:t>
                            </w:r>
                            <w:r>
                              <w:fldChar w:fldCharType="end"/>
                            </w:r>
                            <w:bookmarkEnd w:id="77"/>
                            <w:r>
                              <w:t xml:space="preserve"> – System diagram</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id="Text Box 39" o:spid="_x0000_s1143" type="#_x0000_t202" style="width:46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" stroked="f">
                <v:textbox style="mso-fit-shape-to-text:t" inset="0,0,0,0">
                  <w:txbxContent>
                    <w:p w:rsidR="00FC0D1B" w:rsidRPr="006B4F41" w:rsidRDefault="00FC0D1B" w:rsidP="00826743">
                      <w:pPr>
                        <w:pStyle w:val="Caption"/>
                        <w:jc w:val="center"/>
                        <w:rPr>
                          <w:noProof/>
                          <w:sz w:val="24"/>
                          <w:szCs w:val="20"/>
                        </w:rPr>
                      </w:pPr>
                      <w:bookmarkStart w:id="79" w:name="_Ref401589199"/>
                      <w:bookmarkStart w:id="80" w:name="_Toc405634144"/>
                      <w:r>
                        <w:t xml:space="preserve">Figure </w:t>
                      </w:r>
                      <w:r>
                        <w:fldChar w:fldCharType="begin"/>
                      </w:r>
                      <w:r w:rsidRPr="00CC68A7">
                        <w:instrText xml:space="preserve"> SEQ Figure \* ARABIC </w:instrText>
                      </w:r>
                      <w:r>
                        <w:fldChar w:fldCharType="separate"/>
                      </w:r>
                      <w:r>
                        <w:rPr>
                          <w:noProof/>
                        </w:rPr>
                        <w:t>20</w:t>
                      </w:r>
                      <w:r>
                        <w:fldChar w:fldCharType="end"/>
                      </w:r>
                      <w:bookmarkEnd w:id="79"/>
                      <w:r>
                        <w:t xml:space="preserve"> – System diagram</w:t>
                      </w:r>
                      <w:bookmarkEnd w:id="80"/>
                    </w:p>
                  </w:txbxContent>
                </v:textbox>
                <w10:anchorlock/>
              </v:shape>
            </w:pict>
          </mc:Fallback>
        </mc:AlternateContent>
      </w:r>
    </w:p>
    <w:p w:rsidR="009A08A5" w:rsidRPr="00131217" w:rsidRDefault="009A08A5" w:rsidP="00513878">
      <w:pPr>
        <w:pStyle w:val="Heading1"/>
      </w:pPr>
      <w:bookmarkStart w:id="81" w:name="_Toc405796832"/>
      <w:r w:rsidRPr="00131217">
        <w:t>System Description</w:t>
      </w:r>
      <w:r w:rsidR="00953BC1" w:rsidRPr="00131217">
        <w:t xml:space="preserve"> </w:t>
      </w:r>
      <w:r w:rsidR="00953BC1" w:rsidRPr="00131217">
        <w:rPr>
          <w:sz w:val="20"/>
          <w:szCs w:val="20"/>
        </w:rPr>
        <w:t>(</w:t>
      </w:r>
      <w:r w:rsidR="00953BC1" w:rsidRPr="00131217">
        <w:rPr>
          <w:sz w:val="20"/>
          <w:szCs w:val="20"/>
        </w:rPr>
        <w:fldChar w:fldCharType="begin"/>
      </w:r>
      <w:r w:rsidR="00953BC1" w:rsidRPr="00131217">
        <w:rPr>
          <w:sz w:val="20"/>
          <w:szCs w:val="20"/>
        </w:rPr>
        <w:instrText xml:space="preserve"> REF _Ref401589199  \* MERGEFORMAT </w:instrText>
      </w:r>
      <w:r w:rsidR="00953BC1" w:rsidRPr="00131217">
        <w:rPr>
          <w:sz w:val="20"/>
          <w:szCs w:val="20"/>
        </w:rPr>
        <w:fldChar w:fldCharType="separate"/>
      </w:r>
      <w:r w:rsidR="00580C34" w:rsidRPr="00580C34">
        <w:rPr>
          <w:sz w:val="20"/>
          <w:szCs w:val="20"/>
        </w:rPr>
        <w:t xml:space="preserve">Figure </w:t>
      </w:r>
      <w:r w:rsidR="00580C34" w:rsidRPr="00580C34">
        <w:rPr>
          <w:noProof/>
          <w:sz w:val="20"/>
          <w:szCs w:val="20"/>
        </w:rPr>
        <w:t>20</w:t>
      </w:r>
      <w:r w:rsidR="00953BC1" w:rsidRPr="00131217">
        <w:rPr>
          <w:sz w:val="20"/>
          <w:szCs w:val="20"/>
        </w:rPr>
        <w:fldChar w:fldCharType="end"/>
      </w:r>
      <w:r w:rsidR="00953BC1" w:rsidRPr="00131217">
        <w:rPr>
          <w:sz w:val="20"/>
          <w:szCs w:val="20"/>
        </w:rPr>
        <w:t>)</w:t>
      </w:r>
      <w:bookmarkEnd w:id="81"/>
    </w:p>
    <w:p w:rsidR="0043373A" w:rsidRPr="00131217" w:rsidRDefault="00E574C3" w:rsidP="00D40D20">
      <w:r w:rsidRPr="00131217">
        <w:t>Three systems were designed for this project, all following a very similar architecture. A sensing</w:t>
      </w:r>
      <w:r w:rsidR="004F1B29" w:rsidRPr="00131217">
        <w:t xml:space="preserve"> system, a translati</w:t>
      </w:r>
      <w:r w:rsidR="00231BEF" w:rsidRPr="00131217">
        <w:t>on system and a feedback system are designed to be flexible enough to allow for future developing with evolving technologies, usage scenarios and user preferences.</w:t>
      </w:r>
    </w:p>
    <w:p w:rsidR="00953BC1" w:rsidRPr="00131217" w:rsidRDefault="00953BC1" w:rsidP="00953BC1">
      <w:pPr>
        <w:pStyle w:val="Heading2"/>
      </w:pPr>
      <w:bookmarkStart w:id="82" w:name="_Toc405796833"/>
      <w:r w:rsidRPr="00131217">
        <w:t>Hardware</w:t>
      </w:r>
      <w:bookmarkEnd w:id="82"/>
    </w:p>
    <w:p w:rsidR="00953BC1" w:rsidRPr="00131217" w:rsidRDefault="00953BC1" w:rsidP="00953BC1">
      <w:r w:rsidRPr="00131217">
        <w:t>The hardware setup for all studies is based on a IOIO-OTG</w:t>
      </w:r>
      <w:r w:rsidRPr="00131217">
        <w:fldChar w:fldCharType="begin" w:fldLock="1"/>
      </w:r>
      <w:r w:rsidR="006A79C3">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formattedCitation" : "(Ben-Tsvi 2012)", "plainTextFormattedCitation" : "(Ben-Tsvi 2012)", "previouslyFormattedCitation" : "(Ben-Tsvi 2012)" }, "properties" : { "noteIndex" : 0 }, "schema" : "https://github.com/citation-style-language/schema/raw/master/csl-citation.json" }</w:instrText>
      </w:r>
      <w:r w:rsidRPr="00131217">
        <w:fldChar w:fldCharType="separate"/>
      </w:r>
      <w:r w:rsidR="006A79C3" w:rsidRPr="006A79C3">
        <w:rPr>
          <w:noProof/>
        </w:rPr>
        <w:t>(Ben-Tsvi 2012)</w:t>
      </w:r>
      <w:r w:rsidRPr="00131217">
        <w:fldChar w:fldCharType="end"/>
      </w:r>
      <w:r w:rsidRPr="00131217">
        <w:t xml:space="preserve"> board. The IOIO is a board specially designed to work with Android 1.5 and later. The board provides robust connectivity to an Android device via a USB or</w:t>
      </w:r>
      <w:r w:rsidRPr="00131217">
        <w:rPr>
          <w:rStyle w:val="apple-converted-space"/>
          <w:rFonts w:ascii="Helvetica" w:hAnsi="Helvetica" w:cs="Helvetica"/>
          <w:color w:val="333333"/>
          <w:sz w:val="21"/>
          <w:szCs w:val="21"/>
        </w:rPr>
        <w:t> </w:t>
      </w:r>
      <w:hyperlink r:id="rId77" w:history="1">
        <w:r w:rsidRPr="00131217">
          <w:t>Bluetooth</w:t>
        </w:r>
      </w:hyperlink>
      <w:r w:rsidRPr="00131217">
        <w:rPr>
          <w:rStyle w:val="apple-converted-space"/>
          <w:rFonts w:ascii="Helvetica" w:hAnsi="Helvetica" w:cs="Helvetica"/>
          <w:color w:val="333333"/>
          <w:sz w:val="21"/>
          <w:szCs w:val="21"/>
        </w:rPr>
        <w:t> </w:t>
      </w:r>
      <w:r w:rsidRPr="00131217">
        <w:t xml:space="preserve">connection and is fully controllable </w:t>
      </w:r>
      <w:r w:rsidRPr="00131217">
        <w:lastRenderedPageBreak/>
        <w:t>from within an Android application using a Java API. Sensors communicate to the IOIO via I2C or Analog Input and the Android software controls a Digital Output Pin to turn High or Low. The Output Pin was connected to a “HEXFET IRLZ34N” from International Rectifier that would control the gate current to a surface transducer “Surface Transducer – Small COM-10917” from</w:t>
      </w:r>
      <w:r w:rsidRPr="00131217">
        <w:rPr>
          <w:rFonts w:ascii="Arial Narrow" w:hAnsi="Arial Narrow"/>
          <w:caps/>
          <w:color w:val="777777"/>
          <w:spacing w:val="24"/>
          <w:sz w:val="21"/>
          <w:szCs w:val="21"/>
        </w:rPr>
        <w:t xml:space="preserve"> </w:t>
      </w:r>
      <w:proofErr w:type="spellStart"/>
      <w:r w:rsidRPr="00131217">
        <w:t>Sparkfun</w:t>
      </w:r>
      <w:proofErr w:type="spellEnd"/>
      <w:r w:rsidRPr="00131217">
        <w:fldChar w:fldCharType="begin" w:fldLock="1"/>
      </w:r>
      <w:r w:rsidR="006A79C3">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formattedCitation" : "(Sparkfun)", "plainTextFormattedCitation" : "(Sparkfun)", "previouslyFormattedCitation" : "(Sparkfun)" }, "properties" : { "noteIndex" : 0 }, "schema" : "https://github.com/citation-style-language/schema/raw/master/csl-citation.json" }</w:instrText>
      </w:r>
      <w:r w:rsidRPr="00131217">
        <w:fldChar w:fldCharType="separate"/>
      </w:r>
      <w:r w:rsidR="006A79C3" w:rsidRPr="006A79C3">
        <w:rPr>
          <w:noProof/>
        </w:rPr>
        <w:t>(Sparkfun)</w:t>
      </w:r>
      <w:r w:rsidRPr="00131217">
        <w:fldChar w:fldCharType="end"/>
      </w:r>
      <w:r w:rsidRPr="00131217">
        <w:t xml:space="preserve"> or a </w:t>
      </w:r>
      <w:proofErr w:type="spellStart"/>
      <w:r w:rsidRPr="00131217">
        <w:t>Peltier</w:t>
      </w:r>
      <w:proofErr w:type="spellEnd"/>
      <w:r w:rsidRPr="00131217">
        <w:t xml:space="preserve"> device. On most cases a 9V battery was used to power the IOIO and the transducer while the sensor would be powered by the IOIO board.</w:t>
      </w:r>
    </w:p>
    <w:p w:rsidR="00953BC1" w:rsidRPr="00131217" w:rsidRDefault="00953BC1" w:rsidP="00953BC1">
      <w:pPr>
        <w:pStyle w:val="Heading2"/>
      </w:pPr>
      <w:bookmarkStart w:id="83" w:name="_Toc405796834"/>
      <w:r w:rsidRPr="00131217">
        <w:t>Software</w:t>
      </w:r>
      <w:bookmarkEnd w:id="83"/>
    </w:p>
    <w:p w:rsidR="00953BC1" w:rsidRPr="00131217" w:rsidRDefault="00953BC1" w:rsidP="00953BC1">
      <w:r w:rsidRPr="00131217">
        <w:t>There were tw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953BC1" w:rsidRPr="00131217" w:rsidRDefault="00953BC1" w:rsidP="00953BC1">
      <w:r w:rsidRPr="00131217">
        <w:t>All applications were coded in Android. The basic user interface application would read the data received by the IOIO from the sensor, map it to an output range and transform it into the frequency of the signal sent to the IOIO and from the IOIO to the transducer. Two forms of visual feedback were enabled. First, two set of numbers were shown, a numeric “value” would show the raw data coming from the sensor and a “rate” value would show the value after it had been mapped to the sensing range. Second, a graph would show the real time response of the sensor inside the sensing range.</w:t>
      </w:r>
    </w:p>
    <w:p w:rsidR="00953BC1" w:rsidRPr="00131217" w:rsidRDefault="00953BC1" w:rsidP="00953BC1">
      <w:r w:rsidRPr="00131217">
        <w:t xml:space="preserve"> A simple number picker interface offered the subject or examiner the ability to adjust the High and Low limits of the sensing range in order to adjust the sensitivity. In cases were the subject was given control of the sensitivity, the app would turn on a “Test in Progress” mode where it would hide all visual and numeric feedback from the subject.</w:t>
      </w:r>
    </w:p>
    <w:p w:rsidR="00953BC1" w:rsidRPr="002E5147" w:rsidRDefault="00953BC1" w:rsidP="00953BC1">
      <w:pPr>
        <w:pStyle w:val="Heading2"/>
      </w:pPr>
      <w:bookmarkStart w:id="84" w:name="_Toc405796835"/>
      <w:r w:rsidRPr="002E5147">
        <w:t>Sensitivity Mapping</w:t>
      </w:r>
      <w:bookmarkEnd w:id="84"/>
    </w:p>
    <w:p w:rsidR="00EC2388" w:rsidRPr="002E5147" w:rsidRDefault="00EC2388" w:rsidP="00EC2388">
      <w:r w:rsidRPr="002E5147">
        <w:t>An important part of this research is to investigate the ability of each user to understand and control the level of sensitivity of their sensory experience. When the system is detecting an analog signal, it may happen that the variations in the signal that the user is interested in are very small, it makes sense then that the user will be able to increase the sensitivity of the artificial signal in order to detect those tiny variations. On the other hand, if the signal happens to be noisy, the sensitivity can be used to drown out the noise and try to detect only the relevant information from the signal.</w:t>
      </w:r>
    </w:p>
    <w:p w:rsidR="00EC2388" w:rsidRPr="002E5147" w:rsidRDefault="00EC2388" w:rsidP="00EC2388">
      <w:r w:rsidRPr="002E5147">
        <w:t xml:space="preserve">The way I implemented this feature was by simply mapping the incoming data to a scale from 0 to 1000 that would determine the frequency of the vibration that the user would feel. So when the signal was very strong, the mapping would be close to 0 and this would create a high </w:t>
      </w:r>
      <w:r w:rsidRPr="002E5147">
        <w:lastRenderedPageBreak/>
        <w:t>frequency feedback, 0 being the length in milliseconds between the pulses. Similarly, if the signal was low it would be mapped close to 1000 which would create a low frequency feedback of close to one pulse per second.</w:t>
      </w:r>
    </w:p>
    <w:p w:rsidR="002E5147" w:rsidRPr="002E5147" w:rsidRDefault="002E5147" w:rsidP="00EC2388">
      <w:r w:rsidRPr="002E5147">
        <w:rPr>
          <w:noProof/>
        </w:rPr>
        <mc:AlternateContent>
          <mc:Choice Requires="wpg">
            <w:drawing>
              <wp:anchor distT="0" distB="0" distL="114300" distR="114300" simplePos="0" relativeHeight="251815936" behindDoc="0" locked="0" layoutInCell="1" allowOverlap="1" wp14:anchorId="3CF9A033" wp14:editId="4F839287">
                <wp:simplePos x="0" y="0"/>
                <wp:positionH relativeFrom="column">
                  <wp:posOffset>39370</wp:posOffset>
                </wp:positionH>
                <wp:positionV relativeFrom="paragraph">
                  <wp:posOffset>115570</wp:posOffset>
                </wp:positionV>
                <wp:extent cx="3968750" cy="3735070"/>
                <wp:effectExtent l="38100" t="38100" r="31750" b="0"/>
                <wp:wrapSquare wrapText="bothSides"/>
                <wp:docPr id="162" name="Group 162"/>
                <wp:cNvGraphicFramePr/>
                <a:graphic xmlns:a="http://schemas.openxmlformats.org/drawingml/2006/main">
                  <a:graphicData uri="http://schemas.microsoft.com/office/word/2010/wordprocessingGroup">
                    <wpg:wgp>
                      <wpg:cNvGrpSpPr/>
                      <wpg:grpSpPr>
                        <a:xfrm>
                          <a:off x="0" y="0"/>
                          <a:ext cx="3968750" cy="3735070"/>
                          <a:chOff x="0" y="0"/>
                          <a:chExt cx="3974122" cy="3736387"/>
                        </a:xfrm>
                      </wpg:grpSpPr>
                      <wpg:grpSp>
                        <wpg:cNvPr id="160" name="Group 160"/>
                        <wpg:cNvGrpSpPr/>
                        <wpg:grpSpPr>
                          <a:xfrm>
                            <a:off x="0" y="0"/>
                            <a:ext cx="3974122" cy="3407485"/>
                            <a:chOff x="0" y="0"/>
                            <a:chExt cx="3974122" cy="3407485"/>
                          </a:xfrm>
                        </wpg:grpSpPr>
                        <pic:pic xmlns:pic="http://schemas.openxmlformats.org/drawingml/2006/picture">
                          <pic:nvPicPr>
                            <pic:cNvPr id="158" name="Picture 158"/>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920462" cy="3407485"/>
                            </a:xfrm>
                            <a:prstGeom prst="rect">
                              <a:avLst/>
                            </a:prstGeom>
                            <a:ln w="28575">
                              <a:solidFill>
                                <a:schemeClr val="tx1"/>
                              </a:solidFill>
                            </a:ln>
                          </pic:spPr>
                        </pic:pic>
                        <pic:pic xmlns:pic="http://schemas.openxmlformats.org/drawingml/2006/picture">
                          <pic:nvPicPr>
                            <pic:cNvPr id="159" name="Picture 159"/>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2053661" y="0"/>
                              <a:ext cx="1920461" cy="3407485"/>
                            </a:xfrm>
                            <a:prstGeom prst="rect">
                              <a:avLst/>
                            </a:prstGeom>
                            <a:ln w="28575">
                              <a:solidFill>
                                <a:schemeClr val="tx1"/>
                              </a:solidFill>
                            </a:ln>
                          </pic:spPr>
                        </pic:pic>
                      </wpg:grpSp>
                      <wps:wsp>
                        <wps:cNvPr id="161" name="Text Box 161"/>
                        <wps:cNvSpPr txBox="1"/>
                        <wps:spPr>
                          <a:xfrm>
                            <a:off x="0" y="3466512"/>
                            <a:ext cx="3896139" cy="269875"/>
                          </a:xfrm>
                          <a:prstGeom prst="rect">
                            <a:avLst/>
                          </a:prstGeom>
                          <a:solidFill>
                            <a:prstClr val="white"/>
                          </a:solidFill>
                          <a:ln>
                            <a:noFill/>
                          </a:ln>
                          <a:effectLst/>
                        </wps:spPr>
                        <wps:txbx>
                          <w:txbxContent>
                            <w:p w:rsidR="00FC0D1B" w:rsidRPr="005A2DA2" w:rsidRDefault="00FC0D1B" w:rsidP="002E5147">
                              <w:pPr>
                                <w:pStyle w:val="Caption"/>
                                <w:rPr>
                                  <w:noProof/>
                                  <w:color w:val="FF0000"/>
                                  <w:sz w:val="24"/>
                                  <w:szCs w:val="20"/>
                                </w:rPr>
                              </w:pPr>
                              <w:bookmarkStart w:id="85" w:name="_Ref404440117"/>
                              <w:bookmarkStart w:id="86" w:name="_Toc405634145"/>
                              <w:r>
                                <w:t xml:space="preserve">Figure </w:t>
                              </w:r>
                              <w:r>
                                <w:fldChar w:fldCharType="begin"/>
                              </w:r>
                              <w:r w:rsidRPr="00BC5EB7">
                                <w:instrText xml:space="preserve"> SEQ Figure \* ARABIC </w:instrText>
                              </w:r>
                              <w:r>
                                <w:fldChar w:fldCharType="separate"/>
                              </w:r>
                              <w:r>
                                <w:rPr>
                                  <w:noProof/>
                                </w:rPr>
                                <w:t>21</w:t>
                              </w:r>
                              <w:r>
                                <w:rPr>
                                  <w:noProof/>
                                </w:rPr>
                                <w:fldChar w:fldCharType="end"/>
                              </w:r>
                              <w:bookmarkEnd w:id="85"/>
                              <w:r>
                                <w:t xml:space="preserve"> - Example sensitivity ui</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62" o:spid="_x0000_s1144" style="position:absolute;left:0;text-align:left;margin-left:3.1pt;margin-top:9.1pt;width:312.5pt;height:294.1pt;z-index:251815936;mso-position-horizontal-relative:text;mso-position-vertical-relative:text;mso-width-relative:margin;mso-height-relative:margin" coordsize="39741,37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">
                <v:group id="Group 160" o:spid="_x0000_s1145" style="position:absolute;width:39741;height:34074" coordsize="39741,340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shape id="Picture 158" o:spid="_x0000_s1146" type="#_x0000_t75" style="position:absolute;width:19204;height:340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xatLHAAAA3AAAAA8AAABkcnMvZG93bnJldi54bWxEj09Lw0AQxe9Cv8MyBS/Sbiq1pLHbokLB&#10;Q0X75+JtyI6bYHY2Ztcm/fadg+Bthvfmvd+sNoNv1Jm6WAc2MJtmoIjLYGt2Bk7H7SQHFROyxSYw&#10;GbhQhM16dLPCwoae93Q+JKckhGOBBqqU2kLrWFbkMU5DSyzaV+g8Jlk7p22HvYT7Rt9n2UJ7rFka&#10;KmzppaLy+/DrDXwsf1xe37l89vaZ9Hv/PPe7bTDmdjw8PYJKNKR/89/1qxX8B6GVZ2QCvb4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nxatLHAAAA3AAAAA8AAAAAAAAAAAAA&#10;AAAAnwIAAGRycy9kb3ducmV2LnhtbFBLBQYAAAAABAAEAPcAAACTAwAAAAA=&#10;" stroked="t" strokecolor="black [3213]" strokeweight="2.25pt">
                    <v:imagedata r:id="rId80" o:title=""/>
                    <v:path arrowok="t"/>
                  </v:shape>
                  <v:shape id="Picture 159" o:spid="_x0000_s1147" type="#_x0000_t75" style="position:absolute;left:20536;width:19205;height:340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yds3EAAAA3AAAAA8AAABkcnMvZG93bnJldi54bWxET0trAjEQvgv+hzAFbzVrobZdjSLSiocq&#10;dC2eh83sw24maxJ17a83hYK3+fieM513phFncr62rGA0TEAQ51bXXCr43n08voLwAVljY5kUXMnD&#10;fNbvTTHV9sJfdM5CKWII+xQVVCG0qZQ+r8igH9qWOHKFdQZDhK6U2uElhptGPiXJWBqsOTZU2NKy&#10;ovwnOxkFL4flp1+NdsVvMXbvx83huNruUanBQ7eYgAjUhbv4373Wcf7zG/w9Ey+Qs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Lyds3EAAAA3AAAAA8AAAAAAAAAAAAAAAAA&#10;nwIAAGRycy9kb3ducmV2LnhtbFBLBQYAAAAABAAEAPcAAACQAwAAAAA=&#10;" stroked="t" strokecolor="black [3213]" strokeweight="2.25pt">
                    <v:imagedata r:id="rId81" o:title=""/>
                    <v:path arrowok="t"/>
                  </v:shape>
                </v:group>
                <v:shape id="Text Box 161" o:spid="_x0000_s1148" type="#_x0000_t202" style="position:absolute;top:34665;width:38961;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VpTcQA&#10;AADcAAAADwAAAGRycy9kb3ducmV2LnhtbERPS2sCMRC+C/0PYQpepGZ9sJStUURaqL2Iq5fehs24&#10;2XYzWZKsbv99Uyh4m4/vOavNYFtxJR8axwpm0wwEceV0w7WC8+nt6RlEiMgaW8ek4IcCbNYPoxUW&#10;2t34SNcy1iKFcChQgYmxK6QMlSGLYeo64sRdnLcYE/S11B5vKdy2cp5lubTYcGow2NHOUPVd9lbB&#10;Yfl5MJP+8vqxXS78/tzv8q+6VGr8OGxfQEQa4l38737XaX4+g79n0gV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laU3EAAAA3AAAAA8AAAAAAAAAAAAAAAAAmAIAAGRycy9k&#10;b3ducmV2LnhtbFBLBQYAAAAABAAEAPUAAACJAwAAAAA=&#10;" stroked="f">
                  <v:textbox style="mso-fit-shape-to-text:t" inset="0,0,0,0">
                    <w:txbxContent>
                      <w:p w:rsidR="00FC0D1B" w:rsidRPr="005A2DA2" w:rsidRDefault="00FC0D1B" w:rsidP="002E5147">
                        <w:pPr>
                          <w:pStyle w:val="Caption"/>
                          <w:rPr>
                            <w:noProof/>
                            <w:color w:val="FF0000"/>
                            <w:sz w:val="24"/>
                            <w:szCs w:val="20"/>
                          </w:rPr>
                        </w:pPr>
                        <w:bookmarkStart w:id="87" w:name="_Ref404440117"/>
                        <w:bookmarkStart w:id="88" w:name="_Toc405634145"/>
                        <w:r>
                          <w:t xml:space="preserve">Figure </w:t>
                        </w:r>
                        <w:r>
                          <w:fldChar w:fldCharType="begin"/>
                        </w:r>
                        <w:r w:rsidRPr="00BC5EB7">
                          <w:instrText xml:space="preserve"> SEQ Figure \* ARABIC </w:instrText>
                        </w:r>
                        <w:r>
                          <w:fldChar w:fldCharType="separate"/>
                        </w:r>
                        <w:r>
                          <w:rPr>
                            <w:noProof/>
                          </w:rPr>
                          <w:t>21</w:t>
                        </w:r>
                        <w:r>
                          <w:rPr>
                            <w:noProof/>
                          </w:rPr>
                          <w:fldChar w:fldCharType="end"/>
                        </w:r>
                        <w:bookmarkEnd w:id="87"/>
                        <w:r>
                          <w:t xml:space="preserve"> - Example sensitivity ui</w:t>
                        </w:r>
                        <w:bookmarkEnd w:id="88"/>
                      </w:p>
                    </w:txbxContent>
                  </v:textbox>
                </v:shape>
                <w10:wrap type="square"/>
              </v:group>
            </w:pict>
          </mc:Fallback>
        </mc:AlternateContent>
      </w:r>
      <w:r w:rsidR="00EC2388" w:rsidRPr="002E5147">
        <w:t>The UI for every study would offer a way to control the sensitivity either by the researcher or by the subject The UI would be a number picker and a sliding scale that would control the range of sensing. For example when reading from the pressure sensor on the phone, the full range would prove to be not sensitive enough and the changes would be unperceivable but when the sensing range was reduced, the changes became clearer.</w:t>
      </w:r>
    </w:p>
    <w:p w:rsidR="00EC2388" w:rsidRPr="002E5147" w:rsidRDefault="002E5147" w:rsidP="002E5147">
      <w:pPr>
        <w:jc w:val="left"/>
      </w:pPr>
      <w:r w:rsidRPr="002E5147">
        <w:t xml:space="preserve">In </w:t>
      </w:r>
      <w:r w:rsidRPr="002E5147">
        <w:fldChar w:fldCharType="begin"/>
      </w:r>
      <w:r w:rsidRPr="002E5147">
        <w:instrText xml:space="preserve"> REF _Ref404440117 \h </w:instrText>
      </w:r>
      <w:r w:rsidRPr="002E5147">
        <w:fldChar w:fldCharType="separate"/>
      </w:r>
      <w:r w:rsidR="00580C34">
        <w:t xml:space="preserve">Figure </w:t>
      </w:r>
      <w:r w:rsidR="00580C34">
        <w:rPr>
          <w:noProof/>
        </w:rPr>
        <w:t>21</w:t>
      </w:r>
      <w:r w:rsidRPr="002E5147">
        <w:fldChar w:fldCharType="end"/>
      </w:r>
      <w:r w:rsidRPr="002E5147">
        <w:t xml:space="preserve"> we can see on the graph that when the range is smaller, the small changes are more discernible.</w:t>
      </w:r>
      <w:r w:rsidR="00EC2388" w:rsidRPr="002E5147">
        <w:br w:type="page"/>
      </w:r>
    </w:p>
    <w:p w:rsidR="00EC2388" w:rsidRPr="00EC2388" w:rsidRDefault="00EC2388" w:rsidP="00EC2388">
      <w:pPr>
        <w:rPr>
          <w:color w:val="FF0000"/>
        </w:rPr>
      </w:pPr>
    </w:p>
    <w:p w:rsidR="004F2708" w:rsidRPr="00131217" w:rsidRDefault="004F2708" w:rsidP="00513878">
      <w:pPr>
        <w:pStyle w:val="Heading1"/>
      </w:pPr>
      <w:bookmarkStart w:id="89" w:name="_Toc405796836"/>
      <w:r w:rsidRPr="00131217">
        <w:t>User Studies</w:t>
      </w:r>
      <w:bookmarkEnd w:id="89"/>
    </w:p>
    <w:p w:rsidR="004F2708" w:rsidRPr="00131217" w:rsidRDefault="004F2708" w:rsidP="004F2708">
      <w:r w:rsidRPr="00131217">
        <w:t>There was a series of user studies designed for this thesis, at different levels of complexity and completion. Early in the process, I realized it would be advantageous to quickly iterate through different setups while trying to understand and discern the key concepts that would make up the design tree for Digital Synesthesia.</w:t>
      </w:r>
      <w:r w:rsidR="008670F0" w:rsidRPr="00131217">
        <w:t xml:space="preserve"> The iterations would concentrate on testing different ways of conveying the data to the body I call this Testing the Feedback. Another variable for the studies was the type of signal I wanted to detect. Lastly, every test would change the amount of contextual information the user would have about the test.</w:t>
      </w:r>
    </w:p>
    <w:p w:rsidR="0063665E" w:rsidRPr="00131217" w:rsidRDefault="006107F6" w:rsidP="0063665E">
      <w:pPr>
        <w:pStyle w:val="Heading2"/>
      </w:pPr>
      <w:bookmarkStart w:id="90" w:name="_Toc405796837"/>
      <w:r w:rsidRPr="00131217">
        <w:t xml:space="preserve">Testing </w:t>
      </w:r>
      <w:r w:rsidR="008670F0" w:rsidRPr="00131217">
        <w:t xml:space="preserve">the </w:t>
      </w:r>
      <w:r w:rsidRPr="00131217">
        <w:t>F</w:t>
      </w:r>
      <w:r w:rsidR="0063665E" w:rsidRPr="00131217">
        <w:t>eedback</w:t>
      </w:r>
      <w:bookmarkEnd w:id="90"/>
    </w:p>
    <w:p w:rsidR="00A920F2" w:rsidRPr="00131217" w:rsidRDefault="00A920F2" w:rsidP="004F2708">
      <w:r w:rsidRPr="00131217">
        <w:t>The studies were created in order to test the best pairing of sensed data and feedback to be felt by the body</w:t>
      </w:r>
      <w:r w:rsidR="0063665E" w:rsidRPr="00131217">
        <w:t>. I wanted to test temperature, sound and vibration as feedback so three setups were created. The transducer can be used for either vibration or sound depending on where on the body it is located</w:t>
      </w:r>
      <w:r w:rsidR="00A231EE" w:rsidRPr="00131217">
        <w:t xml:space="preserve">, on study used vibration to represent data from a proximity sensor worn by the subject in the palm, the transducer was placed in the thumb of the same hand. Sound was used to translate data from a temperature sensor and this was used in two user studies, the sensor was worn on the forehead looking outwards and the transducer was behind the sensor and against the forehead. Temperature as feedback was used in one study, the </w:t>
      </w:r>
      <w:proofErr w:type="spellStart"/>
      <w:r w:rsidR="00A231EE" w:rsidRPr="00131217">
        <w:t>peltier</w:t>
      </w:r>
      <w:proofErr w:type="spellEnd"/>
      <w:r w:rsidR="00A231EE" w:rsidRPr="00131217">
        <w:t xml:space="preserve"> device was worn in the nape</w:t>
      </w:r>
      <w:r w:rsidR="006107F6" w:rsidRPr="00131217">
        <w:t xml:space="preserve"> and it responded to the location signal of the glass infrastructure around the Media Lab.</w:t>
      </w:r>
    </w:p>
    <w:p w:rsidR="006107F6" w:rsidRPr="00131217" w:rsidRDefault="006107F6" w:rsidP="006107F6">
      <w:pPr>
        <w:pStyle w:val="Heading2"/>
      </w:pPr>
      <w:bookmarkStart w:id="91" w:name="_Toc405796838"/>
      <w:r w:rsidRPr="00131217">
        <w:t xml:space="preserve">Testing </w:t>
      </w:r>
      <w:r w:rsidR="008670F0" w:rsidRPr="00131217">
        <w:t xml:space="preserve">the </w:t>
      </w:r>
      <w:r w:rsidRPr="00131217">
        <w:t>Signals</w:t>
      </w:r>
      <w:bookmarkEnd w:id="91"/>
    </w:p>
    <w:p w:rsidR="006107F6" w:rsidRPr="00131217" w:rsidRDefault="006107F6" w:rsidP="006107F6">
      <w:r w:rsidRPr="00131217">
        <w:t>I tried to find different types of signals to carry out the studies. The first distinction in the type of signals was either analog or binary.</w:t>
      </w:r>
      <w:r w:rsidR="00DE6416" w:rsidRPr="00131217">
        <w:t xml:space="preserve"> I chose as a binary signal a location based experience where the user would sense a feedback every time they walked in front of one of many screens at the lab that can recognize people via RFID. The analog signals I used were given by a proximity</w:t>
      </w:r>
      <w:r w:rsidR="00761D86" w:rsidRPr="00131217">
        <w:t xml:space="preserve"> sensor</w:t>
      </w:r>
      <w:r w:rsidR="00DE6416" w:rsidRPr="00131217">
        <w:t xml:space="preserve"> and a</w:t>
      </w:r>
      <w:r w:rsidR="00761D86" w:rsidRPr="00131217">
        <w:t>n</w:t>
      </w:r>
      <w:r w:rsidR="00DE6416" w:rsidRPr="00131217">
        <w:t xml:space="preserve"> IR </w:t>
      </w:r>
      <w:r w:rsidR="00175104" w:rsidRPr="00131217">
        <w:t>sensor;</w:t>
      </w:r>
      <w:r w:rsidR="00DE6416" w:rsidRPr="00131217">
        <w:t xml:space="preserve"> these signals would slowly ramp up or down depending on the behavior of the user.</w:t>
      </w:r>
    </w:p>
    <w:p w:rsidR="008670F0" w:rsidRPr="00131217" w:rsidRDefault="008670F0" w:rsidP="008670F0">
      <w:pPr>
        <w:pStyle w:val="Heading2"/>
      </w:pPr>
      <w:bookmarkStart w:id="92" w:name="_Toc405796839"/>
      <w:r w:rsidRPr="00131217">
        <w:t>Changing the Contextual Information</w:t>
      </w:r>
      <w:bookmarkEnd w:id="92"/>
    </w:p>
    <w:p w:rsidR="00DE6416" w:rsidRPr="00131217" w:rsidRDefault="00175104" w:rsidP="00DE6416">
      <w:r w:rsidRPr="00131217">
        <w:t xml:space="preserve">Lastly, the final variable was the amount of contextual information given to the subject. By contextual information I mean the knowledge that the subject could have about how the sensor, actuator and activity worked. A study with a lot of contextual information was done with a proximity sensor and an actuator worn in the hand. During this test, the user was told </w:t>
      </w:r>
      <w:r w:rsidRPr="00131217">
        <w:lastRenderedPageBreak/>
        <w:t>how the system worked, they could see were the sensor and the actuator were located on their bodies, they could assess their performance on the test by taking off a blindfold and looking at the correct answer and they were told other details like the sensitivity level to be used and the group of correct choices from which to venture a guess. All of these details amount to contextual information that helps the user understand their artificial sensory experience.</w:t>
      </w:r>
    </w:p>
    <w:p w:rsidR="00175104" w:rsidRPr="00131217" w:rsidRDefault="00175104" w:rsidP="00DE6416">
      <w:r w:rsidRPr="00131217">
        <w:t xml:space="preserve">A test with very little contextual information was done </w:t>
      </w:r>
      <w:r w:rsidR="001F156F" w:rsidRPr="00131217">
        <w:t>where the examiner would only have to make sure that the user</w:t>
      </w:r>
      <w:r w:rsidRPr="00131217">
        <w:t xml:space="preserve"> felt the actuator feedback and </w:t>
      </w:r>
      <w:r w:rsidR="001F156F" w:rsidRPr="00131217">
        <w:t>would give</w:t>
      </w:r>
      <w:r w:rsidRPr="00131217">
        <w:t xml:space="preserve"> no more information </w:t>
      </w:r>
      <w:r w:rsidR="001F156F" w:rsidRPr="00131217">
        <w:t>to the user. The user then</w:t>
      </w:r>
      <w:r w:rsidRPr="00131217">
        <w:t xml:space="preserve"> had fifteen minutes to explore and determine what the artificial sense was responding to.</w:t>
      </w:r>
    </w:p>
    <w:p w:rsidR="001F156F" w:rsidRPr="00131217" w:rsidRDefault="001F156F" w:rsidP="001F156F">
      <w:pPr>
        <w:pStyle w:val="Heading2"/>
      </w:pPr>
      <w:bookmarkStart w:id="93" w:name="_Toc405796840"/>
      <w:r w:rsidRPr="00131217">
        <w:t>Summary of User Studies</w:t>
      </w:r>
      <w:bookmarkEnd w:id="93"/>
    </w:p>
    <w:tbl>
      <w:tblPr>
        <w:tblStyle w:val="MediumGrid1-Accent1"/>
        <w:tblW w:w="9812" w:type="dxa"/>
        <w:tblLook w:val="04A0" w:firstRow="1" w:lastRow="0" w:firstColumn="1" w:lastColumn="0" w:noHBand="0" w:noVBand="1"/>
      </w:tblPr>
      <w:tblGrid>
        <w:gridCol w:w="2630"/>
        <w:gridCol w:w="2394"/>
        <w:gridCol w:w="2394"/>
        <w:gridCol w:w="2394"/>
      </w:tblGrid>
      <w:tr w:rsidR="001F156F" w:rsidRPr="00131217" w:rsidTr="007046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1F156F" w:rsidRPr="00131217" w:rsidRDefault="001F156F" w:rsidP="00841375">
            <w:pPr>
              <w:jc w:val="center"/>
              <w:rPr>
                <w:sz w:val="32"/>
              </w:rPr>
            </w:pPr>
            <w:r w:rsidRPr="00131217">
              <w:rPr>
                <w:sz w:val="32"/>
              </w:rPr>
              <w:t>Study</w:t>
            </w:r>
          </w:p>
        </w:tc>
        <w:tc>
          <w:tcPr>
            <w:tcW w:w="2394"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Type of Feedback</w:t>
            </w:r>
          </w:p>
        </w:tc>
        <w:tc>
          <w:tcPr>
            <w:tcW w:w="2394"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Type of Signal</w:t>
            </w:r>
          </w:p>
        </w:tc>
        <w:tc>
          <w:tcPr>
            <w:tcW w:w="2394"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Contextual Info.</w:t>
            </w:r>
          </w:p>
        </w:tc>
      </w:tr>
      <w:tr w:rsidR="00841375" w:rsidRPr="00131217" w:rsidTr="0070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Proximity</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Vibration on the thumb</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High</w:t>
            </w:r>
          </w:p>
        </w:tc>
      </w:tr>
      <w:tr w:rsidR="00841375" w:rsidRPr="00131217" w:rsidTr="00704625">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Temperature</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Sound through bone conduction</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Medium</w:t>
            </w:r>
          </w:p>
        </w:tc>
      </w:tr>
      <w:tr w:rsidR="00841375" w:rsidRPr="00131217" w:rsidTr="0070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Cell Sensors</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Low</w:t>
            </w:r>
          </w:p>
        </w:tc>
      </w:tr>
      <w:tr w:rsidR="00841375" w:rsidRPr="00131217" w:rsidTr="00704625">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 xml:space="preserve">The </w:t>
            </w:r>
            <w:proofErr w:type="spellStart"/>
            <w:r w:rsidRPr="00131217">
              <w:rPr>
                <w:sz w:val="28"/>
              </w:rPr>
              <w:t>Foodcam</w:t>
            </w:r>
            <w:proofErr w:type="spellEnd"/>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Smell</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Binary</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High</w:t>
            </w:r>
          </w:p>
        </w:tc>
      </w:tr>
      <w:tr w:rsidR="00841375" w:rsidRPr="00131217" w:rsidTr="0070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Stress</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Medium</w:t>
            </w:r>
          </w:p>
        </w:tc>
      </w:tr>
      <w:tr w:rsidR="00841375" w:rsidRPr="00131217" w:rsidTr="00704625">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Location</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Temperature on the back of the neck</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Binary</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Medium</w:t>
            </w:r>
          </w:p>
        </w:tc>
      </w:tr>
    </w:tbl>
    <w:p w:rsidR="001F156F" w:rsidRPr="00131217" w:rsidRDefault="001F156F" w:rsidP="001F156F"/>
    <w:p w:rsidR="004F2708" w:rsidRPr="00131217" w:rsidRDefault="004F2708">
      <w:r w:rsidRPr="00131217">
        <w:br w:type="page"/>
      </w:r>
    </w:p>
    <w:p w:rsidR="00513878" w:rsidRPr="00131217" w:rsidRDefault="00897831" w:rsidP="004F2708">
      <w:pPr>
        <w:pStyle w:val="Heading2"/>
      </w:pPr>
      <w:bookmarkStart w:id="94" w:name="_Toc405796841"/>
      <w:r w:rsidRPr="00131217">
        <w:lastRenderedPageBreak/>
        <w:t>User Studies</w:t>
      </w:r>
      <w:r w:rsidR="00B41478" w:rsidRPr="00131217">
        <w:t xml:space="preserve"> (the successful ones)</w:t>
      </w:r>
      <w:bookmarkEnd w:id="94"/>
    </w:p>
    <w:p w:rsidR="006E64AB" w:rsidRPr="00131217" w:rsidRDefault="00522725" w:rsidP="006E64AB">
      <w:r w:rsidRPr="00131217">
        <w:t xml:space="preserve">Sensory substitution studies have proven that the brain is capable of interpreting data </w:t>
      </w:r>
      <w:r w:rsidR="006E64AB" w:rsidRPr="00131217">
        <w:t>from</w:t>
      </w:r>
      <w:r w:rsidRPr="00131217">
        <w:t xml:space="preserve"> one sensory input that is responding to another sensory input</w:t>
      </w:r>
      <w:r w:rsidR="0021455B" w:rsidRPr="00131217">
        <w:fldChar w:fldCharType="begin" w:fldLock="1"/>
      </w:r>
      <w:r w:rsidR="00E70D0F">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formattedCitation" : "(P Bach-y-Rita et al. 1969)", "plainTextFormattedCitation" : "(P Bach-y-Rita et al. 1969)", "previouslyFormattedCitation" : "(P Bach-y-Rita et al. 1969)" }, "properties" : { "noteIndex" : 0 }, "schema" : "https://github.com/citation-style-language/schema/raw/master/csl-citation.json" }</w:instrText>
      </w:r>
      <w:r w:rsidR="0021455B" w:rsidRPr="00131217">
        <w:fldChar w:fldCharType="separate"/>
      </w:r>
      <w:r w:rsidR="00E70D0F" w:rsidRPr="00E70D0F">
        <w:rPr>
          <w:noProof/>
        </w:rPr>
        <w:t>(P Bach-y-Rita et al. 1969)</w:t>
      </w:r>
      <w:r w:rsidR="0021455B" w:rsidRPr="00131217">
        <w:fldChar w:fldCharType="end"/>
      </w:r>
      <w:r w:rsidRPr="00131217">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rsidRPr="00131217">
        <w:t>ir</w:t>
      </w:r>
      <w:r w:rsidRPr="00131217">
        <w:t xml:space="preserve"> present state and situation</w:t>
      </w:r>
      <w:r w:rsidR="006E64AB" w:rsidRPr="00131217">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Pr="00131217" w:rsidRDefault="0000249F" w:rsidP="006E64AB">
      <w:r w:rsidRPr="00131217">
        <w:t>The user studies were based on a very si</w:t>
      </w:r>
      <w:r w:rsidR="0051560A" w:rsidRPr="00131217">
        <w:t>mple haptic feedback, a</w:t>
      </w:r>
      <w:r w:rsidRPr="00131217">
        <w:t xml:space="preserve"> vibration that would change its frequency according to the data received by the sensor.</w:t>
      </w:r>
      <w:r w:rsidR="0051560A" w:rsidRPr="00131217">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Pr="00131217" w:rsidRDefault="00C62027" w:rsidP="006E64AB">
      <w:r w:rsidRPr="00131217">
        <w:t xml:space="preserve">To this end, the 3 user studies used </w:t>
      </w:r>
      <w:r w:rsidR="00621BBB" w:rsidRPr="00131217">
        <w:t>a feedback signal with only one affordance, frequency,</w:t>
      </w:r>
      <w:r w:rsidRPr="00131217">
        <w:t xml:space="preserve"> and gradually took away the contextual cues in order to create a more isolated experience that the user would have to navigate through.</w:t>
      </w:r>
    </w:p>
    <w:p w:rsidR="00BA459D" w:rsidRPr="00131217" w:rsidRDefault="00BA459D">
      <w:pPr>
        <w:rPr>
          <w:smallCaps/>
          <w:spacing w:val="5"/>
          <w:sz w:val="28"/>
          <w:szCs w:val="28"/>
        </w:rPr>
      </w:pPr>
      <w:r w:rsidRPr="00131217">
        <w:br w:type="page"/>
      </w:r>
    </w:p>
    <w:p w:rsidR="00716AC3" w:rsidRPr="00131217" w:rsidRDefault="00F31C6F" w:rsidP="004F2708">
      <w:pPr>
        <w:pStyle w:val="Heading2"/>
      </w:pPr>
      <w:bookmarkStart w:id="95" w:name="_Toc405796842"/>
      <w:r w:rsidRPr="00131217">
        <w:lastRenderedPageBreak/>
        <w:t>Proximity to Vibration</w:t>
      </w:r>
      <w:bookmarkEnd w:id="95"/>
    </w:p>
    <w:p w:rsidR="00C62027" w:rsidRPr="00131217" w:rsidRDefault="00C62027" w:rsidP="00C62027">
      <w:r w:rsidRPr="00131217">
        <w:t>This study used “proximity” as the artificial sense. The test was designed to be redundant to vision. This means that the subject was able to corroborate through vision what they were feeling through the artificial sense.</w:t>
      </w:r>
    </w:p>
    <w:p w:rsidR="00716AC3" w:rsidRPr="00131217" w:rsidRDefault="00716AC3" w:rsidP="00716AC3">
      <w:pPr>
        <w:pStyle w:val="Heading3"/>
      </w:pPr>
      <w:bookmarkStart w:id="96" w:name="_Toc405796843"/>
      <w:r w:rsidRPr="00131217">
        <w:t>Preparation</w:t>
      </w:r>
      <w:bookmarkEnd w:id="96"/>
    </w:p>
    <w:p w:rsidR="00C75CDF" w:rsidRPr="00131217" w:rsidRDefault="00716AC3" w:rsidP="00C75CDF">
      <w:r w:rsidRPr="00131217">
        <w:t>T</w:t>
      </w:r>
      <w:r w:rsidR="006665BE" w:rsidRPr="00131217">
        <w:t>he system would randomly pick which hand was to be used by the subject. Then the subject would wear an ultrasonic sensor on the palm, of the selected hand, and a transducer on the thumb of the same hand.</w:t>
      </w:r>
      <w:r w:rsidR="00C75CDF" w:rsidRPr="00131217">
        <w:t xml:space="preserve"> </w:t>
      </w:r>
    </w:p>
    <w:p w:rsidR="00953BC1" w:rsidRPr="00131217" w:rsidRDefault="00953BC1" w:rsidP="00953BC1">
      <w:pPr>
        <w:pStyle w:val="Heading4"/>
      </w:pPr>
      <w:r w:rsidRPr="00131217">
        <w:t>Hardware</w:t>
      </w:r>
    </w:p>
    <w:p w:rsidR="0017203F" w:rsidRDefault="00BC0E26" w:rsidP="00BC0E26">
      <w:r w:rsidRPr="00131217">
        <w:t xml:space="preserve">The system for the first stage and first user study implemented an Ultrasonic Range Finder LV-MaxSonar-EZ0 that interfaced with </w:t>
      </w:r>
      <w:proofErr w:type="gramStart"/>
      <w:r w:rsidRPr="00131217">
        <w:t>a</w:t>
      </w:r>
      <w:proofErr w:type="gramEnd"/>
      <w:r w:rsidRPr="00131217">
        <w:t xml:space="preserve"> IOIO OTG board through the analog interfac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the same amount of control over the sensor. The IOIO Board was inside a fabric wristband that also housed the 9V battery for power. The IOIO was connected via USB to the Android device, in this case a Sony Table S. The output of the IOIO was fed to the transducer that was attached to the thumb of the same hand that had the sensor.</w:t>
      </w:r>
    </w:p>
    <w:p w:rsidR="00F2046E" w:rsidRDefault="00B535AE" w:rsidP="00F2046E">
      <w:pPr>
        <w:pStyle w:val="Heading4"/>
      </w:pPr>
      <w:r>
        <w:rPr>
          <w:noProof/>
        </w:rPr>
        <mc:AlternateContent>
          <mc:Choice Requires="wpg">
            <w:drawing>
              <wp:anchor distT="0" distB="0" distL="114300" distR="114300" simplePos="0" relativeHeight="251820032" behindDoc="0" locked="0" layoutInCell="1" allowOverlap="1" wp14:anchorId="05992242" wp14:editId="5EC3EFF4">
                <wp:simplePos x="0" y="0"/>
                <wp:positionH relativeFrom="column">
                  <wp:posOffset>0</wp:posOffset>
                </wp:positionH>
                <wp:positionV relativeFrom="paragraph">
                  <wp:posOffset>89535</wp:posOffset>
                </wp:positionV>
                <wp:extent cx="3067050" cy="2641600"/>
                <wp:effectExtent l="38100" t="38100" r="38100" b="6350"/>
                <wp:wrapTight wrapText="bothSides">
                  <wp:wrapPolygon edited="0">
                    <wp:start x="-268" y="-312"/>
                    <wp:lineTo x="-268" y="21496"/>
                    <wp:lineTo x="21734" y="21496"/>
                    <wp:lineTo x="21734" y="-312"/>
                    <wp:lineTo x="-268" y="-312"/>
                  </wp:wrapPolygon>
                </wp:wrapTight>
                <wp:docPr id="91" name="Group 91"/>
                <wp:cNvGraphicFramePr/>
                <a:graphic xmlns:a="http://schemas.openxmlformats.org/drawingml/2006/main">
                  <a:graphicData uri="http://schemas.microsoft.com/office/word/2010/wordprocessingGroup">
                    <wpg:wgp>
                      <wpg:cNvGrpSpPr/>
                      <wpg:grpSpPr>
                        <a:xfrm>
                          <a:off x="0" y="0"/>
                          <a:ext cx="3067050" cy="2641600"/>
                          <a:chOff x="0" y="0"/>
                          <a:chExt cx="2924175" cy="2641600"/>
                        </a:xfrm>
                      </wpg:grpSpPr>
                      <pic:pic xmlns:pic="http://schemas.openxmlformats.org/drawingml/2006/picture">
                        <pic:nvPicPr>
                          <pic:cNvPr id="84" name="Picture 84"/>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924175" cy="2314575"/>
                          </a:xfrm>
                          <a:prstGeom prst="rect">
                            <a:avLst/>
                          </a:prstGeom>
                          <a:ln w="28575">
                            <a:solidFill>
                              <a:schemeClr val="tx1"/>
                            </a:solidFill>
                          </a:ln>
                        </pic:spPr>
                      </pic:pic>
                      <wps:wsp>
                        <wps:cNvPr id="90" name="Text Box 90"/>
                        <wps:cNvSpPr txBox="1"/>
                        <wps:spPr>
                          <a:xfrm>
                            <a:off x="0" y="2371725"/>
                            <a:ext cx="2920365" cy="269875"/>
                          </a:xfrm>
                          <a:prstGeom prst="rect">
                            <a:avLst/>
                          </a:prstGeom>
                          <a:solidFill>
                            <a:prstClr val="white"/>
                          </a:solidFill>
                          <a:ln>
                            <a:noFill/>
                          </a:ln>
                          <a:effectLst/>
                        </wps:spPr>
                        <wps:txbx>
                          <w:txbxContent>
                            <w:p w:rsidR="00FC0D1B" w:rsidRPr="00ED6F6D" w:rsidRDefault="00FC0D1B" w:rsidP="00B535AE">
                              <w:pPr>
                                <w:pStyle w:val="Caption"/>
                                <w:rPr>
                                  <w:bCs w:val="0"/>
                                  <w:smallCaps/>
                                  <w:noProof/>
                                  <w:spacing w:val="10"/>
                                </w:rPr>
                              </w:pPr>
                              <w:bookmarkStart w:id="97" w:name="_Toc405634146"/>
                              <w:r>
                                <w:t xml:space="preserve">Figure </w:t>
                              </w:r>
                              <w:fldSimple w:instr=" SEQ Figure \* ARABIC ">
                                <w:r>
                                  <w:rPr>
                                    <w:noProof/>
                                  </w:rPr>
                                  <w:t>22</w:t>
                                </w:r>
                              </w:fldSimple>
                              <w:r>
                                <w:t xml:space="preserve"> - Sensor beam Pattern</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91" o:spid="_x0000_s1149" style="position:absolute;margin-left:0;margin-top:7.05pt;width:241.5pt;height:208pt;z-index:251820032;mso-position-horizontal-relative:text;mso-position-vertical-relative:text;mso-width-relative:margin" coordsize="29241,26416"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">
                <v:shape id="Picture 84" o:spid="_x0000_s1150" type="#_x0000_t75" style="position:absolute;width:29241;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lsrPDAAAA2wAAAA8AAABkcnMvZG93bnJldi54bWxEj91qwkAUhO8LvsNyBO/qRrElRFcRURBp&#10;aWp9gEP25Ad3z4bsxqRv3y0UejnMzDfMZjdaIx7U+caxgsU8AUFcON1wpeD2dXpOQfiArNE4JgXf&#10;5GG3nTxtMNNu4E96XEMlIoR9hgrqENpMSl/UZNHPXUscvdJ1FkOUXSV1h0OEWyOXSfIqLTYcF2ps&#10;6VBTcb/2VkFyvJj+ZQgHQx95WWL/lufvqVKz6bhfgwg0hv/wX/usFaQr+P0Sf4Dc/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KWys8MAAADbAAAADwAAAAAAAAAAAAAAAACf&#10;AgAAZHJzL2Rvd25yZXYueG1sUEsFBgAAAAAEAAQA9wAAAI8DAAAAAA==&#10;" stroked="t" strokecolor="black [3213]" strokeweight="2.25pt">
                  <v:imagedata r:id="rId83" o:title=""/>
                  <v:path arrowok="t"/>
                </v:shape>
                <v:shape id="Text Box 90" o:spid="_x0000_s1151" type="#_x0000_t202" style="position:absolute;top:23717;width:2920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HXBMEA&#10;AADbAAAADwAAAGRycy9kb3ducmV2LnhtbERPu27CMBTdK/UfrFuJpQIHBlRSDIIEpA7twEPMV/Ft&#10;EhFfR7bz4O/xUKnj0Xmvt6NpRE/O15YVzGcJCOLC6ppLBdfLcfoBwgdkjY1lUvAgD9vN68saU20H&#10;PlF/DqWIIexTVFCF0KZS+qIig35mW+LI/VpnMEToSqkdDjHcNHKRJEtpsObYUGFLWUXF/dwZBcvc&#10;dcOJs/f8evjGn7Zc3PaPm1KTt3H3CSLQGP7Ff+4vrWAV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Tx1wTBAAAA2wAAAA8AAAAAAAAAAAAAAAAAmAIAAGRycy9kb3du&#10;cmV2LnhtbFBLBQYAAAAABAAEAPUAAACGAwAAAAA=&#10;" stroked="f">
                  <v:textbox inset="0,0,0,0">
                    <w:txbxContent>
                      <w:p w:rsidR="00FC0D1B" w:rsidRPr="00ED6F6D" w:rsidRDefault="00FC0D1B" w:rsidP="00B535AE">
                        <w:pPr>
                          <w:pStyle w:val="Caption"/>
                          <w:rPr>
                            <w:bCs w:val="0"/>
                            <w:smallCaps/>
                            <w:noProof/>
                            <w:spacing w:val="10"/>
                          </w:rPr>
                        </w:pPr>
                        <w:bookmarkStart w:id="98" w:name="_Toc405634146"/>
                        <w:r>
                          <w:t xml:space="preserve">Figure </w:t>
                        </w:r>
                        <w:fldSimple w:instr=" SEQ Figure \* ARABIC ">
                          <w:r>
                            <w:rPr>
                              <w:noProof/>
                            </w:rPr>
                            <w:t>22</w:t>
                          </w:r>
                        </w:fldSimple>
                        <w:r>
                          <w:t xml:space="preserve"> - Sensor beam Pattern</w:t>
                        </w:r>
                        <w:bookmarkEnd w:id="98"/>
                      </w:p>
                    </w:txbxContent>
                  </v:textbox>
                </v:shape>
                <w10:wrap type="tight"/>
              </v:group>
            </w:pict>
          </mc:Fallback>
        </mc:AlternateContent>
      </w:r>
      <w:r w:rsidR="00F2046E">
        <w:t>The MaxSonar-EZ0 Sensor</w:t>
      </w:r>
    </w:p>
    <w:p w:rsidR="00F2046E" w:rsidRPr="00F2046E" w:rsidRDefault="00F2046E" w:rsidP="00F2046E">
      <w:r>
        <w:t xml:space="preserve">From the </w:t>
      </w:r>
      <w:proofErr w:type="spellStart"/>
      <w:r>
        <w:t>maxbotix</w:t>
      </w:r>
      <w:proofErr w:type="spellEnd"/>
      <w:r>
        <w:t xml:space="preserve"> website</w:t>
      </w:r>
      <w:r>
        <w:rPr>
          <w:rStyle w:val="FootnoteReference"/>
        </w:rPr>
        <w:footnoteReference w:id="1"/>
      </w:r>
    </w:p>
    <w:p w:rsidR="00F2046E" w:rsidRPr="00F2046E" w:rsidRDefault="00F2046E" w:rsidP="00F2046E">
      <w:pPr>
        <w:pStyle w:val="ListParagraph"/>
        <w:numPr>
          <w:ilvl w:val="0"/>
          <w:numId w:val="12"/>
        </w:numPr>
        <w:rPr>
          <w:rFonts w:eastAsia="Times New Roman"/>
        </w:rPr>
      </w:pPr>
      <w:r w:rsidRPr="00F2046E">
        <w:rPr>
          <w:rFonts w:eastAsia="Times New Roman"/>
        </w:rPr>
        <w:t>Resolution of 1 inch</w:t>
      </w:r>
    </w:p>
    <w:p w:rsidR="00F2046E" w:rsidRPr="00F2046E" w:rsidRDefault="00F2046E" w:rsidP="00B535AE">
      <w:pPr>
        <w:pStyle w:val="ListParagraph"/>
        <w:numPr>
          <w:ilvl w:val="0"/>
          <w:numId w:val="12"/>
        </w:numPr>
        <w:rPr>
          <w:rFonts w:eastAsia="Times New Roman"/>
        </w:rPr>
      </w:pPr>
      <w:r w:rsidRPr="00F2046E">
        <w:rPr>
          <w:rFonts w:eastAsia="Times New Roman"/>
        </w:rPr>
        <w:t>20Hz reading rate</w:t>
      </w:r>
    </w:p>
    <w:p w:rsidR="00F2046E" w:rsidRPr="00F2046E" w:rsidRDefault="00F2046E" w:rsidP="00F2046E">
      <w:pPr>
        <w:pStyle w:val="ListParagraph"/>
        <w:numPr>
          <w:ilvl w:val="0"/>
          <w:numId w:val="12"/>
        </w:numPr>
        <w:rPr>
          <w:rFonts w:eastAsia="Times New Roman"/>
        </w:rPr>
      </w:pPr>
      <w:r w:rsidRPr="00F2046E">
        <w:rPr>
          <w:rFonts w:eastAsia="Times New Roman"/>
        </w:rPr>
        <w:t>Virtually no sensor dead zone, objects closer than 6 inches range as 6 inches</w:t>
      </w:r>
    </w:p>
    <w:p w:rsidR="00F2046E" w:rsidRPr="00F2046E" w:rsidRDefault="00F2046E" w:rsidP="00B535AE">
      <w:pPr>
        <w:pStyle w:val="ListParagraph"/>
        <w:numPr>
          <w:ilvl w:val="0"/>
          <w:numId w:val="12"/>
        </w:numPr>
        <w:rPr>
          <w:rFonts w:eastAsia="Times New Roman"/>
        </w:rPr>
      </w:pPr>
      <w:r w:rsidRPr="00F2046E">
        <w:rPr>
          <w:rFonts w:eastAsia="Times New Roman"/>
        </w:rPr>
        <w:t>Maximum Range of 254 inches (645 cm)</w:t>
      </w:r>
    </w:p>
    <w:p w:rsidR="00F2046E" w:rsidRPr="00F2046E" w:rsidRDefault="00F2046E" w:rsidP="00B535AE">
      <w:pPr>
        <w:pStyle w:val="ListParagraph"/>
        <w:numPr>
          <w:ilvl w:val="0"/>
          <w:numId w:val="12"/>
        </w:numPr>
        <w:rPr>
          <w:rFonts w:eastAsia="Times New Roman"/>
        </w:rPr>
      </w:pPr>
      <w:r w:rsidRPr="00F2046E">
        <w:rPr>
          <w:rFonts w:eastAsia="Times New Roman"/>
        </w:rPr>
        <w:t>Low 2.0mA average current requirement</w:t>
      </w:r>
    </w:p>
    <w:p w:rsidR="00F2046E" w:rsidRDefault="00F2046E" w:rsidP="00F2046E">
      <w:pPr>
        <w:pStyle w:val="ListParagraph"/>
        <w:numPr>
          <w:ilvl w:val="0"/>
          <w:numId w:val="12"/>
        </w:numPr>
        <w:rPr>
          <w:rFonts w:eastAsia="Times New Roman"/>
        </w:rPr>
      </w:pPr>
      <w:r w:rsidRPr="00F2046E">
        <w:rPr>
          <w:rFonts w:eastAsia="Times New Roman"/>
        </w:rPr>
        <w:t>Widest beam of the LV-</w:t>
      </w:r>
      <w:proofErr w:type="spellStart"/>
      <w:r w:rsidRPr="00F2046E">
        <w:rPr>
          <w:rFonts w:eastAsia="Times New Roman"/>
        </w:rPr>
        <w:t>MaxSonar</w:t>
      </w:r>
      <w:proofErr w:type="spellEnd"/>
      <w:r w:rsidRPr="00F2046E">
        <w:rPr>
          <w:rFonts w:eastAsia="Times New Roman"/>
        </w:rPr>
        <w:t>-EZ sensors</w:t>
      </w:r>
    </w:p>
    <w:p w:rsidR="0017203F" w:rsidRPr="00131217" w:rsidRDefault="00D35062" w:rsidP="00B535AE">
      <w:pPr>
        <w:ind w:left="360"/>
      </w:pPr>
      <w:r>
        <w:rPr>
          <w:rFonts w:eastAsia="Times New Roman"/>
        </w:rPr>
        <w:t>The full datasheet can be found in the Appendices section.</w:t>
      </w:r>
      <w:r w:rsidR="0017203F" w:rsidRPr="00131217">
        <w:br w:type="page"/>
      </w:r>
    </w:p>
    <w:p w:rsidR="00953BC1" w:rsidRPr="00131217" w:rsidRDefault="00D0080B" w:rsidP="00953BC1">
      <w:pPr>
        <w:keepNext/>
        <w:jc w:val="center"/>
      </w:pPr>
      <w:r>
        <w:rPr>
          <w:noProof/>
        </w:rPr>
        <w:lastRenderedPageBreak/>
        <mc:AlternateContent>
          <mc:Choice Requires="wps">
            <w:drawing>
              <wp:anchor distT="0" distB="0" distL="114300" distR="114300" simplePos="0" relativeHeight="251931648" behindDoc="0" locked="0" layoutInCell="1" allowOverlap="1" wp14:anchorId="5011A93B" wp14:editId="50960C15">
                <wp:simplePos x="0" y="0"/>
                <wp:positionH relativeFrom="column">
                  <wp:posOffset>297815</wp:posOffset>
                </wp:positionH>
                <wp:positionV relativeFrom="paragraph">
                  <wp:posOffset>7500620</wp:posOffset>
                </wp:positionV>
                <wp:extent cx="5346700" cy="635"/>
                <wp:effectExtent l="0" t="0" r="0" b="0"/>
                <wp:wrapSquare wrapText="bothSides"/>
                <wp:docPr id="1025" name="Text Box 1025"/>
                <wp:cNvGraphicFramePr/>
                <a:graphic xmlns:a="http://schemas.openxmlformats.org/drawingml/2006/main">
                  <a:graphicData uri="http://schemas.microsoft.com/office/word/2010/wordprocessingShape">
                    <wps:wsp>
                      <wps:cNvSpPr txBox="1"/>
                      <wps:spPr>
                        <a:xfrm>
                          <a:off x="0" y="0"/>
                          <a:ext cx="5346700" cy="635"/>
                        </a:xfrm>
                        <a:prstGeom prst="rect">
                          <a:avLst/>
                        </a:prstGeom>
                        <a:solidFill>
                          <a:prstClr val="white"/>
                        </a:solidFill>
                        <a:ln>
                          <a:noFill/>
                        </a:ln>
                        <a:effectLst/>
                      </wps:spPr>
                      <wps:txbx>
                        <w:txbxContent>
                          <w:p w:rsidR="00FC0D1B" w:rsidRPr="001A0AA7" w:rsidRDefault="00FC0D1B" w:rsidP="00D0080B">
                            <w:pPr>
                              <w:pStyle w:val="Caption"/>
                              <w:rPr>
                                <w:noProof/>
                                <w:sz w:val="24"/>
                                <w:szCs w:val="20"/>
                              </w:rPr>
                            </w:pPr>
                            <w:bookmarkStart w:id="99" w:name="_Toc405634147"/>
                            <w:r>
                              <w:t xml:space="preserve">Figure </w:t>
                            </w:r>
                            <w:fldSimple w:instr=" SEQ Figure \* ARABIC ">
                              <w:r>
                                <w:rPr>
                                  <w:noProof/>
                                </w:rPr>
                                <w:t>23</w:t>
                              </w:r>
                            </w:fldSimple>
                            <w:r>
                              <w:t xml:space="preserve"> - Schematic and board for the proximity user study</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5" o:spid="_x0000_s1152" type="#_x0000_t202" style="position:absolute;left:0;text-align:left;margin-left:23.45pt;margin-top:590.6pt;width:421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" stroked="f">
                <v:textbox style="mso-fit-shape-to-text:t" inset="0,0,0,0">
                  <w:txbxContent>
                    <w:p w:rsidR="00FC0D1B" w:rsidRPr="001A0AA7" w:rsidRDefault="00FC0D1B" w:rsidP="00D0080B">
                      <w:pPr>
                        <w:pStyle w:val="Caption"/>
                        <w:rPr>
                          <w:noProof/>
                          <w:sz w:val="24"/>
                          <w:szCs w:val="20"/>
                        </w:rPr>
                      </w:pPr>
                      <w:bookmarkStart w:id="100" w:name="_Toc405634147"/>
                      <w:r>
                        <w:t xml:space="preserve">Figure </w:t>
                      </w:r>
                      <w:fldSimple w:instr=" SEQ Figure \* ARABIC ">
                        <w:r>
                          <w:rPr>
                            <w:noProof/>
                          </w:rPr>
                          <w:t>23</w:t>
                        </w:r>
                      </w:fldSimple>
                      <w:r>
                        <w:t xml:space="preserve"> - Schematic and board for the proximity user study</w:t>
                      </w:r>
                      <w:bookmarkEnd w:id="100"/>
                    </w:p>
                  </w:txbxContent>
                </v:textbox>
                <w10:wrap type="square"/>
              </v:shape>
            </w:pict>
          </mc:Fallback>
        </mc:AlternateContent>
      </w:r>
      <w:r>
        <w:rPr>
          <w:noProof/>
        </w:rPr>
        <mc:AlternateContent>
          <mc:Choice Requires="wpg">
            <w:drawing>
              <wp:anchor distT="0" distB="0" distL="114300" distR="114300" simplePos="0" relativeHeight="251929600" behindDoc="0" locked="0" layoutInCell="1" allowOverlap="1">
                <wp:simplePos x="0" y="0"/>
                <wp:positionH relativeFrom="column">
                  <wp:posOffset>298174</wp:posOffset>
                </wp:positionH>
                <wp:positionV relativeFrom="paragraph">
                  <wp:posOffset>39757</wp:posOffset>
                </wp:positionV>
                <wp:extent cx="5347252" cy="7404652"/>
                <wp:effectExtent l="38100" t="38100" r="44450" b="44450"/>
                <wp:wrapSquare wrapText="bothSides"/>
                <wp:docPr id="1024" name="Group 1024"/>
                <wp:cNvGraphicFramePr/>
                <a:graphic xmlns:a="http://schemas.openxmlformats.org/drawingml/2006/main">
                  <a:graphicData uri="http://schemas.microsoft.com/office/word/2010/wordprocessingGroup">
                    <wpg:wgp>
                      <wpg:cNvGrpSpPr/>
                      <wpg:grpSpPr>
                        <a:xfrm>
                          <a:off x="0" y="0"/>
                          <a:ext cx="5347252" cy="7404652"/>
                          <a:chOff x="0" y="0"/>
                          <a:chExt cx="5347252" cy="7404652"/>
                        </a:xfrm>
                      </wpg:grpSpPr>
                      <pic:pic xmlns:pic="http://schemas.openxmlformats.org/drawingml/2006/picture">
                        <pic:nvPicPr>
                          <pic:cNvPr id="24" name="Picture 24"/>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347252" cy="3657600"/>
                          </a:xfrm>
                          <a:prstGeom prst="rect">
                            <a:avLst/>
                          </a:prstGeom>
                          <a:noFill/>
                          <a:ln w="28575">
                            <a:solidFill>
                              <a:schemeClr val="tx1"/>
                            </a:solidFill>
                          </a:ln>
                        </pic:spPr>
                      </pic:pic>
                      <pic:pic xmlns:pic="http://schemas.openxmlformats.org/drawingml/2006/picture">
                        <pic:nvPicPr>
                          <pic:cNvPr id="25" name="Picture 25"/>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745435" y="3747052"/>
                            <a:ext cx="3975652" cy="3657600"/>
                          </a:xfrm>
                          <a:prstGeom prst="rect">
                            <a:avLst/>
                          </a:prstGeom>
                          <a:ln w="28575">
                            <a:solidFill>
                              <a:schemeClr val="tx1"/>
                            </a:solidFill>
                          </a:ln>
                        </pic:spPr>
                      </pic:pic>
                    </wpg:wgp>
                  </a:graphicData>
                </a:graphic>
              </wp:anchor>
            </w:drawing>
          </mc:Choice>
          <mc:Fallback>
            <w:pict>
              <v:group id="Group 1024" o:spid="_x0000_s1026" style="position:absolute;margin-left:23.5pt;margin-top:3.15pt;width:421.05pt;height:583.05pt;z-index:251929600" coordsize="53472,740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">
                <v:shape id="Picture 24" o:spid="_x0000_s1027" type="#_x0000_t75" style="position:absolute;width:53472;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0Hu3rEAAAA2wAAAA8AAABkcnMvZG93bnJldi54bWxEj0FrwkAUhO9C/8PyCr01G4NUiVklKEIL&#10;pdW03h/ZZxLMvg3ZNUn/fbdQ8DjMzDdMtp1MKwbqXWNZwTyKQRCXVjdcKfj+OjyvQDiPrLG1TAp+&#10;yMF28zDLMNV25BMNha9EgLBLUUHtfZdK6cqaDLrIdsTBu9jeoA+yr6TucQxw08okjl+kwYbDQo0d&#10;7Woqr8XNKDie8yJ/W1w+7PJ9R/ny0+xvmCj19DjlaxCeJn8P/7dftYJkAX9fwg+Qm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0Hu3rEAAAA2wAAAA8AAAAAAAAAAAAAAAAA&#10;nwIAAGRycy9kb3ducmV2LnhtbFBLBQYAAAAABAAEAPcAAACQAwAAAAA=&#10;" stroked="t" strokecolor="black [3213]" strokeweight="2.25pt">
                  <v:imagedata r:id="rId86" o:title=""/>
                  <v:path arrowok="t"/>
                </v:shape>
                <v:shape id="Picture 25" o:spid="_x0000_s1028" type="#_x0000_t75" style="position:absolute;left:7454;top:37470;width:39756;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FBvLCAAAA2wAAAA8AAABkcnMvZG93bnJldi54bWxEj9GKwjAURN+F/YdwF3wRTSso0jUVV1bU&#10;N+3uB1ybu21pc1OaqPXvjSD4OMzMGWa56k0jrtS5yrKCeBKBIM6trrhQ8Pe7HS9AOI+ssbFMCu7k&#10;YJV+DJaYaHvjE10zX4gAYZeggtL7NpHS5SUZdBPbEgfv33YGfZBdIXWHtwA3jZxG0VwarDgslNjS&#10;pqS8zi5GwfnwM4q/5+vZMafayLhhu7E7pYaf/foLhKfev8Ov9l4rmM7g+SX8AJk+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RQbywgAAANsAAAAPAAAAAAAAAAAAAAAAAJ8C&#10;AABkcnMvZG93bnJldi54bWxQSwUGAAAAAAQABAD3AAAAjgMAAAAA&#10;" stroked="t" strokecolor="black [3213]" strokeweight="2.25pt">
                  <v:imagedata r:id="rId87" o:title=""/>
                  <v:path arrowok="t"/>
                </v:shape>
                <w10:wrap type="square"/>
              </v:group>
            </w:pict>
          </mc:Fallback>
        </mc:AlternateContent>
      </w:r>
    </w:p>
    <w:p w:rsidR="00953BC1" w:rsidRPr="00131217" w:rsidRDefault="00953BC1" w:rsidP="00953BC1">
      <w:pPr>
        <w:pStyle w:val="Heading4"/>
      </w:pPr>
      <w:r w:rsidRPr="00131217">
        <w:lastRenderedPageBreak/>
        <w:t>Software</w:t>
      </w:r>
    </w:p>
    <w:p w:rsidR="00BC0E26" w:rsidRPr="00131217" w:rsidRDefault="000F70F2" w:rsidP="00BE4CC3">
      <w:r w:rsidRPr="00131217">
        <w:t xml:space="preserve">The software side for this study was written to be used </w:t>
      </w:r>
      <w:r w:rsidR="00BE4CC3" w:rsidRPr="00131217">
        <w:t xml:space="preserve">only by the examiner. In it they were able to see the numerical value coming from the sensor and the resulting frequency of the transducer after being mapped. Two number pickers gave </w:t>
      </w:r>
      <w:r w:rsidR="00BC0E26" w:rsidRPr="00131217">
        <w:t>the ability to change the sensitivity of the artificial sense.</w:t>
      </w:r>
    </w:p>
    <w:p w:rsidR="00D0080B" w:rsidRDefault="0017203F" w:rsidP="00D0080B">
      <w:pPr>
        <w:keepNext/>
      </w:pPr>
      <w:r w:rsidRPr="00131217">
        <w:rPr>
          <w:noProof/>
        </w:rPr>
        <w:drawing>
          <wp:inline distT="0" distB="0" distL="0" distR="0" wp14:anchorId="615BB04D" wp14:editId="158764C0">
            <wp:extent cx="5943600" cy="3714750"/>
            <wp:effectExtent l="38100" t="38100" r="38100" b="3810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ximityScreenShot01.png"/>
                    <pic:cNvPicPr/>
                  </pic:nvPicPr>
                  <pic:blipFill>
                    <a:blip r:embed="rId88">
                      <a:extLst>
                        <a:ext uri="{28A0092B-C50C-407E-A947-70E740481C1C}">
                          <a14:useLocalDpi xmlns:a14="http://schemas.microsoft.com/office/drawing/2010/main" val="0"/>
                        </a:ext>
                      </a:extLst>
                    </a:blip>
                    <a:stretch>
                      <a:fillRect/>
                    </a:stretch>
                  </pic:blipFill>
                  <pic:spPr>
                    <a:xfrm>
                      <a:off x="0" y="0"/>
                      <a:ext cx="5943600" cy="3714750"/>
                    </a:xfrm>
                    <a:prstGeom prst="rect">
                      <a:avLst/>
                    </a:prstGeom>
                    <a:ln w="28575">
                      <a:solidFill>
                        <a:schemeClr val="tx1"/>
                      </a:solidFill>
                    </a:ln>
                  </pic:spPr>
                </pic:pic>
              </a:graphicData>
            </a:graphic>
          </wp:inline>
        </w:drawing>
      </w:r>
    </w:p>
    <w:p w:rsidR="0017203F" w:rsidRPr="00131217" w:rsidRDefault="00D0080B" w:rsidP="00D0080B">
      <w:pPr>
        <w:pStyle w:val="Caption"/>
      </w:pPr>
      <w:bookmarkStart w:id="101" w:name="_Toc405634148"/>
      <w:r>
        <w:t xml:space="preserve">Figure </w:t>
      </w:r>
      <w:fldSimple w:instr=" SEQ Figure \* ARABIC ">
        <w:r w:rsidR="00997C17">
          <w:rPr>
            <w:noProof/>
          </w:rPr>
          <w:t>24</w:t>
        </w:r>
      </w:fldSimple>
      <w:r>
        <w:t xml:space="preserve"> - User interface for the proximity user study</w:t>
      </w:r>
      <w:bookmarkEnd w:id="101"/>
    </w:p>
    <w:p w:rsidR="00716AC3" w:rsidRPr="00131217" w:rsidRDefault="00716AC3" w:rsidP="00716AC3">
      <w:pPr>
        <w:pStyle w:val="Heading3"/>
      </w:pPr>
      <w:bookmarkStart w:id="102" w:name="_Toc405796844"/>
      <w:r w:rsidRPr="00131217">
        <w:t>Test Procedure</w:t>
      </w:r>
      <w:bookmarkEnd w:id="102"/>
    </w:p>
    <w:p w:rsidR="006957AF" w:rsidRPr="00131217" w:rsidRDefault="00716AC3" w:rsidP="00716AC3">
      <w:r w:rsidRPr="00131217">
        <w:t xml:space="preserve">This test was divided in three phases; each phase would follow a similar structure. The subject would wear a blindfold and asked to identify object on the table. </w:t>
      </w:r>
      <w:r w:rsidR="00230263" w:rsidRPr="00131217">
        <w:t xml:space="preserve"> In all phases the subject was given two minutes to try to guess. At the end of the two minutes the subject had the choice of venturing and answer or using 2 more minutes.</w:t>
      </w:r>
    </w:p>
    <w:p w:rsidR="006647BB" w:rsidRDefault="007205E0" w:rsidP="006647BB">
      <w:pPr>
        <w:keepNext/>
      </w:pPr>
      <w:r w:rsidRPr="00131217">
        <w:rPr>
          <w:noProof/>
        </w:rPr>
        <w:lastRenderedPageBreak/>
        <w:drawing>
          <wp:inline distT="0" distB="0" distL="0" distR="0" wp14:anchorId="2CDF6004" wp14:editId="107351CC">
            <wp:extent cx="5943600" cy="4457700"/>
            <wp:effectExtent l="38100" t="38100" r="38100" b="3810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91.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a:ln w="28575">
                      <a:solidFill>
                        <a:schemeClr val="tx1"/>
                      </a:solidFill>
                    </a:ln>
                  </pic:spPr>
                </pic:pic>
              </a:graphicData>
            </a:graphic>
          </wp:inline>
        </w:drawing>
      </w:r>
    </w:p>
    <w:p w:rsidR="007205E0" w:rsidRPr="00131217" w:rsidRDefault="007205E0" w:rsidP="007205E0">
      <w:pPr>
        <w:pStyle w:val="Caption"/>
      </w:pPr>
      <w:bookmarkStart w:id="103" w:name="_Toc405634149"/>
      <w:r w:rsidRPr="00131217">
        <w:t xml:space="preserve">Figure </w:t>
      </w:r>
      <w:r w:rsidR="005C379A" w:rsidRPr="00131217">
        <w:fldChar w:fldCharType="begin"/>
      </w:r>
      <w:r w:rsidR="005C379A" w:rsidRPr="006647BB">
        <w:instrText xml:space="preserve"> SEQ Figure \* ARABIC </w:instrText>
      </w:r>
      <w:r w:rsidR="005C379A" w:rsidRPr="00131217">
        <w:fldChar w:fldCharType="separate"/>
      </w:r>
      <w:r w:rsidR="00997C17">
        <w:rPr>
          <w:noProof/>
        </w:rPr>
        <w:t>25</w:t>
      </w:r>
      <w:r w:rsidR="005C379A" w:rsidRPr="00131217">
        <w:rPr>
          <w:noProof/>
        </w:rPr>
        <w:fldChar w:fldCharType="end"/>
      </w:r>
      <w:r w:rsidRPr="00131217">
        <w:t xml:space="preserve"> </w:t>
      </w:r>
      <w:r w:rsidR="00BC5EB7">
        <w:t>- S</w:t>
      </w:r>
      <w:r w:rsidRPr="00131217">
        <w:t>ubject during phase one</w:t>
      </w:r>
      <w:bookmarkEnd w:id="103"/>
    </w:p>
    <w:p w:rsidR="0021455B" w:rsidRPr="00131217" w:rsidRDefault="006957AF" w:rsidP="00AA6151">
      <w:pPr>
        <w:pStyle w:val="Heading3"/>
      </w:pPr>
      <w:bookmarkStart w:id="104" w:name="_Toc405796845"/>
      <w:r w:rsidRPr="00131217">
        <w:t>Phase One</w:t>
      </w:r>
      <w:bookmarkEnd w:id="104"/>
    </w:p>
    <w:p w:rsidR="00716AC3" w:rsidRPr="00131217" w:rsidRDefault="00082EAC" w:rsidP="006957AF">
      <w:r w:rsidRPr="00131217">
        <w:t xml:space="preserve">On phase one I used flat </w:t>
      </w:r>
      <w:r w:rsidR="00353B82" w:rsidRPr="00131217">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rsidRPr="00131217">
        <w:t xml:space="preserve"> After each try, the subject was allowed to take off the blindfold and compare their answer to the actual number of objects. T</w:t>
      </w:r>
      <w:r w:rsidR="00353B82" w:rsidRPr="00131217">
        <w:t>he iterations were as follows:</w:t>
      </w:r>
    </w:p>
    <w:p w:rsidR="00353B82" w:rsidRPr="00131217" w:rsidRDefault="00353B82" w:rsidP="00AA6151">
      <w:pPr>
        <w:ind w:firstLine="720"/>
      </w:pPr>
      <w:r w:rsidRPr="00131217">
        <w:t xml:space="preserve">First try. </w:t>
      </w:r>
      <w:proofErr w:type="gramStart"/>
      <w:r w:rsidRPr="00131217">
        <w:t>Random number of objects, at 2” tall from the table and a sensitivity of 10.</w:t>
      </w:r>
      <w:proofErr w:type="gramEnd"/>
    </w:p>
    <w:p w:rsidR="00353B82" w:rsidRPr="00131217" w:rsidRDefault="00353B82" w:rsidP="00AA6151">
      <w:pPr>
        <w:ind w:left="720"/>
      </w:pPr>
      <w:r w:rsidRPr="00131217">
        <w:t xml:space="preserve">Second try. </w:t>
      </w:r>
      <w:proofErr w:type="gramStart"/>
      <w:r w:rsidRPr="00131217">
        <w:t>Random number of objects, at 2” tall from the table and a sensitivity of 5.</w:t>
      </w:r>
      <w:proofErr w:type="gramEnd"/>
      <w:r w:rsidRPr="00131217">
        <w:t xml:space="preserve"> </w:t>
      </w:r>
    </w:p>
    <w:p w:rsidR="00353B82" w:rsidRPr="00131217" w:rsidRDefault="00353B82" w:rsidP="00353B82">
      <w:pPr>
        <w:ind w:left="720"/>
      </w:pPr>
      <w:r w:rsidRPr="00131217">
        <w:t xml:space="preserve">Third try. </w:t>
      </w:r>
      <w:proofErr w:type="gramStart"/>
      <w:r w:rsidRPr="00131217">
        <w:t>Random number of objects, at 1” tall from the table and a sensitivity of 10.</w:t>
      </w:r>
      <w:proofErr w:type="gramEnd"/>
    </w:p>
    <w:p w:rsidR="00353B82" w:rsidRPr="00131217" w:rsidRDefault="00353B82" w:rsidP="00353B82">
      <w:pPr>
        <w:ind w:left="720"/>
      </w:pPr>
      <w:r w:rsidRPr="00131217">
        <w:t xml:space="preserve">Fourth try. </w:t>
      </w:r>
      <w:proofErr w:type="gramStart"/>
      <w:r w:rsidRPr="00131217">
        <w:t>Random number of objects, at 1” tall from the table and a sensitivity of 5.</w:t>
      </w:r>
      <w:proofErr w:type="gramEnd"/>
    </w:p>
    <w:p w:rsidR="00353B82" w:rsidRPr="00131217" w:rsidRDefault="007205E0" w:rsidP="00716AC3">
      <w:r w:rsidRPr="00131217">
        <w:rPr>
          <w:noProof/>
        </w:rPr>
        <w:lastRenderedPageBreak/>
        <mc:AlternateContent>
          <mc:Choice Requires="wpg">
            <w:drawing>
              <wp:anchor distT="0" distB="0" distL="114300" distR="114300" simplePos="0" relativeHeight="251732992" behindDoc="0" locked="0" layoutInCell="1" allowOverlap="1" wp14:anchorId="3315B881" wp14:editId="63540BF2">
                <wp:simplePos x="0" y="0"/>
                <wp:positionH relativeFrom="column">
                  <wp:posOffset>114300</wp:posOffset>
                </wp:positionH>
                <wp:positionV relativeFrom="paragraph">
                  <wp:posOffset>0</wp:posOffset>
                </wp:positionV>
                <wp:extent cx="5715000" cy="1698625"/>
                <wp:effectExtent l="38100" t="38100" r="38100" b="0"/>
                <wp:wrapSquare wrapText="bothSides"/>
                <wp:docPr id="54" name="Group 54"/>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2" name="Group 52"/>
                        <wpg:cNvGrpSpPr/>
                        <wpg:grpSpPr>
                          <a:xfrm>
                            <a:off x="0" y="0"/>
                            <a:ext cx="5715000" cy="1371600"/>
                            <a:chOff x="0" y="0"/>
                            <a:chExt cx="5715000" cy="1371600"/>
                          </a:xfrm>
                        </wpg:grpSpPr>
                        <pic:pic xmlns:pic="http://schemas.openxmlformats.org/drawingml/2006/picture">
                          <pic:nvPicPr>
                            <pic:cNvPr id="51" name="Picture 51"/>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0" name="Picture 50"/>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49" name="Picture 49"/>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3" name="Text Box 53"/>
                        <wps:cNvSpPr txBox="1"/>
                        <wps:spPr>
                          <a:xfrm>
                            <a:off x="0" y="1428750"/>
                            <a:ext cx="5715000" cy="269875"/>
                          </a:xfrm>
                          <a:prstGeom prst="rect">
                            <a:avLst/>
                          </a:prstGeom>
                          <a:solidFill>
                            <a:prstClr val="white"/>
                          </a:solidFill>
                          <a:ln>
                            <a:noFill/>
                          </a:ln>
                          <a:effectLst/>
                        </wps:spPr>
                        <wps:txbx>
                          <w:txbxContent>
                            <w:p w:rsidR="00FC0D1B" w:rsidRPr="00EA2CD3" w:rsidRDefault="00FC0D1B" w:rsidP="007205E0">
                              <w:pPr>
                                <w:pStyle w:val="Caption"/>
                                <w:rPr>
                                  <w:noProof/>
                                  <w:sz w:val="24"/>
                                  <w:szCs w:val="20"/>
                                </w:rPr>
                              </w:pPr>
                              <w:bookmarkStart w:id="105" w:name="_Toc405634150"/>
                              <w:r>
                                <w:t xml:space="preserve">Figure </w:t>
                              </w:r>
                              <w:r>
                                <w:fldChar w:fldCharType="begin"/>
                              </w:r>
                              <w:r w:rsidRPr="00BC5EB7">
                                <w:instrText xml:space="preserve"> SEQ Figure \* ARABIC </w:instrText>
                              </w:r>
                              <w:r>
                                <w:fldChar w:fldCharType="separate"/>
                              </w:r>
                              <w:r>
                                <w:rPr>
                                  <w:noProof/>
                                </w:rPr>
                                <w:t>26</w:t>
                              </w:r>
                              <w:r>
                                <w:rPr>
                                  <w:noProof/>
                                </w:rPr>
                                <w:fldChar w:fldCharType="end"/>
                              </w:r>
                              <w:r>
                                <w:t xml:space="preserve"> - One, Two and Three bars</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153" style="position:absolute;left:0;text-align:left;margin-left:9pt;margin-top:0;width:450pt;height:133.75pt;z-index:251732992;mso-position-horizontal-relative:text;mso-position-vertical-relative:text"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">
                <v:group id="Group 52" o:spid="_x0000_s1154"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 id="Picture 51" o:spid="_x0000_s1155"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ItjEAAAA2wAAAA8AAABkcnMvZG93bnJldi54bWxEj0FrwkAUhO+C/2F5BS9FNwoVG11FBG2h&#10;EDEV9PjIPpPQ7NuQXZP033eFgsdhZr5hVpveVKKlxpWWFUwnEQjizOqScwXn7/14AcJ5ZI2VZVLw&#10;Sw426+FghbG2HZ+oTX0uAoRdjAoK7+tYSpcVZNBNbE0cvJttDPogm1zqBrsAN5WcRdFcGiw5LBRY&#10;066g7Ce9GwXvXdLb60zWH2jvh682eb2YY6LU6KXfLkF46v0z/N/+1ArepvD4En6AX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tItjEAAAA2wAAAA8AAAAAAAAAAAAAAAAA&#10;nwIAAGRycy9kb3ducmV2LnhtbFBLBQYAAAAABAAEAPcAAACQAwAAAAA=&#10;" stroked="t" strokecolor="black [3213]" strokeweight="2.25pt">
                    <v:imagedata r:id="rId93" o:title=""/>
                    <v:path arrowok="t"/>
                  </v:shape>
                  <v:shape id="Picture 50" o:spid="_x0000_s1156"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PPNi/AAAA2wAAAA8AAABkcnMvZG93bnJldi54bWxET8uKwjAU3Qv+Q7jC7DRVGBmrUVQQZjPg&#10;C8Hdtbm2xeamJtHWvzcLYZaH854tWlOJJzlfWlYwHCQgiDOrS84VHA+b/g8IH5A1VpZJwYs8LObd&#10;zgxTbRve0XMfchFD2KeooAihTqX0WUEG/cDWxJG7WmcwROhyqR02MdxUcpQkY2mw5NhQYE3rgrLb&#10;/mEU3C8T6xt3zq/4N3kZc9rKerVV6qvXLqcgArXhX/xx/2oF33F9/BJ/gJy/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zzzYvwAAANsAAAAPAAAAAAAAAAAAAAAAAJ8CAABk&#10;cnMvZG93bnJldi54bWxQSwUGAAAAAAQABAD3AAAAiwMAAAAA&#10;" stroked="t" strokecolor="black [3213]" strokeweight="2.25pt">
                    <v:imagedata r:id="rId94" o:title=""/>
                    <v:path arrowok="t"/>
                  </v:shape>
                  <v:shape id="Picture 49" o:spid="_x0000_s1157"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MOzfEAAAA2wAAAA8AAABkcnMvZG93bnJldi54bWxEj0FrwkAUhO9C/8PyCr3ppkGkiW6CFAul&#10;p5rW+zP7TKLZtzG7jam/vlsQPA4z8w2zykfTioF611hW8DyLQBCXVjdcKfj+epu+gHAeWWNrmRT8&#10;koM8e5isMNX2wlsaCl+JAGGXooLa+y6V0pU1GXQz2xEH72B7gz7IvpK6x0uAm1bGUbSQBhsOCzV2&#10;9FpTeSp+jILhdE3O8V7v4jIujh+LbXSdf26Uenoc10sQnkZ/D9/a71rBPIH/L+EHyO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3MOzfEAAAA2wAAAA8AAAAAAAAAAAAAAAAA&#10;nwIAAGRycy9kb3ducmV2LnhtbFBLBQYAAAAABAAEAPcAAACQAwAAAAA=&#10;" stroked="t" strokecolor="black [3213]" strokeweight="2.25pt">
                    <v:imagedata r:id="rId95" o:title=""/>
                    <v:path arrowok="t"/>
                  </v:shape>
                </v:group>
                <v:shape id="Text Box 53" o:spid="_x0000_s1158"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FC0D1B" w:rsidRPr="00EA2CD3" w:rsidRDefault="00FC0D1B" w:rsidP="007205E0">
                        <w:pPr>
                          <w:pStyle w:val="Caption"/>
                          <w:rPr>
                            <w:noProof/>
                            <w:sz w:val="24"/>
                            <w:szCs w:val="20"/>
                          </w:rPr>
                        </w:pPr>
                        <w:bookmarkStart w:id="106" w:name="_Toc405634150"/>
                        <w:r>
                          <w:t xml:space="preserve">Figure </w:t>
                        </w:r>
                        <w:r>
                          <w:fldChar w:fldCharType="begin"/>
                        </w:r>
                        <w:r w:rsidRPr="00BC5EB7">
                          <w:instrText xml:space="preserve"> SEQ Figure \* ARABIC </w:instrText>
                        </w:r>
                        <w:r>
                          <w:fldChar w:fldCharType="separate"/>
                        </w:r>
                        <w:r>
                          <w:rPr>
                            <w:noProof/>
                          </w:rPr>
                          <w:t>26</w:t>
                        </w:r>
                        <w:r>
                          <w:rPr>
                            <w:noProof/>
                          </w:rPr>
                          <w:fldChar w:fldCharType="end"/>
                        </w:r>
                        <w:r>
                          <w:t xml:space="preserve"> - One, Two and Three bars</w:t>
                        </w:r>
                        <w:bookmarkEnd w:id="106"/>
                      </w:p>
                    </w:txbxContent>
                  </v:textbox>
                </v:shape>
                <w10:wrap type="square"/>
              </v:group>
            </w:pict>
          </mc:Fallback>
        </mc:AlternateContent>
      </w:r>
      <w:r w:rsidR="00353B82" w:rsidRPr="00131217">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rsidRPr="00131217">
        <w:t xml:space="preserve"> The noise came from the sensor as well as from the stability of the </w:t>
      </w:r>
      <w:r w:rsidR="006647BB" w:rsidRPr="00131217">
        <w:t>subject’s</w:t>
      </w:r>
      <w:r w:rsidR="00FF215C" w:rsidRPr="00131217">
        <w:t xml:space="preserve"> hand.</w:t>
      </w:r>
    </w:p>
    <w:p w:rsidR="00FF215C" w:rsidRPr="00131217" w:rsidRDefault="007205E0" w:rsidP="00EF79AC">
      <w:pPr>
        <w:pStyle w:val="Heading4"/>
      </w:pPr>
      <w:r w:rsidRPr="00131217">
        <w:rPr>
          <w:noProof/>
        </w:rPr>
        <mc:AlternateContent>
          <mc:Choice Requires="wpg">
            <w:drawing>
              <wp:anchor distT="0" distB="0" distL="114300" distR="114300" simplePos="0" relativeHeight="251679744" behindDoc="0" locked="0" layoutInCell="1" allowOverlap="1" wp14:anchorId="2A5B3003" wp14:editId="074DA88D">
                <wp:simplePos x="0" y="0"/>
                <wp:positionH relativeFrom="column">
                  <wp:posOffset>-12700</wp:posOffset>
                </wp:positionH>
                <wp:positionV relativeFrom="paragraph">
                  <wp:posOffset>73025</wp:posOffset>
                </wp:positionV>
                <wp:extent cx="3708400" cy="3013075"/>
                <wp:effectExtent l="19050" t="19050" r="6350" b="0"/>
                <wp:wrapSquare wrapText="bothSides"/>
                <wp:docPr id="48" name="Group 48"/>
                <wp:cNvGraphicFramePr/>
                <a:graphic xmlns:a="http://schemas.openxmlformats.org/drawingml/2006/main">
                  <a:graphicData uri="http://schemas.microsoft.com/office/word/2010/wordprocessingGroup">
                    <wpg:wgp>
                      <wpg:cNvGrpSpPr/>
                      <wpg:grpSpPr>
                        <a:xfrm>
                          <a:off x="0" y="0"/>
                          <a:ext cx="3708400" cy="3013075"/>
                          <a:chOff x="-50801" y="2971800"/>
                          <a:chExt cx="3708401" cy="3013075"/>
                        </a:xfrm>
                      </wpg:grpSpPr>
                      <wpg:graphicFrame>
                        <wpg:cNvPr id="9" name="Chart 9"/>
                        <wpg:cNvFrPr/>
                        <wpg:xfrm>
                          <a:off x="-50801" y="2971800"/>
                          <a:ext cx="3657600" cy="2743200"/>
                        </wpg:xfrm>
                        <a:graphic>
                          <a:graphicData uri="http://schemas.openxmlformats.org/drawingml/2006/chart">
                            <c:chart xmlns:c="http://schemas.openxmlformats.org/drawingml/2006/chart" xmlns:r="http://schemas.openxmlformats.org/officeDocument/2006/relationships" r:id="rId96"/>
                          </a:graphicData>
                        </a:graphic>
                      </wpg:graphicFrame>
                      <wps:wsp>
                        <wps:cNvPr id="27" name="Text Box 27"/>
                        <wps:cNvSpPr txBox="1"/>
                        <wps:spPr>
                          <a:xfrm>
                            <a:off x="0" y="5842000"/>
                            <a:ext cx="3657600" cy="142875"/>
                          </a:xfrm>
                          <a:prstGeom prst="rect">
                            <a:avLst/>
                          </a:prstGeom>
                          <a:solidFill>
                            <a:prstClr val="white"/>
                          </a:solidFill>
                          <a:ln>
                            <a:noFill/>
                          </a:ln>
                          <a:effectLst/>
                        </wps:spPr>
                        <wps:txbx>
                          <w:txbxContent>
                            <w:p w:rsidR="00FC0D1B" w:rsidRPr="00192CC1" w:rsidRDefault="00FC0D1B" w:rsidP="00712219">
                              <w:pPr>
                                <w:pStyle w:val="Caption"/>
                                <w:rPr>
                                  <w:bCs w:val="0"/>
                                  <w:smallCaps/>
                                  <w:noProof/>
                                  <w:spacing w:val="10"/>
                                </w:rPr>
                              </w:pPr>
                              <w:bookmarkStart w:id="107" w:name="_Toc405634151"/>
                              <w:r>
                                <w:t xml:space="preserve">Figure </w:t>
                              </w:r>
                              <w:r>
                                <w:fldChar w:fldCharType="begin"/>
                              </w:r>
                              <w:r w:rsidRPr="00C75CDF">
                                <w:instrText xml:space="preserve"> SEQ Figure \* ARABIC </w:instrText>
                              </w:r>
                              <w:r>
                                <w:fldChar w:fldCharType="separate"/>
                              </w:r>
                              <w:r>
                                <w:rPr>
                                  <w:noProof/>
                                </w:rPr>
                                <w:t>27</w:t>
                              </w:r>
                              <w:r>
                                <w:rPr>
                                  <w:noProof/>
                                </w:rPr>
                                <w:fldChar w:fldCharType="end"/>
                              </w:r>
                              <w:r>
                                <w:rPr>
                                  <w:noProof/>
                                </w:rPr>
                                <w:t xml:space="preserve"> - Accuracy on phase one</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8" o:spid="_x0000_s1159" style="position:absolute;margin-left:-1pt;margin-top:5.75pt;width:292pt;height:237.25pt;z-index:251679744;mso-position-horizontal-relative:text;mso-position-vertical-relative:text;mso-width-relative:margin;mso-height-relative:margin" coordorigin="-508,29718" coordsize="37084,30130"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">
                <v:shape id="Chart 9" o:spid="_x0000_s1160" type="#_x0000_t75" style="position:absolute;left:-629;top:29596;width:36879;height:27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">
                  <v:imagedata r:id="rId97" o:title=""/>
                  <o:lock v:ext="edit" aspectratio="f"/>
                </v:shape>
                <v:shape id="Text Box 27" o:spid="_x0000_s1161" type="#_x0000_t202" style="position:absolute;top:58420;width:36576;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rsidR="00FC0D1B" w:rsidRPr="00192CC1" w:rsidRDefault="00FC0D1B" w:rsidP="00712219">
                        <w:pPr>
                          <w:pStyle w:val="Caption"/>
                          <w:rPr>
                            <w:bCs w:val="0"/>
                            <w:smallCaps/>
                            <w:noProof/>
                            <w:spacing w:val="10"/>
                          </w:rPr>
                        </w:pPr>
                        <w:bookmarkStart w:id="108" w:name="_Toc405634151"/>
                        <w:r>
                          <w:t xml:space="preserve">Figure </w:t>
                        </w:r>
                        <w:r>
                          <w:fldChar w:fldCharType="begin"/>
                        </w:r>
                        <w:r w:rsidRPr="00C75CDF">
                          <w:instrText xml:space="preserve"> SEQ Figure \* ARABIC </w:instrText>
                        </w:r>
                        <w:r>
                          <w:fldChar w:fldCharType="separate"/>
                        </w:r>
                        <w:r>
                          <w:rPr>
                            <w:noProof/>
                          </w:rPr>
                          <w:t>27</w:t>
                        </w:r>
                        <w:r>
                          <w:rPr>
                            <w:noProof/>
                          </w:rPr>
                          <w:fldChar w:fldCharType="end"/>
                        </w:r>
                        <w:r>
                          <w:rPr>
                            <w:noProof/>
                          </w:rPr>
                          <w:t xml:space="preserve"> - Accuracy on phase one</w:t>
                        </w:r>
                        <w:bookmarkEnd w:id="108"/>
                      </w:p>
                    </w:txbxContent>
                  </v:textbox>
                </v:shape>
                <w10:wrap type="square"/>
              </v:group>
              <o:OLEObject Type="Embed" ProgID="Excel.Chart.8" ShapeID="Chart 9" DrawAspect="Content" ObjectID="_1479548243" r:id="rId98">
                <o:FieldCodes>\s</o:FieldCodes>
              </o:OLEObject>
            </w:pict>
          </mc:Fallback>
        </mc:AlternateContent>
      </w:r>
      <w:r w:rsidR="00FF215C" w:rsidRPr="00131217">
        <w:t>Phase One Results</w:t>
      </w:r>
    </w:p>
    <w:p w:rsidR="002C69BE" w:rsidRPr="00131217" w:rsidRDefault="00F0133F" w:rsidP="00716AC3">
      <w:r w:rsidRPr="00131217">
        <w:t>The results in Table 1 show that the subjects were close to</w:t>
      </w:r>
      <w:r w:rsidR="006957AF" w:rsidRPr="00131217">
        <w:t xml:space="preserve"> 50 percent accuracy. This was encouraging since it was well above a random distribution that would be close to 25 percent given that the users had one of four choices to make. Table 1 shows the results of </w:t>
      </w:r>
      <w:proofErr w:type="gramStart"/>
      <w:r w:rsidR="006957AF" w:rsidRPr="00131217">
        <w:t>phase</w:t>
      </w:r>
      <w:proofErr w:type="gramEnd"/>
      <w:r w:rsidR="006957AF" w:rsidRPr="00131217">
        <w:t xml:space="preserve"> one.</w:t>
      </w:r>
      <w:r w:rsidR="002C69BE" w:rsidRPr="00131217">
        <w:t xml:space="preserve"> </w:t>
      </w:r>
    </w:p>
    <w:p w:rsidR="00F0133F" w:rsidRPr="00131217" w:rsidRDefault="002C69BE" w:rsidP="00716AC3">
      <w:r w:rsidRPr="00131217">
        <w:t xml:space="preserve">Totaling the correct answers of phase one in the four tries and ignoring the height </w:t>
      </w:r>
      <w:r w:rsidR="00543ECA" w:rsidRPr="00131217">
        <w:t xml:space="preserve">and sensitivity </w:t>
      </w:r>
      <w:r w:rsidRPr="00131217">
        <w:t>difference</w:t>
      </w:r>
      <w:r w:rsidR="00561176" w:rsidRPr="00131217">
        <w:t xml:space="preserve">, we have a total (n) of 68 </w:t>
      </w:r>
      <w:r w:rsidR="00543ECA" w:rsidRPr="00131217">
        <w:t>tries;</w:t>
      </w:r>
      <w:r w:rsidRPr="00131217">
        <w:t xml:space="preserve"> the result gives a percentage of accuracy of 51%. </w:t>
      </w:r>
      <w:r w:rsidR="001C6CC5">
        <w:t xml:space="preserve">A random control group would have an accuracy of 25% given that they are choosing amongst 4 possible answers, when compared with the actual result s of this study, </w:t>
      </w:r>
      <w:r w:rsidRPr="00131217">
        <w:t xml:space="preserve">we get a </w:t>
      </w:r>
      <w:r w:rsidR="00BC0AD8" w:rsidRPr="00131217">
        <w:t>conf</w:t>
      </w:r>
      <w:r w:rsidR="00543ECA" w:rsidRPr="00131217">
        <w:t>idence value of p&lt;0.002</w:t>
      </w:r>
      <w:r w:rsidR="00BC0AD8" w:rsidRPr="00131217">
        <w:t>.</w:t>
      </w:r>
    </w:p>
    <w:p w:rsidR="00F932B2" w:rsidRPr="00131217" w:rsidRDefault="00F932B2" w:rsidP="00EF79AC">
      <w:pPr>
        <w:pStyle w:val="Heading4"/>
      </w:pPr>
      <w:r w:rsidRPr="00131217">
        <w:t>Phase One Evaluation</w:t>
      </w:r>
    </w:p>
    <w:p w:rsidR="00F932B2" w:rsidRPr="00131217" w:rsidRDefault="00F932B2" w:rsidP="00F932B2">
      <w:r w:rsidRPr="00131217">
        <w:t xml:space="preserve">In this first phase the subject needed to only move their hand from side to side in </w:t>
      </w:r>
      <w:r w:rsidR="002A7212" w:rsidRPr="00131217">
        <w:t>the X</w:t>
      </w:r>
      <w:r w:rsidRPr="00131217">
        <w:t xml:space="preserve"> axis and up and down </w:t>
      </w:r>
      <w:r w:rsidR="002A7212" w:rsidRPr="00131217">
        <w:t>in the Z</w:t>
      </w:r>
      <w:r w:rsidRPr="00131217">
        <w:t xml:space="preserve"> axis</w:t>
      </w:r>
      <w:r w:rsidR="00AA6151" w:rsidRPr="00131217">
        <w:t xml:space="preserve"> </w:t>
      </w:r>
      <w:r w:rsidR="00C75CDF" w:rsidRPr="00131217">
        <w:t>(</w:t>
      </w:r>
      <w:fldSimple w:instr=" REF _Ref401588485 ">
        <w:r w:rsidR="00580C34">
          <w:t xml:space="preserve">Figure </w:t>
        </w:r>
        <w:r w:rsidR="00580C34">
          <w:rPr>
            <w:noProof/>
          </w:rPr>
          <w:t>28</w:t>
        </w:r>
      </w:fldSimple>
      <w:r w:rsidR="00C75CDF" w:rsidRPr="00131217">
        <w:t>)</w:t>
      </w:r>
      <w:r w:rsidRPr="00131217">
        <w:t>. Up and down would allow them to control the base line frequency they were comfortable with while scanning on the horizontal axis.</w:t>
      </w:r>
    </w:p>
    <w:p w:rsidR="00F932B2" w:rsidRPr="00131217" w:rsidRDefault="00F932B2" w:rsidP="00F932B2">
      <w:r w:rsidRPr="00131217">
        <w:lastRenderedPageBreak/>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Pr="00131217" w:rsidRDefault="007205E0" w:rsidP="00F932B2">
      <w:r w:rsidRPr="00131217">
        <w:rPr>
          <w:noProof/>
        </w:rPr>
        <mc:AlternateContent>
          <mc:Choice Requires="wpg">
            <w:drawing>
              <wp:anchor distT="0" distB="0" distL="114300" distR="114300" simplePos="0" relativeHeight="251727872" behindDoc="0" locked="0" layoutInCell="1" allowOverlap="1" wp14:anchorId="4947EB4F" wp14:editId="671B177B">
                <wp:simplePos x="0" y="0"/>
                <wp:positionH relativeFrom="column">
                  <wp:posOffset>94615</wp:posOffset>
                </wp:positionH>
                <wp:positionV relativeFrom="paragraph">
                  <wp:posOffset>659130</wp:posOffset>
                </wp:positionV>
                <wp:extent cx="2057400" cy="3159760"/>
                <wp:effectExtent l="38100" t="38100" r="76200" b="2540"/>
                <wp:wrapSquare wrapText="bothSides"/>
                <wp:docPr id="47" name="Group 47"/>
                <wp:cNvGraphicFramePr/>
                <a:graphic xmlns:a="http://schemas.openxmlformats.org/drawingml/2006/main">
                  <a:graphicData uri="http://schemas.microsoft.com/office/word/2010/wordprocessingGroup">
                    <wpg:wgp>
                      <wpg:cNvGrpSpPr/>
                      <wpg:grpSpPr>
                        <a:xfrm>
                          <a:off x="0" y="0"/>
                          <a:ext cx="2057400" cy="3159760"/>
                          <a:chOff x="-317501" y="0"/>
                          <a:chExt cx="2057401" cy="3159760"/>
                        </a:xfrm>
                      </wpg:grpSpPr>
                      <wps:wsp>
                        <wps:cNvPr id="38" name="Text Box 38"/>
                        <wps:cNvSpPr txBox="1"/>
                        <wps:spPr>
                          <a:xfrm>
                            <a:off x="-317501" y="2832100"/>
                            <a:ext cx="2057401" cy="327660"/>
                          </a:xfrm>
                          <a:prstGeom prst="rect">
                            <a:avLst/>
                          </a:prstGeom>
                          <a:solidFill>
                            <a:prstClr val="white"/>
                          </a:solidFill>
                          <a:ln>
                            <a:noFill/>
                          </a:ln>
                          <a:effectLst/>
                        </wps:spPr>
                        <wps:txbx>
                          <w:txbxContent>
                            <w:p w:rsidR="00FC0D1B" w:rsidRPr="00EF1EED" w:rsidRDefault="00FC0D1B" w:rsidP="00C75CDF">
                              <w:pPr>
                                <w:pStyle w:val="Caption"/>
                                <w:rPr>
                                  <w:noProof/>
                                  <w:color w:val="FF0000"/>
                                  <w:sz w:val="24"/>
                                  <w:szCs w:val="20"/>
                                </w:rPr>
                              </w:pPr>
                              <w:bookmarkStart w:id="109" w:name="_Ref401588485"/>
                              <w:bookmarkStart w:id="110" w:name="_Toc405634152"/>
                              <w:r>
                                <w:t xml:space="preserve">Figure </w:t>
                              </w:r>
                              <w:r>
                                <w:fldChar w:fldCharType="begin"/>
                              </w:r>
                              <w:r w:rsidRPr="005B2F69">
                                <w:instrText xml:space="preserve"> SEQ Figure \* ARABIC </w:instrText>
                              </w:r>
                              <w:r>
                                <w:fldChar w:fldCharType="separate"/>
                              </w:r>
                              <w:r>
                                <w:rPr>
                                  <w:noProof/>
                                </w:rPr>
                                <w:t>28</w:t>
                              </w:r>
                              <w:r>
                                <w:fldChar w:fldCharType="end"/>
                              </w:r>
                              <w:bookmarkEnd w:id="109"/>
                              <w:r>
                                <w:t xml:space="preserve"> - X axis green, y axis blue and z axis red</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6" name="Group 46"/>
                        <wpg:cNvGrpSpPr/>
                        <wpg:grpSpPr>
                          <a:xfrm>
                            <a:off x="-317500" y="0"/>
                            <a:ext cx="2057400" cy="2743200"/>
                            <a:chOff x="-342900" y="0"/>
                            <a:chExt cx="2057400" cy="2743200"/>
                          </a:xfrm>
                        </wpg:grpSpPr>
                        <pic:pic xmlns:pic="http://schemas.openxmlformats.org/drawingml/2006/picture">
                          <pic:nvPicPr>
                            <pic:cNvPr id="30" name="Picture 30"/>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rot="5400000">
                              <a:off x="-685800" y="342900"/>
                              <a:ext cx="2743200" cy="2057400"/>
                            </a:xfrm>
                            <a:prstGeom prst="rect">
                              <a:avLst/>
                            </a:prstGeom>
                            <a:ln w="28575">
                              <a:solidFill>
                                <a:schemeClr val="tx1"/>
                              </a:solidFill>
                            </a:ln>
                          </pic:spPr>
                        </pic:pic>
                        <wps:wsp>
                          <wps:cNvPr id="43" name="Straight Arrow Connector 43"/>
                          <wps:cNvCnPr/>
                          <wps:spPr>
                            <a:xfrm flipV="1">
                              <a:off x="787400" y="1352550"/>
                              <a:ext cx="927100" cy="247650"/>
                            </a:xfrm>
                            <a:prstGeom prst="straightConnector1">
                              <a:avLst/>
                            </a:prstGeom>
                            <a:ln w="28575">
                              <a:headEnd type="arrow"/>
                              <a:tailEnd type="arrow"/>
                            </a:ln>
                          </wps:spPr>
                          <wps:style>
                            <a:lnRef idx="1">
                              <a:schemeClr val="accent3"/>
                            </a:lnRef>
                            <a:fillRef idx="0">
                              <a:schemeClr val="accent3"/>
                            </a:fillRef>
                            <a:effectRef idx="0">
                              <a:schemeClr val="accent3"/>
                            </a:effectRef>
                            <a:fontRef idx="minor">
                              <a:schemeClr val="tx1"/>
                            </a:fontRef>
                          </wps:style>
                          <wps:bodyPr/>
                        </wps:wsp>
                        <wps:wsp>
                          <wps:cNvPr id="44" name="Straight Arrow Connector 44"/>
                          <wps:cNvCnPr/>
                          <wps:spPr>
                            <a:xfrm>
                              <a:off x="1028700" y="1320800"/>
                              <a:ext cx="552450" cy="361950"/>
                            </a:xfrm>
                            <a:prstGeom prst="straightConnector1">
                              <a:avLst/>
                            </a:prstGeom>
                            <a:ln w="28575">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1276350" y="971550"/>
                              <a:ext cx="0" cy="876300"/>
                            </a:xfrm>
                            <a:prstGeom prst="straightConnector1">
                              <a:avLst/>
                            </a:prstGeom>
                            <a:ln w="28575">
                              <a:headEnd type="arrow"/>
                              <a:tailEnd type="arrow"/>
                            </a:ln>
                          </wps:spPr>
                          <wps:style>
                            <a:lnRef idx="1">
                              <a:schemeClr val="accent2"/>
                            </a:lnRef>
                            <a:fillRef idx="0">
                              <a:schemeClr val="accent2"/>
                            </a:fillRef>
                            <a:effectRef idx="0">
                              <a:schemeClr val="accent2"/>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47" o:spid="_x0000_s1162" style="position:absolute;left:0;text-align:left;margin-left:7.45pt;margin-top:51.9pt;width:162pt;height:248.8pt;z-index:251727872;mso-position-horizontal-relative:text;mso-position-vertical-relative:text;mso-width-relative:margin;mso-height-relative:margin" coordorigin="-3175" coordsize="20574,315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">
                <v:shape id="Text Box 38" o:spid="_x0000_s1163" type="#_x0000_t202" style="position:absolute;left:-3175;top:28321;width:20574;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EOMEA&#10;AADbAAAADwAAAGRycy9kb3ducmV2LnhtbERPy2rCQBTdF/oPwy24KTrRg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hhDjBAAAA2wAAAA8AAAAAAAAAAAAAAAAAmAIAAGRycy9kb3du&#10;cmV2LnhtbFBLBQYAAAAABAAEAPUAAACGAwAAAAA=&#10;" stroked="f">
                  <v:textbox inset="0,0,0,0">
                    <w:txbxContent>
                      <w:p w:rsidR="00FC0D1B" w:rsidRPr="00EF1EED" w:rsidRDefault="00FC0D1B" w:rsidP="00C75CDF">
                        <w:pPr>
                          <w:pStyle w:val="Caption"/>
                          <w:rPr>
                            <w:noProof/>
                            <w:color w:val="FF0000"/>
                            <w:sz w:val="24"/>
                            <w:szCs w:val="20"/>
                          </w:rPr>
                        </w:pPr>
                        <w:bookmarkStart w:id="111" w:name="_Ref401588485"/>
                        <w:bookmarkStart w:id="112" w:name="_Toc405634152"/>
                        <w:r>
                          <w:t xml:space="preserve">Figure </w:t>
                        </w:r>
                        <w:r>
                          <w:fldChar w:fldCharType="begin"/>
                        </w:r>
                        <w:r w:rsidRPr="005B2F69">
                          <w:instrText xml:space="preserve"> SEQ Figure \* ARABIC </w:instrText>
                        </w:r>
                        <w:r>
                          <w:fldChar w:fldCharType="separate"/>
                        </w:r>
                        <w:r>
                          <w:rPr>
                            <w:noProof/>
                          </w:rPr>
                          <w:t>28</w:t>
                        </w:r>
                        <w:r>
                          <w:fldChar w:fldCharType="end"/>
                        </w:r>
                        <w:bookmarkEnd w:id="111"/>
                        <w:r>
                          <w:t xml:space="preserve"> - X axis green, y axis blue and z axis red</w:t>
                        </w:r>
                        <w:bookmarkEnd w:id="112"/>
                      </w:p>
                    </w:txbxContent>
                  </v:textbox>
                </v:shape>
                <v:group id="Group 46" o:spid="_x0000_s1164" style="position:absolute;left:-3175;width:20574;height:27432" coordorigin="-3429" coordsize="2057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30" o:spid="_x0000_s1165" type="#_x0000_t75" style="position:absolute;left:-6858;top:3429;width:27432;height:2057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1OkvBAAAA2wAAAA8AAABkcnMvZG93bnJldi54bWxET89rwjAUvg/8H8IbeBmazkLVzigiOrzs&#10;YC3s+miebVnzUpLM1v/eHAY7fny/N7vRdOJOzreWFbzPExDEldUt1wrK62m2AuEDssbOMil4kIfd&#10;dvKywVzbgS90L0ItYgj7HBU0IfS5lL5qyKCf2544cjfrDIYIXS21wyGGm04ukiSTBluODQ32dGio&#10;+il+jYLukJafTrcmuy2/v2x2Xsvj21qp6eu4/wARaAz/4j/3WStI4/r4Jf4AuX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1OkvBAAAA2wAAAA8AAAAAAAAAAAAAAAAAnwIA&#10;AGRycy9kb3ducmV2LnhtbFBLBQYAAAAABAAEAPcAAACNAwAAAAA=&#10;" stroked="t" strokecolor="black [3213]" strokeweight="2.25pt">
                    <v:imagedata r:id="rId100" o:title=""/>
                    <v:path arrowok="t"/>
                  </v:shape>
                  <v:shape id="Straight Arrow Connector 43" o:spid="_x0000_s1166" type="#_x0000_t32" style="position:absolute;left:7874;top:13525;width:9271;height:2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38QAAADbAAAADwAAAGRycy9kb3ducmV2LnhtbESP0WrCQBRE3wv+w3IF3+pGDUWiq4hi&#10;aSl9iPUDLtlrEpO9G3a3Sdqv7xYKfRxm5gyz3Y+mFT05X1tWsJgnIIgLq2suFVw/zo9rED4ga2wt&#10;k4Iv8rDfTR62mGk7cE79JZQiQthnqKAKocuk9EVFBv3cdsTRu1lnMETpSqkdDhFuWrlMkidpsOa4&#10;UGFHx4qK5vJpImV9zt8WrrH3Z5e+L/3r/dR030rNpuNhAyLQGP7Df+0XrSBdwe+X+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THfxAAAANsAAAAPAAAAAAAAAAAA&#10;AAAAAKECAABkcnMvZG93bnJldi54bWxQSwUGAAAAAAQABAD5AAAAkgMAAAAA&#10;" strokecolor="#94b64e [3046]" strokeweight="2.25pt">
                    <v:stroke startarrow="open" endarrow="open"/>
                  </v:shape>
                  <v:shape id="Straight Arrow Connector 44" o:spid="_x0000_s1167" type="#_x0000_t32" style="position:absolute;left:10287;top:13208;width:5524;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SVQsMAAADbAAAADwAAAGRycy9kb3ducmV2LnhtbESPW4vCMBSE3wX/QzgL+6bpinipRlFh&#10;Fx8E8QL6eGjOtmWbk5JE2/33RhB8HGbmG2a+bE0l7uR8aVnBVz8BQZxZXXKu4Hz67k1A+ICssbJM&#10;Cv7Jw3LR7cwx1bbhA92PIRcRwj5FBUUIdSqlzwoy6Pu2Jo7er3UGQ5Qul9phE+GmkoMkGUmDJceF&#10;AmvaFJT9HW9GQXK15rD/qRo7pZ1by8t6PDi1Sn1+tKsZiEBteIdf7a1WMBzC80v8A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UlULDAAAA2wAAAA8AAAAAAAAAAAAA&#10;AAAAoQIAAGRycy9kb3ducmV2LnhtbFBLBQYAAAAABAAEAPkAAACRAwAAAAA=&#10;" strokecolor="#4579b8 [3044]" strokeweight="2.25pt">
                    <v:stroke startarrow="open" endarrow="open"/>
                  </v:shape>
                  <v:shape id="Straight Arrow Connector 45" o:spid="_x0000_s1168" type="#_x0000_t32" style="position:absolute;left:12763;top:9715;width:0;height:87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JQzsUAAADbAAAADwAAAGRycy9kb3ducmV2LnhtbESPQWvCQBSE74L/YXkFL9JsFLU1zSoi&#10;CBakRNtDj4/saxKafRuza5L++25B6HGYmW+YdDuYWnTUusqyglkUgyDOra64UPDxfnh8BuE8ssba&#10;Min4IQfbzXiUYqJtz2fqLr4QAcIuQQWl900ipctLMugi2xAH78u2Bn2QbSF1i32Am1rO43glDVYc&#10;FkpsaF9S/n25GQVXft1nT+s+O7nedOvMTj9P5k2pycOwewHhafD/4Xv7qBUslvD3JfwA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JQzsUAAADbAAAADwAAAAAAAAAA&#10;AAAAAAChAgAAZHJzL2Rvd25yZXYueG1sUEsFBgAAAAAEAAQA+QAAAJMDAAAAAA==&#10;" strokecolor="#bc4542 [3045]" strokeweight="2.25pt">
                    <v:stroke startarrow="open" endarrow="open"/>
                  </v:shape>
                </v:group>
                <w10:wrap type="square"/>
              </v:group>
            </w:pict>
          </mc:Fallback>
        </mc:AlternateContent>
      </w:r>
      <w:r w:rsidR="00246D07" w:rsidRPr="00131217">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B72306" w:rsidRPr="00131217" w:rsidRDefault="002A7212" w:rsidP="00F932B2">
      <w:r w:rsidRPr="00131217">
        <w:t xml:space="preserve">The subjects demonstrated </w:t>
      </w:r>
      <w:r w:rsidR="00BF3680" w:rsidRPr="00131217">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B72306" w:rsidRPr="00131217" w:rsidRDefault="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38112" behindDoc="0" locked="0" layoutInCell="1" allowOverlap="1" wp14:anchorId="1560A519" wp14:editId="37AA7AA3">
                <wp:simplePos x="0" y="0"/>
                <wp:positionH relativeFrom="margin">
                  <wp:align>center</wp:align>
                </wp:positionH>
                <wp:positionV relativeFrom="margin">
                  <wp:align>top</wp:align>
                </wp:positionV>
                <wp:extent cx="5715000" cy="1698625"/>
                <wp:effectExtent l="38100" t="38100" r="38100" b="0"/>
                <wp:wrapSquare wrapText="bothSides"/>
                <wp:docPr id="60" name="Group 60"/>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8" name="Group 58"/>
                        <wpg:cNvGrpSpPr/>
                        <wpg:grpSpPr>
                          <a:xfrm>
                            <a:off x="0" y="0"/>
                            <a:ext cx="5715000" cy="1371600"/>
                            <a:chOff x="0" y="0"/>
                            <a:chExt cx="5715000" cy="1371600"/>
                          </a:xfrm>
                        </wpg:grpSpPr>
                        <pic:pic xmlns:pic="http://schemas.openxmlformats.org/drawingml/2006/picture">
                          <pic:nvPicPr>
                            <pic:cNvPr id="55" name="Picture 55"/>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6" name="Picture 56"/>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57" name="Picture 57"/>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9" name="Text Box 59"/>
                        <wps:cNvSpPr txBox="1"/>
                        <wps:spPr>
                          <a:xfrm>
                            <a:off x="0" y="1428750"/>
                            <a:ext cx="5715000" cy="269875"/>
                          </a:xfrm>
                          <a:prstGeom prst="rect">
                            <a:avLst/>
                          </a:prstGeom>
                          <a:solidFill>
                            <a:prstClr val="white"/>
                          </a:solidFill>
                          <a:ln>
                            <a:noFill/>
                          </a:ln>
                          <a:effectLst/>
                        </wps:spPr>
                        <wps:txbx>
                          <w:txbxContent>
                            <w:p w:rsidR="00FC0D1B" w:rsidRPr="00B95589" w:rsidRDefault="00FC0D1B" w:rsidP="00B72306">
                              <w:pPr>
                                <w:pStyle w:val="Caption"/>
                                <w:rPr>
                                  <w:bCs w:val="0"/>
                                  <w:smallCaps/>
                                  <w:noProof/>
                                  <w:spacing w:val="5"/>
                                  <w:sz w:val="24"/>
                                  <w:szCs w:val="24"/>
                                </w:rPr>
                              </w:pPr>
                              <w:bookmarkStart w:id="113" w:name="_Toc405634153"/>
                              <w:r>
                                <w:t xml:space="preserve">Figure </w:t>
                              </w:r>
                              <w:r>
                                <w:fldChar w:fldCharType="begin"/>
                              </w:r>
                              <w:r w:rsidRPr="00BC5EB7">
                                <w:instrText xml:space="preserve"> SEQ Figure \* ARABIC </w:instrText>
                              </w:r>
                              <w:r>
                                <w:fldChar w:fldCharType="separate"/>
                              </w:r>
                              <w:r>
                                <w:rPr>
                                  <w:noProof/>
                                </w:rPr>
                                <w:t>29</w:t>
                              </w:r>
                              <w:r>
                                <w:rPr>
                                  <w:noProof/>
                                </w:rPr>
                                <w:fldChar w:fldCharType="end"/>
                              </w:r>
                              <w:r>
                                <w:t xml:space="preserve"> - Different shapes for phase two</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169" style="position:absolute;left:0;text-align:left;margin-left:0;margin-top:0;width:450pt;height:133.75pt;z-index:251738112;mso-position-horizontal:center;mso-position-horizontal-relative:margin;mso-position-vertical:top;mso-position-vertical-relative:margin"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">
                <v:group id="Group 58" o:spid="_x0000_s1170"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Picture 55" o:spid="_x0000_s1171"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knx7BAAAA2wAAAA8AAABkcnMvZG93bnJldi54bWxEj0GLwjAUhO+C/yE8YW+aKqtI1yi7Kwt7&#10;Emz1/myebbF5KU208d8bQfA4zMw3zGoTTCNu1LnasoLpJAFBXFhdc6ngkP+NlyCcR9bYWCYFd3Kw&#10;WQ8HK0y17XlPt8yXIkLYpaig8r5NpXRFRQbdxLbE0TvbzqCPsiul7rCPcNPIWZIspMGa40KFLf1W&#10;VFyyq1FA05/lUd/z0Gen7ec+7C7hPDso9TEK318gPAX/Dr/a/1rBfA7PL/EHyP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jknx7BAAAA2wAAAA8AAAAAAAAAAAAAAAAAnwIA&#10;AGRycy9kb3ducmV2LnhtbFBLBQYAAAAABAAEAPcAAACNAwAAAAA=&#10;" stroked="t" strokecolor="black [3213]" strokeweight="2.25pt">
                    <v:imagedata r:id="rId104" o:title=""/>
                    <v:path arrowok="t"/>
                  </v:shape>
                  <v:shape id="Picture 56" o:spid="_x0000_s1172"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b2kbGAAAA2wAAAA8AAABkcnMvZG93bnJldi54bWxEj0FLw0AUhO+C/2F5gje7UWhr026LBAt6&#10;UGrSHnp7ZJ/Z4O7bkN020V/vFgSPw8x8w6w2o7PiTH1oPSu4n2QgiGuvW24U7Kvt3SOIEJE1Ws+k&#10;4JsCbNbXVyvMtR/4g85lbESCcMhRgYmxy6UMtSGHYeI74uR9+t5hTLJvpO5xSHBn5UOWzaTDltOC&#10;wY4KQ/VXeXIK7OJ1/1xZc/ypit1pXhb6/TC8KXV7Mz4tQUQa43/4r/2iFUxncPmSfoBc/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dvaRsYAAADbAAAADwAAAAAAAAAAAAAA&#10;AACfAgAAZHJzL2Rvd25yZXYueG1sUEsFBgAAAAAEAAQA9wAAAJIDAAAAAA==&#10;" stroked="t" strokecolor="black [3213]" strokeweight="2.25pt">
                    <v:imagedata r:id="rId105" o:title=""/>
                    <v:path arrowok="t"/>
                  </v:shape>
                  <v:shape id="Picture 57" o:spid="_x0000_s1173"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HB/rFAAAA2wAAAA8AAABkcnMvZG93bnJldi54bWxEj09rwkAUxO8Fv8PyhN7qpkJTja4iomAP&#10;hfr3/Mw+k9Ts23R3G9Nv3y0UPA4z8xtmOu9MLVpyvrKs4HmQgCDOra64UHDYr59GIHxA1lhbJgU/&#10;5GE+6z1MMdP2xltqd6EQEcI+QwVlCE0mpc9LMugHtiGO3sU6gyFKV0jt8BbhppbDJEmlwYrjQokN&#10;LUvKr7tvo4DeN+vjfnX9HKdvH1+Xk3HYHc5KPfa7xQREoC7cw//tjVbw8gp/X+IPkL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Rwf6xQAAANsAAAAPAAAAAAAAAAAAAAAA&#10;AJ8CAABkcnMvZG93bnJldi54bWxQSwUGAAAAAAQABAD3AAAAkQMAAAAA&#10;" stroked="t" strokecolor="black [3213]" strokeweight="2.25pt">
                    <v:imagedata r:id="rId106" o:title=""/>
                    <v:path arrowok="t"/>
                  </v:shape>
                </v:group>
                <v:shape id="Text Box 59" o:spid="_x0000_s1174"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FC0D1B" w:rsidRPr="00B95589" w:rsidRDefault="00FC0D1B" w:rsidP="00B72306">
                        <w:pPr>
                          <w:pStyle w:val="Caption"/>
                          <w:rPr>
                            <w:bCs w:val="0"/>
                            <w:smallCaps/>
                            <w:noProof/>
                            <w:spacing w:val="5"/>
                            <w:sz w:val="24"/>
                            <w:szCs w:val="24"/>
                          </w:rPr>
                        </w:pPr>
                        <w:bookmarkStart w:id="114" w:name="_Toc405634153"/>
                        <w:r>
                          <w:t xml:space="preserve">Figure </w:t>
                        </w:r>
                        <w:r>
                          <w:fldChar w:fldCharType="begin"/>
                        </w:r>
                        <w:r w:rsidRPr="00BC5EB7">
                          <w:instrText xml:space="preserve"> SEQ Figure \* ARABIC </w:instrText>
                        </w:r>
                        <w:r>
                          <w:fldChar w:fldCharType="separate"/>
                        </w:r>
                        <w:r>
                          <w:rPr>
                            <w:noProof/>
                          </w:rPr>
                          <w:t>29</w:t>
                        </w:r>
                        <w:r>
                          <w:rPr>
                            <w:noProof/>
                          </w:rPr>
                          <w:fldChar w:fldCharType="end"/>
                        </w:r>
                        <w:r>
                          <w:t xml:space="preserve"> - Different shapes for phase two</w:t>
                        </w:r>
                        <w:bookmarkEnd w:id="114"/>
                      </w:p>
                    </w:txbxContent>
                  </v:textbox>
                </v:shape>
                <w10:wrap type="square" anchorx="margin" anchory="margin"/>
              </v:group>
            </w:pict>
          </mc:Fallback>
        </mc:AlternateContent>
      </w:r>
    </w:p>
    <w:p w:rsidR="00FF215C" w:rsidRPr="00131217" w:rsidRDefault="006957AF" w:rsidP="00B2178E">
      <w:pPr>
        <w:pStyle w:val="Heading3"/>
      </w:pPr>
      <w:bookmarkStart w:id="115" w:name="_Toc405796846"/>
      <w:r w:rsidRPr="00131217">
        <w:t>Phase Two</w:t>
      </w:r>
      <w:bookmarkEnd w:id="115"/>
    </w:p>
    <w:p w:rsidR="0071166F" w:rsidRPr="00131217" w:rsidRDefault="0071166F" w:rsidP="00716AC3">
      <w:r w:rsidRPr="00131217">
        <w:t>Phase two presented the subject with just one object. The computer would randomly choose between a circle</w:t>
      </w:r>
      <w:r w:rsidR="00FF215C" w:rsidRPr="00131217">
        <w:t>,</w:t>
      </w:r>
      <w:r w:rsidRPr="00131217">
        <w:t xml:space="preserve"> a rectangle or a triangle. This exercise was made 4 times as follows.</w:t>
      </w:r>
    </w:p>
    <w:p w:rsidR="0071166F" w:rsidRPr="00131217" w:rsidRDefault="0071166F" w:rsidP="0071166F">
      <w:pPr>
        <w:ind w:left="720"/>
      </w:pPr>
      <w:r w:rsidRPr="00131217">
        <w:t xml:space="preserve">First try. </w:t>
      </w:r>
      <w:proofErr w:type="gramStart"/>
      <w:r w:rsidRPr="00131217">
        <w:t>Random object, at 2” tall from the table and a sensitivity of 10.</w:t>
      </w:r>
      <w:proofErr w:type="gramEnd"/>
    </w:p>
    <w:p w:rsidR="00FF215C" w:rsidRPr="00131217" w:rsidRDefault="0071166F" w:rsidP="00FF215C">
      <w:pPr>
        <w:ind w:firstLine="720"/>
      </w:pPr>
      <w:r w:rsidRPr="00131217">
        <w:t xml:space="preserve">Second try. </w:t>
      </w:r>
      <w:proofErr w:type="gramStart"/>
      <w:r w:rsidRPr="00131217">
        <w:t xml:space="preserve">Random </w:t>
      </w:r>
      <w:r w:rsidR="00FF215C" w:rsidRPr="00131217">
        <w:t>object</w:t>
      </w:r>
      <w:r w:rsidRPr="00131217">
        <w:t>, at 2” tall from the table and a sensitivity of 5.</w:t>
      </w:r>
      <w:proofErr w:type="gramEnd"/>
      <w:r w:rsidRPr="00131217">
        <w:t xml:space="preserve"> </w:t>
      </w:r>
    </w:p>
    <w:p w:rsidR="00FF215C" w:rsidRPr="00131217" w:rsidRDefault="00FF215C" w:rsidP="00FF215C">
      <w:pPr>
        <w:ind w:left="720"/>
      </w:pPr>
      <w:r w:rsidRPr="00131217">
        <w:t xml:space="preserve">Third try. </w:t>
      </w:r>
      <w:proofErr w:type="gramStart"/>
      <w:r w:rsidRPr="00131217">
        <w:t>Random object, at 2” tall from the table and a sensitivity of 10.</w:t>
      </w:r>
      <w:proofErr w:type="gramEnd"/>
    </w:p>
    <w:p w:rsidR="00230263" w:rsidRPr="00131217" w:rsidRDefault="00FF215C" w:rsidP="002D0952">
      <w:pPr>
        <w:ind w:left="720"/>
      </w:pPr>
      <w:r w:rsidRPr="00131217">
        <w:t xml:space="preserve">Fourth try. </w:t>
      </w:r>
      <w:proofErr w:type="gramStart"/>
      <w:r w:rsidRPr="00131217">
        <w:t>Random object, at 2” tall from the table and a sensitivity of 5.</w:t>
      </w:r>
      <w:proofErr w:type="gramEnd"/>
      <w:r w:rsidRPr="00131217">
        <w:t xml:space="preserve"> </w:t>
      </w:r>
    </w:p>
    <w:p w:rsidR="00246D07" w:rsidRPr="00131217" w:rsidRDefault="00230263" w:rsidP="00EF79AC">
      <w:pPr>
        <w:pStyle w:val="Heading4"/>
      </w:pPr>
      <w:r w:rsidRPr="00131217">
        <w:t>Phase Two Results</w:t>
      </w:r>
    </w:p>
    <w:p w:rsidR="00543ECA" w:rsidRPr="00131217" w:rsidRDefault="00C75CDF" w:rsidP="00C75CDF">
      <w:r w:rsidRPr="00131217">
        <w:rPr>
          <w:noProof/>
        </w:rPr>
        <mc:AlternateContent>
          <mc:Choice Requires="wps">
            <w:drawing>
              <wp:anchor distT="0" distB="0" distL="114300" distR="114300" simplePos="0" relativeHeight="251676672" behindDoc="0" locked="0" layoutInCell="1" allowOverlap="1" wp14:anchorId="222F8ECA" wp14:editId="1585B17A">
                <wp:simplePos x="0" y="0"/>
                <wp:positionH relativeFrom="column">
                  <wp:posOffset>0</wp:posOffset>
                </wp:positionH>
                <wp:positionV relativeFrom="paragraph">
                  <wp:posOffset>2757170</wp:posOffset>
                </wp:positionV>
                <wp:extent cx="3902710" cy="272415"/>
                <wp:effectExtent l="0" t="0" r="2540" b="0"/>
                <wp:wrapSquare wrapText="bothSides"/>
                <wp:docPr id="26" name="Text Box 26"/>
                <wp:cNvGraphicFramePr/>
                <a:graphic xmlns:a="http://schemas.openxmlformats.org/drawingml/2006/main">
                  <a:graphicData uri="http://schemas.microsoft.com/office/word/2010/wordprocessingShape">
                    <wps:wsp>
                      <wps:cNvSpPr txBox="1"/>
                      <wps:spPr>
                        <a:xfrm>
                          <a:off x="0" y="0"/>
                          <a:ext cx="3902710" cy="272415"/>
                        </a:xfrm>
                        <a:prstGeom prst="rect">
                          <a:avLst/>
                        </a:prstGeom>
                        <a:solidFill>
                          <a:prstClr val="white"/>
                        </a:solidFill>
                        <a:ln>
                          <a:noFill/>
                        </a:ln>
                        <a:effectLst/>
                      </wps:spPr>
                      <wps:txbx>
                        <w:txbxContent>
                          <w:p w:rsidR="00FC0D1B" w:rsidRPr="008E6AC0" w:rsidRDefault="00FC0D1B" w:rsidP="00712219">
                            <w:pPr>
                              <w:pStyle w:val="Caption"/>
                              <w:rPr>
                                <w:noProof/>
                                <w:sz w:val="24"/>
                                <w:szCs w:val="20"/>
                              </w:rPr>
                            </w:pPr>
                            <w:bookmarkStart w:id="116" w:name="_Ref401588224"/>
                            <w:bookmarkStart w:id="117" w:name="_Toc405634154"/>
                            <w:r>
                              <w:t xml:space="preserve">Figure </w:t>
                            </w:r>
                            <w:r>
                              <w:fldChar w:fldCharType="begin"/>
                            </w:r>
                            <w:r w:rsidRPr="00C75CDF">
                              <w:instrText xml:space="preserve"> SEQ Figure \* ARABIC </w:instrText>
                            </w:r>
                            <w:r>
                              <w:fldChar w:fldCharType="separate"/>
                            </w:r>
                            <w:r>
                              <w:rPr>
                                <w:noProof/>
                              </w:rPr>
                              <w:t>30</w:t>
                            </w:r>
                            <w:r>
                              <w:rPr>
                                <w:noProof/>
                              </w:rPr>
                              <w:fldChar w:fldCharType="end"/>
                            </w:r>
                            <w:bookmarkEnd w:id="116"/>
                            <w:r>
                              <w:rPr>
                                <w:noProof/>
                              </w:rPr>
                              <w:t xml:space="preserve"> - Percentage of Accuracy on phase two</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175" type="#_x0000_t202" style="position:absolute;left:0;text-align:left;margin-left:0;margin-top:217.1pt;width:307.3pt;height:21.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" stroked="f">
                <v:textbox inset="0,0,0,0">
                  <w:txbxContent>
                    <w:p w:rsidR="00FC0D1B" w:rsidRPr="008E6AC0" w:rsidRDefault="00FC0D1B" w:rsidP="00712219">
                      <w:pPr>
                        <w:pStyle w:val="Caption"/>
                        <w:rPr>
                          <w:noProof/>
                          <w:sz w:val="24"/>
                          <w:szCs w:val="20"/>
                        </w:rPr>
                      </w:pPr>
                      <w:bookmarkStart w:id="118" w:name="_Ref401588224"/>
                      <w:bookmarkStart w:id="119" w:name="_Toc405634154"/>
                      <w:r>
                        <w:t xml:space="preserve">Figure </w:t>
                      </w:r>
                      <w:r>
                        <w:fldChar w:fldCharType="begin"/>
                      </w:r>
                      <w:r w:rsidRPr="00C75CDF">
                        <w:instrText xml:space="preserve"> SEQ Figure \* ARABIC </w:instrText>
                      </w:r>
                      <w:r>
                        <w:fldChar w:fldCharType="separate"/>
                      </w:r>
                      <w:r>
                        <w:rPr>
                          <w:noProof/>
                        </w:rPr>
                        <w:t>30</w:t>
                      </w:r>
                      <w:r>
                        <w:rPr>
                          <w:noProof/>
                        </w:rPr>
                        <w:fldChar w:fldCharType="end"/>
                      </w:r>
                      <w:bookmarkEnd w:id="118"/>
                      <w:r>
                        <w:rPr>
                          <w:noProof/>
                        </w:rPr>
                        <w:t xml:space="preserve"> - Percentage of Accuracy on phase two</w:t>
                      </w:r>
                      <w:bookmarkEnd w:id="119"/>
                    </w:p>
                  </w:txbxContent>
                </v:textbox>
                <w10:wrap type="square"/>
              </v:shape>
            </w:pict>
          </mc:Fallback>
        </mc:AlternateContent>
      </w:r>
      <w:r w:rsidR="006A3B61" w:rsidRPr="00131217">
        <w:rPr>
          <w:noProof/>
        </w:rPr>
        <w:drawing>
          <wp:anchor distT="0" distB="0" distL="114300" distR="114300" simplePos="0" relativeHeight="251674624" behindDoc="0" locked="0" layoutInCell="1" allowOverlap="1" wp14:anchorId="44F663D8" wp14:editId="3B613D18">
            <wp:simplePos x="0" y="0"/>
            <wp:positionH relativeFrom="column">
              <wp:posOffset>-635</wp:posOffset>
            </wp:positionH>
            <wp:positionV relativeFrom="paragraph">
              <wp:posOffset>-1270</wp:posOffset>
            </wp:positionV>
            <wp:extent cx="3905885" cy="2743200"/>
            <wp:effectExtent l="19050" t="19050" r="18415" b="1905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14:sizeRelH relativeFrom="page">
              <wp14:pctWidth>0</wp14:pctWidth>
            </wp14:sizeRelH>
            <wp14:sizeRelV relativeFrom="page">
              <wp14:pctHeight>0</wp14:pctHeight>
            </wp14:sizeRelV>
          </wp:anchor>
        </w:drawing>
      </w:r>
      <w:r w:rsidR="00246D07" w:rsidRPr="00131217">
        <w:t xml:space="preserve">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w:t>
      </w:r>
      <w:fldSimple w:instr=" REF _Ref401588224 ">
        <w:r w:rsidR="00580C34">
          <w:t xml:space="preserve">Figure </w:t>
        </w:r>
        <w:r w:rsidR="00580C34">
          <w:rPr>
            <w:noProof/>
          </w:rPr>
          <w:t>30</w:t>
        </w:r>
      </w:fldSimple>
      <w:r w:rsidRPr="00131217">
        <w:t xml:space="preserve"> </w:t>
      </w:r>
      <w:r w:rsidR="00246D07" w:rsidRPr="00131217">
        <w:t xml:space="preserve">shows the </w:t>
      </w:r>
      <w:r w:rsidRPr="00131217">
        <w:t>r</w:t>
      </w:r>
      <w:r w:rsidR="00246D07" w:rsidRPr="00131217">
        <w:t>esults of phase two.</w:t>
      </w:r>
    </w:p>
    <w:p w:rsidR="00246D07" w:rsidRPr="00131217" w:rsidRDefault="00561176" w:rsidP="00246D07">
      <w:r w:rsidRPr="00131217">
        <w:t xml:space="preserve">Totaling the correct answers of phase two in the four tries and ignoring the </w:t>
      </w:r>
      <w:r w:rsidR="00543ECA" w:rsidRPr="00131217">
        <w:t>sensitivity</w:t>
      </w:r>
      <w:r w:rsidRPr="00131217">
        <w:t xml:space="preserve"> difference, we have a total (n) of 68 tries; the result gives a percentage of accuracy of 54%. When we compare this to a random </w:t>
      </w:r>
      <w:r w:rsidRPr="00131217">
        <w:lastRenderedPageBreak/>
        <w:t>result, which would be 33% because of having to choose amongst 3 possibilities, we get a confidence value of p&lt;0.02.</w:t>
      </w:r>
    </w:p>
    <w:p w:rsidR="00246D07" w:rsidRPr="00131217" w:rsidRDefault="005549ED" w:rsidP="00EF79AC">
      <w:pPr>
        <w:pStyle w:val="Heading4"/>
      </w:pPr>
      <w:r w:rsidRPr="00131217">
        <w:t>Phase Two Evaluation</w:t>
      </w:r>
    </w:p>
    <w:p w:rsidR="005549ED" w:rsidRPr="00131217" w:rsidRDefault="005549ED" w:rsidP="005549ED">
      <w:r w:rsidRPr="00131217">
        <w:t>Having worked through the first phase, the subjects had a better handle on this artificial sensory experience. This exercise required the subjects to move their hand side to side and also front to back, giving them a 2D field to scan. Because of the first exercise, finding the edges was easy, their job was then to use that information to find a pattern they could compare with their mental expectation of how any of the shapes would feel.</w:t>
      </w:r>
    </w:p>
    <w:p w:rsidR="00246D07" w:rsidRPr="00131217" w:rsidRDefault="005549ED" w:rsidP="00246D07">
      <w:r w:rsidRPr="00131217">
        <w:t>The fact the triangle gave the best results was an interesting finding. E</w:t>
      </w:r>
      <w:r w:rsidR="00246D07" w:rsidRPr="00131217">
        <w:t>ven though I expected this not to be the case given the familiarity of the other shapes, the triangle offers the most drastic c</w:t>
      </w:r>
      <w:r w:rsidRPr="00131217">
        <w:t>hang</w:t>
      </w:r>
      <w:r w:rsidR="00246D07" w:rsidRPr="00131217">
        <w:t>e at the corners</w:t>
      </w:r>
      <w:r w:rsidRPr="00131217">
        <w:t xml:space="preserve"> and made it easy to identify. The circle seems to have had an advantage when people would start inside the shape and then realize how long it took to find an edge.</w:t>
      </w:r>
    </w:p>
    <w:p w:rsidR="00B72306" w:rsidRPr="00131217" w:rsidRDefault="00BF3680" w:rsidP="00230263">
      <w:r w:rsidRPr="00131217">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B72306" w:rsidRPr="00131217" w:rsidRDefault="00B72306" w:rsidP="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43232" behindDoc="0" locked="0" layoutInCell="1" allowOverlap="1" wp14:anchorId="1C71A394" wp14:editId="4E9D20C8">
                <wp:simplePos x="0" y="0"/>
                <wp:positionH relativeFrom="column">
                  <wp:posOffset>114300</wp:posOffset>
                </wp:positionH>
                <wp:positionV relativeFrom="paragraph">
                  <wp:posOffset>0</wp:posOffset>
                </wp:positionV>
                <wp:extent cx="5708650" cy="1698625"/>
                <wp:effectExtent l="38100" t="38100" r="44450" b="0"/>
                <wp:wrapSquare wrapText="bothSides"/>
                <wp:docPr id="66" name="Group 66"/>
                <wp:cNvGraphicFramePr/>
                <a:graphic xmlns:a="http://schemas.openxmlformats.org/drawingml/2006/main">
                  <a:graphicData uri="http://schemas.microsoft.com/office/word/2010/wordprocessingGroup">
                    <wpg:wgp>
                      <wpg:cNvGrpSpPr/>
                      <wpg:grpSpPr>
                        <a:xfrm>
                          <a:off x="0" y="0"/>
                          <a:ext cx="5708650" cy="1698625"/>
                          <a:chOff x="0" y="0"/>
                          <a:chExt cx="5708650" cy="1698625"/>
                        </a:xfrm>
                      </wpg:grpSpPr>
                      <wpg:grpSp>
                        <wpg:cNvPr id="64" name="Group 64"/>
                        <wpg:cNvGrpSpPr/>
                        <wpg:grpSpPr>
                          <a:xfrm>
                            <a:off x="0" y="0"/>
                            <a:ext cx="5708650" cy="1371600"/>
                            <a:chOff x="0" y="0"/>
                            <a:chExt cx="5708650" cy="1371600"/>
                          </a:xfrm>
                        </wpg:grpSpPr>
                        <pic:pic xmlns:pic="http://schemas.openxmlformats.org/drawingml/2006/picture">
                          <pic:nvPicPr>
                            <pic:cNvPr id="63" name="Picture 63"/>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62" name="Picture 62"/>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3879850" y="0"/>
                              <a:ext cx="1828800" cy="1371600"/>
                            </a:xfrm>
                            <a:prstGeom prst="rect">
                              <a:avLst/>
                            </a:prstGeom>
                            <a:ln w="28575">
                              <a:solidFill>
                                <a:schemeClr val="tx1"/>
                              </a:solidFill>
                            </a:ln>
                          </pic:spPr>
                        </pic:pic>
                        <pic:pic xmlns:pic="http://schemas.openxmlformats.org/drawingml/2006/picture">
                          <pic:nvPicPr>
                            <pic:cNvPr id="61" name="Picture 61"/>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wpg:grpSp>
                      <wps:wsp>
                        <wps:cNvPr id="65" name="Text Box 65"/>
                        <wps:cNvSpPr txBox="1"/>
                        <wps:spPr>
                          <a:xfrm>
                            <a:off x="0" y="1428750"/>
                            <a:ext cx="5708650" cy="269875"/>
                          </a:xfrm>
                          <a:prstGeom prst="rect">
                            <a:avLst/>
                          </a:prstGeom>
                          <a:solidFill>
                            <a:prstClr val="white"/>
                          </a:solidFill>
                          <a:ln>
                            <a:noFill/>
                          </a:ln>
                          <a:effectLst/>
                        </wps:spPr>
                        <wps:txbx>
                          <w:txbxContent>
                            <w:p w:rsidR="00FC0D1B" w:rsidRPr="006559F6" w:rsidRDefault="00FC0D1B" w:rsidP="00B72306">
                              <w:pPr>
                                <w:pStyle w:val="Caption"/>
                                <w:rPr>
                                  <w:bCs w:val="0"/>
                                  <w:smallCaps/>
                                  <w:noProof/>
                                  <w:spacing w:val="5"/>
                                  <w:sz w:val="24"/>
                                  <w:szCs w:val="24"/>
                                </w:rPr>
                              </w:pPr>
                              <w:bookmarkStart w:id="120" w:name="_Toc405634155"/>
                              <w:r>
                                <w:t xml:space="preserve">Figure </w:t>
                              </w:r>
                              <w:fldSimple w:instr=" SEQ Figure \* ARABIC ">
                                <w:r>
                                  <w:rPr>
                                    <w:noProof/>
                                  </w:rPr>
                                  <w:t>31</w:t>
                                </w:r>
                              </w:fldSimple>
                              <w:r>
                                <w:t xml:space="preserve"> - shapes for phse 3. cUBE, SPHERE AND PRISM</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176" style="position:absolute;left:0;text-align:left;margin-left:9pt;margin-top:0;width:449.5pt;height:133.75pt;z-index:251743232;mso-position-horizontal-relative:text;mso-position-vertical-relative:text" coordsize="57086,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">
                <v:group id="Group 64" o:spid="_x0000_s1177" style="position:absolute;width:57086;height:13716" coordsize="57086,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Picture 63" o:spid="_x0000_s1178"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EoEvEAAAA2wAAAA8AAABkcnMvZG93bnJldi54bWxEj91qAjEUhO8LvkM4gjelZltB69YoUlC8&#10;Uvx5gOPmdHd1c7JN4rr69E1B8HKYmW+Yyaw1lWjI+dKygvd+AoI4s7rkXMFhv3j7BOEDssbKMim4&#10;kYfZtPMywVTbK2+p2YVcRAj7FBUUIdSplD4ryKDv25o4ej/WGQxRulxqh9cIN5X8SJKhNFhyXCiw&#10;pu+CsvPuYhSMj2vHnDd3+3tZjhab18PgVJ2V6nXb+ReIQG14hh/tlVYwHMD/l/gD5PQ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JEoEvEAAAA2wAAAA8AAAAAAAAAAAAAAAAA&#10;nwIAAGRycy9kb3ducmV2LnhtbFBLBQYAAAAABAAEAPcAAACQAwAAAAA=&#10;" stroked="t" strokecolor="black [3213]" strokeweight="2.25pt">
                    <v:imagedata r:id="rId110" o:title=""/>
                    <v:path arrowok="t"/>
                  </v:shape>
                  <v:shape id="Picture 62" o:spid="_x0000_s1179" type="#_x0000_t75" style="position:absolute;left:38798;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IYMXFAAAA2wAAAA8AAABkcnMvZG93bnJldi54bWxEj0FrwkAUhO+F/oflFbzpRi2i0U0ogYJW&#10;PdR68fbIviah2bdhd9XUX98VhB6HmfmGWeW9acWFnG8sKxiPEhDEpdUNVwqOX+/DOQgfkDW2lknB&#10;L3nIs+enFabaXvmTLodQiQhhn6KCOoQuldKXNRn0I9sRR+/bOoMhSldJ7fAa4aaVkySZSYMNx4Ua&#10;OypqKn8OZ6PgttlvC++K+ea0W8iP13Ex3d0apQYv/dsSRKA+/Icf7bVWMJvA/Uv8ATL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yGDFxQAAANsAAAAPAAAAAAAAAAAAAAAA&#10;AJ8CAABkcnMvZG93bnJldi54bWxQSwUGAAAAAAQABAD3AAAAkQMAAAAA&#10;" stroked="t" strokecolor="black [3213]" strokeweight="2.25pt">
                    <v:imagedata r:id="rId111" o:title=""/>
                    <v:path arrowok="t"/>
                  </v:shape>
                  <v:shape id="Picture 61" o:spid="_x0000_s1180"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eiI/GAAAA2wAAAA8AAABkcnMvZG93bnJldi54bWxEj0FLw0AUhO+C/2F5Qm92Uw+txm6LBAvt&#10;oaJJPXh7ZJ/Z4O7bkN02aX+9Kwg9DjPzDbNcj86KE/Wh9axgNs1AENdet9woOFSb+0cQISJrtJ5J&#10;wZkCrFe3N0vMtR/4g05lbESCcMhRgYmxy6UMtSGHYeo74uR9+95hTLJvpO5xSHBn5UOWzaXDltOC&#10;wY4KQ/VPeXQK7NPu8FpZ83Wpivfjoiz02+ewV2pyN748g4g0xmv4v73VCuYz+PuSf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F6Ij8YAAADbAAAADwAAAAAAAAAAAAAA&#10;AACfAgAAZHJzL2Rvd25yZXYueG1sUEsFBgAAAAAEAAQA9wAAAJIDAAAAAA==&#10;" stroked="t" strokecolor="black [3213]" strokeweight="2.25pt">
                    <v:imagedata r:id="rId105" o:title=""/>
                    <v:path arrowok="t"/>
                  </v:shape>
                </v:group>
                <v:shape id="Text Box 65" o:spid="_x0000_s1181" type="#_x0000_t202" style="position:absolute;top:14287;width:5708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BLI8YA&#10;AADbAAAADwAAAGRycy9kb3ducmV2LnhtbESPQWsCMRSE74X+h/AKvZSabWsXWY0i0kLrRbr14u2x&#10;eW7Wbl6WJKvrvzcFweMwM98ws8VgW3EkHxrHCl5GGQjiyumGawXb38/nCYgQkTW2jknBmQIs5vd3&#10;Myy0O/EPHctYiwThUKACE2NXSBkqQxbDyHXEyds7bzEm6WupPZ4S3LbyNctyabHhtGCwo5Wh6q/s&#10;rYLNeLcxT/3+Y70cv/nvbb/KD3Wp1OPDsJyCiDTEW/ja/tIK8nf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BLI8YAAADbAAAADwAAAAAAAAAAAAAAAACYAgAAZHJz&#10;L2Rvd25yZXYueG1sUEsFBgAAAAAEAAQA9QAAAIsDAAAAAA==&#10;" stroked="f">
                  <v:textbox style="mso-fit-shape-to-text:t" inset="0,0,0,0">
                    <w:txbxContent>
                      <w:p w:rsidR="00FC0D1B" w:rsidRPr="006559F6" w:rsidRDefault="00FC0D1B" w:rsidP="00B72306">
                        <w:pPr>
                          <w:pStyle w:val="Caption"/>
                          <w:rPr>
                            <w:bCs w:val="0"/>
                            <w:smallCaps/>
                            <w:noProof/>
                            <w:spacing w:val="5"/>
                            <w:sz w:val="24"/>
                            <w:szCs w:val="24"/>
                          </w:rPr>
                        </w:pPr>
                        <w:bookmarkStart w:id="121" w:name="_Toc405634155"/>
                        <w:r>
                          <w:t xml:space="preserve">Figure </w:t>
                        </w:r>
                        <w:fldSimple w:instr=" SEQ Figure \* ARABIC ">
                          <w:r>
                            <w:rPr>
                              <w:noProof/>
                            </w:rPr>
                            <w:t>31</w:t>
                          </w:r>
                        </w:fldSimple>
                        <w:r>
                          <w:t xml:space="preserve"> - shapes for phse 3. cUBE, SPHERE AND PRISM</w:t>
                        </w:r>
                        <w:bookmarkEnd w:id="121"/>
                      </w:p>
                    </w:txbxContent>
                  </v:textbox>
                </v:shape>
                <w10:wrap type="square"/>
              </v:group>
            </w:pict>
          </mc:Fallback>
        </mc:AlternateContent>
      </w:r>
    </w:p>
    <w:p w:rsidR="0071166F" w:rsidRPr="00131217" w:rsidRDefault="005549ED" w:rsidP="00EF79AC">
      <w:pPr>
        <w:pStyle w:val="Heading3"/>
      </w:pPr>
      <w:bookmarkStart w:id="122" w:name="_Toc405796847"/>
      <w:r w:rsidRPr="00131217">
        <w:t>Phase Three</w:t>
      </w:r>
      <w:bookmarkEnd w:id="122"/>
    </w:p>
    <w:p w:rsidR="002D0952" w:rsidRPr="00131217" w:rsidRDefault="00BF3680" w:rsidP="002D0952">
      <w:r w:rsidRPr="00131217">
        <w:t>Phase three was about an object with three relevant dimensions. Since the first two phases had dealt with, essentially, 2D shapes. This phase presented a Cube, a Prism and a Sphere. Everyt</w:t>
      </w:r>
      <w:r w:rsidR="002D0952" w:rsidRPr="00131217">
        <w:t xml:space="preserve">hing else was just like phase 2 as follows. </w:t>
      </w:r>
    </w:p>
    <w:p w:rsidR="002D0952" w:rsidRPr="00131217" w:rsidRDefault="002D0952" w:rsidP="002D0952">
      <w:pPr>
        <w:ind w:left="720"/>
      </w:pPr>
      <w:r w:rsidRPr="00131217">
        <w:t xml:space="preserve">First try. </w:t>
      </w:r>
      <w:proofErr w:type="gramStart"/>
      <w:r w:rsidRPr="00131217">
        <w:t>Random object, at a sensitivity of 10.</w:t>
      </w:r>
      <w:proofErr w:type="gramEnd"/>
    </w:p>
    <w:p w:rsidR="002D0952" w:rsidRPr="00131217" w:rsidRDefault="002D0952" w:rsidP="002D0952">
      <w:pPr>
        <w:ind w:firstLine="720"/>
      </w:pPr>
      <w:r w:rsidRPr="00131217">
        <w:t xml:space="preserve">Second try. </w:t>
      </w:r>
      <w:proofErr w:type="gramStart"/>
      <w:r w:rsidRPr="00131217">
        <w:t>Random object, at a sensitivity of 5.</w:t>
      </w:r>
      <w:proofErr w:type="gramEnd"/>
      <w:r w:rsidRPr="00131217">
        <w:t xml:space="preserve"> </w:t>
      </w:r>
    </w:p>
    <w:p w:rsidR="002D0952" w:rsidRPr="00131217" w:rsidRDefault="002D0952" w:rsidP="002D0952">
      <w:pPr>
        <w:ind w:left="720"/>
      </w:pPr>
      <w:r w:rsidRPr="00131217">
        <w:t xml:space="preserve">Third try. </w:t>
      </w:r>
      <w:proofErr w:type="gramStart"/>
      <w:r w:rsidRPr="00131217">
        <w:t>Random object, at a sensitivity of 10.</w:t>
      </w:r>
      <w:proofErr w:type="gramEnd"/>
    </w:p>
    <w:p w:rsidR="002D0952" w:rsidRPr="00131217" w:rsidRDefault="002D0952" w:rsidP="002D0952">
      <w:pPr>
        <w:ind w:left="720"/>
      </w:pPr>
      <w:r w:rsidRPr="00131217">
        <w:t xml:space="preserve">Fourth try. </w:t>
      </w:r>
      <w:proofErr w:type="gramStart"/>
      <w:r w:rsidRPr="00131217">
        <w:t>Random object, at a sensitivity of 5.</w:t>
      </w:r>
      <w:proofErr w:type="gramEnd"/>
      <w:r w:rsidRPr="00131217">
        <w:t xml:space="preserve"> </w:t>
      </w:r>
    </w:p>
    <w:p w:rsidR="00BF3680" w:rsidRPr="00131217" w:rsidRDefault="00B72306" w:rsidP="00EF79AC">
      <w:pPr>
        <w:pStyle w:val="Heading4"/>
      </w:pPr>
      <w:r w:rsidRPr="00131217">
        <w:rPr>
          <w:noProof/>
        </w:rPr>
        <mc:AlternateContent>
          <mc:Choice Requires="wpg">
            <w:drawing>
              <wp:anchor distT="0" distB="0" distL="114300" distR="114300" simplePos="0" relativeHeight="251682816" behindDoc="0" locked="0" layoutInCell="1" allowOverlap="1" wp14:anchorId="7CFF8573" wp14:editId="71AF8316">
                <wp:simplePos x="0" y="0"/>
                <wp:positionH relativeFrom="column">
                  <wp:posOffset>0</wp:posOffset>
                </wp:positionH>
                <wp:positionV relativeFrom="paragraph">
                  <wp:posOffset>84455</wp:posOffset>
                </wp:positionV>
                <wp:extent cx="3657600" cy="3044825"/>
                <wp:effectExtent l="19050" t="19050" r="19050" b="3175"/>
                <wp:wrapSquare wrapText="bothSides"/>
                <wp:docPr id="67" name="Group 67"/>
                <wp:cNvGraphicFramePr/>
                <a:graphic xmlns:a="http://schemas.openxmlformats.org/drawingml/2006/main">
                  <a:graphicData uri="http://schemas.microsoft.com/office/word/2010/wordprocessingGroup">
                    <wpg:wgp>
                      <wpg:cNvGrpSpPr/>
                      <wpg:grpSpPr>
                        <a:xfrm>
                          <a:off x="0" y="0"/>
                          <a:ext cx="3657600" cy="3044825"/>
                          <a:chOff x="0" y="0"/>
                          <a:chExt cx="3657600" cy="3044825"/>
                        </a:xfrm>
                      </wpg:grpSpPr>
                      <wpg:graphicFrame>
                        <wpg:cNvPr id="28" name="Chart 28"/>
                        <wpg:cNvFrPr/>
                        <wpg:xfrm>
                          <a:off x="0" y="0"/>
                          <a:ext cx="3657600" cy="2743200"/>
                        </wpg:xfrm>
                        <a:graphic>
                          <a:graphicData uri="http://schemas.openxmlformats.org/drawingml/2006/chart">
                            <c:chart xmlns:c="http://schemas.openxmlformats.org/drawingml/2006/chart" xmlns:r="http://schemas.openxmlformats.org/officeDocument/2006/relationships" r:id="rId112"/>
                          </a:graphicData>
                        </a:graphic>
                      </wpg:graphicFrame>
                      <wps:wsp>
                        <wps:cNvPr id="29" name="Text Box 29"/>
                        <wps:cNvSpPr txBox="1"/>
                        <wps:spPr>
                          <a:xfrm>
                            <a:off x="0" y="2774950"/>
                            <a:ext cx="3657600" cy="269875"/>
                          </a:xfrm>
                          <a:prstGeom prst="rect">
                            <a:avLst/>
                          </a:prstGeom>
                          <a:solidFill>
                            <a:prstClr val="white"/>
                          </a:solidFill>
                          <a:ln>
                            <a:noFill/>
                          </a:ln>
                          <a:effectLst/>
                        </wps:spPr>
                        <wps:txbx>
                          <w:txbxContent>
                            <w:p w:rsidR="00FC0D1B" w:rsidRPr="001A149D" w:rsidRDefault="00FC0D1B" w:rsidP="00712219">
                              <w:pPr>
                                <w:pStyle w:val="Caption"/>
                                <w:rPr>
                                  <w:noProof/>
                                  <w:sz w:val="24"/>
                                  <w:szCs w:val="20"/>
                                </w:rPr>
                              </w:pPr>
                              <w:bookmarkStart w:id="123" w:name="_Toc405634156"/>
                              <w:r>
                                <w:t xml:space="preserve">Figure </w:t>
                              </w:r>
                              <w:r>
                                <w:fldChar w:fldCharType="begin"/>
                              </w:r>
                              <w:r w:rsidRPr="00BC5EB7">
                                <w:instrText xml:space="preserve"> SEQ Figure \* ARABIC </w:instrText>
                              </w:r>
                              <w:r>
                                <w:fldChar w:fldCharType="separate"/>
                              </w:r>
                              <w:r>
                                <w:rPr>
                                  <w:noProof/>
                                </w:rPr>
                                <w:t>32</w:t>
                              </w:r>
                              <w:r>
                                <w:rPr>
                                  <w:noProof/>
                                </w:rPr>
                                <w:fldChar w:fldCharType="end"/>
                              </w:r>
                              <w:r>
                                <w:rPr>
                                  <w:noProof/>
                                </w:rPr>
                                <w:t xml:space="preserve"> -  Percentage of accuracy on phase 3</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7" o:spid="_x0000_s1182" style="position:absolute;margin-left:0;margin-top:6.65pt;width:4in;height:239.75pt;z-index:251682816;mso-position-horizontal-relative:text;mso-position-vertical-relative:text" coordsize="36576,30448"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">
                <v:shape id="Chart 28" o:spid="_x0000_s1183" type="#_x0000_t75" style="position:absolute;left:-121;top:-121;width:36879;height:2773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">
                  <v:imagedata r:id="rId113" o:title=""/>
                  <o:lock v:ext="edit" aspectratio="f"/>
                </v:shape>
                <v:shape id="Text Box 29" o:spid="_x0000_s1184" type="#_x0000_t202" style="position:absolute;top:27749;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FC0D1B" w:rsidRPr="001A149D" w:rsidRDefault="00FC0D1B" w:rsidP="00712219">
                        <w:pPr>
                          <w:pStyle w:val="Caption"/>
                          <w:rPr>
                            <w:noProof/>
                            <w:sz w:val="24"/>
                            <w:szCs w:val="20"/>
                          </w:rPr>
                        </w:pPr>
                        <w:bookmarkStart w:id="124" w:name="_Toc405634156"/>
                        <w:r>
                          <w:t xml:space="preserve">Figure </w:t>
                        </w:r>
                        <w:r>
                          <w:fldChar w:fldCharType="begin"/>
                        </w:r>
                        <w:r w:rsidRPr="00BC5EB7">
                          <w:instrText xml:space="preserve"> SEQ Figure \* ARABIC </w:instrText>
                        </w:r>
                        <w:r>
                          <w:fldChar w:fldCharType="separate"/>
                        </w:r>
                        <w:r>
                          <w:rPr>
                            <w:noProof/>
                          </w:rPr>
                          <w:t>32</w:t>
                        </w:r>
                        <w:r>
                          <w:rPr>
                            <w:noProof/>
                          </w:rPr>
                          <w:fldChar w:fldCharType="end"/>
                        </w:r>
                        <w:r>
                          <w:rPr>
                            <w:noProof/>
                          </w:rPr>
                          <w:t xml:space="preserve"> -  Percentage of accuracy on phase 3</w:t>
                        </w:r>
                        <w:bookmarkEnd w:id="124"/>
                      </w:p>
                    </w:txbxContent>
                  </v:textbox>
                </v:shape>
                <w10:wrap type="square"/>
              </v:group>
              <o:OLEObject Type="Embed" ProgID="Excel.Chart.8" ShapeID="Chart 28" DrawAspect="Content" ObjectID="_1479548244" r:id="rId114">
                <o:FieldCodes>\s</o:FieldCodes>
              </o:OLEObject>
            </w:pict>
          </mc:Fallback>
        </mc:AlternateContent>
      </w:r>
      <w:r w:rsidR="00BF3680" w:rsidRPr="00131217">
        <w:t>Phase Three Results</w:t>
      </w:r>
    </w:p>
    <w:p w:rsidR="00543ECA" w:rsidRPr="00131217" w:rsidRDefault="002D0952" w:rsidP="00543ECA">
      <w:r w:rsidRPr="00131217">
        <w:t>The sphere shows a success rate barely above random whereas the Prism shows a success rate of more than 80%. Overall the success rate for all three shapes was 55%. The results of phase three are shown in table 3.</w:t>
      </w:r>
      <w:r w:rsidR="00543ECA" w:rsidRPr="00131217">
        <w:t xml:space="preserve"> </w:t>
      </w:r>
    </w:p>
    <w:p w:rsidR="00017618" w:rsidRPr="00131217" w:rsidRDefault="00543ECA" w:rsidP="00017618">
      <w:r w:rsidRPr="00131217">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Pr="00131217" w:rsidRDefault="002D0952" w:rsidP="00EF79AC">
      <w:pPr>
        <w:pStyle w:val="Heading4"/>
      </w:pPr>
      <w:r w:rsidRPr="00131217">
        <w:lastRenderedPageBreak/>
        <w:t>Phase Three Evaluation</w:t>
      </w:r>
    </w:p>
    <w:p w:rsidR="002D0952" w:rsidRPr="00131217" w:rsidRDefault="002D0952" w:rsidP="002D0952">
      <w:r w:rsidRPr="00131217">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rsidRPr="00131217">
        <w:t xml:space="preserve">not what the subject was expecting </w:t>
      </w:r>
      <w:r w:rsidRPr="00131217">
        <w:t>and for that same reason it was the most recognizable once the user knew that was the prism’s “signature”. What happened is that as the subject approached a side of the</w:t>
      </w:r>
      <w:r w:rsidR="00DF3EC6" w:rsidRPr="00131217">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704625" w:rsidRPr="00131217" w:rsidRDefault="00DF3EC6" w:rsidP="00017618">
      <w:r w:rsidRPr="00131217">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704625" w:rsidRPr="00131217" w:rsidRDefault="00704625" w:rsidP="00704625">
      <w:r w:rsidRPr="00131217">
        <w:br w:type="page"/>
      </w:r>
    </w:p>
    <w:p w:rsidR="00704625" w:rsidRPr="00131217" w:rsidRDefault="00131217" w:rsidP="00704625">
      <w:pPr>
        <w:pStyle w:val="Heading3"/>
      </w:pPr>
      <w:bookmarkStart w:id="125" w:name="_Toc405796848"/>
      <w:r>
        <w:rPr>
          <w:noProof/>
        </w:rPr>
        <w:lastRenderedPageBreak/>
        <mc:AlternateContent>
          <mc:Choice Requires="wpg">
            <w:drawing>
              <wp:anchor distT="0" distB="0" distL="114300" distR="114300" simplePos="0" relativeHeight="251758592" behindDoc="0" locked="0" layoutInCell="1" allowOverlap="1" wp14:anchorId="7544DC00" wp14:editId="6DB8D353">
                <wp:simplePos x="0" y="0"/>
                <wp:positionH relativeFrom="column">
                  <wp:posOffset>36576</wp:posOffset>
                </wp:positionH>
                <wp:positionV relativeFrom="paragraph">
                  <wp:posOffset>65837</wp:posOffset>
                </wp:positionV>
                <wp:extent cx="3209925" cy="2884170"/>
                <wp:effectExtent l="95250" t="57150" r="123825" b="0"/>
                <wp:wrapSquare wrapText="bothSides"/>
                <wp:docPr id="86" name="Group 86"/>
                <wp:cNvGraphicFramePr/>
                <a:graphic xmlns:a="http://schemas.openxmlformats.org/drawingml/2006/main">
                  <a:graphicData uri="http://schemas.microsoft.com/office/word/2010/wordprocessingGroup">
                    <wpg:wgp>
                      <wpg:cNvGrpSpPr/>
                      <wpg:grpSpPr>
                        <a:xfrm>
                          <a:off x="0" y="0"/>
                          <a:ext cx="3209925" cy="2884170"/>
                          <a:chOff x="0" y="0"/>
                          <a:chExt cx="3209925" cy="2884170"/>
                        </a:xfrm>
                      </wpg:grpSpPr>
                      <wpg:grpSp>
                        <wpg:cNvPr id="79" name="Group 79"/>
                        <wpg:cNvGrpSpPr/>
                        <wpg:grpSpPr>
                          <a:xfrm>
                            <a:off x="0" y="0"/>
                            <a:ext cx="3209925" cy="2413635"/>
                            <a:chOff x="0" y="0"/>
                            <a:chExt cx="3657600" cy="2750515"/>
                          </a:xfrm>
                        </wpg:grpSpPr>
                        <pic:pic xmlns:pic="http://schemas.openxmlformats.org/drawingml/2006/picture">
                          <pic:nvPicPr>
                            <pic:cNvPr id="42" name="Picture 42"/>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3657600" cy="2750515"/>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78" name="Oval Callout 78"/>
                          <wps:cNvSpPr/>
                          <wps:spPr>
                            <a:xfrm>
                              <a:off x="1528877" y="2017363"/>
                              <a:ext cx="1185063" cy="462788"/>
                            </a:xfrm>
                            <a:prstGeom prst="wedgeEllipseCallout">
                              <a:avLst>
                                <a:gd name="adj1" fmla="val 47000"/>
                                <a:gd name="adj2" fmla="val -130813"/>
                              </a:avLst>
                            </a:prstGeom>
                          </wps:spPr>
                          <wps:style>
                            <a:lnRef idx="2">
                              <a:schemeClr val="dk1"/>
                            </a:lnRef>
                            <a:fillRef idx="1">
                              <a:schemeClr val="lt1"/>
                            </a:fillRef>
                            <a:effectRef idx="0">
                              <a:schemeClr val="dk1"/>
                            </a:effectRef>
                            <a:fontRef idx="minor">
                              <a:schemeClr val="dk1"/>
                            </a:fontRef>
                          </wps:style>
                          <wps:txbx>
                            <w:txbxContent>
                              <w:p w:rsidR="00FC0D1B" w:rsidRPr="00131217" w:rsidRDefault="00FC0D1B" w:rsidP="00C43214">
                                <w:pPr>
                                  <w:jc w:val="center"/>
                                </w:pPr>
                                <w:r w:rsidRPr="00131217">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Oval Callout 80"/>
                          <wps:cNvSpPr/>
                          <wps:spPr>
                            <a:xfrm>
                              <a:off x="2114093" y="409480"/>
                              <a:ext cx="1331367" cy="409920"/>
                            </a:xfrm>
                            <a:prstGeom prst="wedgeEllipseCallout">
                              <a:avLst>
                                <a:gd name="adj1" fmla="val -54465"/>
                                <a:gd name="adj2" fmla="val 81573"/>
                              </a:avLst>
                            </a:prstGeom>
                          </wps:spPr>
                          <wps:style>
                            <a:lnRef idx="2">
                              <a:schemeClr val="dk1"/>
                            </a:lnRef>
                            <a:fillRef idx="1">
                              <a:schemeClr val="lt1"/>
                            </a:fillRef>
                            <a:effectRef idx="0">
                              <a:schemeClr val="dk1"/>
                            </a:effectRef>
                            <a:fontRef idx="minor">
                              <a:schemeClr val="dk1"/>
                            </a:fontRef>
                          </wps:style>
                          <wps:txbx>
                            <w:txbxContent>
                              <w:p w:rsidR="00FC0D1B" w:rsidRPr="00C43214" w:rsidRDefault="00FC0D1B" w:rsidP="00C43214">
                                <w:pPr>
                                  <w:jc w:val="center"/>
                                  <w:rPr>
                                    <w:lang w:val="es-US"/>
                                  </w:rPr>
                                </w:pPr>
                                <w:r w:rsidRPr="00131217">
                                  <w:t>IOIO</w:t>
                                </w:r>
                                <w:r>
                                  <w:rPr>
                                    <w:lang w:val="es-US"/>
                                  </w:rPr>
                                  <w:t xml:space="preserve"> </w:t>
                                </w:r>
                                <w:proofErr w:type="spellStart"/>
                                <w:r>
                                  <w:rPr>
                                    <w:lang w:val="es-US"/>
                                  </w:rPr>
                                  <w:t>Board</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5" name="Text Box 85"/>
                        <wps:cNvSpPr txBox="1"/>
                        <wps:spPr>
                          <a:xfrm>
                            <a:off x="0" y="2472055"/>
                            <a:ext cx="3209925" cy="412115"/>
                          </a:xfrm>
                          <a:prstGeom prst="rect">
                            <a:avLst/>
                          </a:prstGeom>
                          <a:solidFill>
                            <a:prstClr val="white"/>
                          </a:solidFill>
                          <a:ln>
                            <a:noFill/>
                          </a:ln>
                          <a:effectLst/>
                        </wps:spPr>
                        <wps:txbx>
                          <w:txbxContent>
                            <w:p w:rsidR="00FC0D1B" w:rsidRPr="006D6050" w:rsidRDefault="00FC0D1B" w:rsidP="00131217">
                              <w:pPr>
                                <w:pStyle w:val="Caption"/>
                                <w:rPr>
                                  <w:bCs w:val="0"/>
                                  <w:smallCaps/>
                                  <w:noProof/>
                                  <w:spacing w:val="5"/>
                                  <w:sz w:val="24"/>
                                  <w:szCs w:val="24"/>
                                </w:rPr>
                              </w:pPr>
                              <w:bookmarkStart w:id="126" w:name="_Toc405634157"/>
                              <w:r>
                                <w:t xml:space="preserve">Figure </w:t>
                              </w:r>
                              <w:fldSimple w:instr=" SEQ Figure \* ARABIC ">
                                <w:r>
                                  <w:rPr>
                                    <w:noProof/>
                                  </w:rPr>
                                  <w:t>33</w:t>
                                </w:r>
                              </w:fldSimple>
                              <w:r>
                                <w:rPr>
                                  <w:noProof/>
                                </w:rPr>
                                <w:t xml:space="preserve"> – Rig for testing the controlled behaviour of the procimity sensor</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6" o:spid="_x0000_s1185" style="position:absolute;margin-left:2.9pt;margin-top:5.2pt;width:252.75pt;height:227.1pt;z-index:251758592;mso-position-horizontal-relative:text;mso-position-vertical-relative:text" coordsize="32099,288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">
                <v:group id="Group 79" o:spid="_x0000_s1186" style="position:absolute;width:32099;height:24136" coordsize="36576,275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shape id="Picture 42" o:spid="_x0000_s1187" type="#_x0000_t75" style="position:absolute;width:36576;height:27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iponFAAAA2wAAAA8AAABkcnMvZG93bnJldi54bWxEj09rwkAUxO+C32F5Qi+lbpSiJbqK/1K8&#10;KGh78fbIPpNo9m3IriZ++65Q8DjMzG+Y6bw1pbhT7QrLCgb9CARxanXBmYLfn+TjC4TzyBpLy6Tg&#10;QQ7ms25nirG2DR/ofvSZCBB2MSrIva9iKV2ak0HXtxVx8M62NuiDrDOpa2wC3JRyGEUjabDgsJBj&#10;Rauc0uvxZhS8n/blOFo2m4RHO7f5Tta3B16Ueuu1iwkIT61/hf/bW63gcwjPL+EHyN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IqaJxQAAANsAAAAPAAAAAAAAAAAAAAAA&#10;AJ8CAABkcnMvZG93bnJldi54bWxQSwUGAAAAAAQABAD3AAAAkQMAAAAA&#10;" filled="t" fillcolor="#ededed" stroked="t" strokecolor="black [3213]" strokeweight="2.25pt">
                    <v:stroke endcap="square"/>
                    <v:imagedata r:id="rId116" o:title=""/>
                    <v:shadow on="t" color="black" opacity="26214f" origin="-.5,-.5" offset="0,.5mm"/>
                    <v:path arrowok="t"/>
                  </v:shape>
                  <v:shape id="Oval Callout 78" o:spid="_x0000_s1188" type="#_x0000_t63" style="position:absolute;left:15288;top:20173;width:11851;height:46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EdY8AA&#10;AADbAAAADwAAAGRycy9kb3ducmV2LnhtbERPTWvCQBC9F/oflin0UuqmClVSVykFpaAXtXieZsck&#10;NDsbsmOM/945CD0+3vd8OYTG9NSlOrKDt1EGhriIvubSwc9h9ToDkwTZYxOZHFwpwXLx+DDH3McL&#10;76jfS2k0hFOODiqRNrc2FRUFTKPYEit3il1AUdiV1nd40fDQ2HGWvduANWtDhS19VVT87c/BwfR0&#10;7OPLdiWbHfrxelb+ynEyde75afj8ACM0yL/47v726tOx+kV/gF3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EdY8AAAADbAAAADwAAAAAAAAAAAAAAAACYAgAAZHJzL2Rvd25y&#10;ZXYueG1sUEsFBgAAAAAEAAQA9QAAAIUDAAAAAA==&#10;" adj="20952,-17456" fillcolor="white [3201]" strokecolor="black [3200]" strokeweight="2pt">
                    <v:textbox>
                      <w:txbxContent>
                        <w:p w:rsidR="00FC0D1B" w:rsidRPr="00131217" w:rsidRDefault="00FC0D1B" w:rsidP="00C43214">
                          <w:pPr>
                            <w:jc w:val="center"/>
                          </w:pPr>
                          <w:r w:rsidRPr="00131217">
                            <w:t>Sensor</w:t>
                          </w:r>
                        </w:p>
                      </w:txbxContent>
                    </v:textbox>
                  </v:shape>
                  <v:shape id="Oval Callout 80" o:spid="_x0000_s1189" type="#_x0000_t63" style="position:absolute;left:21140;top:4094;width:13314;height:41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2n1MAA&#10;AADbAAAADwAAAGRycy9kb3ducmV2LnhtbERPPW/CMBDdK/EfrENiKw4MCKUYVBBUwEaCOl/ja5Ji&#10;n6PYDYFfjwckxqf3vVj11oiOWl87VjAZJyCIC6drLhWc8937HIQPyBqNY1JwIw+r5eBtgal2Vz5R&#10;l4VSxBD2KSqoQmhSKX1RkUU/dg1x5H5dazFE2JZSt3iN4dbIaZLMpMWaY0OFDW0qKi7Zv1WQZ7Nz&#10;/vPVdHf9vV0fD3+7rbkYpUbD/vMDRKA+vMRP914rmMf18Uv8AXL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62n1MAAAADbAAAADwAAAAAAAAAAAAAAAACYAgAAZHJzL2Rvd25y&#10;ZXYueG1sUEsFBgAAAAAEAAQA9QAAAIUDAAAAAA==&#10;" adj="-964,28420" fillcolor="white [3201]" strokecolor="black [3200]" strokeweight="2pt">
                    <v:textbox>
                      <w:txbxContent>
                        <w:p w:rsidR="00FC0D1B" w:rsidRPr="00C43214" w:rsidRDefault="00FC0D1B" w:rsidP="00C43214">
                          <w:pPr>
                            <w:jc w:val="center"/>
                            <w:rPr>
                              <w:lang w:val="es-US"/>
                            </w:rPr>
                          </w:pPr>
                          <w:r w:rsidRPr="00131217">
                            <w:t>IOIO</w:t>
                          </w:r>
                          <w:r>
                            <w:rPr>
                              <w:lang w:val="es-US"/>
                            </w:rPr>
                            <w:t xml:space="preserve"> </w:t>
                          </w:r>
                          <w:proofErr w:type="spellStart"/>
                          <w:r>
                            <w:rPr>
                              <w:lang w:val="es-US"/>
                            </w:rPr>
                            <w:t>Board</w:t>
                          </w:r>
                          <w:proofErr w:type="spellEnd"/>
                        </w:p>
                      </w:txbxContent>
                    </v:textbox>
                  </v:shape>
                </v:group>
                <v:shape id="Text Box 85" o:spid="_x0000_s1190" type="#_x0000_t202" style="position:absolute;top:24720;width:32099;height:4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yt2cYA&#10;AADbAAAADwAAAGRycy9kb3ducmV2LnhtbESPQWsCMRSE74X+h/AKvRTNtlWR1SgiLbS9iKsXb4/N&#10;c7N287IkWV3/vSkUPA4z8w0zX/a2EWfyoXas4HWYgSAuna65UrDffQ6mIEJE1tg4JgVXCrBcPD7M&#10;Mdfuwls6F7ESCcIhRwUmxjaXMpSGLIaha4mTd3TeYkzSV1J7vCS4beRblk2kxZrTgsGW1obK36Kz&#10;Cjajw8a8dMePn9Xo3X/vu/XkVBVKPT/1qxmISH28h//bX1rBd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gyt2cYAAADbAAAADwAAAAAAAAAAAAAAAACYAgAAZHJz&#10;L2Rvd25yZXYueG1sUEsFBgAAAAAEAAQA9QAAAIsDAAAAAA==&#10;" stroked="f">
                  <v:textbox style="mso-fit-shape-to-text:t" inset="0,0,0,0">
                    <w:txbxContent>
                      <w:p w:rsidR="00FC0D1B" w:rsidRPr="006D6050" w:rsidRDefault="00FC0D1B" w:rsidP="00131217">
                        <w:pPr>
                          <w:pStyle w:val="Caption"/>
                          <w:rPr>
                            <w:bCs w:val="0"/>
                            <w:smallCaps/>
                            <w:noProof/>
                            <w:spacing w:val="5"/>
                            <w:sz w:val="24"/>
                            <w:szCs w:val="24"/>
                          </w:rPr>
                        </w:pPr>
                        <w:bookmarkStart w:id="127" w:name="_Toc405634157"/>
                        <w:r>
                          <w:t xml:space="preserve">Figure </w:t>
                        </w:r>
                        <w:fldSimple w:instr=" SEQ Figure \* ARABIC ">
                          <w:r>
                            <w:rPr>
                              <w:noProof/>
                            </w:rPr>
                            <w:t>33</w:t>
                          </w:r>
                        </w:fldSimple>
                        <w:r>
                          <w:rPr>
                            <w:noProof/>
                          </w:rPr>
                          <w:t xml:space="preserve"> – Rig for testing the controlled behaviour of the procimity sensor</w:t>
                        </w:r>
                        <w:bookmarkEnd w:id="127"/>
                      </w:p>
                    </w:txbxContent>
                  </v:textbox>
                </v:shape>
                <w10:wrap type="square"/>
              </v:group>
            </w:pict>
          </mc:Fallback>
        </mc:AlternateContent>
      </w:r>
      <w:r w:rsidR="00704625" w:rsidRPr="00131217">
        <w:t>Normalization of the Sensor</w:t>
      </w:r>
      <w:bookmarkEnd w:id="125"/>
    </w:p>
    <w:p w:rsidR="00704625" w:rsidRPr="00131217" w:rsidRDefault="00704625" w:rsidP="00704625">
      <w:r w:rsidRPr="00131217">
        <w:t>A lot of care was taken in order to get accurate raw readings from the sensor in order to determine its specific characteristics.</w:t>
      </w:r>
      <w:r w:rsidR="00C43214" w:rsidRPr="00131217">
        <w:t xml:space="preserve"> </w:t>
      </w:r>
    </w:p>
    <w:p w:rsidR="00C43214" w:rsidRPr="00131217" w:rsidRDefault="00C43214" w:rsidP="00704625">
      <w:r w:rsidRPr="00131217">
        <w:t>A rig was built to hold the sensor over the objects at a constant height and completely still.</w:t>
      </w:r>
    </w:p>
    <w:p w:rsidR="0088448A" w:rsidRDefault="001F035F" w:rsidP="00704625">
      <w:r>
        <w:rPr>
          <w:noProof/>
        </w:rPr>
        <mc:AlternateContent>
          <mc:Choice Requires="wpg">
            <w:drawing>
              <wp:anchor distT="0" distB="0" distL="114300" distR="114300" simplePos="0" relativeHeight="251760640" behindDoc="0" locked="0" layoutInCell="1" allowOverlap="1" wp14:anchorId="66900392" wp14:editId="3DE5F1F3">
                <wp:simplePos x="0" y="0"/>
                <wp:positionH relativeFrom="column">
                  <wp:posOffset>-3448050</wp:posOffset>
                </wp:positionH>
                <wp:positionV relativeFrom="paragraph">
                  <wp:posOffset>1137285</wp:posOffset>
                </wp:positionV>
                <wp:extent cx="2406650" cy="3681730"/>
                <wp:effectExtent l="95250" t="76200" r="107950" b="0"/>
                <wp:wrapSquare wrapText="bothSides"/>
                <wp:docPr id="88" name="Group 88"/>
                <wp:cNvGraphicFramePr/>
                <a:graphic xmlns:a="http://schemas.openxmlformats.org/drawingml/2006/main">
                  <a:graphicData uri="http://schemas.microsoft.com/office/word/2010/wordprocessingGroup">
                    <wpg:wgp>
                      <wpg:cNvGrpSpPr/>
                      <wpg:grpSpPr>
                        <a:xfrm>
                          <a:off x="0" y="0"/>
                          <a:ext cx="2406650" cy="3681730"/>
                          <a:chOff x="0" y="0"/>
                          <a:chExt cx="2406650" cy="3681730"/>
                        </a:xfrm>
                      </wpg:grpSpPr>
                      <wpg:grpSp>
                        <wpg:cNvPr id="81" name="Group 81"/>
                        <wpg:cNvGrpSpPr/>
                        <wpg:grpSpPr>
                          <a:xfrm>
                            <a:off x="0" y="0"/>
                            <a:ext cx="2406650" cy="3209925"/>
                            <a:chOff x="457200" y="-453715"/>
                            <a:chExt cx="2743199" cy="3657946"/>
                          </a:xfrm>
                        </wpg:grpSpPr>
                        <pic:pic xmlns:pic="http://schemas.openxmlformats.org/drawingml/2006/picture">
                          <pic:nvPicPr>
                            <pic:cNvPr id="82" name="Picture 82"/>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rot="5400000">
                              <a:off x="-173" y="3658"/>
                              <a:ext cx="3657946" cy="2743199"/>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83" name="Oval Callout 83"/>
                          <wps:cNvSpPr/>
                          <wps:spPr>
                            <a:xfrm>
                              <a:off x="1398760" y="1255208"/>
                              <a:ext cx="1568227" cy="916983"/>
                            </a:xfrm>
                            <a:prstGeom prst="wedgeEllipseCallout">
                              <a:avLst>
                                <a:gd name="adj1" fmla="val -59525"/>
                                <a:gd name="adj2" fmla="val 67060"/>
                              </a:avLst>
                            </a:prstGeom>
                          </wps:spPr>
                          <wps:style>
                            <a:lnRef idx="2">
                              <a:schemeClr val="dk1"/>
                            </a:lnRef>
                            <a:fillRef idx="1">
                              <a:schemeClr val="lt1"/>
                            </a:fillRef>
                            <a:effectRef idx="0">
                              <a:schemeClr val="dk1"/>
                            </a:effectRef>
                            <a:fontRef idx="minor">
                              <a:schemeClr val="dk1"/>
                            </a:fontRef>
                          </wps:style>
                          <wps:txbx>
                            <w:txbxContent>
                              <w:p w:rsidR="00FC0D1B" w:rsidRPr="00131217" w:rsidRDefault="00FC0D1B" w:rsidP="00C43214">
                                <w:pPr>
                                  <w:jc w:val="center"/>
                                </w:pPr>
                                <w:r w:rsidRPr="00131217">
                                  <w:t>One Inch mark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7" name="Text Box 87"/>
                        <wps:cNvSpPr txBox="1"/>
                        <wps:spPr>
                          <a:xfrm>
                            <a:off x="0" y="3269615"/>
                            <a:ext cx="2406650" cy="412115"/>
                          </a:xfrm>
                          <a:prstGeom prst="rect">
                            <a:avLst/>
                          </a:prstGeom>
                          <a:solidFill>
                            <a:prstClr val="white"/>
                          </a:solidFill>
                          <a:ln>
                            <a:noFill/>
                          </a:ln>
                          <a:effectLst/>
                        </wps:spPr>
                        <wps:txbx>
                          <w:txbxContent>
                            <w:p w:rsidR="00FC0D1B" w:rsidRPr="006E2F85" w:rsidRDefault="00FC0D1B" w:rsidP="00131217">
                              <w:pPr>
                                <w:pStyle w:val="Caption"/>
                                <w:rPr>
                                  <w:noProof/>
                                  <w:sz w:val="24"/>
                                  <w:szCs w:val="20"/>
                                </w:rPr>
                              </w:pPr>
                              <w:bookmarkStart w:id="128" w:name="_Toc405634158"/>
                              <w:r>
                                <w:t xml:space="preserve">Figure </w:t>
                              </w:r>
                              <w:r>
                                <w:fldChar w:fldCharType="begin"/>
                              </w:r>
                              <w:r w:rsidRPr="00BC5EB7">
                                <w:instrText xml:space="preserve"> SEQ Figure \* ARABIC </w:instrText>
                              </w:r>
                              <w:r>
                                <w:fldChar w:fldCharType="separate"/>
                              </w:r>
                              <w:r>
                                <w:rPr>
                                  <w:noProof/>
                                </w:rPr>
                                <w:t>34</w:t>
                              </w:r>
                              <w:r>
                                <w:rPr>
                                  <w:noProof/>
                                </w:rPr>
                                <w:fldChar w:fldCharType="end"/>
                              </w:r>
                              <w:r>
                                <w:rPr>
                                  <w:noProof/>
                                </w:rPr>
                                <w:t xml:space="preserve"> - Markings to accurately re-create the measurements</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88" o:spid="_x0000_s1191" style="position:absolute;left:0;text-align:left;margin-left:-271.5pt;margin-top:89.55pt;width:189.5pt;height:289.9pt;z-index:251760640;mso-position-horizontal-relative:text;mso-position-vertical-relative:text;mso-height-relative:margin" coordsize="24066,368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">
                <v:group id="Group 81" o:spid="_x0000_s1192" style="position:absolute;width:24066;height:32099" coordorigin="4572,-4537" coordsize="27431,365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shape id="Picture 82" o:spid="_x0000_s1193" type="#_x0000_t75" style="position:absolute;left:-2;top:37;width:36579;height:274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u7FvEAAAA2wAAAA8AAABkcnMvZG93bnJldi54bWxEj0FrwkAUhO8F/8PyhF5K3ZhDiamrqBDq&#10;RWhjoT0+sq9JMPs27K5J/PduodDjMDPfMOvtZDoxkPOtZQXLRQKCuLK65VrB57l4zkD4gKyxs0wK&#10;buRhu5k9rDHXduQPGspQiwhhn6OCJoQ+l9JXDRn0C9sTR+/HOoMhSldL7XCMcNPJNElepMGW40KD&#10;PR0aqi7l1Sg4fxdc7/D9bRh5vzo88UpmXyelHufT7hVEoCn8h//aR60gS+H3S/wBcnM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Ku7FvEAAAA2wAAAA8AAAAAAAAAAAAAAAAA&#10;nwIAAGRycy9kb3ducmV2LnhtbFBLBQYAAAAABAAEAPcAAACQAwAAAAA=&#10;" filled="t" fillcolor="#ededed" stroked="t" strokecolor="black [3213]" strokeweight="2.25pt">
                    <v:stroke endcap="square"/>
                    <v:imagedata r:id="rId118" o:title=""/>
                    <v:shadow on="t" color="black" opacity="26214f" origin="-.5,-.5" offset="0,.5mm"/>
                    <v:path arrowok="t"/>
                  </v:shape>
                  <v:shape id="Oval Callout 83" o:spid="_x0000_s1194" type="#_x0000_t63" style="position:absolute;left:13987;top:12552;width:15682;height:9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6q98UA&#10;AADbAAAADwAAAGRycy9kb3ducmV2LnhtbESPQWvCQBSE70L/w/IKvenGprSauooIgqIitQWvr9ln&#10;NjT7NmS3JvXXuwXB4zAz3zCTWWcrcabGl44VDAcJCOLc6ZILBV+fy/4IhA/IGivHpOCPPMymD70J&#10;Ztq1/EHnQyhEhLDPUIEJoc6k9Lkhi37gauLonVxjMUTZFFI32Ea4reRzkrxKiyXHBYM1LQzlP4df&#10;q8C+yWO7bk2d7rt0Hr5fxpvtZafU02M3fwcRqAv38K290gpGKfx/iT9AT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vqr3xQAAANsAAAAPAAAAAAAAAAAAAAAAAJgCAABkcnMv&#10;ZG93bnJldi54bWxQSwUGAAAAAAQABAD1AAAAigMAAAAA&#10;" adj="-2057,25285" fillcolor="white [3201]" strokecolor="black [3200]" strokeweight="2pt">
                    <v:textbox>
                      <w:txbxContent>
                        <w:p w:rsidR="00FC0D1B" w:rsidRPr="00131217" w:rsidRDefault="00FC0D1B" w:rsidP="00C43214">
                          <w:pPr>
                            <w:jc w:val="center"/>
                          </w:pPr>
                          <w:r w:rsidRPr="00131217">
                            <w:t>One Inch markings</w:t>
                          </w:r>
                        </w:p>
                      </w:txbxContent>
                    </v:textbox>
                  </v:shape>
                </v:group>
                <v:shape id="Text Box 87" o:spid="_x0000_s1195" type="#_x0000_t202" style="position:absolute;top:32696;width:24066;height:4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KWNcYA&#10;AADbAAAADwAAAGRycy9kb3ducmV2LnhtbESPQWsCMRSE74X+h/AKvRTNthWV1SgiLbS9iKsXb4/N&#10;c7N287IkWV3/vSkUPA4z8w0zX/a2EWfyoXas4HWYgSAuna65UrDffQ6mIEJE1tg4JgVXCrBcPD7M&#10;Mdfuwls6F7ESCcIhRwUmxjaXMpSGLIaha4mTd3TeYkzSV1J7vCS4beRblo2lxZrTgsGW1obK36Kz&#10;Cjajw8a8dMePn9Xo3X/vu/X4VBVKPT/1qxmISH28h//bX1rBdAJ/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ZKWNcYAAADbAAAADwAAAAAAAAAAAAAAAACYAgAAZHJz&#10;L2Rvd25yZXYueG1sUEsFBgAAAAAEAAQA9QAAAIsDAAAAAA==&#10;" stroked="f">
                  <v:textbox style="mso-fit-shape-to-text:t" inset="0,0,0,0">
                    <w:txbxContent>
                      <w:p w:rsidR="00FC0D1B" w:rsidRPr="006E2F85" w:rsidRDefault="00FC0D1B" w:rsidP="00131217">
                        <w:pPr>
                          <w:pStyle w:val="Caption"/>
                          <w:rPr>
                            <w:noProof/>
                            <w:sz w:val="24"/>
                            <w:szCs w:val="20"/>
                          </w:rPr>
                        </w:pPr>
                        <w:bookmarkStart w:id="129" w:name="_Toc405634158"/>
                        <w:r>
                          <w:t xml:space="preserve">Figure </w:t>
                        </w:r>
                        <w:r>
                          <w:fldChar w:fldCharType="begin"/>
                        </w:r>
                        <w:r w:rsidRPr="00BC5EB7">
                          <w:instrText xml:space="preserve"> SEQ Figure \* ARABIC </w:instrText>
                        </w:r>
                        <w:r>
                          <w:fldChar w:fldCharType="separate"/>
                        </w:r>
                        <w:r>
                          <w:rPr>
                            <w:noProof/>
                          </w:rPr>
                          <w:t>34</w:t>
                        </w:r>
                        <w:r>
                          <w:rPr>
                            <w:noProof/>
                          </w:rPr>
                          <w:fldChar w:fldCharType="end"/>
                        </w:r>
                        <w:r>
                          <w:rPr>
                            <w:noProof/>
                          </w:rPr>
                          <w:t xml:space="preserve"> - Markings to accurately re-create the measurements</w:t>
                        </w:r>
                        <w:bookmarkEnd w:id="129"/>
                      </w:p>
                    </w:txbxContent>
                  </v:textbox>
                </v:shape>
                <w10:wrap type="square"/>
              </v:group>
            </w:pict>
          </mc:Fallback>
        </mc:AlternateContent>
      </w:r>
      <w:r w:rsidR="00C43214" w:rsidRPr="00131217">
        <w:t>The rig allowed for adjusting the distance of the sensor to the table and the objects to be sensed and markings on the table allowed for careful alignment of the rig along the sensing area.</w:t>
      </w:r>
      <w:r>
        <w:t xml:space="preserve"> Ten seconds of readings were taken at twelve positions along the sensing area. The sensor readings were taken at raw, 10 and 5 sensitivity levels. The test was conducted with various objects and at two different heights from the table. </w:t>
      </w:r>
    </w:p>
    <w:p w:rsidR="0088448A" w:rsidRDefault="0088448A">
      <w:r>
        <w:br w:type="page"/>
      </w:r>
    </w:p>
    <w:p w:rsidR="0088448A" w:rsidRDefault="0088448A" w:rsidP="00704625">
      <w:r>
        <w:rPr>
          <w:noProof/>
        </w:rPr>
        <w:lastRenderedPageBreak/>
        <mc:AlternateContent>
          <mc:Choice Requires="wpg">
            <w:drawing>
              <wp:anchor distT="0" distB="0" distL="114300" distR="114300" simplePos="0" relativeHeight="251787264" behindDoc="0" locked="0" layoutInCell="1" allowOverlap="1" wp14:anchorId="397FBF0F" wp14:editId="74D17CBC">
                <wp:simplePos x="0" y="0"/>
                <wp:positionH relativeFrom="column">
                  <wp:posOffset>36576</wp:posOffset>
                </wp:positionH>
                <wp:positionV relativeFrom="paragraph">
                  <wp:posOffset>21946</wp:posOffset>
                </wp:positionV>
                <wp:extent cx="5903366" cy="6114415"/>
                <wp:effectExtent l="0" t="19050" r="21590" b="635"/>
                <wp:wrapTight wrapText="bothSides">
                  <wp:wrapPolygon edited="0">
                    <wp:start x="11362" y="-67"/>
                    <wp:lineTo x="11362" y="9623"/>
                    <wp:lineTo x="0" y="10566"/>
                    <wp:lineTo x="0" y="21535"/>
                    <wp:lineTo x="21609" y="21535"/>
                    <wp:lineTo x="21609" y="-67"/>
                    <wp:lineTo x="11362" y="-67"/>
                  </wp:wrapPolygon>
                </wp:wrapTight>
                <wp:docPr id="127" name="Group 127"/>
                <wp:cNvGraphicFramePr/>
                <a:graphic xmlns:a="http://schemas.openxmlformats.org/drawingml/2006/main">
                  <a:graphicData uri="http://schemas.microsoft.com/office/word/2010/wordprocessingGroup">
                    <wpg:wgp>
                      <wpg:cNvGrpSpPr/>
                      <wpg:grpSpPr>
                        <a:xfrm>
                          <a:off x="0" y="0"/>
                          <a:ext cx="5903366" cy="6114415"/>
                          <a:chOff x="0" y="0"/>
                          <a:chExt cx="5903366" cy="6114415"/>
                        </a:xfrm>
                      </wpg:grpSpPr>
                      <wpg:grpSp>
                        <wpg:cNvPr id="125" name="Group 125"/>
                        <wpg:cNvGrpSpPr/>
                        <wpg:grpSpPr>
                          <a:xfrm>
                            <a:off x="0" y="0"/>
                            <a:ext cx="5903366" cy="5786323"/>
                            <a:chOff x="0" y="0"/>
                            <a:chExt cx="5903366" cy="5786323"/>
                          </a:xfrm>
                        </wpg:grpSpPr>
                        <wpg:graphicFrame>
                          <wpg:cNvPr id="124" name="Chart 124"/>
                          <wpg:cNvFrPr/>
                          <wpg:xfrm>
                            <a:off x="3160166" y="3043123"/>
                            <a:ext cx="2743200" cy="2743200"/>
                          </wpg:xfrm>
                          <a:graphic>
                            <a:graphicData uri="http://schemas.openxmlformats.org/drawingml/2006/chart">
                              <c:chart xmlns:c="http://schemas.openxmlformats.org/drawingml/2006/chart" xmlns:r="http://schemas.openxmlformats.org/officeDocument/2006/relationships" r:id="rId119"/>
                            </a:graphicData>
                          </a:graphic>
                        </wpg:graphicFrame>
                        <wpg:graphicFrame>
                          <wpg:cNvPr id="123" name="Chart 123"/>
                          <wpg:cNvFrPr/>
                          <wpg:xfrm>
                            <a:off x="0" y="3021177"/>
                            <a:ext cx="2743200" cy="2743200"/>
                          </wpg:xfrm>
                          <a:graphic>
                            <a:graphicData uri="http://schemas.openxmlformats.org/drawingml/2006/chart">
                              <c:chart xmlns:c="http://schemas.openxmlformats.org/drawingml/2006/chart" xmlns:r="http://schemas.openxmlformats.org/officeDocument/2006/relationships" r:id="rId120"/>
                            </a:graphicData>
                          </a:graphic>
                        </wpg:graphicFrame>
                        <wpg:graphicFrame>
                          <wpg:cNvPr id="122" name="Chart 122"/>
                          <wpg:cNvFrPr/>
                          <wpg:xfrm>
                            <a:off x="3160166" y="0"/>
                            <a:ext cx="2743200" cy="2743200"/>
                          </wpg:xfrm>
                          <a:graphic>
                            <a:graphicData uri="http://schemas.openxmlformats.org/drawingml/2006/chart">
                              <c:chart xmlns:c="http://schemas.openxmlformats.org/drawingml/2006/chart" xmlns:r="http://schemas.openxmlformats.org/officeDocument/2006/relationships" r:id="rId121"/>
                            </a:graphicData>
                          </a:graphic>
                        </wpg:graphicFrame>
                      </wpg:grpSp>
                      <wps:wsp>
                        <wps:cNvPr id="126" name="Text Box 126"/>
                        <wps:cNvSpPr txBox="1"/>
                        <wps:spPr>
                          <a:xfrm>
                            <a:off x="0" y="5844540"/>
                            <a:ext cx="5902325" cy="269875"/>
                          </a:xfrm>
                          <a:prstGeom prst="rect">
                            <a:avLst/>
                          </a:prstGeom>
                          <a:solidFill>
                            <a:prstClr val="white"/>
                          </a:solidFill>
                          <a:ln>
                            <a:noFill/>
                          </a:ln>
                          <a:effectLst/>
                        </wps:spPr>
                        <wps:txbx>
                          <w:txbxContent>
                            <w:p w:rsidR="00FC0D1B" w:rsidRPr="0008270E" w:rsidRDefault="00FC0D1B" w:rsidP="0088448A">
                              <w:pPr>
                                <w:pStyle w:val="Caption"/>
                                <w:rPr>
                                  <w:noProof/>
                                  <w:sz w:val="24"/>
                                  <w:szCs w:val="20"/>
                                </w:rPr>
                              </w:pPr>
                              <w:bookmarkStart w:id="130" w:name="_Ref404431933"/>
                              <w:bookmarkStart w:id="131" w:name="_Toc405634159"/>
                              <w:r>
                                <w:t xml:space="preserve">Figure </w:t>
                              </w:r>
                              <w:fldSimple w:instr=" SEQ Figure \* ARABIC ">
                                <w:r>
                                  <w:rPr>
                                    <w:noProof/>
                                  </w:rPr>
                                  <w:t>35</w:t>
                                </w:r>
                              </w:fldSimple>
                              <w:bookmarkEnd w:id="130"/>
                              <w:r>
                                <w:t>– Controlled measurements at 12”from table and no bars</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27" o:spid="_x0000_s1196" style="position:absolute;left:0;text-align:left;margin-left:2.9pt;margin-top:1.75pt;width:464.85pt;height:481.45pt;z-index:251787264;mso-position-horizontal-relative:text;mso-position-vertical-relative:text" coordsize="59033,61144"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">
                <v:group id="Group 125" o:spid="_x0000_s1197" style="position:absolute;width:59033;height:57863" coordsize="59033,578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ZlpMMAAADcAAAADwAAAGRycy9kb3ducmV2LnhtbERPS2vCQBC+F/oflin0&#10;1mxisUjqKiIqPQShRpDehuyYBLOzIbvm8e+7QqG3+fies1yPphE9da62rCCJYhDEhdU1lwrO+f5t&#10;AcJ5ZI2NZVIwkYP16vlpiam2A39Tf/KlCCHsUlRQed+mUrqiIoMusi1x4K62M+gD7EqpOxxCuGnk&#10;LI4/pMGaQ0OFLW0rKm6nu1FwGHDYvCe7Prtdt9NPPj9esoSUen0ZN58gPI3+X/zn/tJh/mwO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BmWkwwAAANwAAAAP&#10;AAAAAAAAAAAAAAAAAKoCAABkcnMvZG93bnJldi54bWxQSwUGAAAAAAQABAD6AAAAmgMAAAAA&#10;">
                  <v:shape id="Chart 124" o:spid="_x0000_s1198" type="#_x0000_t75" style="position:absolute;left:31455;top:30297;width:27676;height:2767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">
                    <v:imagedata r:id="rId122" o:title=""/>
                    <o:lock v:ext="edit" aspectratio="f"/>
                  </v:shape>
                  <v:shape id="Chart 123" o:spid="_x0000_s1199" type="#_x0000_t75" style="position:absolute;left:-121;top:30114;width:27674;height:276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">
                    <v:imagedata r:id="rId123" o:title=""/>
                    <o:lock v:ext="edit" aspectratio="f"/>
                  </v:shape>
                  <v:shape id="Chart 122" o:spid="_x0000_s1200" type="#_x0000_t75" style="position:absolute;left:31455;top:-121;width:27737;height:2773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">
                    <v:imagedata r:id="rId124" o:title=""/>
                    <o:lock v:ext="edit" aspectratio="f"/>
                  </v:shape>
                </v:group>
                <v:shape id="Text Box 126" o:spid="_x0000_s1201" type="#_x0000_t202" style="position:absolute;top:58445;width:5902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ZI+cQA&#10;AADcAAAADwAAAGRycy9kb3ducmV2LnhtbERPTWsCMRC9F/ofwhS8lJqtlaWsRhGp0PYi3XrxNmzG&#10;zepmsiRZ3f77RhC8zeN9znw52FacyYfGsYLXcQaCuHK64VrB7nfz8g4iRGSNrWNS8EcBlovHhzkW&#10;2l34h85lrEUK4VCgAhNjV0gZKkMWw9h1xIk7OG8xJuhrqT1eUrht5STLcmmx4dRgsKO1oepU9lbB&#10;drrfmuf+8PG9mr75r12/zo91qdToaVjNQEQa4l18c3/qNH+S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mSPnEAAAA3AAAAA8AAAAAAAAAAAAAAAAAmAIAAGRycy9k&#10;b3ducmV2LnhtbFBLBQYAAAAABAAEAPUAAACJAwAAAAA=&#10;" stroked="f">
                  <v:textbox style="mso-fit-shape-to-text:t" inset="0,0,0,0">
                    <w:txbxContent>
                      <w:p w:rsidR="00FC0D1B" w:rsidRPr="0008270E" w:rsidRDefault="00FC0D1B" w:rsidP="0088448A">
                        <w:pPr>
                          <w:pStyle w:val="Caption"/>
                          <w:rPr>
                            <w:noProof/>
                            <w:sz w:val="24"/>
                            <w:szCs w:val="20"/>
                          </w:rPr>
                        </w:pPr>
                        <w:bookmarkStart w:id="132" w:name="_Ref404431933"/>
                        <w:bookmarkStart w:id="133" w:name="_Toc405634159"/>
                        <w:r>
                          <w:t xml:space="preserve">Figure </w:t>
                        </w:r>
                        <w:fldSimple w:instr=" SEQ Figure \* ARABIC ">
                          <w:r>
                            <w:rPr>
                              <w:noProof/>
                            </w:rPr>
                            <w:t>35</w:t>
                          </w:r>
                        </w:fldSimple>
                        <w:bookmarkEnd w:id="132"/>
                        <w:r>
                          <w:t>– Controlled measurements at 12”from table and no bars</w:t>
                        </w:r>
                        <w:bookmarkEnd w:id="133"/>
                      </w:p>
                    </w:txbxContent>
                  </v:textbox>
                </v:shape>
                <w10:wrap type="tight"/>
              </v:group>
            </w:pict>
          </mc:Fallback>
        </mc:AlternateContent>
      </w:r>
      <w:r>
        <w:rPr>
          <w:noProof/>
        </w:rPr>
        <w:drawing>
          <wp:anchor distT="0" distB="0" distL="114300" distR="114300" simplePos="0" relativeHeight="251782144" behindDoc="1" locked="0" layoutInCell="1" allowOverlap="1" wp14:anchorId="23AB33C8" wp14:editId="79EE4051">
            <wp:simplePos x="0" y="0"/>
            <wp:positionH relativeFrom="column">
              <wp:posOffset>34925</wp:posOffset>
            </wp:positionH>
            <wp:positionV relativeFrom="paragraph">
              <wp:posOffset>43815</wp:posOffset>
            </wp:positionV>
            <wp:extent cx="2743200" cy="2741930"/>
            <wp:effectExtent l="38100" t="38100" r="38100" b="39370"/>
            <wp:wrapTight wrapText="bothSides">
              <wp:wrapPolygon edited="0">
                <wp:start x="-300" y="-300"/>
                <wp:lineTo x="-300" y="21760"/>
                <wp:lineTo x="21750" y="21760"/>
                <wp:lineTo x="21750" y="-300"/>
                <wp:lineTo x="-300" y="-300"/>
              </wp:wrapPolygon>
            </wp:wrapTight>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25" cstate="print">
                      <a:extLst>
                        <a:ext uri="{28A0092B-C50C-407E-A947-70E740481C1C}">
                          <a14:useLocalDpi xmlns:a14="http://schemas.microsoft.com/office/drawing/2010/main" val="0"/>
                        </a:ext>
                      </a:extLst>
                    </a:blip>
                    <a:srcRect l="12167" r="14587" b="2323"/>
                    <a:stretch/>
                  </pic:blipFill>
                  <pic:spPr bwMode="auto">
                    <a:xfrm>
                      <a:off x="0" y="0"/>
                      <a:ext cx="2743200" cy="274193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8448A" w:rsidRDefault="0088448A" w:rsidP="00704625"/>
    <w:p w:rsidR="00704625" w:rsidRDefault="00704625" w:rsidP="00704625"/>
    <w:p w:rsidR="0088448A" w:rsidRDefault="0088448A" w:rsidP="00704625"/>
    <w:p w:rsidR="0088448A" w:rsidRDefault="0088448A" w:rsidP="00704625"/>
    <w:p w:rsidR="0088448A" w:rsidRDefault="0088448A" w:rsidP="00704625"/>
    <w:p w:rsidR="0088448A" w:rsidRDefault="0088448A" w:rsidP="00704625"/>
    <w:p w:rsidR="0088448A" w:rsidRDefault="0088448A" w:rsidP="00704625"/>
    <w:p w:rsidR="0088448A" w:rsidRDefault="0088448A" w:rsidP="00704625">
      <w:r>
        <w:fldChar w:fldCharType="begin"/>
      </w:r>
      <w:r>
        <w:instrText xml:space="preserve"> REF _Ref404431933 \h </w:instrText>
      </w:r>
      <w:r>
        <w:fldChar w:fldCharType="separate"/>
      </w:r>
      <w:r w:rsidR="00580C34">
        <w:t xml:space="preserve">Figure </w:t>
      </w:r>
      <w:r w:rsidR="00580C34">
        <w:rPr>
          <w:noProof/>
        </w:rPr>
        <w:t>35</w:t>
      </w:r>
      <w:r>
        <w:fldChar w:fldCharType="end"/>
      </w:r>
      <w:r>
        <w:t xml:space="preserve"> shows how the sensor data can be noisy at 12 inches from the table and how this noise is amplified by the sensitivity settings.</w:t>
      </w:r>
    </w:p>
    <w:p w:rsidR="0088448A" w:rsidRDefault="0088448A">
      <w:r>
        <w:br w:type="page"/>
      </w:r>
    </w:p>
    <w:p w:rsidR="0088448A" w:rsidRDefault="007727AB" w:rsidP="00613AD0">
      <w:pPr>
        <w:jc w:val="left"/>
      </w:pPr>
      <w:r>
        <w:rPr>
          <w:noProof/>
        </w:rPr>
        <w:lastRenderedPageBreak/>
        <w:drawing>
          <wp:anchor distT="0" distB="0" distL="114300" distR="114300" simplePos="0" relativeHeight="251778048" behindDoc="1" locked="0" layoutInCell="1" allowOverlap="1" wp14:anchorId="44265A43" wp14:editId="0E619954">
            <wp:simplePos x="0" y="0"/>
            <wp:positionH relativeFrom="column">
              <wp:posOffset>160655</wp:posOffset>
            </wp:positionH>
            <wp:positionV relativeFrom="paragraph">
              <wp:posOffset>0</wp:posOffset>
            </wp:positionV>
            <wp:extent cx="2743200" cy="2741930"/>
            <wp:effectExtent l="38100" t="38100" r="38100" b="39370"/>
            <wp:wrapTight wrapText="bothSides">
              <wp:wrapPolygon edited="0">
                <wp:start x="-300" y="-300"/>
                <wp:lineTo x="-300" y="21760"/>
                <wp:lineTo x="21750" y="21760"/>
                <wp:lineTo x="21750" y="-300"/>
                <wp:lineTo x="-300" y="-30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25" cstate="print">
                      <a:extLst>
                        <a:ext uri="{28A0092B-C50C-407E-A947-70E740481C1C}">
                          <a14:useLocalDpi xmlns:a14="http://schemas.microsoft.com/office/drawing/2010/main" val="0"/>
                        </a:ext>
                      </a:extLst>
                    </a:blip>
                    <a:srcRect l="12167" r="14587" b="2323"/>
                    <a:stretch/>
                  </pic:blipFill>
                  <pic:spPr bwMode="auto">
                    <a:xfrm>
                      <a:off x="0" y="0"/>
                      <a:ext cx="2743200" cy="274193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B0B3C">
        <w:rPr>
          <w:noProof/>
        </w:rPr>
        <mc:AlternateContent>
          <mc:Choice Requires="wpg">
            <w:drawing>
              <wp:anchor distT="0" distB="0" distL="114300" distR="114300" simplePos="0" relativeHeight="251640831" behindDoc="0" locked="0" layoutInCell="1" allowOverlap="1" wp14:anchorId="5143EEF3" wp14:editId="3632CC66">
                <wp:simplePos x="0" y="0"/>
                <wp:positionH relativeFrom="column">
                  <wp:posOffset>160655</wp:posOffset>
                </wp:positionH>
                <wp:positionV relativeFrom="paragraph">
                  <wp:posOffset>0</wp:posOffset>
                </wp:positionV>
                <wp:extent cx="5742305" cy="6069330"/>
                <wp:effectExtent l="0" t="0" r="10795" b="7620"/>
                <wp:wrapTight wrapText="bothSides">
                  <wp:wrapPolygon edited="0">
                    <wp:start x="11107" y="0"/>
                    <wp:lineTo x="11107" y="9763"/>
                    <wp:lineTo x="0" y="10508"/>
                    <wp:lineTo x="0" y="21559"/>
                    <wp:lineTo x="21569" y="21559"/>
                    <wp:lineTo x="21569" y="0"/>
                    <wp:lineTo x="11107" y="0"/>
                  </wp:wrapPolygon>
                </wp:wrapTight>
                <wp:docPr id="105" name="Group 105"/>
                <wp:cNvGraphicFramePr/>
                <a:graphic xmlns:a="http://schemas.openxmlformats.org/drawingml/2006/main">
                  <a:graphicData uri="http://schemas.microsoft.com/office/word/2010/wordprocessingGroup">
                    <wpg:wgp>
                      <wpg:cNvGrpSpPr/>
                      <wpg:grpSpPr>
                        <a:xfrm>
                          <a:off x="0" y="0"/>
                          <a:ext cx="5742305" cy="6069330"/>
                          <a:chOff x="0" y="-1"/>
                          <a:chExt cx="5742432" cy="6070588"/>
                        </a:xfrm>
                      </wpg:grpSpPr>
                      <wpg:graphicFrame>
                        <wpg:cNvPr id="92" name="Chart 92"/>
                        <wpg:cNvFrPr/>
                        <wpg:xfrm>
                          <a:off x="2999232" y="-1"/>
                          <a:ext cx="2743200" cy="2743483"/>
                        </wpg:xfrm>
                        <a:graphic>
                          <a:graphicData uri="http://schemas.openxmlformats.org/drawingml/2006/chart">
                            <c:chart xmlns:c="http://schemas.openxmlformats.org/drawingml/2006/chart" xmlns:r="http://schemas.openxmlformats.org/officeDocument/2006/relationships" r:id="rId126"/>
                          </a:graphicData>
                        </a:graphic>
                      </wpg:graphicFrame>
                      <wpg:graphicFrame>
                        <wpg:cNvPr id="96" name="Chart 96"/>
                        <wpg:cNvFrPr/>
                        <wpg:xfrm>
                          <a:off x="0" y="2970008"/>
                          <a:ext cx="2743200" cy="2743389"/>
                        </wpg:xfrm>
                        <a:graphic>
                          <a:graphicData uri="http://schemas.openxmlformats.org/drawingml/2006/chart">
                            <c:chart xmlns:c="http://schemas.openxmlformats.org/drawingml/2006/chart" xmlns:r="http://schemas.openxmlformats.org/officeDocument/2006/relationships" r:id="rId127"/>
                          </a:graphicData>
                        </a:graphic>
                      </wpg:graphicFrame>
                      <wpg:graphicFrame>
                        <wpg:cNvPr id="94" name="Chart 94"/>
                        <wpg:cNvFrPr/>
                        <wpg:xfrm>
                          <a:off x="2999232" y="2970009"/>
                          <a:ext cx="2743200" cy="2743200"/>
                        </wpg:xfrm>
                        <a:graphic>
                          <a:graphicData uri="http://schemas.openxmlformats.org/drawingml/2006/chart">
                            <c:chart xmlns:c="http://schemas.openxmlformats.org/drawingml/2006/chart" xmlns:r="http://schemas.openxmlformats.org/officeDocument/2006/relationships" r:id="rId128"/>
                          </a:graphicData>
                        </a:graphic>
                      </wpg:graphicFrame>
                      <wps:wsp>
                        <wps:cNvPr id="104" name="Text Box 104"/>
                        <wps:cNvSpPr txBox="1"/>
                        <wps:spPr>
                          <a:xfrm>
                            <a:off x="0" y="5800712"/>
                            <a:ext cx="5742305" cy="269875"/>
                          </a:xfrm>
                          <a:prstGeom prst="rect">
                            <a:avLst/>
                          </a:prstGeom>
                          <a:solidFill>
                            <a:prstClr val="white"/>
                          </a:solidFill>
                          <a:ln>
                            <a:noFill/>
                          </a:ln>
                          <a:effectLst/>
                        </wps:spPr>
                        <wps:txbx>
                          <w:txbxContent>
                            <w:p w:rsidR="00FC0D1B" w:rsidRPr="00C552D5" w:rsidRDefault="00FC0D1B" w:rsidP="00AB0B3C">
                              <w:pPr>
                                <w:pStyle w:val="Caption"/>
                                <w:rPr>
                                  <w:noProof/>
                                  <w:sz w:val="24"/>
                                  <w:szCs w:val="20"/>
                                </w:rPr>
                              </w:pPr>
                              <w:bookmarkStart w:id="134" w:name="_Ref404428971"/>
                              <w:bookmarkStart w:id="135" w:name="_Ref404428963"/>
                              <w:bookmarkStart w:id="136" w:name="_Toc405634160"/>
                              <w:r>
                                <w:t xml:space="preserve">Figure </w:t>
                              </w:r>
                              <w:r>
                                <w:fldChar w:fldCharType="begin"/>
                              </w:r>
                              <w:r w:rsidRPr="00CA3D53">
                                <w:instrText xml:space="preserve"> SEQ Figure \* ARABIC </w:instrText>
                              </w:r>
                              <w:r>
                                <w:fldChar w:fldCharType="separate"/>
                              </w:r>
                              <w:r>
                                <w:rPr>
                                  <w:noProof/>
                                </w:rPr>
                                <w:t>36</w:t>
                              </w:r>
                              <w:r>
                                <w:fldChar w:fldCharType="end"/>
                              </w:r>
                              <w:bookmarkEnd w:id="134"/>
                              <w:r>
                                <w:t xml:space="preserve"> – Controlled measurements at 9”from table and no bars</w:t>
                              </w:r>
                              <w:bookmarkEnd w:id="135"/>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05" o:spid="_x0000_s1202" style="position:absolute;margin-left:12.65pt;margin-top:0;width:452.15pt;height:477.9pt;z-index:251640831;mso-position-horizontal-relative:text;mso-position-vertical-relative:text;mso-height-relative:margin" coordorigin="" coordsize="57424,60705"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">
                <v:shape id="Chart 92" o:spid="_x0000_s1203" type="#_x0000_t75" style="position:absolute;left:29871;top:-121;width:27676;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">
                  <v:imagedata r:id="rId129" o:title=""/>
                  <o:lock v:ext="edit" aspectratio="f"/>
                </v:shape>
                <v:shape id="Chart 96" o:spid="_x0000_s1204" type="#_x0000_t75" style="position:absolute;left:-121;top:29571;width:27675;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">
                  <v:imagedata r:id="rId130" o:title=""/>
                  <o:lock v:ext="edit" aspectratio="f"/>
                </v:shape>
                <v:shape id="Chart 94" o:spid="_x0000_s1205" type="#_x0000_t75" style="position:absolute;left:29871;top:29571;width:27676;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">
                  <v:imagedata r:id="rId131" o:title=""/>
                  <o:lock v:ext="edit" aspectratio="f"/>
                </v:shape>
                <v:shape id="Text Box 104" o:spid="_x0000_s1206" type="#_x0000_t202" style="position:absolute;top:58007;width:57423;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0vdcQA&#10;AADcAAAADwAAAGRycy9kb3ducmV2LnhtbERPTWsCMRC9F/wPYQpeima1i5StUURaaHsRt168DZtx&#10;s+1msiRZ3f77RhC8zeN9znI92FacyYfGsYLZNANBXDndcK3g8P0+eQERIrLG1jEp+KMA69XoYYmF&#10;dhfe07mMtUghHApUYGLsCilDZchimLqOOHEn5y3GBH0ttcdLCretnGfZQlpsODUY7GhrqPote6tg&#10;lx935qk/vX1t8mf/eei3i5+6VGr8OGxeQUQa4l18c3/oND/L4fpMuk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NL3XEAAAA3AAAAA8AAAAAAAAAAAAAAAAAmAIAAGRycy9k&#10;b3ducmV2LnhtbFBLBQYAAAAABAAEAPUAAACJAwAAAAA=&#10;" stroked="f">
                  <v:textbox style="mso-fit-shape-to-text:t" inset="0,0,0,0">
                    <w:txbxContent>
                      <w:p w:rsidR="00FC0D1B" w:rsidRPr="00C552D5" w:rsidRDefault="00FC0D1B" w:rsidP="00AB0B3C">
                        <w:pPr>
                          <w:pStyle w:val="Caption"/>
                          <w:rPr>
                            <w:noProof/>
                            <w:sz w:val="24"/>
                            <w:szCs w:val="20"/>
                          </w:rPr>
                        </w:pPr>
                        <w:bookmarkStart w:id="137" w:name="_Ref404428971"/>
                        <w:bookmarkStart w:id="138" w:name="_Ref404428963"/>
                        <w:bookmarkStart w:id="139" w:name="_Toc405634160"/>
                        <w:r>
                          <w:t xml:space="preserve">Figure </w:t>
                        </w:r>
                        <w:r>
                          <w:fldChar w:fldCharType="begin"/>
                        </w:r>
                        <w:r w:rsidRPr="00CA3D53">
                          <w:instrText xml:space="preserve"> SEQ Figure \* ARABIC </w:instrText>
                        </w:r>
                        <w:r>
                          <w:fldChar w:fldCharType="separate"/>
                        </w:r>
                        <w:r>
                          <w:rPr>
                            <w:noProof/>
                          </w:rPr>
                          <w:t>36</w:t>
                        </w:r>
                        <w:r>
                          <w:fldChar w:fldCharType="end"/>
                        </w:r>
                        <w:bookmarkEnd w:id="137"/>
                        <w:r>
                          <w:t xml:space="preserve"> – Controlled measurements at 9”from table and no bars</w:t>
                        </w:r>
                        <w:bookmarkEnd w:id="138"/>
                        <w:bookmarkEnd w:id="139"/>
                      </w:p>
                    </w:txbxContent>
                  </v:textbox>
                </v:shape>
                <w10:wrap type="tight"/>
              </v:group>
            </w:pict>
          </mc:Fallback>
        </mc:AlternateContent>
      </w:r>
      <w:r w:rsidR="00AB0B3C">
        <w:fldChar w:fldCharType="begin"/>
      </w:r>
      <w:r w:rsidR="00AB0B3C">
        <w:instrText xml:space="preserve"> REF _Ref404428971 \h </w:instrText>
      </w:r>
      <w:r w:rsidR="00613AD0">
        <w:instrText xml:space="preserve"> \* MERGEFORMAT </w:instrText>
      </w:r>
      <w:r w:rsidR="00AB0B3C">
        <w:fldChar w:fldCharType="separate"/>
      </w:r>
      <w:r w:rsidR="00580C34">
        <w:t xml:space="preserve">Figure </w:t>
      </w:r>
      <w:r w:rsidR="00580C34">
        <w:rPr>
          <w:noProof/>
        </w:rPr>
        <w:t>36</w:t>
      </w:r>
      <w:r w:rsidR="00AB0B3C">
        <w:fldChar w:fldCharType="end"/>
      </w:r>
      <w:r w:rsidR="00AB0B3C">
        <w:t xml:space="preserve"> shows the setup and results of the sensor when no objects were on the table. There is a spike that responds to an anomaly of the sensor data. These anomalies are what the user is learning to differentiate from the valuable signal.</w:t>
      </w:r>
      <w:r w:rsidR="0088448A">
        <w:t xml:space="preserve"> Compared to the 12” readings, this is a much cleaner signal that is easier for the user to perceive.</w:t>
      </w:r>
    </w:p>
    <w:p w:rsidR="0088448A" w:rsidRDefault="0088448A">
      <w:r>
        <w:br w:type="page"/>
      </w:r>
    </w:p>
    <w:p w:rsidR="0088448A" w:rsidRDefault="00445478" w:rsidP="00613AD0">
      <w:pPr>
        <w:jc w:val="left"/>
      </w:pPr>
      <w:r>
        <w:rPr>
          <w:noProof/>
        </w:rPr>
        <w:lastRenderedPageBreak/>
        <mc:AlternateContent>
          <mc:Choice Requires="wpg">
            <w:drawing>
              <wp:anchor distT="0" distB="0" distL="114300" distR="114300" simplePos="0" relativeHeight="251794432" behindDoc="0" locked="0" layoutInCell="1" allowOverlap="1" wp14:anchorId="55D84304" wp14:editId="648FC1C0">
                <wp:simplePos x="0" y="0"/>
                <wp:positionH relativeFrom="column">
                  <wp:posOffset>0</wp:posOffset>
                </wp:positionH>
                <wp:positionV relativeFrom="paragraph">
                  <wp:posOffset>58420</wp:posOffset>
                </wp:positionV>
                <wp:extent cx="5946140" cy="5960745"/>
                <wp:effectExtent l="0" t="0" r="16510" b="1905"/>
                <wp:wrapTight wrapText="bothSides">
                  <wp:wrapPolygon edited="0">
                    <wp:start x="11487" y="0"/>
                    <wp:lineTo x="11487" y="9941"/>
                    <wp:lineTo x="0" y="10424"/>
                    <wp:lineTo x="0" y="21538"/>
                    <wp:lineTo x="21591" y="21538"/>
                    <wp:lineTo x="21591" y="0"/>
                    <wp:lineTo x="11487" y="0"/>
                  </wp:wrapPolygon>
                </wp:wrapTight>
                <wp:docPr id="137" name="Group 137"/>
                <wp:cNvGraphicFramePr/>
                <a:graphic xmlns:a="http://schemas.openxmlformats.org/drawingml/2006/main">
                  <a:graphicData uri="http://schemas.microsoft.com/office/word/2010/wordprocessingGroup">
                    <wpg:wgp>
                      <wpg:cNvGrpSpPr/>
                      <wpg:grpSpPr>
                        <a:xfrm>
                          <a:off x="0" y="0"/>
                          <a:ext cx="5946140" cy="5960745"/>
                          <a:chOff x="0" y="0"/>
                          <a:chExt cx="5946597" cy="5960745"/>
                        </a:xfrm>
                      </wpg:grpSpPr>
                      <wpg:grpSp>
                        <wpg:cNvPr id="132" name="Group 132"/>
                        <wpg:cNvGrpSpPr/>
                        <wpg:grpSpPr>
                          <a:xfrm>
                            <a:off x="0" y="0"/>
                            <a:ext cx="5946597" cy="5653305"/>
                            <a:chOff x="0" y="58524"/>
                            <a:chExt cx="5947349" cy="5654198"/>
                          </a:xfrm>
                        </wpg:grpSpPr>
                        <wpg:graphicFrame>
                          <wpg:cNvPr id="131" name="Chart 131"/>
                          <wpg:cNvFrPr/>
                          <wpg:xfrm>
                            <a:off x="3204149" y="2969522"/>
                            <a:ext cx="2743200" cy="2743200"/>
                          </wpg:xfrm>
                          <a:graphic>
                            <a:graphicData uri="http://schemas.openxmlformats.org/drawingml/2006/chart">
                              <c:chart xmlns:c="http://schemas.openxmlformats.org/drawingml/2006/chart" xmlns:r="http://schemas.openxmlformats.org/officeDocument/2006/relationships" r:id="rId132"/>
                            </a:graphicData>
                          </a:graphic>
                        </wpg:graphicFrame>
                        <wpg:graphicFrame>
                          <wpg:cNvPr id="130" name="Chart 130"/>
                          <wpg:cNvFrPr/>
                          <wpg:xfrm>
                            <a:off x="0" y="2948029"/>
                            <a:ext cx="2743251" cy="2743200"/>
                          </wpg:xfrm>
                          <a:graphic>
                            <a:graphicData uri="http://schemas.openxmlformats.org/drawingml/2006/chart">
                              <c:chart xmlns:c="http://schemas.openxmlformats.org/drawingml/2006/chart" xmlns:r="http://schemas.openxmlformats.org/officeDocument/2006/relationships" r:id="rId133"/>
                            </a:graphicData>
                          </a:graphic>
                        </wpg:graphicFrame>
                        <wpg:graphicFrame>
                          <wpg:cNvPr id="129" name="Chart 129"/>
                          <wpg:cNvFrPr/>
                          <wpg:xfrm>
                            <a:off x="3204098" y="58524"/>
                            <a:ext cx="2743251" cy="2743200"/>
                          </wpg:xfrm>
                          <a:graphic>
                            <a:graphicData uri="http://schemas.openxmlformats.org/drawingml/2006/chart">
                              <c:chart xmlns:c="http://schemas.openxmlformats.org/drawingml/2006/chart" xmlns:r="http://schemas.openxmlformats.org/officeDocument/2006/relationships" r:id="rId134"/>
                            </a:graphicData>
                          </a:graphic>
                        </wpg:graphicFrame>
                      </wpg:grpSp>
                      <wps:wsp>
                        <wps:cNvPr id="133" name="Text Box 133"/>
                        <wps:cNvSpPr txBox="1"/>
                        <wps:spPr>
                          <a:xfrm>
                            <a:off x="0" y="5690870"/>
                            <a:ext cx="5866130" cy="269875"/>
                          </a:xfrm>
                          <a:prstGeom prst="rect">
                            <a:avLst/>
                          </a:prstGeom>
                          <a:solidFill>
                            <a:prstClr val="white"/>
                          </a:solidFill>
                          <a:ln>
                            <a:noFill/>
                          </a:ln>
                          <a:effectLst/>
                        </wps:spPr>
                        <wps:txbx>
                          <w:txbxContent>
                            <w:p w:rsidR="00FC0D1B" w:rsidRPr="008C364C" w:rsidRDefault="00FC0D1B" w:rsidP="00E235B4">
                              <w:pPr>
                                <w:pStyle w:val="Caption"/>
                                <w:rPr>
                                  <w:noProof/>
                                  <w:sz w:val="24"/>
                                  <w:szCs w:val="20"/>
                                </w:rPr>
                              </w:pPr>
                              <w:bookmarkStart w:id="140" w:name="_Ref404432153"/>
                              <w:bookmarkStart w:id="141" w:name="_Toc405634161"/>
                              <w:r>
                                <w:t xml:space="preserve">Figure </w:t>
                              </w:r>
                              <w:fldSimple w:instr=" SEQ Figure \* ARABIC ">
                                <w:r>
                                  <w:rPr>
                                    <w:noProof/>
                                  </w:rPr>
                                  <w:t>37</w:t>
                                </w:r>
                              </w:fldSimple>
                              <w:bookmarkEnd w:id="140"/>
                              <w:r>
                                <w:t xml:space="preserve"> – Controlled measurments at 12”from the table and one bar</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137" o:spid="_x0000_s1207" style="position:absolute;margin-left:0;margin-top:4.6pt;width:468.2pt;height:469.35pt;z-index:251794432;mso-position-horizontal-relative:text;mso-position-vertical-relative:text;mso-width-relative:margin" coordsize="59465,59607"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">
                <v:group id="Group 132" o:spid="_x0000_s1208" style="position:absolute;width:59465;height:56533" coordorigin=",585" coordsize="59473,565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shape id="Chart 131" o:spid="_x0000_s1209" type="#_x0000_t75" style="position:absolute;left:31949;top:29545;width:27621;height:2768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">
                    <v:imagedata r:id="rId135" o:title=""/>
                    <o:lock v:ext="edit" aspectratio="f"/>
                  </v:shape>
                  <v:shape id="Chart 130" o:spid="_x0000_s1210" type="#_x0000_t75" style="position:absolute;left:-121;top:29362;width:27680;height:2768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">
                    <v:imagedata r:id="rId136" o:title=""/>
                    <o:lock v:ext="edit" aspectratio="f"/>
                  </v:shape>
                  <v:shape id="Chart 129" o:spid="_x0000_s1211" type="#_x0000_t75" style="position:absolute;left:31888;top:463;width:27682;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">
                    <v:imagedata r:id="rId137" o:title=""/>
                    <o:lock v:ext="edit" aspectratio="f"/>
                  </v:shape>
                </v:group>
                <v:shape id="Text Box 133" o:spid="_x0000_s1212" type="#_x0000_t202" style="position:absolute;top:56908;width:58661;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h9vMQA&#10;AADcAAAADwAAAGRycy9kb3ducmV2LnhtbERPTWsCMRC9F/ofwhS8lJqtK1K2RhGpYHsRVy+9DZtx&#10;s+1msiRZ3f77RhC8zeN9znw52FacyYfGsYLXcQaCuHK64VrB8bB5eQMRIrLG1jEp+KMAy8XjwxwL&#10;7S68p3MZa5FCOBSowMTYFVKGypDFMHYdceJOzluMCfpaao+XFG5bOcmymbTYcGow2NHaUPVb9lbB&#10;bvq9M8/96eNrNc3957Ffz37qUqnR07B6BxFpiHfxzb3VaX6e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IfbzEAAAA3AAAAA8AAAAAAAAAAAAAAAAAmAIAAGRycy9k&#10;b3ducmV2LnhtbFBLBQYAAAAABAAEAPUAAACJAwAAAAA=&#10;" stroked="f">
                  <v:textbox style="mso-fit-shape-to-text:t" inset="0,0,0,0">
                    <w:txbxContent>
                      <w:p w:rsidR="00FC0D1B" w:rsidRPr="008C364C" w:rsidRDefault="00FC0D1B" w:rsidP="00E235B4">
                        <w:pPr>
                          <w:pStyle w:val="Caption"/>
                          <w:rPr>
                            <w:noProof/>
                            <w:sz w:val="24"/>
                            <w:szCs w:val="20"/>
                          </w:rPr>
                        </w:pPr>
                        <w:bookmarkStart w:id="142" w:name="_Ref404432153"/>
                        <w:bookmarkStart w:id="143" w:name="_Toc405634161"/>
                        <w:r>
                          <w:t xml:space="preserve">Figure </w:t>
                        </w:r>
                        <w:fldSimple w:instr=" SEQ Figure \* ARABIC ">
                          <w:r>
                            <w:rPr>
                              <w:noProof/>
                            </w:rPr>
                            <w:t>37</w:t>
                          </w:r>
                        </w:fldSimple>
                        <w:bookmarkEnd w:id="142"/>
                        <w:r>
                          <w:t xml:space="preserve"> – Controlled measurments at 12”from the table and one bar</w:t>
                        </w:r>
                        <w:bookmarkEnd w:id="143"/>
                      </w:p>
                    </w:txbxContent>
                  </v:textbox>
                </v:shape>
                <w10:wrap type="tight"/>
              </v:group>
            </w:pict>
          </mc:Fallback>
        </mc:AlternateContent>
      </w:r>
      <w:r w:rsidR="00E235B4">
        <w:fldChar w:fldCharType="begin"/>
      </w:r>
      <w:r w:rsidR="00E235B4">
        <w:instrText xml:space="preserve"> REF _Ref404432153 \h </w:instrText>
      </w:r>
      <w:r w:rsidR="00E235B4">
        <w:fldChar w:fldCharType="separate"/>
      </w:r>
      <w:r w:rsidR="00580C34">
        <w:t xml:space="preserve">Figure </w:t>
      </w:r>
      <w:r w:rsidR="00580C34">
        <w:rPr>
          <w:noProof/>
        </w:rPr>
        <w:t>37</w:t>
      </w:r>
      <w:r w:rsidR="00E235B4">
        <w:fldChar w:fldCharType="end"/>
      </w:r>
      <w:r w:rsidR="0088448A">
        <w:rPr>
          <w:noProof/>
        </w:rPr>
        <w:drawing>
          <wp:anchor distT="0" distB="0" distL="114300" distR="114300" simplePos="0" relativeHeight="251789312" behindDoc="1" locked="0" layoutInCell="1" allowOverlap="1" wp14:anchorId="7A08BFA8" wp14:editId="3CAD993A">
            <wp:simplePos x="0" y="0"/>
            <wp:positionH relativeFrom="column">
              <wp:posOffset>27940</wp:posOffset>
            </wp:positionH>
            <wp:positionV relativeFrom="paragraph">
              <wp:posOffset>62865</wp:posOffset>
            </wp:positionV>
            <wp:extent cx="2743200" cy="2735580"/>
            <wp:effectExtent l="38100" t="38100" r="38100" b="45720"/>
            <wp:wrapTight wrapText="bothSides">
              <wp:wrapPolygon edited="0">
                <wp:start x="-300" y="-301"/>
                <wp:lineTo x="-300" y="21811"/>
                <wp:lineTo x="21750" y="21811"/>
                <wp:lineTo x="21750" y="-301"/>
                <wp:lineTo x="-300" y="-301"/>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38" cstate="print">
                      <a:extLst>
                        <a:ext uri="{28A0092B-C50C-407E-A947-70E740481C1C}">
                          <a14:useLocalDpi xmlns:a14="http://schemas.microsoft.com/office/drawing/2010/main" val="0"/>
                        </a:ext>
                      </a:extLst>
                    </a:blip>
                    <a:srcRect l="24812" t="-1" b="11"/>
                    <a:stretch/>
                  </pic:blipFill>
                  <pic:spPr bwMode="auto">
                    <a:xfrm>
                      <a:off x="0" y="0"/>
                      <a:ext cx="2743200" cy="273558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235B4">
        <w:t xml:space="preserve"> shows the measurements at 12”with one bar on the table. Here we can start to see the differences between the sensitivity levels and how the response at 5 might be more drastic but the noise is also amplified.</w:t>
      </w:r>
    </w:p>
    <w:p w:rsidR="0088448A" w:rsidRDefault="0088448A" w:rsidP="00613AD0">
      <w:pPr>
        <w:jc w:val="left"/>
      </w:pPr>
    </w:p>
    <w:p w:rsidR="0088448A" w:rsidRDefault="0088448A" w:rsidP="00613AD0">
      <w:pPr>
        <w:jc w:val="left"/>
      </w:pPr>
    </w:p>
    <w:p w:rsidR="00CA3D53" w:rsidRDefault="00CA3D53">
      <w:r>
        <w:br w:type="page"/>
      </w:r>
    </w:p>
    <w:p w:rsidR="001E1938" w:rsidRDefault="007727AB" w:rsidP="00AB0B3C">
      <w:r>
        <w:rPr>
          <w:noProof/>
        </w:rPr>
        <w:lastRenderedPageBreak/>
        <w:drawing>
          <wp:anchor distT="0" distB="0" distL="114300" distR="114300" simplePos="0" relativeHeight="251767808" behindDoc="1" locked="0" layoutInCell="1" allowOverlap="1" wp14:anchorId="6ADC1006" wp14:editId="175F9ABC">
            <wp:simplePos x="0" y="0"/>
            <wp:positionH relativeFrom="column">
              <wp:posOffset>0</wp:posOffset>
            </wp:positionH>
            <wp:positionV relativeFrom="paragraph">
              <wp:posOffset>80010</wp:posOffset>
            </wp:positionV>
            <wp:extent cx="2743200" cy="2735580"/>
            <wp:effectExtent l="38100" t="38100" r="38100" b="45720"/>
            <wp:wrapTight wrapText="bothSides">
              <wp:wrapPolygon edited="0">
                <wp:start x="-300" y="-301"/>
                <wp:lineTo x="-300" y="21811"/>
                <wp:lineTo x="21750" y="21811"/>
                <wp:lineTo x="21750" y="-301"/>
                <wp:lineTo x="-300" y="-301"/>
              </wp:wrapPolygon>
            </wp:wrapTight>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38" cstate="print">
                      <a:extLst>
                        <a:ext uri="{28A0092B-C50C-407E-A947-70E740481C1C}">
                          <a14:useLocalDpi xmlns:a14="http://schemas.microsoft.com/office/drawing/2010/main" val="0"/>
                        </a:ext>
                      </a:extLst>
                    </a:blip>
                    <a:srcRect l="24812" t="-1" b="11"/>
                    <a:stretch/>
                  </pic:blipFill>
                  <pic:spPr bwMode="auto">
                    <a:xfrm>
                      <a:off x="0" y="0"/>
                      <a:ext cx="2743200" cy="273558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3D53">
        <w:rPr>
          <w:noProof/>
        </w:rPr>
        <mc:AlternateContent>
          <mc:Choice Requires="wpg">
            <w:drawing>
              <wp:anchor distT="0" distB="0" distL="114300" distR="114300" simplePos="0" relativeHeight="251771904" behindDoc="0" locked="0" layoutInCell="1" allowOverlap="1" wp14:anchorId="49BFEEFF" wp14:editId="6340782A">
                <wp:simplePos x="0" y="0"/>
                <wp:positionH relativeFrom="column">
                  <wp:posOffset>0</wp:posOffset>
                </wp:positionH>
                <wp:positionV relativeFrom="paragraph">
                  <wp:posOffset>80010</wp:posOffset>
                </wp:positionV>
                <wp:extent cx="5902960" cy="5894070"/>
                <wp:effectExtent l="0" t="0" r="21590" b="0"/>
                <wp:wrapTight wrapText="bothSides">
                  <wp:wrapPolygon edited="0">
                    <wp:start x="11432" y="0"/>
                    <wp:lineTo x="11432" y="10053"/>
                    <wp:lineTo x="0" y="10332"/>
                    <wp:lineTo x="0" y="21502"/>
                    <wp:lineTo x="21609" y="21502"/>
                    <wp:lineTo x="21609" y="0"/>
                    <wp:lineTo x="11432" y="0"/>
                  </wp:wrapPolygon>
                </wp:wrapTight>
                <wp:docPr id="112" name="Group 112"/>
                <wp:cNvGraphicFramePr/>
                <a:graphic xmlns:a="http://schemas.openxmlformats.org/drawingml/2006/main">
                  <a:graphicData uri="http://schemas.microsoft.com/office/word/2010/wordprocessingGroup">
                    <wpg:wgp>
                      <wpg:cNvGrpSpPr/>
                      <wpg:grpSpPr>
                        <a:xfrm>
                          <a:off x="0" y="0"/>
                          <a:ext cx="5902960" cy="5894070"/>
                          <a:chOff x="0" y="0"/>
                          <a:chExt cx="5903366" cy="5909621"/>
                        </a:xfrm>
                      </wpg:grpSpPr>
                      <wpg:grpSp>
                        <wpg:cNvPr id="110" name="Group 110"/>
                        <wpg:cNvGrpSpPr/>
                        <wpg:grpSpPr>
                          <a:xfrm>
                            <a:off x="0" y="0"/>
                            <a:ext cx="5903366" cy="5588813"/>
                            <a:chOff x="0" y="0"/>
                            <a:chExt cx="5903366" cy="5588813"/>
                          </a:xfrm>
                        </wpg:grpSpPr>
                        <wpg:graphicFrame>
                          <wpg:cNvPr id="107" name="Chart 107"/>
                          <wpg:cNvFrPr/>
                          <wpg:xfrm>
                            <a:off x="3160166" y="0"/>
                            <a:ext cx="2743200" cy="2743200"/>
                          </wpg:xfrm>
                          <a:graphic>
                            <a:graphicData uri="http://schemas.openxmlformats.org/drawingml/2006/chart">
                              <c:chart xmlns:c="http://schemas.openxmlformats.org/drawingml/2006/chart" xmlns:r="http://schemas.openxmlformats.org/officeDocument/2006/relationships" r:id="rId139"/>
                            </a:graphicData>
                          </a:graphic>
                        </wpg:graphicFrame>
                        <wpg:graphicFrame>
                          <wpg:cNvPr id="108" name="Chart 108"/>
                          <wpg:cNvFrPr/>
                          <wpg:xfrm>
                            <a:off x="0" y="2845613"/>
                            <a:ext cx="2743200" cy="2743200"/>
                          </wpg:xfrm>
                          <a:graphic>
                            <a:graphicData uri="http://schemas.openxmlformats.org/drawingml/2006/chart">
                              <c:chart xmlns:c="http://schemas.openxmlformats.org/drawingml/2006/chart" xmlns:r="http://schemas.openxmlformats.org/officeDocument/2006/relationships" r:id="rId140"/>
                            </a:graphicData>
                          </a:graphic>
                        </wpg:graphicFrame>
                        <wpg:graphicFrame>
                          <wpg:cNvPr id="109" name="Chart 109"/>
                          <wpg:cNvFrPr/>
                          <wpg:xfrm>
                            <a:off x="3160166" y="2845613"/>
                            <a:ext cx="2743200" cy="2743200"/>
                          </wpg:xfrm>
                          <a:graphic>
                            <a:graphicData uri="http://schemas.openxmlformats.org/drawingml/2006/chart">
                              <c:chart xmlns:c="http://schemas.openxmlformats.org/drawingml/2006/chart" xmlns:r="http://schemas.openxmlformats.org/officeDocument/2006/relationships" r:id="rId141"/>
                            </a:graphicData>
                          </a:graphic>
                        </wpg:graphicFrame>
                      </wpg:grpSp>
                      <wps:wsp>
                        <wps:cNvPr id="111" name="Text Box 111"/>
                        <wps:cNvSpPr txBox="1"/>
                        <wps:spPr>
                          <a:xfrm>
                            <a:off x="0" y="5639746"/>
                            <a:ext cx="5902325" cy="269875"/>
                          </a:xfrm>
                          <a:prstGeom prst="rect">
                            <a:avLst/>
                          </a:prstGeom>
                          <a:solidFill>
                            <a:prstClr val="white"/>
                          </a:solidFill>
                          <a:ln>
                            <a:noFill/>
                          </a:ln>
                          <a:effectLst/>
                        </wps:spPr>
                        <wps:txbx>
                          <w:txbxContent>
                            <w:p w:rsidR="00FC0D1B" w:rsidRPr="00FE7304" w:rsidRDefault="00FC0D1B" w:rsidP="00CA3D53">
                              <w:pPr>
                                <w:pStyle w:val="Caption"/>
                                <w:rPr>
                                  <w:noProof/>
                                  <w:sz w:val="24"/>
                                  <w:szCs w:val="20"/>
                                </w:rPr>
                              </w:pPr>
                              <w:bookmarkStart w:id="144" w:name="_Ref404429759"/>
                              <w:bookmarkStart w:id="145" w:name="_Toc405634162"/>
                              <w:r>
                                <w:t xml:space="preserve">Figure </w:t>
                              </w:r>
                              <w:r>
                                <w:fldChar w:fldCharType="begin"/>
                              </w:r>
                              <w:r w:rsidRPr="00124480">
                                <w:instrText xml:space="preserve"> SEQ Figure \* ARABIC </w:instrText>
                              </w:r>
                              <w:r>
                                <w:fldChar w:fldCharType="separate"/>
                              </w:r>
                              <w:r>
                                <w:rPr>
                                  <w:noProof/>
                                </w:rPr>
                                <w:t>38</w:t>
                              </w:r>
                              <w:r>
                                <w:fldChar w:fldCharType="end"/>
                              </w:r>
                              <w:bookmarkEnd w:id="144"/>
                              <w:r>
                                <w:t>– Controlled measurements at 9”from table and one bar</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12" o:spid="_x0000_s1213" style="position:absolute;left:0;text-align:left;margin-left:0;margin-top:6.3pt;width:464.8pt;height:464.1pt;z-index:251771904;mso-position-horizontal-relative:text;mso-position-vertical-relative:text;mso-height-relative:margin" coordsize="59033,59096"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">
                <v:group id="Group 110" o:spid="_x0000_s1214" style="position:absolute;width:59033;height:55888" coordsize="59033,558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shape id="Chart 107" o:spid="_x0000_s1215" type="#_x0000_t75" style="position:absolute;left:31457;top:-122;width:27678;height:2768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">
                    <v:imagedata r:id="rId142" o:title=""/>
                    <o:lock v:ext="edit" aspectratio="f"/>
                  </v:shape>
                  <v:shape id="Chart 108" o:spid="_x0000_s1216" type="#_x0000_t75" style="position:absolute;left:-121;top:28360;width:27676;height:2762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">
                    <v:imagedata r:id="rId143" o:title=""/>
                    <o:lock v:ext="edit" aspectratio="f"/>
                  </v:shape>
                  <v:shape id="Chart 109" o:spid="_x0000_s1217" type="#_x0000_t75" style="position:absolute;left:31457;top:28360;width:27678;height:2762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">
                    <v:imagedata r:id="rId144" o:title=""/>
                    <o:lock v:ext="edit" aspectratio="f"/>
                  </v:shape>
                </v:group>
                <v:shape id="Text Box 111" o:spid="_x0000_s1218" type="#_x0000_t202" style="position:absolute;top:56397;width:5902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MaMMQA&#10;AADcAAAADwAAAGRycy9kb3ducmV2LnhtbERPTWsCMRC9F/ofwhS8lJpdFSlbo4i0UHsRVy+9DZtx&#10;s+1msiRZ3f77RhC8zeN9zmI12FacyYfGsYJ8nIEgrpxuuFZwPHy8vIIIEVlj65gU/FGA1fLxYYGF&#10;dhfe07mMtUghHApUYGLsCilDZchiGLuOOHEn5y3GBH0ttcdLCretnGTZXFpsODUY7GhjqPote6tg&#10;N/vemef+9P61nk399thv5j91qdToaVi/gYg0xLv45v7UaX6ew/WZdIF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jGjDEAAAA3AAAAA8AAAAAAAAAAAAAAAAAmAIAAGRycy9k&#10;b3ducmV2LnhtbFBLBQYAAAAABAAEAPUAAACJAwAAAAA=&#10;" stroked="f">
                  <v:textbox style="mso-fit-shape-to-text:t" inset="0,0,0,0">
                    <w:txbxContent>
                      <w:p w:rsidR="00FC0D1B" w:rsidRPr="00FE7304" w:rsidRDefault="00FC0D1B" w:rsidP="00CA3D53">
                        <w:pPr>
                          <w:pStyle w:val="Caption"/>
                          <w:rPr>
                            <w:noProof/>
                            <w:sz w:val="24"/>
                            <w:szCs w:val="20"/>
                          </w:rPr>
                        </w:pPr>
                        <w:bookmarkStart w:id="146" w:name="_Ref404429759"/>
                        <w:bookmarkStart w:id="147" w:name="_Toc405634162"/>
                        <w:r>
                          <w:t xml:space="preserve">Figure </w:t>
                        </w:r>
                        <w:r>
                          <w:fldChar w:fldCharType="begin"/>
                        </w:r>
                        <w:r w:rsidRPr="00124480">
                          <w:instrText xml:space="preserve"> SEQ Figure \* ARABIC </w:instrText>
                        </w:r>
                        <w:r>
                          <w:fldChar w:fldCharType="separate"/>
                        </w:r>
                        <w:r>
                          <w:rPr>
                            <w:noProof/>
                          </w:rPr>
                          <w:t>38</w:t>
                        </w:r>
                        <w:r>
                          <w:fldChar w:fldCharType="end"/>
                        </w:r>
                        <w:bookmarkEnd w:id="146"/>
                        <w:r>
                          <w:t>– Controlled measurements at 9”from table and one bar</w:t>
                        </w:r>
                        <w:bookmarkEnd w:id="147"/>
                      </w:p>
                    </w:txbxContent>
                  </v:textbox>
                </v:shape>
                <w10:wrap type="tight"/>
              </v:group>
            </w:pict>
          </mc:Fallback>
        </mc:AlternateContent>
      </w:r>
    </w:p>
    <w:p w:rsidR="001E1938" w:rsidRDefault="001E1938" w:rsidP="00AB0B3C"/>
    <w:p w:rsidR="001E1938" w:rsidRDefault="001E1938" w:rsidP="00AB0B3C"/>
    <w:p w:rsidR="001E1938" w:rsidRDefault="001E1938" w:rsidP="00AB0B3C"/>
    <w:p w:rsidR="001E1938" w:rsidRDefault="001E1938" w:rsidP="00AB0B3C"/>
    <w:p w:rsidR="001E1938" w:rsidRDefault="001E1938" w:rsidP="00AB0B3C"/>
    <w:p w:rsidR="001E1938" w:rsidRDefault="001E1938" w:rsidP="00AB0B3C"/>
    <w:p w:rsidR="00AB0B3C" w:rsidRPr="00131217" w:rsidRDefault="00AB0B3C" w:rsidP="00AB0B3C"/>
    <w:p w:rsidR="00445478" w:rsidRDefault="00CA3D53">
      <w:r>
        <w:fldChar w:fldCharType="begin"/>
      </w:r>
      <w:r>
        <w:instrText xml:space="preserve"> REF _Ref404429759 \h </w:instrText>
      </w:r>
      <w:r>
        <w:fldChar w:fldCharType="separate"/>
      </w:r>
      <w:r w:rsidR="00580C34">
        <w:t xml:space="preserve">Figure </w:t>
      </w:r>
      <w:r w:rsidR="00580C34">
        <w:rPr>
          <w:noProof/>
        </w:rPr>
        <w:t>38</w:t>
      </w:r>
      <w:r>
        <w:fldChar w:fldCharType="end"/>
      </w:r>
      <w:r>
        <w:t xml:space="preserve"> shows the sensor data when one bar is present. Again we can see spikes of bad data and a clear dip at position 6 where the bar was detected.</w:t>
      </w:r>
    </w:p>
    <w:p w:rsidR="00445478" w:rsidRDefault="00445478">
      <w:r>
        <w:br w:type="page"/>
      </w:r>
    </w:p>
    <w:p w:rsidR="00445478" w:rsidRDefault="00445478">
      <w:r>
        <w:rPr>
          <w:noProof/>
        </w:rPr>
        <w:lastRenderedPageBreak/>
        <mc:AlternateContent>
          <mc:Choice Requires="wps">
            <w:drawing>
              <wp:anchor distT="0" distB="0" distL="114300" distR="114300" simplePos="0" relativeHeight="251801600" behindDoc="0" locked="0" layoutInCell="1" allowOverlap="1" wp14:anchorId="3B4EC0B2" wp14:editId="5743338C">
                <wp:simplePos x="0" y="0"/>
                <wp:positionH relativeFrom="column">
                  <wp:posOffset>6985</wp:posOffset>
                </wp:positionH>
                <wp:positionV relativeFrom="paragraph">
                  <wp:posOffset>5792470</wp:posOffset>
                </wp:positionV>
                <wp:extent cx="5922645" cy="635"/>
                <wp:effectExtent l="0" t="0" r="0" b="0"/>
                <wp:wrapTight wrapText="bothSides">
                  <wp:wrapPolygon edited="0">
                    <wp:start x="0" y="0"/>
                    <wp:lineTo x="0" y="21600"/>
                    <wp:lineTo x="21600" y="21600"/>
                    <wp:lineTo x="21600" y="0"/>
                  </wp:wrapPolygon>
                </wp:wrapTight>
                <wp:docPr id="143" name="Text Box 143"/>
                <wp:cNvGraphicFramePr/>
                <a:graphic xmlns:a="http://schemas.openxmlformats.org/drawingml/2006/main">
                  <a:graphicData uri="http://schemas.microsoft.com/office/word/2010/wordprocessingShape">
                    <wps:wsp>
                      <wps:cNvSpPr txBox="1"/>
                      <wps:spPr>
                        <a:xfrm>
                          <a:off x="0" y="0"/>
                          <a:ext cx="5922645" cy="635"/>
                        </a:xfrm>
                        <a:prstGeom prst="rect">
                          <a:avLst/>
                        </a:prstGeom>
                        <a:solidFill>
                          <a:prstClr val="white"/>
                        </a:solidFill>
                        <a:ln>
                          <a:noFill/>
                        </a:ln>
                        <a:effectLst/>
                      </wps:spPr>
                      <wps:txbx>
                        <w:txbxContent>
                          <w:p w:rsidR="00FC0D1B" w:rsidRPr="00F31D46" w:rsidRDefault="00FC0D1B" w:rsidP="00445478">
                            <w:pPr>
                              <w:pStyle w:val="Caption"/>
                              <w:rPr>
                                <w:noProof/>
                                <w:sz w:val="24"/>
                                <w:szCs w:val="20"/>
                              </w:rPr>
                            </w:pPr>
                            <w:bookmarkStart w:id="148" w:name="_Ref404432531"/>
                            <w:bookmarkStart w:id="149" w:name="_Toc405634163"/>
                            <w:r>
                              <w:t xml:space="preserve">Figure </w:t>
                            </w:r>
                            <w:fldSimple w:instr=" SEQ Figure \* ARABIC ">
                              <w:r>
                                <w:rPr>
                                  <w:noProof/>
                                </w:rPr>
                                <w:t>39</w:t>
                              </w:r>
                            </w:fldSimple>
                            <w:bookmarkEnd w:id="148"/>
                            <w:r>
                              <w:t>- controlled measurements from 12” from the table with the prism</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3" o:spid="_x0000_s1219" type="#_x0000_t202" style="position:absolute;left:0;text-align:left;margin-left:.55pt;margin-top:456.1pt;width:466.35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" stroked="f">
                <v:textbox style="mso-fit-shape-to-text:t" inset="0,0,0,0">
                  <w:txbxContent>
                    <w:p w:rsidR="00FC0D1B" w:rsidRPr="00F31D46" w:rsidRDefault="00FC0D1B" w:rsidP="00445478">
                      <w:pPr>
                        <w:pStyle w:val="Caption"/>
                        <w:rPr>
                          <w:noProof/>
                          <w:sz w:val="24"/>
                          <w:szCs w:val="20"/>
                        </w:rPr>
                      </w:pPr>
                      <w:bookmarkStart w:id="150" w:name="_Ref404432531"/>
                      <w:bookmarkStart w:id="151" w:name="_Toc405634163"/>
                      <w:r>
                        <w:t xml:space="preserve">Figure </w:t>
                      </w:r>
                      <w:fldSimple w:instr=" SEQ Figure \* ARABIC ">
                        <w:r>
                          <w:rPr>
                            <w:noProof/>
                          </w:rPr>
                          <w:t>39</w:t>
                        </w:r>
                      </w:fldSimple>
                      <w:bookmarkEnd w:id="150"/>
                      <w:r>
                        <w:t>- controlled measurements from 12” from the table with the prism</w:t>
                      </w:r>
                      <w:bookmarkEnd w:id="151"/>
                    </w:p>
                  </w:txbxContent>
                </v:textbox>
                <w10:wrap type="tight"/>
              </v:shape>
            </w:pict>
          </mc:Fallback>
        </mc:AlternateContent>
      </w:r>
      <w:r>
        <w:rPr>
          <w:noProof/>
        </w:rPr>
        <mc:AlternateContent>
          <mc:Choice Requires="wpg">
            <w:drawing>
              <wp:anchor distT="0" distB="0" distL="114300" distR="114300" simplePos="0" relativeHeight="251799552" behindDoc="0" locked="0" layoutInCell="1" allowOverlap="1" wp14:anchorId="481D5541" wp14:editId="285C7ED3">
                <wp:simplePos x="0" y="0"/>
                <wp:positionH relativeFrom="column">
                  <wp:posOffset>6985</wp:posOffset>
                </wp:positionH>
                <wp:positionV relativeFrom="paragraph">
                  <wp:posOffset>45085</wp:posOffset>
                </wp:positionV>
                <wp:extent cx="5922645" cy="5690235"/>
                <wp:effectExtent l="0" t="0" r="20955" b="24765"/>
                <wp:wrapTight wrapText="bothSides">
                  <wp:wrapPolygon edited="0">
                    <wp:start x="11463" y="0"/>
                    <wp:lineTo x="11463" y="10413"/>
                    <wp:lineTo x="0" y="11136"/>
                    <wp:lineTo x="0" y="21622"/>
                    <wp:lineTo x="21607" y="21622"/>
                    <wp:lineTo x="21607" y="0"/>
                    <wp:lineTo x="11463" y="0"/>
                  </wp:wrapPolygon>
                </wp:wrapTight>
                <wp:docPr id="142" name="Group 142"/>
                <wp:cNvGraphicFramePr/>
                <a:graphic xmlns:a="http://schemas.openxmlformats.org/drawingml/2006/main">
                  <a:graphicData uri="http://schemas.microsoft.com/office/word/2010/wordprocessingGroup">
                    <wpg:wgp>
                      <wpg:cNvGrpSpPr/>
                      <wpg:grpSpPr>
                        <a:xfrm>
                          <a:off x="0" y="0"/>
                          <a:ext cx="5922645" cy="5690235"/>
                          <a:chOff x="15313" y="87782"/>
                          <a:chExt cx="5924887" cy="5691031"/>
                        </a:xfrm>
                      </wpg:grpSpPr>
                      <wpg:graphicFrame>
                        <wpg:cNvPr id="141" name="Chart 141"/>
                        <wpg:cNvFrPr/>
                        <wpg:xfrm>
                          <a:off x="3196949" y="3013951"/>
                          <a:ext cx="2743200" cy="2743200"/>
                        </wpg:xfrm>
                        <a:graphic>
                          <a:graphicData uri="http://schemas.openxmlformats.org/drawingml/2006/chart">
                            <c:chart xmlns:c="http://schemas.openxmlformats.org/drawingml/2006/chart" xmlns:r="http://schemas.openxmlformats.org/officeDocument/2006/relationships" r:id="rId145"/>
                          </a:graphicData>
                        </a:graphic>
                      </wpg:graphicFrame>
                      <wpg:graphicFrame>
                        <wpg:cNvPr id="140" name="Chart 140"/>
                        <wpg:cNvFrPr/>
                        <wpg:xfrm>
                          <a:off x="15313" y="3035613"/>
                          <a:ext cx="2743297" cy="2743200"/>
                        </wpg:xfrm>
                        <a:graphic>
                          <a:graphicData uri="http://schemas.openxmlformats.org/drawingml/2006/chart">
                            <c:chart xmlns:c="http://schemas.openxmlformats.org/drawingml/2006/chart" xmlns:r="http://schemas.openxmlformats.org/officeDocument/2006/relationships" r:id="rId146"/>
                          </a:graphicData>
                        </a:graphic>
                      </wpg:graphicFrame>
                      <wpg:graphicFrame>
                        <wpg:cNvPr id="139" name="Chart 139"/>
                        <wpg:cNvFrPr/>
                        <wpg:xfrm>
                          <a:off x="3196949" y="87782"/>
                          <a:ext cx="2743251" cy="2743199"/>
                        </wpg:xfrm>
                        <a:graphic>
                          <a:graphicData uri="http://schemas.openxmlformats.org/drawingml/2006/chart">
                            <c:chart xmlns:c="http://schemas.openxmlformats.org/drawingml/2006/chart" xmlns:r="http://schemas.openxmlformats.org/officeDocument/2006/relationships" r:id="rId147"/>
                          </a:graphicData>
                        </a:graphic>
                      </wpg:graphicFrame>
                    </wpg:wgp>
                  </a:graphicData>
                </a:graphic>
                <wp14:sizeRelH relativeFrom="margin">
                  <wp14:pctWidth>0</wp14:pctWidth>
                </wp14:sizeRelH>
                <wp14:sizeRelV relativeFrom="margin">
                  <wp14:pctHeight>0</wp14:pctHeight>
                </wp14:sizeRelV>
              </wp:anchor>
            </w:drawing>
          </mc:Choice>
          <mc:Fallback>
            <w:pict>
              <v:group id="Group 142" o:spid="_x0000_s1026" style="position:absolute;margin-left:.55pt;margin-top:3.55pt;width:466.35pt;height:448.05pt;z-index:251799552;mso-width-relative:margin;mso-height-relative:margin" coordorigin="153,877" coordsize="59248,56910"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">
                <v:shape id="Chart 141" o:spid="_x0000_s1027" type="#_x0000_t75" style="position:absolute;left:31864;top:30020;width:27686;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">
                  <v:imagedata r:id="rId148" o:title=""/>
                  <o:lock v:ext="edit" aspectratio="f"/>
                </v:shape>
                <v:shape id="Chart 140" o:spid="_x0000_s1028" type="#_x0000_t75" style="position:absolute;left:31;top:30264;width:27686;height:2761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">
                  <v:imagedata r:id="rId149" o:title=""/>
                  <o:lock v:ext="edit" aspectratio="f"/>
                </v:shape>
                <v:shape id="Chart 139" o:spid="_x0000_s1029" type="#_x0000_t75" style="position:absolute;left:31864;top:755;width:27686;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">
                  <v:imagedata r:id="rId150" o:title=""/>
                  <o:lock v:ext="edit" aspectratio="f"/>
                </v:shape>
                <w10:wrap type="tight"/>
              </v:group>
            </w:pict>
          </mc:Fallback>
        </mc:AlternateContent>
      </w:r>
      <w:r>
        <w:rPr>
          <w:noProof/>
        </w:rPr>
        <w:drawing>
          <wp:anchor distT="0" distB="0" distL="114300" distR="114300" simplePos="0" relativeHeight="251796480" behindDoc="1" locked="0" layoutInCell="1" allowOverlap="1" wp14:anchorId="7F7A20D1" wp14:editId="0B49ECA9">
            <wp:simplePos x="0" y="0"/>
            <wp:positionH relativeFrom="column">
              <wp:posOffset>11430</wp:posOffset>
            </wp:positionH>
            <wp:positionV relativeFrom="paragraph">
              <wp:posOffset>45085</wp:posOffset>
            </wp:positionV>
            <wp:extent cx="2743200" cy="2742565"/>
            <wp:effectExtent l="38100" t="38100" r="38100" b="38735"/>
            <wp:wrapTight wrapText="bothSides">
              <wp:wrapPolygon edited="0">
                <wp:start x="-300" y="-300"/>
                <wp:lineTo x="-300" y="21755"/>
                <wp:lineTo x="21750" y="21755"/>
                <wp:lineTo x="21750" y="-300"/>
                <wp:lineTo x="-300" y="-300"/>
              </wp:wrapPolygon>
            </wp:wrapTight>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51" cstate="print">
                      <a:extLst>
                        <a:ext uri="{28A0092B-C50C-407E-A947-70E740481C1C}">
                          <a14:useLocalDpi xmlns:a14="http://schemas.microsoft.com/office/drawing/2010/main" val="0"/>
                        </a:ext>
                      </a:extLst>
                    </a:blip>
                    <a:srcRect l="10400" r="14601" b="12"/>
                    <a:stretch/>
                  </pic:blipFill>
                  <pic:spPr bwMode="auto">
                    <a:xfrm>
                      <a:off x="0" y="0"/>
                      <a:ext cx="2743200" cy="2742565"/>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45478" w:rsidRDefault="00445478"/>
    <w:p w:rsidR="00445478" w:rsidRDefault="00445478"/>
    <w:p w:rsidR="00445478" w:rsidRDefault="00445478"/>
    <w:p w:rsidR="00445478" w:rsidRDefault="00445478"/>
    <w:p w:rsidR="00445478" w:rsidRDefault="00445478"/>
    <w:p w:rsidR="00445478" w:rsidRDefault="00445478"/>
    <w:p w:rsidR="00445478" w:rsidRDefault="00445478"/>
    <w:p w:rsidR="00445478" w:rsidRDefault="00445478">
      <w:r>
        <w:fldChar w:fldCharType="begin"/>
      </w:r>
      <w:r>
        <w:instrText xml:space="preserve"> REF _Ref404432531 \h </w:instrText>
      </w:r>
      <w:r>
        <w:fldChar w:fldCharType="separate"/>
      </w:r>
      <w:r w:rsidR="00580C34">
        <w:t xml:space="preserve">Figure </w:t>
      </w:r>
      <w:r w:rsidR="00580C34">
        <w:rPr>
          <w:noProof/>
        </w:rPr>
        <w:t>39</w:t>
      </w:r>
      <w:r>
        <w:fldChar w:fldCharType="end"/>
      </w:r>
      <w:r w:rsidRPr="00445478">
        <w:t xml:space="preserve"> </w:t>
      </w:r>
      <w:r>
        <w:t>shows the result with the prism object at 12”. I find this measurement to be really important because the pattern is completely different from what the user had learned the sensor would behave up to this point, but given the highly distinct pattern, after only one occurrence of the prism, if the user was presented with it again, there was no confusion an so the accuracy of the prism was of about 80%. We can see that around position 3 the sensor picks up the prism but at 6 the prism “disappears” and comes back in positions 7 to 9</w:t>
      </w:r>
      <w:r w:rsidR="00890044">
        <w:t>.</w:t>
      </w:r>
    </w:p>
    <w:p w:rsidR="00124480" w:rsidRDefault="00124480"/>
    <w:p w:rsidR="00124480" w:rsidRDefault="00124480">
      <w:r>
        <w:br w:type="page"/>
      </w:r>
    </w:p>
    <w:p w:rsidR="00124480" w:rsidRDefault="009E082A">
      <w:r>
        <w:rPr>
          <w:noProof/>
        </w:rPr>
        <w:lastRenderedPageBreak/>
        <w:drawing>
          <wp:anchor distT="0" distB="0" distL="114300" distR="114300" simplePos="0" relativeHeight="251773952" behindDoc="1" locked="0" layoutInCell="1" allowOverlap="1" wp14:anchorId="2E08D71A" wp14:editId="2430D3C5">
            <wp:simplePos x="0" y="0"/>
            <wp:positionH relativeFrom="column">
              <wp:posOffset>153035</wp:posOffset>
            </wp:positionH>
            <wp:positionV relativeFrom="paragraph">
              <wp:posOffset>306705</wp:posOffset>
            </wp:positionV>
            <wp:extent cx="2743200" cy="2742565"/>
            <wp:effectExtent l="38100" t="38100" r="38100" b="38735"/>
            <wp:wrapTight wrapText="bothSides">
              <wp:wrapPolygon edited="0">
                <wp:start x="-300" y="-300"/>
                <wp:lineTo x="-300" y="21755"/>
                <wp:lineTo x="21750" y="21755"/>
                <wp:lineTo x="21750" y="-300"/>
                <wp:lineTo x="-300" y="-300"/>
              </wp:wrapPolygon>
            </wp:wrapTight>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52" cstate="print">
                      <a:extLst>
                        <a:ext uri="{28A0092B-C50C-407E-A947-70E740481C1C}">
                          <a14:useLocalDpi xmlns:a14="http://schemas.microsoft.com/office/drawing/2010/main" val="0"/>
                        </a:ext>
                      </a:extLst>
                    </a:blip>
                    <a:srcRect l="25050" b="66"/>
                    <a:stretch/>
                  </pic:blipFill>
                  <pic:spPr bwMode="auto">
                    <a:xfrm>
                      <a:off x="0" y="0"/>
                      <a:ext cx="2743200" cy="2742565"/>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13AD0">
        <w:rPr>
          <w:noProof/>
        </w:rPr>
        <mc:AlternateContent>
          <mc:Choice Requires="wpg">
            <w:drawing>
              <wp:anchor distT="0" distB="0" distL="114300" distR="114300" simplePos="0" relativeHeight="251780096" behindDoc="0" locked="0" layoutInCell="1" allowOverlap="1" wp14:anchorId="0038DF72" wp14:editId="20E0D8B4">
                <wp:simplePos x="0" y="0"/>
                <wp:positionH relativeFrom="column">
                  <wp:posOffset>153619</wp:posOffset>
                </wp:positionH>
                <wp:positionV relativeFrom="paragraph">
                  <wp:posOffset>307238</wp:posOffset>
                </wp:positionV>
                <wp:extent cx="5763895" cy="5982970"/>
                <wp:effectExtent l="0" t="0" r="27305" b="0"/>
                <wp:wrapTight wrapText="bothSides">
                  <wp:wrapPolygon edited="0">
                    <wp:start x="11208" y="0"/>
                    <wp:lineTo x="11208" y="9904"/>
                    <wp:lineTo x="0" y="10454"/>
                    <wp:lineTo x="0" y="21527"/>
                    <wp:lineTo x="21631" y="21527"/>
                    <wp:lineTo x="21631" y="0"/>
                    <wp:lineTo x="11208" y="0"/>
                  </wp:wrapPolygon>
                </wp:wrapTight>
                <wp:docPr id="119" name="Group 119"/>
                <wp:cNvGraphicFramePr/>
                <a:graphic xmlns:a="http://schemas.openxmlformats.org/drawingml/2006/main">
                  <a:graphicData uri="http://schemas.microsoft.com/office/word/2010/wordprocessingGroup">
                    <wpg:wgp>
                      <wpg:cNvGrpSpPr/>
                      <wpg:grpSpPr>
                        <a:xfrm>
                          <a:off x="0" y="0"/>
                          <a:ext cx="5763895" cy="5982970"/>
                          <a:chOff x="0" y="0"/>
                          <a:chExt cx="5763895" cy="5982970"/>
                        </a:xfrm>
                      </wpg:grpSpPr>
                      <wpg:grpSp>
                        <wpg:cNvPr id="117" name="Group 117"/>
                        <wpg:cNvGrpSpPr/>
                        <wpg:grpSpPr>
                          <a:xfrm>
                            <a:off x="0" y="0"/>
                            <a:ext cx="5763895" cy="5654040"/>
                            <a:chOff x="153632" y="-36576"/>
                            <a:chExt cx="5764447" cy="5654659"/>
                          </a:xfrm>
                        </wpg:grpSpPr>
                        <wpg:graphicFrame>
                          <wpg:cNvPr id="114" name="Chart 114"/>
                          <wpg:cNvFrPr/>
                          <wpg:xfrm>
                            <a:off x="3174828" y="-36576"/>
                            <a:ext cx="2743200" cy="2743200"/>
                          </wpg:xfrm>
                          <a:graphic>
                            <a:graphicData uri="http://schemas.openxmlformats.org/drawingml/2006/chart">
                              <c:chart xmlns:c="http://schemas.openxmlformats.org/drawingml/2006/chart" xmlns:r="http://schemas.openxmlformats.org/officeDocument/2006/relationships" r:id="rId153"/>
                            </a:graphicData>
                          </a:graphic>
                        </wpg:graphicFrame>
                        <wpg:graphicFrame>
                          <wpg:cNvPr id="115" name="Chart 115"/>
                          <wpg:cNvFrPr/>
                          <wpg:xfrm>
                            <a:off x="153632" y="2874883"/>
                            <a:ext cx="2743251" cy="2743200"/>
                          </wpg:xfrm>
                          <a:graphic>
                            <a:graphicData uri="http://schemas.openxmlformats.org/drawingml/2006/chart">
                              <c:chart xmlns:c="http://schemas.openxmlformats.org/drawingml/2006/chart" xmlns:r="http://schemas.openxmlformats.org/officeDocument/2006/relationships" r:id="rId154"/>
                            </a:graphicData>
                          </a:graphic>
                        </wpg:graphicFrame>
                        <wpg:graphicFrame>
                          <wpg:cNvPr id="116" name="Chart 116"/>
                          <wpg:cNvFrPr/>
                          <wpg:xfrm>
                            <a:off x="3174828" y="2874883"/>
                            <a:ext cx="2743251" cy="2743200"/>
                          </wpg:xfrm>
                          <a:graphic>
                            <a:graphicData uri="http://schemas.openxmlformats.org/drawingml/2006/chart">
                              <c:chart xmlns:c="http://schemas.openxmlformats.org/drawingml/2006/chart" xmlns:r="http://schemas.openxmlformats.org/officeDocument/2006/relationships" r:id="rId155"/>
                            </a:graphicData>
                          </a:graphic>
                        </wpg:graphicFrame>
                      </wpg:grpSp>
                      <wps:wsp>
                        <wps:cNvPr id="118" name="Text Box 118"/>
                        <wps:cNvSpPr txBox="1"/>
                        <wps:spPr>
                          <a:xfrm>
                            <a:off x="0" y="5713095"/>
                            <a:ext cx="5763895" cy="269875"/>
                          </a:xfrm>
                          <a:prstGeom prst="rect">
                            <a:avLst/>
                          </a:prstGeom>
                          <a:solidFill>
                            <a:prstClr val="white"/>
                          </a:solidFill>
                          <a:ln>
                            <a:noFill/>
                          </a:ln>
                          <a:effectLst/>
                        </wps:spPr>
                        <wps:txbx>
                          <w:txbxContent>
                            <w:p w:rsidR="00FC0D1B" w:rsidRPr="005B4A8A" w:rsidRDefault="00FC0D1B" w:rsidP="00613AD0">
                              <w:pPr>
                                <w:pStyle w:val="Caption"/>
                                <w:rPr>
                                  <w:noProof/>
                                  <w:sz w:val="24"/>
                                  <w:szCs w:val="20"/>
                                </w:rPr>
                              </w:pPr>
                              <w:bookmarkStart w:id="152" w:name="_Ref404431171"/>
                              <w:bookmarkStart w:id="153" w:name="_Toc405634164"/>
                              <w:r>
                                <w:t xml:space="preserve">Figure </w:t>
                              </w:r>
                              <w:fldSimple w:instr=" SEQ Figure \* ARABIC ">
                                <w:r>
                                  <w:rPr>
                                    <w:noProof/>
                                  </w:rPr>
                                  <w:t>40</w:t>
                                </w:r>
                              </w:fldSimple>
                              <w:bookmarkEnd w:id="152"/>
                              <w:r>
                                <w:t xml:space="preserve"> –controlled measurements from 9” from the table with the prism</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9" o:spid="_x0000_s1220" style="position:absolute;left:0;text-align:left;margin-left:12.1pt;margin-top:24.2pt;width:453.85pt;height:471.1pt;z-index:251780096;mso-position-horizontal-relative:text;mso-position-vertical-relative:text" coordsize="57638,59829"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">
                <v:group id="Group 117" o:spid="_x0000_s1221" style="position:absolute;width:57638;height:56540" coordorigin="1536,-365" coordsize="57644,565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shape id="Chart 114" o:spid="_x0000_s1222" type="#_x0000_t75" style="position:absolute;left:31653;top:-487;width:27678;height:2767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">
                    <v:imagedata r:id="rId156" o:title=""/>
                    <o:lock v:ext="edit" aspectratio="f"/>
                  </v:shape>
                  <v:shape id="Chart 115" o:spid="_x0000_s1223" type="#_x0000_t75" style="position:absolute;left:1414;top:28654;width:27678;height:2761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">
                    <v:imagedata r:id="rId157" o:title=""/>
                    <o:lock v:ext="edit" aspectratio="f"/>
                  </v:shape>
                  <v:shape id="Chart 116" o:spid="_x0000_s1224" type="#_x0000_t75" style="position:absolute;left:31653;top:28654;width:27678;height:2761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">
                    <v:imagedata r:id="rId158" o:title=""/>
                    <o:lock v:ext="edit" aspectratio="f"/>
                  </v:shape>
                </v:group>
                <v:shape id="Text Box 118" o:spid="_x0000_s1225" type="#_x0000_t202" style="position:absolute;top:57130;width:57638;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mzrccA&#10;AADcAAAADwAAAGRycy9kb3ducmV2LnhtbESPQUsDMRCF70L/Q5hCL2KzraXI2rSUoqBeimsv3obN&#10;dLO6mSxJtl3/vXMQvM3w3rz3zWY3+k5dKKY2sIHFvABFXAfbcmPg9PF89wAqZWSLXWAy8EMJdtvJ&#10;zQZLG678TpcqN0pCOJVowOXcl1qn2pHHNA89sWjnED1mWWOjbcSrhPtOL4tirT22LA0Oezo4qr+r&#10;wRs4rj6P7nY4P73tV/fx9TQc1l9NZcxsOu4fQWUa87/57/rFCv5CaOUZmUBv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gZs63HAAAA3AAAAA8AAAAAAAAAAAAAAAAAmAIAAGRy&#10;cy9kb3ducmV2LnhtbFBLBQYAAAAABAAEAPUAAACMAwAAAAA=&#10;" stroked="f">
                  <v:textbox style="mso-fit-shape-to-text:t" inset="0,0,0,0">
                    <w:txbxContent>
                      <w:p w:rsidR="00FC0D1B" w:rsidRPr="005B4A8A" w:rsidRDefault="00FC0D1B" w:rsidP="00613AD0">
                        <w:pPr>
                          <w:pStyle w:val="Caption"/>
                          <w:rPr>
                            <w:noProof/>
                            <w:sz w:val="24"/>
                            <w:szCs w:val="20"/>
                          </w:rPr>
                        </w:pPr>
                        <w:bookmarkStart w:id="154" w:name="_Ref404431171"/>
                        <w:bookmarkStart w:id="155" w:name="_Toc405634164"/>
                        <w:r>
                          <w:t xml:space="preserve">Figure </w:t>
                        </w:r>
                        <w:fldSimple w:instr=" SEQ Figure \* ARABIC ">
                          <w:r>
                            <w:rPr>
                              <w:noProof/>
                            </w:rPr>
                            <w:t>40</w:t>
                          </w:r>
                        </w:fldSimple>
                        <w:bookmarkEnd w:id="154"/>
                        <w:r>
                          <w:t xml:space="preserve"> –controlled measurements from 9” from the table with the prism</w:t>
                        </w:r>
                        <w:bookmarkEnd w:id="155"/>
                      </w:p>
                    </w:txbxContent>
                  </v:textbox>
                </v:shape>
                <w10:wrap type="tight"/>
              </v:group>
            </w:pict>
          </mc:Fallback>
        </mc:AlternateContent>
      </w:r>
    </w:p>
    <w:p w:rsidR="00124480" w:rsidRDefault="00005C5A">
      <w:r>
        <w:fldChar w:fldCharType="begin"/>
      </w:r>
      <w:r>
        <w:instrText xml:space="preserve"> REF _Ref404431171 \h </w:instrText>
      </w:r>
      <w:r>
        <w:fldChar w:fldCharType="separate"/>
      </w:r>
      <w:r w:rsidR="00580C34">
        <w:t xml:space="preserve">Figure </w:t>
      </w:r>
      <w:r w:rsidR="00580C34">
        <w:rPr>
          <w:noProof/>
        </w:rPr>
        <w:t>40</w:t>
      </w:r>
      <w:r>
        <w:fldChar w:fldCharType="end"/>
      </w:r>
      <w:r>
        <w:t xml:space="preserve"> </w:t>
      </w:r>
      <w:r w:rsidR="00890044">
        <w:t>shows how different the measurements are from 12” to 9” and also shows how in this case measuring at 12” gave a better reading than at 9”.</w:t>
      </w:r>
    </w:p>
    <w:p w:rsidR="00124480" w:rsidRDefault="00124480"/>
    <w:p w:rsidR="00F16820" w:rsidRPr="00131217" w:rsidRDefault="00F16820">
      <w:r w:rsidRPr="00131217">
        <w:br w:type="page"/>
      </w:r>
    </w:p>
    <w:p w:rsidR="007F1C90" w:rsidRPr="00131217" w:rsidRDefault="00EA27CE" w:rsidP="00EF79AC">
      <w:pPr>
        <w:pStyle w:val="Heading2"/>
      </w:pPr>
      <w:bookmarkStart w:id="156" w:name="_Toc405796849"/>
      <w:r w:rsidRPr="00131217">
        <w:lastRenderedPageBreak/>
        <w:t xml:space="preserve">Temperature to </w:t>
      </w:r>
      <w:r w:rsidR="00C618DB" w:rsidRPr="00131217">
        <w:t>Sound</w:t>
      </w:r>
      <w:bookmarkEnd w:id="156"/>
    </w:p>
    <w:p w:rsidR="005B4148" w:rsidRPr="00131217" w:rsidRDefault="00375637" w:rsidP="005B4148">
      <w:r w:rsidRPr="00131217">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Pr="00131217" w:rsidRDefault="007F1C90" w:rsidP="007F1C90">
      <w:pPr>
        <w:pStyle w:val="Heading3"/>
      </w:pPr>
      <w:bookmarkStart w:id="157" w:name="_Toc405796850"/>
      <w:r w:rsidRPr="00131217">
        <w:t>Preparation</w:t>
      </w:r>
      <w:bookmarkEnd w:id="157"/>
    </w:p>
    <w:p w:rsidR="00FB1A4D" w:rsidRDefault="00FF73C7" w:rsidP="00FF73C7">
      <w:pPr>
        <w:rPr>
          <w:noProof/>
        </w:rPr>
      </w:pPr>
      <w:r w:rsidRPr="00131217">
        <w:t xml:space="preserve">At a desk with a computer monitor, the subject would find 3 </w:t>
      </w:r>
      <w:proofErr w:type="spellStart"/>
      <w:r w:rsidRPr="00131217">
        <w:t>peltier</w:t>
      </w:r>
      <w:proofErr w:type="spellEnd"/>
      <w:r w:rsidRPr="00131217">
        <w:t xml:space="preserve"> modules attached to the monitor at eye level. The tablet device would be placed in front of the </w:t>
      </w:r>
      <w:proofErr w:type="gramStart"/>
      <w:r w:rsidRPr="00131217">
        <w:t>subject,</w:t>
      </w:r>
      <w:proofErr w:type="gramEnd"/>
      <w:r w:rsidRPr="00131217">
        <w:t xml:space="preserve"> this would be the main UI for the test. The subjects were also given a mobile device that would be the UI for their sensory device.</w:t>
      </w:r>
    </w:p>
    <w:p w:rsidR="00FB1A4D" w:rsidRDefault="00FB1A4D" w:rsidP="00FB1A4D">
      <w:r w:rsidRPr="00131217">
        <w:rPr>
          <w:noProof/>
        </w:rPr>
        <mc:AlternateContent>
          <mc:Choice Requires="wpg">
            <w:drawing>
              <wp:inline distT="0" distB="0" distL="0" distR="0" wp14:anchorId="6CE64562" wp14:editId="5900C094">
                <wp:extent cx="4716144" cy="4436110"/>
                <wp:effectExtent l="0" t="0" r="8890" b="2540"/>
                <wp:docPr id="71" name="Group 71"/>
                <wp:cNvGraphicFramePr/>
                <a:graphic xmlns:a="http://schemas.openxmlformats.org/drawingml/2006/main">
                  <a:graphicData uri="http://schemas.microsoft.com/office/word/2010/wordprocessingGroup">
                    <wpg:wgp>
                      <wpg:cNvGrpSpPr/>
                      <wpg:grpSpPr>
                        <a:xfrm>
                          <a:off x="0" y="0"/>
                          <a:ext cx="4716144" cy="4436110"/>
                          <a:chOff x="1" y="0"/>
                          <a:chExt cx="4716651" cy="4449795"/>
                        </a:xfrm>
                      </wpg:grpSpPr>
                      <wpg:grpSp>
                        <wpg:cNvPr id="68" name="Group 68"/>
                        <wpg:cNvGrpSpPr/>
                        <wpg:grpSpPr>
                          <a:xfrm>
                            <a:off x="1" y="0"/>
                            <a:ext cx="4716651" cy="4136748"/>
                            <a:chOff x="1" y="0"/>
                            <a:chExt cx="4716651" cy="4136748"/>
                          </a:xfrm>
                        </wpg:grpSpPr>
                        <pic:pic xmlns:pic="http://schemas.openxmlformats.org/drawingml/2006/picture">
                          <pic:nvPicPr>
                            <pic:cNvPr id="41" name="Picture 41"/>
                            <pic:cNvPicPr>
                              <a:picLocks noChangeAspect="1"/>
                            </pic:cNvPicPr>
                          </pic:nvPicPr>
                          <pic:blipFill rotWithShape="1">
                            <a:blip r:embed="rId159">
                              <a:extLst>
                                <a:ext uri="{28A0092B-C50C-407E-A947-70E740481C1C}">
                                  <a14:useLocalDpi xmlns:a14="http://schemas.microsoft.com/office/drawing/2010/main" val="0"/>
                                </a:ext>
                              </a:extLst>
                            </a:blip>
                            <a:srcRect l="5469" t="4062" r="17144"/>
                            <a:stretch/>
                          </pic:blipFill>
                          <pic:spPr bwMode="auto">
                            <a:xfrm>
                              <a:off x="2412448" y="19050"/>
                              <a:ext cx="2304204" cy="41176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0" name="Picture 40"/>
                            <pic:cNvPicPr>
                              <a:picLocks noChangeAspect="1"/>
                            </pic:cNvPicPr>
                          </pic:nvPicPr>
                          <pic:blipFill rotWithShape="1">
                            <a:blip r:embed="rId160">
                              <a:extLst>
                                <a:ext uri="{28A0092B-C50C-407E-A947-70E740481C1C}">
                                  <a14:useLocalDpi xmlns:a14="http://schemas.microsoft.com/office/drawing/2010/main" val="0"/>
                                </a:ext>
                              </a:extLst>
                            </a:blip>
                            <a:srcRect l="5776" t="4256" r="17244"/>
                            <a:stretch/>
                          </pic:blipFill>
                          <pic:spPr bwMode="auto">
                            <a:xfrm>
                              <a:off x="1" y="0"/>
                              <a:ext cx="2295284" cy="4117698"/>
                            </a:xfrm>
                            <a:prstGeom prst="rect">
                              <a:avLst/>
                            </a:prstGeom>
                            <a:ln>
                              <a:noFill/>
                            </a:ln>
                            <a:extLst>
                              <a:ext uri="{53640926-AAD7-44D8-BBD7-CCE9431645EC}">
                                <a14:shadowObscured xmlns:a14="http://schemas.microsoft.com/office/drawing/2010/main"/>
                              </a:ext>
                            </a:extLst>
                          </pic:spPr>
                        </pic:pic>
                      </wpg:grpSp>
                      <wps:wsp>
                        <wps:cNvPr id="69" name="Text Box 69"/>
                        <wps:cNvSpPr txBox="1"/>
                        <wps:spPr>
                          <a:xfrm>
                            <a:off x="1" y="4161110"/>
                            <a:ext cx="2295285" cy="269875"/>
                          </a:xfrm>
                          <a:prstGeom prst="rect">
                            <a:avLst/>
                          </a:prstGeom>
                          <a:solidFill>
                            <a:prstClr val="white"/>
                          </a:solidFill>
                          <a:ln>
                            <a:noFill/>
                          </a:ln>
                          <a:effectLst/>
                        </wps:spPr>
                        <wps:txbx>
                          <w:txbxContent>
                            <w:p w:rsidR="00FC0D1B" w:rsidRPr="001F6323" w:rsidRDefault="00FC0D1B" w:rsidP="00FB1A4D">
                              <w:pPr>
                                <w:pStyle w:val="Caption"/>
                                <w:rPr>
                                  <w:bCs w:val="0"/>
                                  <w:smallCaps/>
                                  <w:noProof/>
                                  <w:spacing w:val="10"/>
                                </w:rPr>
                              </w:pPr>
                              <w:bookmarkStart w:id="158" w:name="_Toc405634165"/>
                              <w:r>
                                <w:t xml:space="preserve">Figure </w:t>
                              </w:r>
                              <w:r>
                                <w:fldChar w:fldCharType="begin"/>
                              </w:r>
                              <w:r w:rsidRPr="00BC5EB7">
                                <w:instrText xml:space="preserve"> SEQ Figure \* ARABIC </w:instrText>
                              </w:r>
                              <w:r>
                                <w:fldChar w:fldCharType="separate"/>
                              </w:r>
                              <w:r>
                                <w:rPr>
                                  <w:noProof/>
                                </w:rPr>
                                <w:t>42</w:t>
                              </w:r>
                              <w:r>
                                <w:fldChar w:fldCharType="end"/>
                              </w:r>
                              <w:r>
                                <w:t xml:space="preserve"> - board top</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0" name="Text Box 70"/>
                        <wps:cNvSpPr txBox="1"/>
                        <wps:spPr>
                          <a:xfrm>
                            <a:off x="2444197" y="4179920"/>
                            <a:ext cx="2272455" cy="269875"/>
                          </a:xfrm>
                          <a:prstGeom prst="rect">
                            <a:avLst/>
                          </a:prstGeom>
                          <a:solidFill>
                            <a:prstClr val="white"/>
                          </a:solidFill>
                          <a:ln>
                            <a:noFill/>
                          </a:ln>
                          <a:effectLst/>
                        </wps:spPr>
                        <wps:txbx>
                          <w:txbxContent>
                            <w:p w:rsidR="00FC0D1B" w:rsidRPr="0049491D" w:rsidRDefault="00FC0D1B" w:rsidP="00FB1A4D">
                              <w:pPr>
                                <w:pStyle w:val="Caption"/>
                                <w:rPr>
                                  <w:bCs w:val="0"/>
                                  <w:smallCaps/>
                                  <w:noProof/>
                                  <w:spacing w:val="10"/>
                                </w:rPr>
                              </w:pPr>
                              <w:bookmarkStart w:id="159" w:name="_Toc405634166"/>
                              <w:r>
                                <w:t xml:space="preserve">Figure </w:t>
                              </w:r>
                              <w:r>
                                <w:fldChar w:fldCharType="begin"/>
                              </w:r>
                              <w:r w:rsidRPr="00833011">
                                <w:instrText xml:space="preserve"> SEQ Figure \* ARABIC </w:instrText>
                              </w:r>
                              <w:r>
                                <w:fldChar w:fldCharType="separate"/>
                              </w:r>
                              <w:r>
                                <w:rPr>
                                  <w:noProof/>
                                </w:rPr>
                                <w:t>42</w:t>
                              </w:r>
                              <w:r>
                                <w:fldChar w:fldCharType="end"/>
                              </w:r>
                              <w:r>
                                <w:t xml:space="preserve"> - board bottom</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 o:spid="_x0000_s1226" style="width:371.35pt;height:349.3pt;mso-position-horizontal-relative:char;mso-position-vertical-relative:line" coordorigin="" coordsize="47166,44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">
                <v:group id="Group 68" o:spid="_x0000_s1227" style="position:absolute;width:47166;height:41367" coordorigin="" coordsize="47166,413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Picture 41" o:spid="_x0000_s1228" type="#_x0000_t75" style="position:absolute;left:24124;top:190;width:23042;height:411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tMZXEAAAA2wAAAA8AAABkcnMvZG93bnJldi54bWxEj09rwkAUxO9Cv8PyCr3prqJiU1cp0pJe&#10;BP/1/si+JiHZt2l21eTbu4LgcZiZ3zDLdWdrcaHWl441jEcKBHHmTMm5htPxe7gA4QOywdoxaejJ&#10;w3r1MlhiYtyV93Q5hFxECPsENRQhNImUPivIoh+5hjh6f661GKJsc2lavEa4reVEqbm0WHJcKLCh&#10;TUFZdThbDV/V726Xvvfpefaf7qtjr7rtVGn99tp9foAI1IVn+NH+MRqmY7h/iT9Ar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tMZXEAAAA2wAAAA8AAAAAAAAAAAAAAAAA&#10;nwIAAGRycy9kb3ducmV2LnhtbFBLBQYAAAAABAAEAPcAAACQAwAAAAA=&#10;">
                    <v:imagedata r:id="rId161" o:title="" croptop="2662f" cropleft="3584f" cropright="11235f"/>
                    <v:path arrowok="t"/>
                  </v:shape>
                  <v:shape id="Picture 40" o:spid="_x0000_s1229" type="#_x0000_t75" style="position:absolute;width:22952;height:41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cy4m9AAAA2wAAAA8AAABkcnMvZG93bnJldi54bWxET8uqwjAQ3Qv+QxjBnaaKqFSjiKIoKPjc&#10;j83YFptJaaL2/v3NQnB5OO/pvDaFeFPlcssKet0IBHFidc6pgutl3RmDcB5ZY2GZFPyRg/ms2Zhi&#10;rO2HT/Q++1SEEHYxKsi8L2MpXZKRQde1JXHgHrYy6AOsUqkr/IRwU8h+FA2lwZxDQ4YlLTNKnueX&#10;UXDLk81xGPnRoXzsd1tzXxV4uijVbtWLCQhPtf+Jv+6tVjAI68OX8APk7B8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1zLib0AAADbAAAADwAAAAAAAAAAAAAAAACfAgAAZHJz&#10;L2Rvd25yZXYueG1sUEsFBgAAAAAEAAQA9wAAAIkDAAAAAA==&#10;">
                    <v:imagedata r:id="rId162" o:title="" croptop="2789f" cropleft="3785f" cropright="11301f"/>
                    <v:path arrowok="t"/>
                  </v:shape>
                </v:group>
                <v:shape id="Text Box 69" o:spid="_x0000_s1230" type="#_x0000_t202" style="position:absolute;top:41611;width:22952;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1BJsYA&#10;AADbAAAADwAAAGRycy9kb3ducmV2LnhtbESPQWsCMRSE74X+h/AKvZSabStLXY0i0kLrRbr14u2x&#10;eW7Wbl6WJKvrvzcFweMwM98ws8VgW3EkHxrHCl5GGQjiyumGawXb38/ndxAhImtsHZOCMwVYzO/v&#10;Zlhod+IfOpaxFgnCoUAFJsaukDJUhiyGkeuIk7d33mJM0tdSezwluG3la5bl0mLDacFgRytD1V/Z&#10;WwWb8W5jnvr9x3o5fvPf236VH+pSqceHYTkFEWmIt/C1/aUV5B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01BJsYAAADbAAAADwAAAAAAAAAAAAAAAACYAgAAZHJz&#10;L2Rvd25yZXYueG1sUEsFBgAAAAAEAAQA9QAAAIsDAAAAAA==&#10;" stroked="f">
                  <v:textbox style="mso-fit-shape-to-text:t" inset="0,0,0,0">
                    <w:txbxContent>
                      <w:p w:rsidR="00FC0D1B" w:rsidRPr="001F6323" w:rsidRDefault="00FC0D1B" w:rsidP="00FB1A4D">
                        <w:pPr>
                          <w:pStyle w:val="Caption"/>
                          <w:rPr>
                            <w:bCs w:val="0"/>
                            <w:smallCaps/>
                            <w:noProof/>
                            <w:spacing w:val="10"/>
                          </w:rPr>
                        </w:pPr>
                        <w:bookmarkStart w:id="160" w:name="_Toc405634165"/>
                        <w:r>
                          <w:t xml:space="preserve">Figure </w:t>
                        </w:r>
                        <w:r>
                          <w:fldChar w:fldCharType="begin"/>
                        </w:r>
                        <w:r w:rsidRPr="00BC5EB7">
                          <w:instrText xml:space="preserve"> SEQ Figure \* ARABIC </w:instrText>
                        </w:r>
                        <w:r>
                          <w:fldChar w:fldCharType="separate"/>
                        </w:r>
                        <w:r>
                          <w:rPr>
                            <w:noProof/>
                          </w:rPr>
                          <w:t>42</w:t>
                        </w:r>
                        <w:r>
                          <w:fldChar w:fldCharType="end"/>
                        </w:r>
                        <w:r>
                          <w:t xml:space="preserve"> - board top</w:t>
                        </w:r>
                        <w:bookmarkEnd w:id="160"/>
                      </w:p>
                    </w:txbxContent>
                  </v:textbox>
                </v:shape>
                <v:shape id="Text Box 70" o:spid="_x0000_s1231" type="#_x0000_t202" style="position:absolute;left:24441;top:41799;width:22725;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5+ZsIA&#10;AADbAAAADwAAAGRycy9kb3ducmV2LnhtbERPz2vCMBS+D/wfwhN2GZo6xUk1ioiDbRex8+Lt0Tyb&#10;bs1LSVKt//1yGHj8+H6vNr1txJV8qB0rmIwzEMSl0zVXCk7f76MFiBCRNTaOScGdAmzWg6cV5trd&#10;+EjXIlYihXDIUYGJsc2lDKUhi2HsWuLEXZy3GBP0ldQebyncNvI1y+bSYs2pwWBLO0Plb9FZBYfZ&#10;+WBeusv+azub+s9Tt5v/VIVSz8N+uwQRqY8P8b/7Qyt4S+vT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rn5mwgAAANsAAAAPAAAAAAAAAAAAAAAAAJgCAABkcnMvZG93&#10;bnJldi54bWxQSwUGAAAAAAQABAD1AAAAhwMAAAAA&#10;" stroked="f">
                  <v:textbox style="mso-fit-shape-to-text:t" inset="0,0,0,0">
                    <w:txbxContent>
                      <w:p w:rsidR="00FC0D1B" w:rsidRPr="0049491D" w:rsidRDefault="00FC0D1B" w:rsidP="00FB1A4D">
                        <w:pPr>
                          <w:pStyle w:val="Caption"/>
                          <w:rPr>
                            <w:bCs w:val="0"/>
                            <w:smallCaps/>
                            <w:noProof/>
                            <w:spacing w:val="10"/>
                          </w:rPr>
                        </w:pPr>
                        <w:bookmarkStart w:id="161" w:name="_Toc405634166"/>
                        <w:r>
                          <w:t xml:space="preserve">Figure </w:t>
                        </w:r>
                        <w:r>
                          <w:fldChar w:fldCharType="begin"/>
                        </w:r>
                        <w:r w:rsidRPr="00833011">
                          <w:instrText xml:space="preserve"> SEQ Figure \* ARABIC </w:instrText>
                        </w:r>
                        <w:r>
                          <w:fldChar w:fldCharType="separate"/>
                        </w:r>
                        <w:r>
                          <w:rPr>
                            <w:noProof/>
                          </w:rPr>
                          <w:t>42</w:t>
                        </w:r>
                        <w:r>
                          <w:fldChar w:fldCharType="end"/>
                        </w:r>
                        <w:r>
                          <w:t xml:space="preserve"> - board bottom</w:t>
                        </w:r>
                        <w:bookmarkEnd w:id="161"/>
                      </w:p>
                    </w:txbxContent>
                  </v:textbox>
                </v:shape>
                <w10:anchorlock/>
              </v:group>
            </w:pict>
          </mc:Fallback>
        </mc:AlternateContent>
      </w:r>
    </w:p>
    <w:p w:rsidR="00FB1A4D" w:rsidRDefault="00FB1A4D" w:rsidP="00B579F9"/>
    <w:p w:rsidR="00FB1A4D" w:rsidRDefault="00FB1A4D" w:rsidP="00B579F9"/>
    <w:p w:rsidR="00475673" w:rsidRPr="00131217" w:rsidRDefault="007F1C90" w:rsidP="00FB1A4D">
      <w:pPr>
        <w:pStyle w:val="Heading3"/>
      </w:pPr>
      <w:bookmarkStart w:id="162" w:name="_Toc405796851"/>
      <w:r w:rsidRPr="00131217">
        <w:lastRenderedPageBreak/>
        <w:t>Hardware</w:t>
      </w:r>
      <w:bookmarkEnd w:id="162"/>
    </w:p>
    <w:p w:rsidR="0033241A" w:rsidRPr="00131217" w:rsidRDefault="0033241A" w:rsidP="005925B5">
      <w:r w:rsidRPr="00131217">
        <w:t xml:space="preserve">There were two systems created for this study. First, the system worn by the subject consisted of </w:t>
      </w:r>
      <w:r w:rsidR="005925B5" w:rsidRPr="00131217">
        <w:t xml:space="preserve">an MLX90614BAA to detect the temperature of the </w:t>
      </w:r>
      <w:proofErr w:type="spellStart"/>
      <w:r w:rsidR="005925B5" w:rsidRPr="00131217">
        <w:t>peltier</w:t>
      </w:r>
      <w:proofErr w:type="spellEnd"/>
      <w:r w:rsidR="005925B5" w:rsidRPr="00131217">
        <w:t xml:space="preserve"> module. This sensor was connected via I2C to the IOIO OTG board and the board would connect to the transducer. </w:t>
      </w:r>
    </w:p>
    <w:p w:rsidR="00475673" w:rsidRDefault="0033241A" w:rsidP="005925B5">
      <w:r w:rsidRPr="00131217">
        <w:t xml:space="preserve">The second was to control the </w:t>
      </w:r>
      <w:proofErr w:type="spellStart"/>
      <w:r w:rsidRPr="00131217">
        <w:t>peltiers</w:t>
      </w:r>
      <w:proofErr w:type="spellEnd"/>
      <w:r w:rsidRPr="00131217">
        <w:t xml:space="preserve">, and record the data. </w:t>
      </w:r>
      <w:r w:rsidR="005925B5" w:rsidRPr="00131217">
        <w:t xml:space="preserve">Three </w:t>
      </w:r>
      <w:proofErr w:type="spellStart"/>
      <w:r w:rsidR="005925B5" w:rsidRPr="00131217">
        <w:t>peltier</w:t>
      </w:r>
      <w:proofErr w:type="spellEnd"/>
      <w:r w:rsidR="005925B5" w:rsidRPr="00131217">
        <w:t xml:space="preserve"> modules were used, two 1x1 inch and one 1/2x1/2 inch. The two large </w:t>
      </w:r>
      <w:proofErr w:type="spellStart"/>
      <w:r w:rsidR="005925B5" w:rsidRPr="00131217">
        <w:t>peltiers</w:t>
      </w:r>
      <w:proofErr w:type="spellEnd"/>
      <w:r w:rsidR="005925B5" w:rsidRPr="00131217">
        <w:t xml:space="preserve"> were placed on the sides and the small one in the middle.</w:t>
      </w:r>
      <w:r w:rsidRPr="00131217">
        <w:t xml:space="preserve"> They were controlled via PWM by </w:t>
      </w:r>
      <w:proofErr w:type="gramStart"/>
      <w:r w:rsidRPr="00131217">
        <w:t>a</w:t>
      </w:r>
      <w:proofErr w:type="gramEnd"/>
      <w:r w:rsidRPr="00131217">
        <w:t xml:space="preserve"> IOIO Board that was hooked up to a Sony</w:t>
      </w:r>
      <w:r w:rsidR="005D6E8F" w:rsidRPr="00131217">
        <w:t xml:space="preserve"> tablet</w:t>
      </w:r>
      <w:r w:rsidRPr="00131217">
        <w:t xml:space="preserve"> S.</w:t>
      </w:r>
    </w:p>
    <w:p w:rsidR="00D35062" w:rsidRDefault="00D35062" w:rsidP="00D35062">
      <w:pPr>
        <w:pStyle w:val="Heading4"/>
      </w:pPr>
      <w:r>
        <w:t xml:space="preserve">The </w:t>
      </w:r>
      <w:r w:rsidRPr="00131217">
        <w:t>MLX90614BAA</w:t>
      </w:r>
      <w:r>
        <w:t xml:space="preserve"> Sensor</w:t>
      </w:r>
    </w:p>
    <w:p w:rsidR="00D35062" w:rsidRPr="00D35062" w:rsidRDefault="00FB1A4D" w:rsidP="00D35062">
      <w:r>
        <w:rPr>
          <w:rFonts w:eastAsia="Times New Roman"/>
          <w:noProof/>
        </w:rPr>
        <mc:AlternateContent>
          <mc:Choice Requires="wpg">
            <w:drawing>
              <wp:anchor distT="0" distB="0" distL="114300" distR="114300" simplePos="0" relativeHeight="251822080" behindDoc="0" locked="0" layoutInCell="1" allowOverlap="1" wp14:anchorId="0CE8D0E6" wp14:editId="5AA2C6F1">
                <wp:simplePos x="0" y="0"/>
                <wp:positionH relativeFrom="column">
                  <wp:posOffset>29210</wp:posOffset>
                </wp:positionH>
                <wp:positionV relativeFrom="paragraph">
                  <wp:posOffset>340995</wp:posOffset>
                </wp:positionV>
                <wp:extent cx="2971800" cy="2203450"/>
                <wp:effectExtent l="38100" t="38100" r="38100" b="6350"/>
                <wp:wrapTight wrapText="bothSides">
                  <wp:wrapPolygon edited="0">
                    <wp:start x="-277" y="-373"/>
                    <wp:lineTo x="-277" y="21476"/>
                    <wp:lineTo x="21738" y="21476"/>
                    <wp:lineTo x="21738" y="-373"/>
                    <wp:lineTo x="-277" y="-373"/>
                  </wp:wrapPolygon>
                </wp:wrapTight>
                <wp:docPr id="95" name="Group 95"/>
                <wp:cNvGraphicFramePr/>
                <a:graphic xmlns:a="http://schemas.openxmlformats.org/drawingml/2006/main">
                  <a:graphicData uri="http://schemas.microsoft.com/office/word/2010/wordprocessingGroup">
                    <wpg:wgp>
                      <wpg:cNvGrpSpPr/>
                      <wpg:grpSpPr>
                        <a:xfrm>
                          <a:off x="0" y="0"/>
                          <a:ext cx="2971800" cy="2203450"/>
                          <a:chOff x="0" y="0"/>
                          <a:chExt cx="2971800" cy="2203450"/>
                        </a:xfrm>
                      </wpg:grpSpPr>
                      <pic:pic xmlns:pic="http://schemas.openxmlformats.org/drawingml/2006/picture">
                        <pic:nvPicPr>
                          <pic:cNvPr id="89" name="Picture 89"/>
                          <pic:cNvPicPr>
                            <a:picLocks noChangeAspect="1"/>
                          </pic:cNvPicPr>
                        </pic:nvPicPr>
                        <pic:blipFill rotWithShape="1">
                          <a:blip r:embed="rId163">
                            <a:extLst>
                              <a:ext uri="{28A0092B-C50C-407E-A947-70E740481C1C}">
                                <a14:useLocalDpi xmlns:a14="http://schemas.microsoft.com/office/drawing/2010/main" val="0"/>
                              </a:ext>
                            </a:extLst>
                          </a:blip>
                          <a:srcRect l="13552" t="2709" r="13552" b="67633"/>
                          <a:stretch/>
                        </pic:blipFill>
                        <pic:spPr bwMode="auto">
                          <a:xfrm>
                            <a:off x="0" y="0"/>
                            <a:ext cx="2971800" cy="1876425"/>
                          </a:xfrm>
                          <a:prstGeom prst="rect">
                            <a:avLst/>
                          </a:prstGeom>
                          <a:ln w="28575">
                            <a:solidFill>
                              <a:schemeClr val="tx1"/>
                            </a:solidFill>
                          </a:ln>
                          <a:extLst>
                            <a:ext uri="{53640926-AAD7-44D8-BBD7-CCE9431645EC}">
                              <a14:shadowObscured xmlns:a14="http://schemas.microsoft.com/office/drawing/2010/main"/>
                            </a:ext>
                          </a:extLst>
                        </pic:spPr>
                      </pic:pic>
                      <wps:wsp>
                        <wps:cNvPr id="93" name="Text Box 93"/>
                        <wps:cNvSpPr txBox="1"/>
                        <wps:spPr>
                          <a:xfrm>
                            <a:off x="0" y="1933575"/>
                            <a:ext cx="2971800" cy="269875"/>
                          </a:xfrm>
                          <a:prstGeom prst="rect">
                            <a:avLst/>
                          </a:prstGeom>
                          <a:solidFill>
                            <a:prstClr val="white"/>
                          </a:solidFill>
                          <a:ln>
                            <a:noFill/>
                          </a:ln>
                          <a:effectLst/>
                        </wps:spPr>
                        <wps:txbx>
                          <w:txbxContent>
                            <w:p w:rsidR="00FC0D1B" w:rsidRPr="00136A00" w:rsidRDefault="00FC0D1B" w:rsidP="00B535AE">
                              <w:pPr>
                                <w:pStyle w:val="Caption"/>
                                <w:rPr>
                                  <w:rFonts w:eastAsia="Times New Roman"/>
                                  <w:noProof/>
                                  <w:sz w:val="24"/>
                                  <w:szCs w:val="20"/>
                                </w:rPr>
                              </w:pPr>
                              <w:bookmarkStart w:id="163" w:name="_Toc405634167"/>
                              <w:r>
                                <w:t xml:space="preserve">Figure </w:t>
                              </w:r>
                              <w:fldSimple w:instr=" SEQ Figure \* ARABIC ">
                                <w:r>
                                  <w:rPr>
                                    <w:noProof/>
                                  </w:rPr>
                                  <w:t>43</w:t>
                                </w:r>
                              </w:fldSimple>
                              <w:r>
                                <w:t xml:space="preserve"> - Sensor Field of View</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5" o:spid="_x0000_s1232" style="position:absolute;left:0;text-align:left;margin-left:2.3pt;margin-top:26.85pt;width:234pt;height:173.5pt;z-index:251822080;mso-position-horizontal-relative:text;mso-position-vertical-relative:text" coordsize="29718,2203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">
                <v:shape id="Picture 89" o:spid="_x0000_s1233" type="#_x0000_t75" style="position:absolute;width:29718;height:18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cporEAAAA2wAAAA8AAABkcnMvZG93bnJldi54bWxEj0FrwkAUhO+C/2F5hd7qJioao6uI0iJ6&#10;qhX0+Mg+s6HZtyG71fjvu4WCx2FmvmEWq87W4katrxwrSAcJCOLC6YpLBaev97cMhA/IGmvHpOBB&#10;HlbLfm+BuXZ3/qTbMZQiQtjnqMCE0ORS+sKQRT9wDXH0rq61GKJsS6lbvEe4reUwSSbSYsVxwWBD&#10;G0PF9/HHKriYbLrzcvoYb7fnj/1onK4PRarU60u3noMI1IVn+L+90wqyGfx9iT9AL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YcporEAAAA2wAAAA8AAAAAAAAAAAAAAAAA&#10;nwIAAGRycy9kb3ducmV2LnhtbFBLBQYAAAAABAAEAPcAAACQAwAAAAA=&#10;" stroked="t" strokecolor="black [3213]" strokeweight="2.25pt">
                  <v:imagedata r:id="rId164" o:title="" croptop="1775f" cropbottom="44324f" cropleft="8881f" cropright="8881f"/>
                  <v:path arrowok="t"/>
                </v:shape>
                <v:shape id="Text Box 93" o:spid="_x0000_s1234" type="#_x0000_t202" style="position:absolute;top:19335;width:29718;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AG68YA&#10;AADbAAAADwAAAGRycy9kb3ducmV2LnhtbESPQWsCMRSE70L/Q3iFXkSzrSJ1NYpIBduLdOvF22Pz&#10;3KxuXpYkq9t/3xQKPQ4z8w2zXPe2ETfyoXas4HmcgSAuna65UnD82o1eQYSIrLFxTAq+KcB69TBY&#10;Yq7dnT/pVsRKJAiHHBWYGNtcylAashjGriVO3tl5izFJX0nt8Z7gtpEvWTaTFmtOCwZb2hoqr0Vn&#10;FRymp4MZdue3j8104t+P3XZ2qQqlnh77zQJEpD7+h//ae61gP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AG68YAAADbAAAADwAAAAAAAAAAAAAAAACYAgAAZHJz&#10;L2Rvd25yZXYueG1sUEsFBgAAAAAEAAQA9QAAAIsDAAAAAA==&#10;" stroked="f">
                  <v:textbox style="mso-fit-shape-to-text:t" inset="0,0,0,0">
                    <w:txbxContent>
                      <w:p w:rsidR="00FC0D1B" w:rsidRPr="00136A00" w:rsidRDefault="00FC0D1B" w:rsidP="00B535AE">
                        <w:pPr>
                          <w:pStyle w:val="Caption"/>
                          <w:rPr>
                            <w:rFonts w:eastAsia="Times New Roman"/>
                            <w:noProof/>
                            <w:sz w:val="24"/>
                            <w:szCs w:val="20"/>
                          </w:rPr>
                        </w:pPr>
                        <w:bookmarkStart w:id="164" w:name="_Toc405634167"/>
                        <w:r>
                          <w:t xml:space="preserve">Figure </w:t>
                        </w:r>
                        <w:fldSimple w:instr=" SEQ Figure \* ARABIC ">
                          <w:r>
                            <w:rPr>
                              <w:noProof/>
                            </w:rPr>
                            <w:t>43</w:t>
                          </w:r>
                        </w:fldSimple>
                        <w:r>
                          <w:t xml:space="preserve"> - Sensor Field of View</w:t>
                        </w:r>
                        <w:bookmarkEnd w:id="164"/>
                      </w:p>
                    </w:txbxContent>
                  </v:textbox>
                </v:shape>
                <w10:wrap type="tight"/>
              </v:group>
            </w:pict>
          </mc:Fallback>
        </mc:AlternateContent>
      </w:r>
      <w:r w:rsidR="00D35062">
        <w:t xml:space="preserve">From the </w:t>
      </w:r>
      <w:proofErr w:type="spellStart"/>
      <w:r w:rsidR="00D35062">
        <w:t>Melexis</w:t>
      </w:r>
      <w:proofErr w:type="spellEnd"/>
      <w:r w:rsidR="00D35062">
        <w:t xml:space="preserve"> website</w:t>
      </w:r>
      <w:r w:rsidR="00D35062">
        <w:rPr>
          <w:rStyle w:val="FootnoteReference"/>
        </w:rPr>
        <w:footnoteReference w:id="2"/>
      </w:r>
    </w:p>
    <w:p w:rsidR="00D35062" w:rsidRPr="00B535AE" w:rsidRDefault="00D35062" w:rsidP="00D35062">
      <w:pPr>
        <w:pStyle w:val="ListParagraph"/>
        <w:numPr>
          <w:ilvl w:val="0"/>
          <w:numId w:val="14"/>
        </w:numPr>
        <w:rPr>
          <w:rFonts w:eastAsia="Times New Roman"/>
        </w:rPr>
      </w:pPr>
      <w:r w:rsidRPr="00B535AE">
        <w:rPr>
          <w:rFonts w:eastAsia="Times New Roman"/>
        </w:rPr>
        <w:t>Factory calibrated in wide temperature range: -40 to 125 °C for sensor temperature and -70 to 380 °C for object temperature.</w:t>
      </w:r>
    </w:p>
    <w:p w:rsidR="00D35062" w:rsidRPr="00D35062" w:rsidRDefault="00D35062" w:rsidP="00D35062">
      <w:pPr>
        <w:pStyle w:val="ListParagraph"/>
        <w:numPr>
          <w:ilvl w:val="0"/>
          <w:numId w:val="14"/>
        </w:numPr>
        <w:rPr>
          <w:rFonts w:eastAsia="Times New Roman"/>
        </w:rPr>
      </w:pPr>
      <w:r w:rsidRPr="00D35062">
        <w:rPr>
          <w:rFonts w:eastAsia="Times New Roman"/>
        </w:rPr>
        <w:t>High accuracy of 0.5°</w:t>
      </w:r>
      <w:proofErr w:type="spellStart"/>
      <w:r w:rsidRPr="00D35062">
        <w:rPr>
          <w:rFonts w:eastAsia="Times New Roman"/>
        </w:rPr>
        <w:t>C over</w:t>
      </w:r>
      <w:proofErr w:type="spellEnd"/>
      <w:r w:rsidRPr="00D35062">
        <w:rPr>
          <w:rFonts w:eastAsia="Times New Roman"/>
        </w:rPr>
        <w:t xml:space="preserve"> wide temperature range (0..+50 C for both Ta and To)</w:t>
      </w:r>
    </w:p>
    <w:p w:rsidR="00D35062" w:rsidRDefault="00D35062" w:rsidP="00D35062">
      <w:pPr>
        <w:pStyle w:val="ListParagraph"/>
        <w:numPr>
          <w:ilvl w:val="0"/>
          <w:numId w:val="14"/>
        </w:numPr>
        <w:rPr>
          <w:rFonts w:eastAsia="Times New Roman"/>
        </w:rPr>
      </w:pPr>
      <w:r w:rsidRPr="00D35062">
        <w:rPr>
          <w:rFonts w:eastAsia="Times New Roman"/>
        </w:rPr>
        <w:t>Measurement resolution of 0.01°C</w:t>
      </w:r>
    </w:p>
    <w:p w:rsidR="00B535AE" w:rsidRPr="00B535AE" w:rsidRDefault="00B535AE" w:rsidP="00B535AE">
      <w:pPr>
        <w:pStyle w:val="ListParagraph"/>
        <w:rPr>
          <w:rFonts w:eastAsia="Times New Roman"/>
        </w:rPr>
      </w:pPr>
      <w:r>
        <w:rPr>
          <w:rFonts w:eastAsia="Times New Roman"/>
        </w:rPr>
        <w:t>The full datasheet can be found in the Appendices section.</w:t>
      </w:r>
    </w:p>
    <w:p w:rsidR="00475673" w:rsidRPr="00131217" w:rsidRDefault="00475673" w:rsidP="00475673">
      <w:r w:rsidRPr="00131217">
        <w:br w:type="page"/>
      </w:r>
    </w:p>
    <w:p w:rsidR="008A0FCA" w:rsidRPr="00131217" w:rsidRDefault="00475673" w:rsidP="008A0FCA">
      <w:pPr>
        <w:keepNext/>
      </w:pPr>
      <w:r w:rsidRPr="00131217">
        <w:rPr>
          <w:noProof/>
        </w:rPr>
        <w:lastRenderedPageBreak/>
        <w:drawing>
          <wp:inline distT="0" distB="0" distL="0" distR="0" wp14:anchorId="31B6FF04" wp14:editId="546212C5">
            <wp:extent cx="5943600" cy="3714750"/>
            <wp:effectExtent l="38100" t="38100" r="38100" b="3810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65">
                      <a:extLst>
                        <a:ext uri="{28A0092B-C50C-407E-A947-70E740481C1C}">
                          <a14:useLocalDpi xmlns:a14="http://schemas.microsoft.com/office/drawing/2010/main" val="0"/>
                        </a:ext>
                      </a:extLst>
                    </a:blip>
                    <a:stretch>
                      <a:fillRect/>
                    </a:stretch>
                  </pic:blipFill>
                  <pic:spPr>
                    <a:xfrm>
                      <a:off x="0" y="0"/>
                      <a:ext cx="5943600" cy="3714750"/>
                    </a:xfrm>
                    <a:prstGeom prst="rect">
                      <a:avLst/>
                    </a:prstGeom>
                    <a:ln w="28575">
                      <a:solidFill>
                        <a:schemeClr val="tx1"/>
                      </a:solidFill>
                    </a:ln>
                  </pic:spPr>
                </pic:pic>
              </a:graphicData>
            </a:graphic>
          </wp:inline>
        </w:drawing>
      </w:r>
    </w:p>
    <w:p w:rsidR="008A0FCA" w:rsidRPr="00131217" w:rsidRDefault="008A0FCA" w:rsidP="008A0FCA">
      <w:pPr>
        <w:pStyle w:val="Caption"/>
      </w:pPr>
      <w:bookmarkStart w:id="165" w:name="_Toc405634168"/>
      <w:r w:rsidRPr="00131217">
        <w:t xml:space="preserve">Figure </w:t>
      </w:r>
      <w:fldSimple w:instr=" SEQ Figure \* ARABIC ">
        <w:r w:rsidR="00997C17">
          <w:rPr>
            <w:noProof/>
          </w:rPr>
          <w:t>44</w:t>
        </w:r>
      </w:fldSimple>
      <w:r w:rsidRPr="00131217">
        <w:t xml:space="preserve"> </w:t>
      </w:r>
      <w:r w:rsidR="00BC5EB7">
        <w:t xml:space="preserve">- </w:t>
      </w:r>
      <w:r w:rsidRPr="00131217">
        <w:t>User interface for second study</w:t>
      </w:r>
      <w:bookmarkEnd w:id="165"/>
    </w:p>
    <w:p w:rsidR="007F1C90" w:rsidRPr="00131217" w:rsidRDefault="007F1C90" w:rsidP="008A0FCA">
      <w:r w:rsidRPr="00131217">
        <w:t>Software</w:t>
      </w:r>
    </w:p>
    <w:p w:rsidR="005D6E8F" w:rsidRPr="00131217" w:rsidRDefault="008A0FCA" w:rsidP="005925B5">
      <w:r w:rsidRPr="00131217">
        <w:rPr>
          <w:noProof/>
        </w:rPr>
        <mc:AlternateContent>
          <mc:Choice Requires="wpg">
            <w:drawing>
              <wp:anchor distT="0" distB="0" distL="114300" distR="114300" simplePos="0" relativeHeight="251753472" behindDoc="0" locked="0" layoutInCell="1" allowOverlap="1" wp14:anchorId="5176F2FF" wp14:editId="5B54FBE6">
                <wp:simplePos x="0" y="0"/>
                <wp:positionH relativeFrom="column">
                  <wp:posOffset>177800</wp:posOffset>
                </wp:positionH>
                <wp:positionV relativeFrom="paragraph">
                  <wp:posOffset>2087245</wp:posOffset>
                </wp:positionV>
                <wp:extent cx="5600700" cy="2041525"/>
                <wp:effectExtent l="38100" t="38100" r="38100" b="0"/>
                <wp:wrapSquare wrapText="bothSides"/>
                <wp:docPr id="77" name="Group 77"/>
                <wp:cNvGraphicFramePr/>
                <a:graphic xmlns:a="http://schemas.openxmlformats.org/drawingml/2006/main">
                  <a:graphicData uri="http://schemas.microsoft.com/office/word/2010/wordprocessingGroup">
                    <wpg:wgp>
                      <wpg:cNvGrpSpPr/>
                      <wpg:grpSpPr>
                        <a:xfrm>
                          <a:off x="0" y="0"/>
                          <a:ext cx="5600700" cy="2041525"/>
                          <a:chOff x="0" y="0"/>
                          <a:chExt cx="5600700" cy="2041525"/>
                        </a:xfrm>
                      </wpg:grpSpPr>
                      <wpg:grpSp>
                        <wpg:cNvPr id="75" name="Group 75"/>
                        <wpg:cNvGrpSpPr/>
                        <wpg:grpSpPr>
                          <a:xfrm>
                            <a:off x="0" y="0"/>
                            <a:ext cx="5600700" cy="1714500"/>
                            <a:chOff x="0" y="0"/>
                            <a:chExt cx="5600700" cy="1714500"/>
                          </a:xfrm>
                        </wpg:grpSpPr>
                        <pic:pic xmlns:pic="http://schemas.openxmlformats.org/drawingml/2006/picture">
                          <pic:nvPicPr>
                            <pic:cNvPr id="74" name="Picture 74"/>
                            <pic:cNvPicPr>
                              <a:picLocks noChangeAspect="1"/>
                            </pic:cNvPicPr>
                          </pic:nvPicPr>
                          <pic:blipFill>
                            <a:blip r:embed="rId166" cstate="print">
                              <a:extLst>
                                <a:ext uri="{28A0092B-C50C-407E-A947-70E740481C1C}">
                                  <a14:useLocalDpi xmlns:a14="http://schemas.microsoft.com/office/drawing/2010/main" val="0"/>
                                </a:ext>
                              </a:extLst>
                            </a:blip>
                            <a:stretch>
                              <a:fillRect/>
                            </a:stretch>
                          </pic:blipFill>
                          <pic:spPr>
                            <a:xfrm>
                              <a:off x="2857500" y="0"/>
                              <a:ext cx="2743200" cy="1714500"/>
                            </a:xfrm>
                            <a:prstGeom prst="rect">
                              <a:avLst/>
                            </a:prstGeom>
                            <a:ln w="28575">
                              <a:solidFill>
                                <a:schemeClr val="tx1"/>
                              </a:solidFill>
                            </a:ln>
                          </pic:spPr>
                        </pic:pic>
                        <pic:pic xmlns:pic="http://schemas.openxmlformats.org/drawingml/2006/picture">
                          <pic:nvPicPr>
                            <pic:cNvPr id="73" name="Picture 73"/>
                            <pic:cNvPicPr>
                              <a:picLocks noChangeAspect="1"/>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2743200" cy="1714500"/>
                            </a:xfrm>
                            <a:prstGeom prst="rect">
                              <a:avLst/>
                            </a:prstGeom>
                            <a:ln w="28575">
                              <a:solidFill>
                                <a:schemeClr val="tx1"/>
                              </a:solidFill>
                            </a:ln>
                          </pic:spPr>
                        </pic:pic>
                      </wpg:grpSp>
                      <wps:wsp>
                        <wps:cNvPr id="76" name="Text Box 76"/>
                        <wps:cNvSpPr txBox="1"/>
                        <wps:spPr>
                          <a:xfrm>
                            <a:off x="0" y="1771650"/>
                            <a:ext cx="5600700" cy="269875"/>
                          </a:xfrm>
                          <a:prstGeom prst="rect">
                            <a:avLst/>
                          </a:prstGeom>
                          <a:solidFill>
                            <a:prstClr val="white"/>
                          </a:solidFill>
                          <a:ln>
                            <a:noFill/>
                          </a:ln>
                          <a:effectLst/>
                        </wps:spPr>
                        <wps:txbx>
                          <w:txbxContent>
                            <w:p w:rsidR="00FC0D1B" w:rsidRPr="00FA06D1" w:rsidRDefault="00FC0D1B" w:rsidP="008A0FCA">
                              <w:pPr>
                                <w:pStyle w:val="Caption"/>
                                <w:rPr>
                                  <w:noProof/>
                                  <w:sz w:val="24"/>
                                  <w:szCs w:val="20"/>
                                </w:rPr>
                              </w:pPr>
                              <w:bookmarkStart w:id="166" w:name="_Toc405634169"/>
                              <w:r>
                                <w:t xml:space="preserve">Figure </w:t>
                              </w:r>
                              <w:fldSimple w:instr=" SEQ Figure \* ARABIC ">
                                <w:r>
                                  <w:rPr>
                                    <w:noProof/>
                                  </w:rPr>
                                  <w:t>45</w:t>
                                </w:r>
                              </w:fldSimple>
                              <w:r>
                                <w:rPr>
                                  <w:noProof/>
                                </w:rPr>
                                <w:t xml:space="preserve"> -</w:t>
                              </w:r>
                              <w:r>
                                <w:t xml:space="preserve"> green when correct, red when wrong</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7" o:spid="_x0000_s1235" style="position:absolute;left:0;text-align:left;margin-left:14pt;margin-top:164.35pt;width:441pt;height:160.75pt;z-index:251753472;mso-position-horizontal-relative:text;mso-position-vertical-relative:text" coordsize="56007,20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">
                <v:group id="Group 75" o:spid="_x0000_s1236" style="position:absolute;width:56007;height:17145" coordsize="56007,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Picture 74" o:spid="_x0000_s1237" type="#_x0000_t75" style="position:absolute;left:28575;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P1vHDAAAA2wAAAA8AAABkcnMvZG93bnJldi54bWxEj0FrwkAUhO+C/2F5gjfdWKRK6ipVEOxF&#10;aAxCb4/sMwnNvk1315j667sFweMwM98wq01vGtGR87VlBbNpAoK4sLrmUkF+2k+WIHxA1thYJgW/&#10;5GGzHg5WmGp740/qslCKCGGfooIqhDaV0hcVGfRT2xJH72KdwRClK6V2eItw08iXJHmVBmuOCxW2&#10;tKuo+M6uRsHxA7FYdNk5+9my2d1dPr985UqNR/37G4hAfXiGH+2DVrCYw/+X+APk+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4/W8cMAAADbAAAADwAAAAAAAAAAAAAAAACf&#10;AgAAZHJzL2Rvd25yZXYueG1sUEsFBgAAAAAEAAQA9wAAAI8DAAAAAA==&#10;" stroked="t" strokecolor="black [3213]" strokeweight="2.25pt">
                    <v:imagedata r:id="rId168" o:title=""/>
                    <v:path arrowok="t"/>
                  </v:shape>
                  <v:shape id="Picture 73" o:spid="_x0000_s1238" type="#_x0000_t75" style="position:absolute;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jKsPEAAAA2wAAAA8AAABkcnMvZG93bnJldi54bWxEj91qwkAUhO8LvsNyBG+KbrRQJbqKCIJS&#10;aevPAxyzxySYPRuypyZ9+26h0MthZr5hFqvOVepBTSg9GxiPElDEmbcl5wYu5+1wBioIssXKMxn4&#10;pgCrZe9pgan1LR/pcZJcRQiHFA0UInWqdcgKchhGviaO3s03DiXKJte2wTbCXaUnSfKqHZYcFwqs&#10;aVNQdj99OQPtffasz9c3dOMLfcj7/iCf+4Mxg363noMS6uQ//NfeWQPTF/j9En+AX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rjKsPEAAAA2wAAAA8AAAAAAAAAAAAAAAAA&#10;nwIAAGRycy9kb3ducmV2LnhtbFBLBQYAAAAABAAEAPcAAACQAwAAAAA=&#10;" stroked="t" strokecolor="black [3213]" strokeweight="2.25pt">
                    <v:imagedata r:id="rId169" o:title=""/>
                    <v:path arrowok="t"/>
                  </v:shape>
                </v:group>
                <v:shape id="Text Box 76" o:spid="_x0000_s1239" type="#_x0000_t202" style="position:absolute;top:17716;width:56007;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DicYA&#10;AADbAAAADwAAAGRycy9kb3ducmV2LnhtbESPQWsCMRSE74X+h/AKvZSabStbWY0i0kLrRbr14u2x&#10;eW7Wbl6WJKvrvzcFweMwM98ws8VgW3EkHxrHCl5GGQjiyumGawXb38/nCYgQkTW2jknBmQIs5vd3&#10;Myy0O/EPHctYiwThUKACE2NXSBkqQxbDyHXEyds7bzEm6WupPZ4S3LbyNctyabHhtGCwo5Wh6q/s&#10;rYLNeLcxT/3+Y70cv/nvbb/KD3Wp1OPDsJyCiDTEW/ja/tIK3n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tDicYAAADbAAAADwAAAAAAAAAAAAAAAACYAgAAZHJz&#10;L2Rvd25yZXYueG1sUEsFBgAAAAAEAAQA9QAAAIsDAAAAAA==&#10;" stroked="f">
                  <v:textbox style="mso-fit-shape-to-text:t" inset="0,0,0,0">
                    <w:txbxContent>
                      <w:p w:rsidR="00FC0D1B" w:rsidRPr="00FA06D1" w:rsidRDefault="00FC0D1B" w:rsidP="008A0FCA">
                        <w:pPr>
                          <w:pStyle w:val="Caption"/>
                          <w:rPr>
                            <w:noProof/>
                            <w:sz w:val="24"/>
                            <w:szCs w:val="20"/>
                          </w:rPr>
                        </w:pPr>
                        <w:bookmarkStart w:id="167" w:name="_Toc405634169"/>
                        <w:r>
                          <w:t xml:space="preserve">Figure </w:t>
                        </w:r>
                        <w:fldSimple w:instr=" SEQ Figure \* ARABIC ">
                          <w:r>
                            <w:rPr>
                              <w:noProof/>
                            </w:rPr>
                            <w:t>45</w:t>
                          </w:r>
                        </w:fldSimple>
                        <w:r>
                          <w:rPr>
                            <w:noProof/>
                          </w:rPr>
                          <w:t xml:space="preserve"> -</w:t>
                        </w:r>
                        <w:r>
                          <w:t xml:space="preserve"> green when correct, red when wrong</w:t>
                        </w:r>
                        <w:bookmarkEnd w:id="167"/>
                      </w:p>
                    </w:txbxContent>
                  </v:textbox>
                </v:shape>
                <w10:wrap type="square"/>
              </v:group>
            </w:pict>
          </mc:Fallback>
        </mc:AlternateContent>
      </w:r>
      <w:r w:rsidR="005D6E8F" w:rsidRPr="00131217">
        <w:t xml:space="preserve">Similarly, two </w:t>
      </w:r>
      <w:r w:rsidR="00FF73C7" w:rsidRPr="00131217">
        <w:t xml:space="preserve">Android </w:t>
      </w:r>
      <w:r w:rsidR="005D6E8F" w:rsidRPr="00131217">
        <w:t xml:space="preserve">apps were written for this </w:t>
      </w:r>
      <w:r w:rsidR="00FF73C7" w:rsidRPr="00131217">
        <w:t xml:space="preserve">study. One gives the user control of the sensory experience by giving control over the sensitivity </w:t>
      </w:r>
      <w:proofErr w:type="gramStart"/>
      <w:r w:rsidR="00FF73C7" w:rsidRPr="00131217">
        <w:t>range,</w:t>
      </w:r>
      <w:proofErr w:type="gramEnd"/>
      <w:r w:rsidR="00FF73C7" w:rsidRPr="00131217">
        <w:t xml:space="preserv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w:t>
      </w:r>
      <w:proofErr w:type="spellStart"/>
      <w:r w:rsidR="00FF73C7" w:rsidRPr="00131217">
        <w:t>peltiers</w:t>
      </w:r>
      <w:proofErr w:type="spellEnd"/>
      <w:r w:rsidR="00FF73C7" w:rsidRPr="00131217">
        <w:t xml:space="preserve"> and give a countdown of how many turns were left. Three buttons corresponded to the three modules to allow the subject to enter their guess. At the end of the session the app would notify the subject that they were done and </w:t>
      </w:r>
      <w:r w:rsidR="00FF73C7" w:rsidRPr="00131217">
        <w:lastRenderedPageBreak/>
        <w:t>would give them the score out of twelve of correct responses.</w:t>
      </w:r>
    </w:p>
    <w:p w:rsidR="00475673" w:rsidRPr="00131217" w:rsidRDefault="00475673" w:rsidP="005925B5"/>
    <w:p w:rsidR="007F1C90" w:rsidRPr="00131217" w:rsidRDefault="007F1C90" w:rsidP="007F1C90">
      <w:pPr>
        <w:pStyle w:val="Heading3"/>
      </w:pPr>
      <w:bookmarkStart w:id="168" w:name="_Toc405796852"/>
      <w:r w:rsidRPr="00131217">
        <w:t>Procedure</w:t>
      </w:r>
      <w:bookmarkEnd w:id="168"/>
    </w:p>
    <w:p w:rsidR="00FF73C7" w:rsidRPr="00131217" w:rsidRDefault="00FF73C7" w:rsidP="00FF73C7">
      <w:r w:rsidRPr="00131217">
        <w:t xml:space="preserve">The subjects were seated in front of three </w:t>
      </w:r>
      <w:proofErr w:type="spellStart"/>
      <w:r w:rsidRPr="00131217">
        <w:t>peltier</w:t>
      </w:r>
      <w:proofErr w:type="spellEnd"/>
      <w:r w:rsidRPr="00131217">
        <w:t xml:space="preserve"> devices. At a given moment, only one of these devices would be hotter than the others. The subject’s task was to guess which device was hot.</w:t>
      </w:r>
    </w:p>
    <w:p w:rsidR="00FF73C7" w:rsidRPr="00131217" w:rsidRDefault="00FF73C7" w:rsidP="00FF73C7">
      <w:r w:rsidRPr="00131217">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rsidRPr="00131217">
        <w:t>peltier</w:t>
      </w:r>
      <w:proofErr w:type="spellEnd"/>
      <w:r w:rsidRPr="00131217">
        <w:t xml:space="preserve"> modules so that when a button was pressed, the device would randomly activate one of the </w:t>
      </w:r>
      <w:proofErr w:type="spellStart"/>
      <w:r w:rsidRPr="00131217">
        <w:t>peltier</w:t>
      </w:r>
      <w:proofErr w:type="spellEnd"/>
      <w:r w:rsidRPr="00131217">
        <w:t xml:space="preserve"> modules. The UI </w:t>
      </w:r>
      <w:proofErr w:type="spellStart"/>
      <w:r w:rsidRPr="00131217">
        <w:t>peltier</w:t>
      </w:r>
      <w:proofErr w:type="spellEnd"/>
      <w:r w:rsidRPr="00131217">
        <w:t xml:space="preserve"> control device would offer a button to activate the </w:t>
      </w:r>
      <w:proofErr w:type="spellStart"/>
      <w:r w:rsidRPr="00131217">
        <w:t>peltiers</w:t>
      </w:r>
      <w:proofErr w:type="spellEnd"/>
      <w:r w:rsidRPr="00131217">
        <w:t xml:space="preserve"> and begin timing and three buttons that corresponded to the subject’s guess.</w:t>
      </w:r>
    </w:p>
    <w:p w:rsidR="002318D8" w:rsidRPr="00131217" w:rsidRDefault="00124729" w:rsidP="002318D8">
      <w:pPr>
        <w:keepNext/>
      </w:pPr>
      <w:r w:rsidRPr="00131217">
        <w:rPr>
          <w:noProof/>
        </w:rPr>
        <w:drawing>
          <wp:inline distT="0" distB="0" distL="0" distR="0" wp14:anchorId="66508988" wp14:editId="3AB92496">
            <wp:extent cx="5830214" cy="2743200"/>
            <wp:effectExtent l="0" t="0" r="1841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0"/>
              </a:graphicData>
            </a:graphic>
          </wp:inline>
        </w:drawing>
      </w:r>
    </w:p>
    <w:p w:rsidR="00124729" w:rsidRPr="00131217" w:rsidRDefault="002318D8" w:rsidP="002318D8">
      <w:pPr>
        <w:pStyle w:val="Caption"/>
      </w:pPr>
      <w:bookmarkStart w:id="169" w:name="_Toc405634170"/>
      <w:r w:rsidRPr="00131217">
        <w:t xml:space="preserve">Figure </w:t>
      </w:r>
      <w:fldSimple w:instr=" SEQ Figure \* ARABIC ">
        <w:r w:rsidR="00997C17">
          <w:rPr>
            <w:noProof/>
          </w:rPr>
          <w:t>46</w:t>
        </w:r>
      </w:fldSimple>
      <w:r w:rsidR="00D0080B">
        <w:rPr>
          <w:noProof/>
        </w:rPr>
        <w:t xml:space="preserve"> </w:t>
      </w:r>
      <w:r w:rsidR="00BC5EB7">
        <w:rPr>
          <w:noProof/>
        </w:rPr>
        <w:t>-</w:t>
      </w:r>
      <w:r w:rsidR="00D0080B">
        <w:rPr>
          <w:noProof/>
        </w:rPr>
        <w:t xml:space="preserve"> average time taken by the users to give an answer</w:t>
      </w:r>
      <w:bookmarkEnd w:id="169"/>
    </w:p>
    <w:p w:rsidR="007A0B24" w:rsidRPr="00131217" w:rsidRDefault="007A0B24" w:rsidP="00124729">
      <w:pPr>
        <w:keepNext/>
      </w:pPr>
      <w:r w:rsidRPr="00131217">
        <w:rPr>
          <w:noProof/>
        </w:rPr>
        <w:lastRenderedPageBreak/>
        <w:drawing>
          <wp:inline distT="0" distB="0" distL="0" distR="0" wp14:anchorId="6BBD63D5" wp14:editId="5BABDE4F">
            <wp:extent cx="5830214" cy="2743200"/>
            <wp:effectExtent l="0" t="0" r="18415" b="190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1"/>
              </a:graphicData>
            </a:graphic>
          </wp:inline>
        </w:drawing>
      </w:r>
    </w:p>
    <w:p w:rsidR="00124729" w:rsidRPr="00131217" w:rsidRDefault="00124729" w:rsidP="00124729">
      <w:pPr>
        <w:pStyle w:val="Caption"/>
      </w:pPr>
      <w:bookmarkStart w:id="170" w:name="_Toc405634171"/>
      <w:r w:rsidRPr="00131217">
        <w:t xml:space="preserve">Figure </w:t>
      </w:r>
      <w:fldSimple w:instr=" SEQ Figure \* ARABIC ">
        <w:r w:rsidR="00997C17">
          <w:rPr>
            <w:noProof/>
          </w:rPr>
          <w:t>47</w:t>
        </w:r>
      </w:fldSimple>
      <w:r w:rsidR="00D0080B">
        <w:rPr>
          <w:noProof/>
        </w:rPr>
        <w:t xml:space="preserve"> </w:t>
      </w:r>
      <w:r w:rsidR="00BC5EB7">
        <w:rPr>
          <w:noProof/>
        </w:rPr>
        <w:t>-</w:t>
      </w:r>
      <w:r w:rsidR="00D0080B">
        <w:rPr>
          <w:noProof/>
        </w:rPr>
        <w:t xml:space="preserve"> Average accuracy of the users’ responses</w:t>
      </w:r>
      <w:bookmarkEnd w:id="170"/>
    </w:p>
    <w:p w:rsidR="00FF73C7" w:rsidRPr="00131217" w:rsidRDefault="00FF73C7" w:rsidP="00FF73C7">
      <w:r w:rsidRPr="00131217">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131217" w:rsidRDefault="007F1C90" w:rsidP="007F1C90">
      <w:pPr>
        <w:pStyle w:val="Heading3"/>
      </w:pPr>
      <w:bookmarkStart w:id="171" w:name="_Toc405796853"/>
      <w:r w:rsidRPr="00131217">
        <w:t>Results</w:t>
      </w:r>
      <w:bookmarkEnd w:id="171"/>
    </w:p>
    <w:p w:rsidR="005B4148" w:rsidRPr="00131217" w:rsidRDefault="00887708" w:rsidP="0020690D">
      <w:r w:rsidRPr="00131217">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rsidRPr="00131217">
        <w:t xml:space="preserve">l we see that the time per turn </w:t>
      </w:r>
      <w:r w:rsidRPr="00131217">
        <w:t>go</w:t>
      </w:r>
      <w:r w:rsidR="0020690D" w:rsidRPr="00131217">
        <w:t>es</w:t>
      </w:r>
      <w:r w:rsidRPr="00131217">
        <w:t xml:space="preserve"> down (table </w:t>
      </w:r>
      <w:r w:rsidR="0020690D" w:rsidRPr="00131217">
        <w:t>4</w:t>
      </w:r>
      <w:r w:rsidRPr="00131217">
        <w:t>)</w:t>
      </w:r>
      <w:r w:rsidR="0020690D" w:rsidRPr="00131217">
        <w:t>, and when compared with the average of right or wrong answer, the accuracy tends to remain well above 50%.</w:t>
      </w:r>
    </w:p>
    <w:p w:rsidR="004B750C" w:rsidRPr="00131217" w:rsidRDefault="004E742E" w:rsidP="004B750C">
      <w:r w:rsidRPr="00131217">
        <w:t>Another interesting result was the relation between time and the visual feedback. For 6 of the 12 turns the subject received a green light for correct answers and a red light of wrong answers. T</w:t>
      </w:r>
      <w:r w:rsidR="0049049C" w:rsidRPr="00131217">
        <w:t>he results show that there was no significant advantage to having the visual feedback come at the beginning or at the end.</w:t>
      </w:r>
      <w:r w:rsidR="00547350" w:rsidRPr="00131217">
        <w:t xml:space="preserve"> The data was analyzed to compare the average time per turn when the visual feedback came first against when it came second</w:t>
      </w:r>
      <w:r w:rsidR="00BA443E" w:rsidRPr="00131217">
        <w:t xml:space="preserve"> (table 5)</w:t>
      </w:r>
      <w:r w:rsidR="00547350" w:rsidRPr="00131217">
        <w:t xml:space="preserve">, then the average time of the 6 turns with no feedback when </w:t>
      </w:r>
      <w:r w:rsidR="004B750C" w:rsidRPr="00131217">
        <w:t xml:space="preserve">these came before against when these came after and finally the average time of the last six turns when the feedback came first against </w:t>
      </w:r>
    </w:p>
    <w:p w:rsidR="00921927" w:rsidRDefault="007F1C90" w:rsidP="00921927">
      <w:pPr>
        <w:pStyle w:val="Heading3"/>
      </w:pPr>
      <w:bookmarkStart w:id="172" w:name="_Toc405796854"/>
      <w:r w:rsidRPr="00131217">
        <w:t>Evaluation</w:t>
      </w:r>
      <w:bookmarkEnd w:id="172"/>
    </w:p>
    <w:p w:rsidR="00315840" w:rsidRPr="00315840" w:rsidRDefault="00315840" w:rsidP="00315840">
      <w:r w:rsidRPr="00131217">
        <w:t>I expected to see the users get better as they performed the task and this is shown by the</w:t>
      </w:r>
      <w:r w:rsidRPr="00315840">
        <w:t xml:space="preserve"> </w:t>
      </w:r>
      <w:r w:rsidRPr="00131217">
        <w:t>average time per turn decreasing to an average of little more than 30 seconds. This means that</w:t>
      </w:r>
      <w:r w:rsidRPr="00315840">
        <w:t xml:space="preserve"> </w:t>
      </w:r>
      <w:r w:rsidRPr="00131217">
        <w:t>the user learns to understand their sense, but also that they get used to the task. For instance</w:t>
      </w:r>
    </w:p>
    <w:tbl>
      <w:tblPr>
        <w:tblStyle w:val="LightShading-Accent1"/>
        <w:tblpPr w:leftFromText="180" w:rightFromText="180" w:vertAnchor="text" w:tblpY="1"/>
        <w:tblOverlap w:val="never"/>
        <w:tblW w:w="5414" w:type="dxa"/>
        <w:tblLook w:val="0480" w:firstRow="0" w:lastRow="0" w:firstColumn="1" w:lastColumn="0" w:noHBand="0" w:noVBand="1"/>
      </w:tblPr>
      <w:tblGrid>
        <w:gridCol w:w="2006"/>
        <w:gridCol w:w="1756"/>
        <w:gridCol w:w="1652"/>
      </w:tblGrid>
      <w:tr w:rsidR="00921927"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921927" w:rsidRPr="00131217" w:rsidRDefault="00921927" w:rsidP="00315840">
            <w:pPr>
              <w:jc w:val="center"/>
            </w:pPr>
            <w:r w:rsidRPr="00131217">
              <w:rPr>
                <w:sz w:val="28"/>
              </w:rPr>
              <w:lastRenderedPageBreak/>
              <w:t>Time and Accuracy of the last 6 turns, when feedback came first vs. second</w:t>
            </w:r>
          </w:p>
        </w:tc>
      </w:tr>
      <w:tr w:rsidR="00921927"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921927" w:rsidRPr="00131217" w:rsidRDefault="00921927"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921927"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first</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8.01</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66.67</w:t>
            </w:r>
          </w:p>
        </w:tc>
      </w:tr>
      <w:tr w:rsidR="00921927"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Second</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0.22</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3.33</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bl>
    <w:tbl>
      <w:tblPr>
        <w:tblStyle w:val="LightShading-Accent1"/>
        <w:tblpPr w:leftFromText="180" w:rightFromText="180" w:vertAnchor="text" w:horzAnchor="margin" w:tblpY="2662"/>
        <w:tblOverlap w:val="never"/>
        <w:tblW w:w="5414" w:type="dxa"/>
        <w:tblCellMar>
          <w:left w:w="115" w:type="dxa"/>
          <w:right w:w="115" w:type="dxa"/>
        </w:tblCellMar>
        <w:tblLook w:val="0480" w:firstRow="0" w:lastRow="0" w:firstColumn="1" w:lastColumn="0" w:noHBand="0" w:noVBand="1"/>
      </w:tblPr>
      <w:tblGrid>
        <w:gridCol w:w="1873"/>
        <w:gridCol w:w="1824"/>
        <w:gridCol w:w="1717"/>
      </w:tblGrid>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315840" w:rsidRPr="00131217" w:rsidRDefault="00315840" w:rsidP="00315840">
            <w:pPr>
              <w:jc w:val="center"/>
            </w:pPr>
            <w:r w:rsidRPr="00131217">
              <w:rPr>
                <w:sz w:val="28"/>
              </w:rPr>
              <w:t>Average time of feedback Vs no feedback</w:t>
            </w:r>
          </w:p>
        </w:tc>
      </w:tr>
      <w:tr w:rsidR="00315840"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315840" w:rsidRPr="00131217" w:rsidRDefault="00315840"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 xml:space="preserve">Feedback </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7.99</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0</w:t>
            </w:r>
          </w:p>
        </w:tc>
      </w:tr>
      <w:tr w:rsidR="00315840"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No Feedback</w:t>
            </w:r>
          </w:p>
        </w:tc>
        <w:tc>
          <w:tcPr>
            <w:tcW w:w="0" w:type="auto"/>
            <w:vAlign w:val="center"/>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9.93</w:t>
            </w:r>
          </w:p>
        </w:tc>
        <w:tc>
          <w:tcPr>
            <w:tcW w:w="0" w:type="auto"/>
            <w:vAlign w:val="center"/>
          </w:tcPr>
          <w:p w:rsidR="00315840" w:rsidRPr="00131217" w:rsidRDefault="00315840" w:rsidP="00315840">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75</w:t>
            </w:r>
          </w:p>
        </w:tc>
      </w:tr>
    </w:tbl>
    <w:p w:rsidR="00FC2CE3" w:rsidRPr="00131217" w:rsidRDefault="00315840" w:rsidP="008D5118">
      <w:r w:rsidRPr="00131217">
        <w:t xml:space="preserve"> </w:t>
      </w:r>
      <w:proofErr w:type="gramStart"/>
      <w:r w:rsidR="008D5118" w:rsidRPr="00131217">
        <w:t>in</w:t>
      </w:r>
      <w:proofErr w:type="gramEnd"/>
      <w:r w:rsidR="008D5118" w:rsidRPr="00131217">
        <w:t xml:space="preserve"> most cases the middle </w:t>
      </w:r>
      <w:proofErr w:type="spellStart"/>
      <w:r w:rsidR="008D5118" w:rsidRPr="00131217">
        <w:t>peltier</w:t>
      </w:r>
      <w:proofErr w:type="spellEnd"/>
      <w:r w:rsidR="008D5118" w:rsidRPr="00131217">
        <w:t xml:space="preserve"> which was smaller than the other two was not really checked but chosen when the others were not giving a signal, so by elimination it had to be number two. But as the test advanced, the subjects obtained a better picture of where the sensor was in their foreheads and how to properly align it to the </w:t>
      </w:r>
      <w:proofErr w:type="spellStart"/>
      <w:r w:rsidR="008D5118" w:rsidRPr="00131217">
        <w:t>peltier</w:t>
      </w:r>
      <w:proofErr w:type="spellEnd"/>
      <w:r w:rsidR="008D5118" w:rsidRPr="00131217">
        <w:t xml:space="preserve"> module in question. This is what I was looking for, to see how qu</w:t>
      </w:r>
      <w:r w:rsidR="00FC2CE3" w:rsidRPr="00131217">
        <w:t>ickly the subjects would adapt.</w:t>
      </w:r>
    </w:p>
    <w:p w:rsidR="008D5118" w:rsidRPr="00131217" w:rsidRDefault="008D5118" w:rsidP="008D5118">
      <w:r w:rsidRPr="00131217">
        <w:t>I didn’t expect to find that there was no significant difference from when the visual feedback</w:t>
      </w:r>
      <w:r w:rsidR="00FC2CE3" w:rsidRPr="00131217">
        <w:t xml:space="preserve"> was offered. I expected</w:t>
      </w:r>
      <w:r w:rsidRPr="00131217">
        <w:t xml:space="preserve"> that when the visual feedback came first, it would help the learning curve and then it would make the last 6 turn</w:t>
      </w:r>
      <w:r w:rsidR="00FC2CE3" w:rsidRPr="00131217">
        <w:t>s</w:t>
      </w:r>
      <w:r w:rsidRPr="00131217">
        <w:t xml:space="preserve"> be faster and more accurate. I found that the average time in the last 6 turns remained at around 50 seconds.</w:t>
      </w:r>
      <w:r w:rsidR="00FC2CE3" w:rsidRPr="00131217">
        <w:t xml:space="preserve"> Even so, there is an effect to having a visual feedback but this is only in the behavior of the subjects. Having a visual feedback of the result made the experience more enjoyable like a game. This means that the subjects felt more involved in the experience and tried extra hard to get it right, this was reflected in</w:t>
      </w:r>
      <w:r w:rsidR="004D1076" w:rsidRPr="00131217">
        <w:t xml:space="preserve"> a slight increase in time when feedback was given over when there was none.</w:t>
      </w:r>
    </w:p>
    <w:p w:rsidR="00F16820" w:rsidRPr="00131217" w:rsidRDefault="004D1076" w:rsidP="004D1076">
      <w:r w:rsidRPr="00131217">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rsidRPr="00131217">
        <w:br w:type="page"/>
      </w:r>
    </w:p>
    <w:p w:rsidR="00F31C6F" w:rsidRPr="00131217" w:rsidRDefault="00EA27CE" w:rsidP="00D45C97">
      <w:pPr>
        <w:pStyle w:val="Heading2"/>
      </w:pPr>
      <w:bookmarkStart w:id="173" w:name="_Toc405796855"/>
      <w:r w:rsidRPr="00131217">
        <w:lastRenderedPageBreak/>
        <w:t>Cell Sensors</w:t>
      </w:r>
      <w:r w:rsidR="00F31C6F" w:rsidRPr="00131217">
        <w:t xml:space="preserve"> to </w:t>
      </w:r>
      <w:r w:rsidR="00841375" w:rsidRPr="00131217">
        <w:t>Sound</w:t>
      </w:r>
      <w:bookmarkEnd w:id="173"/>
    </w:p>
    <w:p w:rsidR="00530219" w:rsidRPr="00131217" w:rsidRDefault="00530219" w:rsidP="00530219">
      <w:r w:rsidRPr="00131217">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Pr="00131217" w:rsidRDefault="00D45C97" w:rsidP="00D45C97">
      <w:pPr>
        <w:pStyle w:val="Heading3"/>
      </w:pPr>
      <w:bookmarkStart w:id="174" w:name="_Toc405796856"/>
      <w:r w:rsidRPr="00131217">
        <w:t>Preparation</w:t>
      </w:r>
      <w:bookmarkEnd w:id="174"/>
    </w:p>
    <w:p w:rsidR="00CF355A" w:rsidRPr="00131217" w:rsidRDefault="00CF355A" w:rsidP="00CF355A">
      <w:r w:rsidRPr="00131217">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Pr="00131217" w:rsidRDefault="00574170" w:rsidP="00574170">
      <w:pPr>
        <w:pStyle w:val="Heading4"/>
        <w:rPr>
          <w:color w:val="FF0000"/>
        </w:rPr>
      </w:pPr>
      <w:r>
        <w:rPr>
          <w:noProof/>
        </w:rPr>
        <mc:AlternateContent>
          <mc:Choice Requires="wps">
            <w:drawing>
              <wp:anchor distT="0" distB="0" distL="114300" distR="114300" simplePos="0" relativeHeight="251805696" behindDoc="0" locked="0" layoutInCell="1" allowOverlap="1" wp14:anchorId="6B7C672C" wp14:editId="1E8EE119">
                <wp:simplePos x="0" y="0"/>
                <wp:positionH relativeFrom="column">
                  <wp:posOffset>-14605</wp:posOffset>
                </wp:positionH>
                <wp:positionV relativeFrom="paragraph">
                  <wp:posOffset>3675380</wp:posOffset>
                </wp:positionV>
                <wp:extent cx="2334260" cy="635"/>
                <wp:effectExtent l="0" t="0" r="0" b="0"/>
                <wp:wrapSquare wrapText="bothSides"/>
                <wp:docPr id="150" name="Text Box 150"/>
                <wp:cNvGraphicFramePr/>
                <a:graphic xmlns:a="http://schemas.openxmlformats.org/drawingml/2006/main">
                  <a:graphicData uri="http://schemas.microsoft.com/office/word/2010/wordprocessingShape">
                    <wps:wsp>
                      <wps:cNvSpPr txBox="1"/>
                      <wps:spPr>
                        <a:xfrm>
                          <a:off x="0" y="0"/>
                          <a:ext cx="2334260" cy="635"/>
                        </a:xfrm>
                        <a:prstGeom prst="rect">
                          <a:avLst/>
                        </a:prstGeom>
                        <a:solidFill>
                          <a:prstClr val="white"/>
                        </a:solidFill>
                        <a:ln>
                          <a:noFill/>
                        </a:ln>
                        <a:effectLst/>
                      </wps:spPr>
                      <wps:txbx>
                        <w:txbxContent>
                          <w:p w:rsidR="00FC0D1B" w:rsidRPr="00B4476C" w:rsidRDefault="00FC0D1B" w:rsidP="00574170">
                            <w:pPr>
                              <w:pStyle w:val="Caption"/>
                              <w:rPr>
                                <w:bCs w:val="0"/>
                                <w:smallCaps/>
                                <w:noProof/>
                                <w:spacing w:val="10"/>
                              </w:rPr>
                            </w:pPr>
                            <w:bookmarkStart w:id="175" w:name="_Ref404437000"/>
                            <w:bookmarkStart w:id="176" w:name="_Toc405634172"/>
                            <w:r>
                              <w:t xml:space="preserve">Figure </w:t>
                            </w:r>
                            <w:fldSimple w:instr=" SEQ Figure \* ARABIC ">
                              <w:r>
                                <w:rPr>
                                  <w:noProof/>
                                </w:rPr>
                                <w:t>48</w:t>
                              </w:r>
                            </w:fldSimple>
                            <w:bookmarkEnd w:id="175"/>
                            <w:r>
                              <w:t xml:space="preserve"> - Board Top</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0" o:spid="_x0000_s1240" type="#_x0000_t202" style="position:absolute;margin-left:-1.15pt;margin-top:289.4pt;width:183.8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" stroked="f">
                <v:textbox style="mso-fit-shape-to-text:t" inset="0,0,0,0">
                  <w:txbxContent>
                    <w:p w:rsidR="00FC0D1B" w:rsidRPr="00B4476C" w:rsidRDefault="00FC0D1B" w:rsidP="00574170">
                      <w:pPr>
                        <w:pStyle w:val="Caption"/>
                        <w:rPr>
                          <w:bCs w:val="0"/>
                          <w:smallCaps/>
                          <w:noProof/>
                          <w:spacing w:val="10"/>
                        </w:rPr>
                      </w:pPr>
                      <w:bookmarkStart w:id="177" w:name="_Ref404437000"/>
                      <w:bookmarkStart w:id="178" w:name="_Toc405634172"/>
                      <w:r>
                        <w:t xml:space="preserve">Figure </w:t>
                      </w:r>
                      <w:fldSimple w:instr=" SEQ Figure \* ARABIC ">
                        <w:r>
                          <w:rPr>
                            <w:noProof/>
                          </w:rPr>
                          <w:t>48</w:t>
                        </w:r>
                      </w:fldSimple>
                      <w:bookmarkEnd w:id="177"/>
                      <w:r>
                        <w:t xml:space="preserve"> - Board Top</w:t>
                      </w:r>
                      <w:bookmarkEnd w:id="178"/>
                    </w:p>
                  </w:txbxContent>
                </v:textbox>
                <w10:wrap type="square"/>
              </v:shape>
            </w:pict>
          </mc:Fallback>
        </mc:AlternateContent>
      </w:r>
      <w:r>
        <w:rPr>
          <w:noProof/>
        </w:rPr>
        <w:drawing>
          <wp:anchor distT="0" distB="0" distL="114300" distR="114300" simplePos="0" relativeHeight="251803648" behindDoc="0" locked="0" layoutInCell="1" allowOverlap="1" wp14:anchorId="6A5E34F3" wp14:editId="3B22494F">
            <wp:simplePos x="0" y="0"/>
            <wp:positionH relativeFrom="column">
              <wp:posOffset>-14605</wp:posOffset>
            </wp:positionH>
            <wp:positionV relativeFrom="paragraph">
              <wp:posOffset>85725</wp:posOffset>
            </wp:positionV>
            <wp:extent cx="2334260" cy="3532505"/>
            <wp:effectExtent l="0" t="0" r="8890" b="0"/>
            <wp:wrapSquare wrapText="bothSides"/>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pic:cNvPicPr>
                      <a:picLocks noChangeAspect="1"/>
                    </pic:cNvPicPr>
                  </pic:nvPicPr>
                  <pic:blipFill>
                    <a:blip r:embed="rId172">
                      <a:extLst>
                        <a:ext uri="{28A0092B-C50C-407E-A947-70E740481C1C}">
                          <a14:useLocalDpi xmlns:a14="http://schemas.microsoft.com/office/drawing/2010/main" val="0"/>
                        </a:ext>
                      </a:extLst>
                    </a:blip>
                    <a:stretch>
                      <a:fillRect/>
                    </a:stretch>
                  </pic:blipFill>
                  <pic:spPr bwMode="auto">
                    <a:xfrm>
                      <a:off x="0" y="0"/>
                      <a:ext cx="2334260" cy="3532505"/>
                    </a:xfrm>
                    <a:prstGeom prst="rect">
                      <a:avLst/>
                    </a:prstGeom>
                    <a:ln>
                      <a:noFill/>
                    </a:ln>
                    <a:extLst>
                      <a:ext uri="{53640926-AAD7-44D8-BBD7-CCE9431645EC}">
                        <a14:shadowObscured xmlns:a14="http://schemas.microsoft.com/office/drawing/2010/main"/>
                      </a:ext>
                    </a:extLst>
                  </pic:spPr>
                </pic:pic>
              </a:graphicData>
            </a:graphic>
          </wp:anchor>
        </w:drawing>
      </w:r>
      <w:r w:rsidR="00CF355A" w:rsidRPr="00131217">
        <w:t>Hardware</w:t>
      </w:r>
    </w:p>
    <w:p w:rsidR="004D1076" w:rsidRPr="00131217" w:rsidRDefault="004D1076" w:rsidP="00CF355A">
      <w:r w:rsidRPr="00131217">
        <w:t>The hardware designed for this test was more simple that the others because all the sensors were already working in the mobile device. I designed a board</w:t>
      </w:r>
      <w:r w:rsidR="00574170">
        <w:t xml:space="preserve"> (</w:t>
      </w:r>
      <w:r w:rsidR="00574170">
        <w:fldChar w:fldCharType="begin"/>
      </w:r>
      <w:r w:rsidR="00574170">
        <w:instrText xml:space="preserve"> REF _Ref404437000 \h </w:instrText>
      </w:r>
      <w:r w:rsidR="00574170">
        <w:fldChar w:fldCharType="separate"/>
      </w:r>
      <w:r w:rsidR="00580C34">
        <w:t xml:space="preserve">Figure </w:t>
      </w:r>
      <w:r w:rsidR="00580C34">
        <w:rPr>
          <w:noProof/>
        </w:rPr>
        <w:t>48</w:t>
      </w:r>
      <w:r w:rsidR="00574170">
        <w:fldChar w:fldCharType="end"/>
      </w:r>
      <w:r w:rsidR="00574170">
        <w:t>)</w:t>
      </w:r>
      <w:r w:rsidRPr="00131217">
        <w:t xml:space="preserve"> that would connect to the IOIO board and control the transducer. The IOIO would receive the </w:t>
      </w:r>
      <w:r w:rsidR="008B24CB" w:rsidRPr="00131217">
        <w:t>data from the device via Bluetooth and transmit the frequency to the transducer.</w:t>
      </w:r>
    </w:p>
    <w:p w:rsidR="00CF355A" w:rsidRPr="00131217" w:rsidRDefault="00CF355A" w:rsidP="006E7D58">
      <w:pPr>
        <w:pStyle w:val="Heading4"/>
      </w:pPr>
      <w:r w:rsidRPr="00131217">
        <w:t>Software</w:t>
      </w:r>
    </w:p>
    <w:p w:rsidR="00CF355A" w:rsidRPr="00131217" w:rsidRDefault="00CF355A" w:rsidP="00CF355A">
      <w:r w:rsidRPr="00131217">
        <w:t xml:space="preserve">I wrote an app that scans the device for any and all available sensors and creates a button for each one as well as </w:t>
      </w:r>
      <w:proofErr w:type="spellStart"/>
      <w:r w:rsidRPr="00131217">
        <w:t>WiFi</w:t>
      </w:r>
      <w:proofErr w:type="spellEnd"/>
      <w:r w:rsidRPr="00131217">
        <w:t xml:space="preserve"> strength and surrounding sound levels.</w:t>
      </w:r>
      <w:r w:rsidR="00DD0CB0" w:rsidRPr="00131217">
        <w:t xml:space="preserve"> When </w:t>
      </w:r>
      <w:r w:rsidR="00115565">
        <w:t>a</w:t>
      </w:r>
      <w:r w:rsidR="00DD0CB0" w:rsidRPr="00131217">
        <w:t xml:space="preserve"> sensor is selected, the app gives access to a sliding scale that controls the sensitivity as well as to a numeric feedback of the raw sensor value and the mapped value used as frequency. Finally a real-time scrolling graph gave additional visual feedback</w:t>
      </w:r>
      <w:r w:rsidR="000645D1">
        <w:t xml:space="preserve"> (</w:t>
      </w:r>
      <w:r w:rsidR="000645D1">
        <w:fldChar w:fldCharType="begin"/>
      </w:r>
      <w:r w:rsidR="000645D1">
        <w:instrText xml:space="preserve"> REF _Ref404437367 \h </w:instrText>
      </w:r>
      <w:r w:rsidR="000645D1">
        <w:fldChar w:fldCharType="separate"/>
      </w:r>
      <w:r w:rsidR="00580C34">
        <w:t xml:space="preserve">Figure </w:t>
      </w:r>
      <w:r w:rsidR="00580C34">
        <w:rPr>
          <w:noProof/>
        </w:rPr>
        <w:t>50</w:t>
      </w:r>
      <w:r w:rsidR="000645D1">
        <w:fldChar w:fldCharType="end"/>
      </w:r>
      <w:r w:rsidR="000645D1">
        <w:t>)</w:t>
      </w:r>
      <w:r w:rsidR="00DD0CB0" w:rsidRPr="00131217">
        <w:t>.</w:t>
      </w:r>
    </w:p>
    <w:p w:rsidR="00115565" w:rsidRPr="00131217" w:rsidRDefault="00DD0CB0" w:rsidP="00CF355A">
      <w:r w:rsidRPr="00131217">
        <w:t>The app offers an interface to the examiner, which I described above, and a different interface to the subject</w:t>
      </w:r>
      <w:r w:rsidR="000645D1">
        <w:t xml:space="preserve"> (</w:t>
      </w:r>
      <w:r w:rsidR="000645D1">
        <w:fldChar w:fldCharType="begin"/>
      </w:r>
      <w:r w:rsidR="000645D1">
        <w:instrText xml:space="preserve"> REF _Ref404437394 \h </w:instrText>
      </w:r>
      <w:r w:rsidR="000645D1">
        <w:fldChar w:fldCharType="separate"/>
      </w:r>
      <w:r w:rsidR="00580C34">
        <w:t xml:space="preserve">Figure </w:t>
      </w:r>
      <w:r w:rsidR="00580C34">
        <w:rPr>
          <w:noProof/>
        </w:rPr>
        <w:t>49</w:t>
      </w:r>
      <w:r w:rsidR="000645D1">
        <w:fldChar w:fldCharType="end"/>
      </w:r>
      <w:r w:rsidR="000645D1">
        <w:t>)</w:t>
      </w:r>
      <w:r w:rsidRPr="00131217">
        <w:t xml:space="preserve">. This second interface hides all the sensor buttons as well as all the </w:t>
      </w:r>
      <w:r w:rsidRPr="00131217">
        <w:lastRenderedPageBreak/>
        <w:t xml:space="preserve">feedback information so that the user has no idea what are the possible sensors to choose from. The </w:t>
      </w:r>
      <w:r w:rsidR="000645D1">
        <w:rPr>
          <w:noProof/>
        </w:rPr>
        <mc:AlternateContent>
          <mc:Choice Requires="wpg">
            <w:drawing>
              <wp:anchor distT="0" distB="0" distL="114300" distR="114300" simplePos="0" relativeHeight="251811840" behindDoc="0" locked="0" layoutInCell="1" allowOverlap="1" wp14:anchorId="2D633F48" wp14:editId="537F6FFE">
                <wp:simplePos x="0" y="0"/>
                <wp:positionH relativeFrom="column">
                  <wp:posOffset>3204058</wp:posOffset>
                </wp:positionH>
                <wp:positionV relativeFrom="paragraph">
                  <wp:posOffset>0</wp:posOffset>
                </wp:positionV>
                <wp:extent cx="2743200" cy="5200015"/>
                <wp:effectExtent l="38100" t="38100" r="38100" b="635"/>
                <wp:wrapSquare wrapText="bothSides"/>
                <wp:docPr id="156" name="Group 156"/>
                <wp:cNvGraphicFramePr/>
                <a:graphic xmlns:a="http://schemas.openxmlformats.org/drawingml/2006/main">
                  <a:graphicData uri="http://schemas.microsoft.com/office/word/2010/wordprocessingGroup">
                    <wpg:wgp>
                      <wpg:cNvGrpSpPr/>
                      <wpg:grpSpPr>
                        <a:xfrm>
                          <a:off x="0" y="0"/>
                          <a:ext cx="2743200" cy="5200015"/>
                          <a:chOff x="0" y="0"/>
                          <a:chExt cx="2743200" cy="5200015"/>
                        </a:xfrm>
                      </wpg:grpSpPr>
                      <pic:pic xmlns:pic="http://schemas.openxmlformats.org/drawingml/2006/picture">
                        <pic:nvPicPr>
                          <pic:cNvPr id="153" name="Picture 153"/>
                          <pic:cNvPicPr>
                            <a:picLocks noChangeAspect="1"/>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2743200" cy="4879238"/>
                          </a:xfrm>
                          <a:prstGeom prst="rect">
                            <a:avLst/>
                          </a:prstGeom>
                          <a:ln w="28575">
                            <a:solidFill>
                              <a:schemeClr val="tx1"/>
                            </a:solidFill>
                          </a:ln>
                        </pic:spPr>
                      </pic:pic>
                      <wps:wsp>
                        <wps:cNvPr id="155" name="Text Box 155"/>
                        <wps:cNvSpPr txBox="1"/>
                        <wps:spPr>
                          <a:xfrm>
                            <a:off x="0" y="4930140"/>
                            <a:ext cx="2743200" cy="269875"/>
                          </a:xfrm>
                          <a:prstGeom prst="rect">
                            <a:avLst/>
                          </a:prstGeom>
                          <a:solidFill>
                            <a:prstClr val="white"/>
                          </a:solidFill>
                          <a:ln>
                            <a:noFill/>
                          </a:ln>
                          <a:effectLst/>
                        </wps:spPr>
                        <wps:txbx>
                          <w:txbxContent>
                            <w:p w:rsidR="00FC0D1B" w:rsidRPr="00153470" w:rsidRDefault="00FC0D1B" w:rsidP="000645D1">
                              <w:pPr>
                                <w:pStyle w:val="Caption"/>
                                <w:rPr>
                                  <w:sz w:val="24"/>
                                  <w:szCs w:val="20"/>
                                </w:rPr>
                              </w:pPr>
                              <w:bookmarkStart w:id="179" w:name="_Ref404437394"/>
                              <w:bookmarkStart w:id="180" w:name="_Toc405634173"/>
                              <w:r>
                                <w:t xml:space="preserve">Figure </w:t>
                              </w:r>
                              <w:fldSimple w:instr=" SEQ Figure \* ARABIC ">
                                <w:r>
                                  <w:rPr>
                                    <w:noProof/>
                                  </w:rPr>
                                  <w:t>49</w:t>
                                </w:r>
                              </w:fldSimple>
                              <w:bookmarkEnd w:id="179"/>
                              <w:r>
                                <w:t xml:space="preserve"> - Ui for the subject</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6" o:spid="_x0000_s1241" style="position:absolute;left:0;text-align:left;margin-left:252.3pt;margin-top:0;width:3in;height:409.45pt;z-index:251811840;mso-position-horizontal-relative:text;mso-position-vertical-relative:text" coordsize="27432,52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">
                <v:shape id="Picture 153" o:spid="_x0000_s1242" type="#_x0000_t75" style="position:absolute;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gpV+/AAAA3AAAAA8AAABkcnMvZG93bnJldi54bWxET02LwjAQvQv+hzCCF9F0VyxSjaJCwZvY&#10;XfA6NGNbbCaliRr/vREW9jaP9znrbTCteFDvGssKvmYJCOLS6oYrBb8/+XQJwnlkja1lUvAiB9vN&#10;cLDGTNsnn+lR+ErEEHYZKqi97zIpXVmTQTezHXHkrrY36CPsK6l7fMZw08rvJEmlwYZjQ40dHWoq&#10;b8XdKGgPIdfH+2TPu+KiT3lI03BFpcajsFuB8BT8v/jPfdRx/mIOn2fiBXLzB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GIKVfvwAAANwAAAAPAAAAAAAAAAAAAAAAAJ8CAABk&#10;cnMvZG93bnJldi54bWxQSwUGAAAAAAQABAD3AAAAiwMAAAAA&#10;" stroked="t" strokecolor="black [3213]" strokeweight="2.25pt">
                  <v:imagedata r:id="rId174" o:title=""/>
                  <v:path arrowok="t"/>
                </v:shape>
                <v:shape id="Text Box 155" o:spid="_x0000_s1243" type="#_x0000_t202" style="position:absolute;top:49301;width:2743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Kl88QA&#10;AADcAAAADwAAAGRycy9kb3ducmV2LnhtbERPTWsCMRC9F/ofwhR6KZptqyKrUURaaHsRVy/ehs24&#10;WbuZLElW139vCgVv83ifM1/2thFn8qF2rOB1mIEgLp2uuVKw330OpiBCRNbYOCYFVwqwXDw+zDHX&#10;7sJbOhexEimEQ44KTIxtLmUoDVkMQ9cSJ+7ovMWYoK+k9nhJ4baRb1k2kRZrTg0GW1obKn+LzirY&#10;jA4b89IdP35Wo3f/ve/Wk1NVKPX81K9mICL18S7+d3/pNH88hr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ypfPEAAAA3AAAAA8AAAAAAAAAAAAAAAAAmAIAAGRycy9k&#10;b3ducmV2LnhtbFBLBQYAAAAABAAEAPUAAACJAwAAAAA=&#10;" stroked="f">
                  <v:textbox style="mso-fit-shape-to-text:t" inset="0,0,0,0">
                    <w:txbxContent>
                      <w:p w:rsidR="00FC0D1B" w:rsidRPr="00153470" w:rsidRDefault="00FC0D1B" w:rsidP="000645D1">
                        <w:pPr>
                          <w:pStyle w:val="Caption"/>
                          <w:rPr>
                            <w:sz w:val="24"/>
                            <w:szCs w:val="20"/>
                          </w:rPr>
                        </w:pPr>
                        <w:bookmarkStart w:id="181" w:name="_Ref404437394"/>
                        <w:bookmarkStart w:id="182" w:name="_Toc405634173"/>
                        <w:r>
                          <w:t xml:space="preserve">Figure </w:t>
                        </w:r>
                        <w:fldSimple w:instr=" SEQ Figure \* ARABIC ">
                          <w:r>
                            <w:rPr>
                              <w:noProof/>
                            </w:rPr>
                            <w:t>49</w:t>
                          </w:r>
                        </w:fldSimple>
                        <w:bookmarkEnd w:id="181"/>
                        <w:r>
                          <w:t xml:space="preserve"> - Ui for the subject</w:t>
                        </w:r>
                        <w:bookmarkEnd w:id="182"/>
                      </w:p>
                    </w:txbxContent>
                  </v:textbox>
                </v:shape>
                <w10:wrap type="square"/>
              </v:group>
            </w:pict>
          </mc:Fallback>
        </mc:AlternateContent>
      </w:r>
      <w:r w:rsidR="000645D1">
        <w:rPr>
          <w:noProof/>
        </w:rPr>
        <mc:AlternateContent>
          <mc:Choice Requires="wpg">
            <w:drawing>
              <wp:anchor distT="0" distB="0" distL="114300" distR="114300" simplePos="0" relativeHeight="251808768" behindDoc="0" locked="0" layoutInCell="1" allowOverlap="1" wp14:anchorId="5AF83E03" wp14:editId="006FD1A9">
                <wp:simplePos x="0" y="0"/>
                <wp:positionH relativeFrom="column">
                  <wp:posOffset>36195</wp:posOffset>
                </wp:positionH>
                <wp:positionV relativeFrom="paragraph">
                  <wp:posOffset>0</wp:posOffset>
                </wp:positionV>
                <wp:extent cx="2779395" cy="5200015"/>
                <wp:effectExtent l="38100" t="38100" r="1905" b="635"/>
                <wp:wrapSquare wrapText="bothSides"/>
                <wp:docPr id="154" name="Group 154"/>
                <wp:cNvGraphicFramePr/>
                <a:graphic xmlns:a="http://schemas.openxmlformats.org/drawingml/2006/main">
                  <a:graphicData uri="http://schemas.microsoft.com/office/word/2010/wordprocessingGroup">
                    <wpg:wgp>
                      <wpg:cNvGrpSpPr/>
                      <wpg:grpSpPr>
                        <a:xfrm>
                          <a:off x="0" y="0"/>
                          <a:ext cx="2779395" cy="5200015"/>
                          <a:chOff x="0" y="-438912"/>
                          <a:chExt cx="2779776" cy="5200437"/>
                        </a:xfrm>
                      </wpg:grpSpPr>
                      <pic:pic xmlns:pic="http://schemas.openxmlformats.org/drawingml/2006/picture">
                        <pic:nvPicPr>
                          <pic:cNvPr id="151" name="Picture 151"/>
                          <pic:cNvPicPr>
                            <a:picLocks noChangeAspect="1"/>
                          </pic:cNvPicPr>
                        </pic:nvPicPr>
                        <pic:blipFill>
                          <a:blip r:embed="rId175" cstate="print">
                            <a:extLst>
                              <a:ext uri="{28A0092B-C50C-407E-A947-70E740481C1C}">
                                <a14:useLocalDpi xmlns:a14="http://schemas.microsoft.com/office/drawing/2010/main" val="0"/>
                              </a:ext>
                            </a:extLst>
                          </a:blip>
                          <a:stretch>
                            <a:fillRect/>
                          </a:stretch>
                        </pic:blipFill>
                        <pic:spPr>
                          <a:xfrm>
                            <a:off x="0" y="-438912"/>
                            <a:ext cx="2743200" cy="4879239"/>
                          </a:xfrm>
                          <a:prstGeom prst="rect">
                            <a:avLst/>
                          </a:prstGeom>
                          <a:ln w="28575">
                            <a:solidFill>
                              <a:schemeClr val="tx1"/>
                            </a:solidFill>
                          </a:ln>
                        </pic:spPr>
                      </pic:pic>
                      <wps:wsp>
                        <wps:cNvPr id="152" name="Text Box 152"/>
                        <wps:cNvSpPr txBox="1"/>
                        <wps:spPr>
                          <a:xfrm>
                            <a:off x="36576" y="4491650"/>
                            <a:ext cx="2743200" cy="269875"/>
                          </a:xfrm>
                          <a:prstGeom prst="rect">
                            <a:avLst/>
                          </a:prstGeom>
                          <a:solidFill>
                            <a:prstClr val="white"/>
                          </a:solidFill>
                          <a:ln>
                            <a:noFill/>
                          </a:ln>
                          <a:effectLst/>
                        </wps:spPr>
                        <wps:txbx>
                          <w:txbxContent>
                            <w:p w:rsidR="00FC0D1B" w:rsidRPr="006562E1" w:rsidRDefault="00FC0D1B" w:rsidP="000645D1">
                              <w:pPr>
                                <w:pStyle w:val="Caption"/>
                                <w:rPr>
                                  <w:noProof/>
                                  <w:sz w:val="24"/>
                                  <w:szCs w:val="20"/>
                                </w:rPr>
                              </w:pPr>
                              <w:bookmarkStart w:id="183" w:name="_Ref404437367"/>
                              <w:bookmarkStart w:id="184" w:name="_Toc405634174"/>
                              <w:r>
                                <w:t xml:space="preserve">Figure </w:t>
                              </w:r>
                              <w:fldSimple w:instr=" SEQ Figure \* ARABIC ">
                                <w:r>
                                  <w:rPr>
                                    <w:noProof/>
                                  </w:rPr>
                                  <w:t>50</w:t>
                                </w:r>
                              </w:fldSimple>
                              <w:bookmarkEnd w:id="183"/>
                              <w:r>
                                <w:t xml:space="preserve"> - UI for the researcher</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54" o:spid="_x0000_s1244" style="position:absolute;left:0;text-align:left;margin-left:2.85pt;margin-top:0;width:218.85pt;height:409.45pt;z-index:251808768;mso-position-horizontal-relative:text;mso-position-vertical-relative:text;mso-width-relative:margin;mso-height-relative:margin" coordorigin=",-4389" coordsize="27797,52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">
                <v:shape id="Picture 151" o:spid="_x0000_s1245" type="#_x0000_t75" style="position:absolute;top:-4389;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bu7nBAAAA3AAAAA8AAABkcnMvZG93bnJldi54bWxET02LwjAQvQv7H8Is7E1ThWrpGmVZENSD&#10;oJU9D83YVptJaaLt+uuNIHibx/uc+bI3tbhR6yrLCsajCARxbnXFhYJjthomIJxH1lhbJgX/5GC5&#10;+BjMMdW24z3dDr4QIYRdigpK75tUSpeXZNCNbEMcuJNtDfoA20LqFrsQbmo5iaKpNFhxaCixod+S&#10;8svhahTM7vEszs6nepPs+nuXyevW/ZFSX5/9zzcIT71/i1/utQ7z4zE8nwkX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Xbu7nBAAAA3AAAAA8AAAAAAAAAAAAAAAAAnwIA&#10;AGRycy9kb3ducmV2LnhtbFBLBQYAAAAABAAEAPcAAACNAwAAAAA=&#10;" stroked="t" strokecolor="black [3213]" strokeweight="2.25pt">
                  <v:imagedata r:id="rId176" o:title=""/>
                  <v:path arrowok="t"/>
                </v:shape>
                <v:shape id="Text Box 152" o:spid="_x0000_s1246" type="#_x0000_t202" style="position:absolute;left:365;top:44916;width:2743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s9h8QA&#10;AADcAAAADwAAAGRycy9kb3ducmV2LnhtbERPTWsCMRC9C/0PYQpeRLO1VmQ1ikiFthfp1ou3YTNu&#10;VjeTJcnq9t83hUJv83ifs9r0thE38qF2rOBpkoEgLp2uuVJw/NqPFyBCRNbYOCYF3xRgs34YrDDX&#10;7s6fdCtiJVIIhxwVmBjbXMpQGrIYJq4lTtzZeYsxQV9J7fGewm0jp1k2lxZrTg0GW9oZKq9FZxUc&#10;ZqeDGXXn14/t7Nm/H7vd/FIVSg0f++0SRKQ+/ov/3G86zX+Zwu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PYfEAAAA3AAAAA8AAAAAAAAAAAAAAAAAmAIAAGRycy9k&#10;b3ducmV2LnhtbFBLBQYAAAAABAAEAPUAAACJAwAAAAA=&#10;" stroked="f">
                  <v:textbox style="mso-fit-shape-to-text:t" inset="0,0,0,0">
                    <w:txbxContent>
                      <w:p w:rsidR="00FC0D1B" w:rsidRPr="006562E1" w:rsidRDefault="00FC0D1B" w:rsidP="000645D1">
                        <w:pPr>
                          <w:pStyle w:val="Caption"/>
                          <w:rPr>
                            <w:noProof/>
                            <w:sz w:val="24"/>
                            <w:szCs w:val="20"/>
                          </w:rPr>
                        </w:pPr>
                        <w:bookmarkStart w:id="185" w:name="_Ref404437367"/>
                        <w:bookmarkStart w:id="186" w:name="_Toc405634174"/>
                        <w:r>
                          <w:t xml:space="preserve">Figure </w:t>
                        </w:r>
                        <w:fldSimple w:instr=" SEQ Figure \* ARABIC ">
                          <w:r>
                            <w:rPr>
                              <w:noProof/>
                            </w:rPr>
                            <w:t>50</w:t>
                          </w:r>
                        </w:fldSimple>
                        <w:bookmarkEnd w:id="185"/>
                        <w:r>
                          <w:t xml:space="preserve"> - UI for the researcher</w:t>
                        </w:r>
                        <w:bookmarkEnd w:id="186"/>
                      </w:p>
                    </w:txbxContent>
                  </v:textbox>
                </v:shape>
                <w10:wrap type="square"/>
              </v:group>
            </w:pict>
          </mc:Fallback>
        </mc:AlternateContent>
      </w:r>
      <w:r w:rsidRPr="00131217">
        <w:t>subject has access only to the sliding scale that controls the sensitivity and a timer set to 15 minutes. After the 15 minutes an alarm sounds and the phone asks the subject to return to meet the examiner.</w:t>
      </w:r>
    </w:p>
    <w:p w:rsidR="00D45C97" w:rsidRPr="00131217" w:rsidRDefault="00D45C97" w:rsidP="00D45C97">
      <w:pPr>
        <w:pStyle w:val="Heading3"/>
      </w:pPr>
      <w:bookmarkStart w:id="187" w:name="_Toc405796857"/>
      <w:r w:rsidRPr="00131217">
        <w:t>Test Procedure</w:t>
      </w:r>
      <w:bookmarkEnd w:id="187"/>
    </w:p>
    <w:p w:rsidR="00DD0CB0" w:rsidRPr="00131217" w:rsidRDefault="00DD0CB0" w:rsidP="00DD0CB0">
      <w:r w:rsidRPr="00131217">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rsidRPr="00131217">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w:t>
      </w:r>
      <w:r w:rsidR="00724E6B" w:rsidRPr="00131217">
        <w:lastRenderedPageBreak/>
        <w:t>correlation between the signal and their surroundings. Lastly, the examiner ensures that the timer has started and sends the subject on their way.</w:t>
      </w:r>
    </w:p>
    <w:p w:rsidR="008B017B" w:rsidRPr="00131217" w:rsidRDefault="008B017B" w:rsidP="00DD0CB0">
      <w:r w:rsidRPr="00131217">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tblLook w:val="04A0" w:firstRow="1" w:lastRow="0" w:firstColumn="1" w:lastColumn="0" w:noHBand="0" w:noVBand="1"/>
      </w:tblPr>
      <w:tblGrid>
        <w:gridCol w:w="2538"/>
        <w:gridCol w:w="2250"/>
        <w:gridCol w:w="2394"/>
        <w:gridCol w:w="2394"/>
      </w:tblGrid>
      <w:tr w:rsidR="008B017B" w:rsidRPr="00131217" w:rsidTr="008B0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Sensor \ Device Model</w:t>
            </w:r>
          </w:p>
        </w:tc>
        <w:tc>
          <w:tcPr>
            <w:tcW w:w="2250"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4</w:t>
            </w:r>
          </w:p>
        </w:tc>
        <w:tc>
          <w:tcPr>
            <w:tcW w:w="2394"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3</w:t>
            </w:r>
          </w:p>
        </w:tc>
        <w:tc>
          <w:tcPr>
            <w:tcW w:w="2394"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Huawei Ascend P6</w:t>
            </w:r>
          </w:p>
        </w:tc>
      </w:tr>
      <w:tr w:rsidR="008B017B"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Light Sensor</w:t>
            </w:r>
          </w:p>
        </w:tc>
        <w:tc>
          <w:tcPr>
            <w:tcW w:w="2250"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Tilt Sensor</w:t>
            </w:r>
            <w:r w:rsidR="002A218D" w:rsidRPr="00131217">
              <w:t xml:space="preserve"> / </w:t>
            </w:r>
            <w:proofErr w:type="spellStart"/>
            <w:r w:rsidR="002A218D" w:rsidRPr="00131217">
              <w:t>Accel</w:t>
            </w:r>
            <w:proofErr w:type="spellEnd"/>
          </w:p>
        </w:tc>
        <w:tc>
          <w:tcPr>
            <w:tcW w:w="2250"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r w:rsidR="008B017B"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Magnetometer</w:t>
            </w:r>
          </w:p>
        </w:tc>
        <w:tc>
          <w:tcPr>
            <w:tcW w:w="2250"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Barometer</w:t>
            </w:r>
          </w:p>
        </w:tc>
        <w:tc>
          <w:tcPr>
            <w:tcW w:w="2250"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Temperature</w:t>
            </w:r>
          </w:p>
        </w:tc>
        <w:tc>
          <w:tcPr>
            <w:tcW w:w="2250"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Humidity</w:t>
            </w:r>
          </w:p>
        </w:tc>
        <w:tc>
          <w:tcPr>
            <w:tcW w:w="2250" w:type="dxa"/>
            <w:vAlign w:val="center"/>
          </w:tcPr>
          <w:p w:rsidR="00B079C8" w:rsidRPr="00131217" w:rsidRDefault="008B017B"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Pr="00131217" w:rsidRDefault="00B079C8" w:rsidP="008B017B">
            <w:pPr>
              <w:jc w:val="center"/>
            </w:pPr>
            <w:proofErr w:type="spellStart"/>
            <w:r w:rsidRPr="00131217">
              <w:t>WiFi</w:t>
            </w:r>
            <w:proofErr w:type="spellEnd"/>
          </w:p>
        </w:tc>
        <w:tc>
          <w:tcPr>
            <w:tcW w:w="2250" w:type="dxa"/>
            <w:vAlign w:val="center"/>
          </w:tcPr>
          <w:p w:rsidR="00B079C8" w:rsidRPr="00131217" w:rsidRDefault="00B079C8" w:rsidP="00B079C8">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B079C8"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Pr="00131217" w:rsidRDefault="00B079C8" w:rsidP="008B017B">
            <w:pPr>
              <w:jc w:val="center"/>
            </w:pPr>
            <w:r w:rsidRPr="00131217">
              <w:t>Sound</w:t>
            </w:r>
          </w:p>
        </w:tc>
        <w:tc>
          <w:tcPr>
            <w:tcW w:w="2250" w:type="dxa"/>
            <w:vAlign w:val="center"/>
          </w:tcPr>
          <w:p w:rsidR="00B079C8" w:rsidRPr="00131217" w:rsidRDefault="00B079C8"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bl>
    <w:p w:rsidR="008B017B" w:rsidRPr="00131217" w:rsidRDefault="008B017B" w:rsidP="00DD0CB0"/>
    <w:p w:rsidR="00DD0CB0" w:rsidRPr="00131217" w:rsidRDefault="00DD0CB0" w:rsidP="006E7D58">
      <w:pPr>
        <w:pStyle w:val="Heading4"/>
      </w:pPr>
      <w:r w:rsidRPr="00131217">
        <w:t>Setting sensitivity values</w:t>
      </w:r>
    </w:p>
    <w:p w:rsidR="00B83DCF" w:rsidRPr="00131217" w:rsidRDefault="00B83DCF" w:rsidP="00B83DCF">
      <w:r w:rsidRPr="00131217">
        <w:t>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you had a good upper value, now without moving the upper value, the lower value was brought up until the frequency would slow down. Finally the user would test the sensor again until they were satisfied by the change being felt.</w:t>
      </w:r>
    </w:p>
    <w:p w:rsidR="00B83DCF" w:rsidRPr="00131217" w:rsidRDefault="000645D1" w:rsidP="00B83DCF">
      <w:r>
        <w:rPr>
          <w:noProof/>
        </w:rPr>
        <mc:AlternateContent>
          <mc:Choice Requires="wpg">
            <w:drawing>
              <wp:anchor distT="0" distB="0" distL="114300" distR="114300" simplePos="0" relativeHeight="251685888" behindDoc="0" locked="0" layoutInCell="1" allowOverlap="1" wp14:anchorId="5CCAE854" wp14:editId="6F3FD799">
                <wp:simplePos x="0" y="0"/>
                <wp:positionH relativeFrom="column">
                  <wp:posOffset>0</wp:posOffset>
                </wp:positionH>
                <wp:positionV relativeFrom="paragraph">
                  <wp:posOffset>21590</wp:posOffset>
                </wp:positionV>
                <wp:extent cx="3657600" cy="3078480"/>
                <wp:effectExtent l="0" t="0" r="19050" b="7620"/>
                <wp:wrapSquare wrapText="bothSides"/>
                <wp:docPr id="157" name="Group 157"/>
                <wp:cNvGraphicFramePr/>
                <a:graphic xmlns:a="http://schemas.openxmlformats.org/drawingml/2006/main">
                  <a:graphicData uri="http://schemas.microsoft.com/office/word/2010/wordprocessingGroup">
                    <wpg:wgp>
                      <wpg:cNvGrpSpPr/>
                      <wpg:grpSpPr>
                        <a:xfrm>
                          <a:off x="0" y="0"/>
                          <a:ext cx="3657600" cy="3078480"/>
                          <a:chOff x="0" y="0"/>
                          <a:chExt cx="3657600" cy="3078911"/>
                        </a:xfrm>
                      </wpg:grpSpPr>
                      <wpg:graphicFrame>
                        <wpg:cNvPr id="13" name="Chart 13"/>
                        <wpg:cNvFrPr/>
                        <wpg:xfrm>
                          <a:off x="0" y="0"/>
                          <a:ext cx="3657600" cy="2743200"/>
                        </wpg:xfrm>
                        <a:graphic>
                          <a:graphicData uri="http://schemas.openxmlformats.org/drawingml/2006/chart">
                            <c:chart xmlns:c="http://schemas.openxmlformats.org/drawingml/2006/chart" xmlns:r="http://schemas.openxmlformats.org/officeDocument/2006/relationships" r:id="rId177"/>
                          </a:graphicData>
                        </a:graphic>
                      </wpg:graphicFrame>
                      <wps:wsp>
                        <wps:cNvPr id="15" name="Text Box 15"/>
                        <wps:cNvSpPr txBox="1"/>
                        <wps:spPr>
                          <a:xfrm>
                            <a:off x="0" y="2809036"/>
                            <a:ext cx="3657600" cy="269875"/>
                          </a:xfrm>
                          <a:prstGeom prst="rect">
                            <a:avLst/>
                          </a:prstGeom>
                          <a:solidFill>
                            <a:prstClr val="white"/>
                          </a:solidFill>
                          <a:ln>
                            <a:noFill/>
                          </a:ln>
                          <a:effectLst/>
                        </wps:spPr>
                        <wps:txbx>
                          <w:txbxContent>
                            <w:p w:rsidR="00FC0D1B" w:rsidRPr="0069430D" w:rsidRDefault="00FC0D1B" w:rsidP="002A218D">
                              <w:pPr>
                                <w:pStyle w:val="Caption"/>
                                <w:rPr>
                                  <w:bCs w:val="0"/>
                                  <w:smallCaps/>
                                  <w:noProof/>
                                  <w:spacing w:val="5"/>
                                  <w:sz w:val="24"/>
                                  <w:szCs w:val="24"/>
                                </w:rPr>
                              </w:pPr>
                              <w:bookmarkStart w:id="188" w:name="_Toc405634175"/>
                              <w:r>
                                <w:t xml:space="preserve">Figure </w:t>
                              </w:r>
                              <w:r>
                                <w:fldChar w:fldCharType="begin"/>
                              </w:r>
                              <w:r w:rsidRPr="000645D1">
                                <w:instrText xml:space="preserve"> SEQ Figure \* ARABIC </w:instrText>
                              </w:r>
                              <w:r>
                                <w:fldChar w:fldCharType="separate"/>
                              </w:r>
                              <w:r>
                                <w:rPr>
                                  <w:noProof/>
                                </w:rPr>
                                <w:t>51</w:t>
                              </w:r>
                              <w:r>
                                <w:fldChar w:fldCharType="end"/>
                              </w:r>
                              <w:r>
                                <w:t xml:space="preserve"> – Percentage of correct answers</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7" o:spid="_x0000_s1247" style="position:absolute;left:0;text-align:left;margin-left:0;margin-top:1.7pt;width:4in;height:242.4pt;z-index:251685888;mso-position-horizontal-relative:text;mso-position-vertical-relative:text" coordsize="36576,30789"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">
                <v:shape id="Chart 13" o:spid="_x0000_s1248" type="#_x0000_t75" style="position:absolute;left:-121;top:-121;width:36818;height:2767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">
                  <v:imagedata r:id="rId178" o:title=""/>
                  <o:lock v:ext="edit" aspectratio="f"/>
                </v:shape>
                <v:shape id="Text Box 15" o:spid="_x0000_s1249" type="#_x0000_t202" style="position:absolute;top:28090;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FC0D1B" w:rsidRPr="0069430D" w:rsidRDefault="00FC0D1B" w:rsidP="002A218D">
                        <w:pPr>
                          <w:pStyle w:val="Caption"/>
                          <w:rPr>
                            <w:bCs w:val="0"/>
                            <w:smallCaps/>
                            <w:noProof/>
                            <w:spacing w:val="5"/>
                            <w:sz w:val="24"/>
                            <w:szCs w:val="24"/>
                          </w:rPr>
                        </w:pPr>
                        <w:bookmarkStart w:id="189" w:name="_Toc405634175"/>
                        <w:r>
                          <w:t xml:space="preserve">Figure </w:t>
                        </w:r>
                        <w:r>
                          <w:fldChar w:fldCharType="begin"/>
                        </w:r>
                        <w:r w:rsidRPr="000645D1">
                          <w:instrText xml:space="preserve"> SEQ Figure \* ARABIC </w:instrText>
                        </w:r>
                        <w:r>
                          <w:fldChar w:fldCharType="separate"/>
                        </w:r>
                        <w:r>
                          <w:rPr>
                            <w:noProof/>
                          </w:rPr>
                          <w:t>51</w:t>
                        </w:r>
                        <w:r>
                          <w:fldChar w:fldCharType="end"/>
                        </w:r>
                        <w:r>
                          <w:t xml:space="preserve"> – Percentage of correct answers</w:t>
                        </w:r>
                        <w:bookmarkEnd w:id="189"/>
                      </w:p>
                    </w:txbxContent>
                  </v:textbox>
                </v:shape>
                <w10:wrap type="square"/>
              </v:group>
              <o:OLEObject Type="Embed" ProgID="Excel.Chart.8" ShapeID="Chart 13" DrawAspect="Content" ObjectID="_1479548245" r:id="rId179">
                <o:FieldCodes>\s</o:FieldCodes>
              </o:OLEObject>
            </w:pict>
          </mc:Fallback>
        </mc:AlternateContent>
      </w:r>
      <w:r w:rsidR="00B83DCF" w:rsidRPr="00131217">
        <w:t>They were then asked to try and do this without looking at the visual feedback since there was not going to be any during the test.</w:t>
      </w:r>
    </w:p>
    <w:p w:rsidR="00D45C97" w:rsidRPr="00131217" w:rsidRDefault="00D45C97" w:rsidP="00D45C97">
      <w:pPr>
        <w:pStyle w:val="Heading3"/>
      </w:pPr>
      <w:bookmarkStart w:id="190" w:name="_Toc405796858"/>
      <w:r w:rsidRPr="00131217">
        <w:t>Results</w:t>
      </w:r>
      <w:bookmarkEnd w:id="190"/>
    </w:p>
    <w:p w:rsidR="00B83DCF" w:rsidRPr="00131217" w:rsidRDefault="00B83DCF" w:rsidP="00B83DCF">
      <w:r w:rsidRPr="00131217">
        <w:t>A total of 17 subjects were tested with a percentage of correct answers of 47%.</w:t>
      </w:r>
      <w:r w:rsidR="008B017B" w:rsidRPr="00131217">
        <w:t xml:space="preserve"> The total amount of possible sensors in the </w:t>
      </w:r>
      <w:r w:rsidR="00B079C8" w:rsidRPr="00131217">
        <w:t xml:space="preserve">devices was 9 which give a minimum percentage of random at 11%. The correct results were guessed during the first 10 minutes of the </w:t>
      </w:r>
      <w:r w:rsidR="00B079C8" w:rsidRPr="00131217">
        <w:lastRenderedPageBreak/>
        <w:t>test, with the last 5 minutes used to confirm and “play” with the sensor.</w:t>
      </w:r>
    </w:p>
    <w:p w:rsidR="00F31C6F" w:rsidRPr="00131217" w:rsidRDefault="00F31C6F" w:rsidP="00D45C97">
      <w:pPr>
        <w:pStyle w:val="Heading3"/>
      </w:pPr>
      <w:bookmarkStart w:id="191" w:name="_Toc405796859"/>
      <w:r w:rsidRPr="00131217">
        <w:t>Evaluation</w:t>
      </w:r>
      <w:bookmarkEnd w:id="191"/>
    </w:p>
    <w:p w:rsidR="001E11AE" w:rsidRPr="00131217" w:rsidRDefault="003F5B23" w:rsidP="001E11AE">
      <w:r w:rsidRPr="00131217">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r w:rsidR="001E11AE" w:rsidRPr="00131217">
        <w:t xml:space="preserve"> </w:t>
      </w:r>
    </w:p>
    <w:tbl>
      <w:tblPr>
        <w:tblStyle w:val="MediumShading1-Accent1"/>
        <w:tblW w:w="0" w:type="auto"/>
        <w:jc w:val="center"/>
        <w:tblLook w:val="04A0" w:firstRow="1" w:lastRow="0" w:firstColumn="1" w:lastColumn="0" w:noHBand="0" w:noVBand="1"/>
      </w:tblPr>
      <w:tblGrid>
        <w:gridCol w:w="2538"/>
        <w:gridCol w:w="5612"/>
      </w:tblGrid>
      <w:tr w:rsidR="001E11AE" w:rsidRPr="00131217" w:rsidTr="001E11AE">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8150" w:type="dxa"/>
            <w:gridSpan w:val="2"/>
            <w:vAlign w:val="center"/>
          </w:tcPr>
          <w:p w:rsidR="001E11AE" w:rsidRPr="00131217" w:rsidRDefault="001E11AE" w:rsidP="0017203F">
            <w:pPr>
              <w:jc w:val="center"/>
              <w:rPr>
                <w:sz w:val="32"/>
              </w:rPr>
            </w:pPr>
            <w:r w:rsidRPr="00131217">
              <w:rPr>
                <w:sz w:val="32"/>
              </w:rPr>
              <w:t>The wrong responses</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center"/>
            </w:pPr>
            <w:r w:rsidRPr="00131217">
              <w:t xml:space="preserve">Sensor </w:t>
            </w:r>
          </w:p>
        </w:tc>
        <w:tc>
          <w:tcPr>
            <w:tcW w:w="5612" w:type="dxa"/>
            <w:vAlign w:val="center"/>
          </w:tcPr>
          <w:p w:rsidR="001E11AE" w:rsidRPr="00131217" w:rsidRDefault="001E11AE" w:rsidP="0017203F">
            <w:pPr>
              <w:jc w:val="center"/>
              <w:cnfStyle w:val="000000100000" w:firstRow="0" w:lastRow="0" w:firstColumn="0" w:lastColumn="0" w:oddVBand="0" w:evenVBand="0" w:oddHBand="1" w:evenHBand="0" w:firstRowFirstColumn="0" w:firstRowLastColumn="0" w:lastRowFirstColumn="0" w:lastRowLastColumn="0"/>
              <w:rPr>
                <w:b/>
              </w:rPr>
            </w:pPr>
            <w:r w:rsidRPr="00131217">
              <w:rPr>
                <w:b/>
              </w:rPr>
              <w:t>Response</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Sound</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Wind or weather related</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Pressure</w:t>
            </w:r>
          </w:p>
        </w:tc>
        <w:tc>
          <w:tcPr>
            <w:tcW w:w="5612" w:type="dxa"/>
            <w:vAlign w:val="center"/>
          </w:tcPr>
          <w:p w:rsidR="001E11AE" w:rsidRPr="00131217" w:rsidRDefault="001E11AE" w:rsidP="001E11AE">
            <w:pPr>
              <w:jc w:val="left"/>
              <w:cnfStyle w:val="000000100000" w:firstRow="0" w:lastRow="0" w:firstColumn="0" w:lastColumn="0" w:oddVBand="0" w:evenVBand="0" w:oddHBand="1" w:evenHBand="0" w:firstRowFirstColumn="0" w:firstRowLastColumn="0" w:lastRowFirstColumn="0" w:lastRowLastColumn="0"/>
            </w:pPr>
            <w:r w:rsidRPr="00131217">
              <w:t>Has to do with the stairs. Shape, Distance or Materials</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Temperature</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No Idea</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Accelerometer</w:t>
            </w:r>
          </w:p>
        </w:tc>
        <w:tc>
          <w:tcPr>
            <w:tcW w:w="5612" w:type="dxa"/>
            <w:vAlign w:val="center"/>
          </w:tcPr>
          <w:p w:rsidR="001E11AE" w:rsidRPr="00131217" w:rsidRDefault="001E11AE" w:rsidP="000645D1">
            <w:pPr>
              <w:keepNext/>
              <w:jc w:val="left"/>
              <w:cnfStyle w:val="000000100000" w:firstRow="0" w:lastRow="0" w:firstColumn="0" w:lastColumn="0" w:oddVBand="0" w:evenVBand="0" w:oddHBand="1" w:evenHBand="0" w:firstRowFirstColumn="0" w:firstRowLastColumn="0" w:lastRowFirstColumn="0" w:lastRowLastColumn="0"/>
            </w:pPr>
            <w:r w:rsidRPr="00131217">
              <w:t>Screens or Bluish light</w:t>
            </w:r>
          </w:p>
        </w:tc>
      </w:tr>
    </w:tbl>
    <w:p w:rsidR="00BB5B21" w:rsidRDefault="00BB5B21" w:rsidP="008F699C"/>
    <w:p w:rsidR="003F5B23" w:rsidRPr="00131217" w:rsidRDefault="003F5B23" w:rsidP="008F699C">
      <w:r w:rsidRPr="00131217">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Pr="00131217" w:rsidRDefault="003F5B23" w:rsidP="008F699C">
      <w:r w:rsidRPr="00131217">
        <w:t>The most successful sensor was light intensity. It also created one of the most enjoyable experiences because it had a good range of change that was easy to feel and going from room</w:t>
      </w:r>
      <w:r w:rsidR="00203546" w:rsidRPr="00131217">
        <w:t xml:space="preserve"> to room there was always a change, but it wasn’t until the subject went down a hallway when a series of quick changes would happen and it became evident because the subject was walking under a series of light fixtures.</w:t>
      </w:r>
    </w:p>
    <w:p w:rsidR="006E7D58" w:rsidRPr="00131217" w:rsidRDefault="006E7D58">
      <w:r w:rsidRPr="00131217">
        <w:br w:type="page"/>
      </w:r>
    </w:p>
    <w:p w:rsidR="006E7D58" w:rsidRPr="00131217" w:rsidRDefault="006E7D58" w:rsidP="006E7D58">
      <w:pPr>
        <w:pStyle w:val="Heading2"/>
      </w:pPr>
      <w:bookmarkStart w:id="192" w:name="_Toc405796860"/>
      <w:r w:rsidRPr="00131217">
        <w:lastRenderedPageBreak/>
        <w:t>Smell Explorations</w:t>
      </w:r>
      <w:bookmarkEnd w:id="192"/>
    </w:p>
    <w:p w:rsidR="006E7D58" w:rsidRPr="00131217" w:rsidRDefault="006E7D58" w:rsidP="006E7D58">
      <w:r w:rsidRPr="00131217">
        <w:t>Smell is a very difficult sense to work with and to generate experiences with. It is not easy to create costume smells and once a smell is in an area it is not easy to get rid of it in order to replace it with another. So the smell experiences designed for this study were made as a broad exploration of its possibilities and not as a strict user study.</w:t>
      </w:r>
    </w:p>
    <w:p w:rsidR="006E7D58" w:rsidRPr="00131217" w:rsidRDefault="006E7D58" w:rsidP="001962AB">
      <w:pPr>
        <w:pStyle w:val="Heading3"/>
      </w:pPr>
      <w:bookmarkStart w:id="193" w:name="_Toc405796861"/>
      <w:r w:rsidRPr="00131217">
        <w:t>Smell Explorations 1 “</w:t>
      </w:r>
      <w:r w:rsidR="001962AB" w:rsidRPr="00131217">
        <w:t xml:space="preserve">The </w:t>
      </w:r>
      <w:proofErr w:type="spellStart"/>
      <w:r w:rsidR="001962AB" w:rsidRPr="00131217">
        <w:t>F</w:t>
      </w:r>
      <w:r w:rsidRPr="00131217">
        <w:t>oodcam</w:t>
      </w:r>
      <w:proofErr w:type="spellEnd"/>
      <w:r w:rsidRPr="00131217">
        <w:t>”</w:t>
      </w:r>
      <w:bookmarkEnd w:id="193"/>
    </w:p>
    <w:p w:rsidR="001962AB" w:rsidRPr="00131217" w:rsidRDefault="001962AB" w:rsidP="001962AB">
      <w:r w:rsidRPr="00131217">
        <w:t>The media l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Pr="00131217" w:rsidRDefault="006E7D58" w:rsidP="001962AB">
      <w:pPr>
        <w:pStyle w:val="Heading3"/>
      </w:pPr>
      <w:bookmarkStart w:id="194" w:name="_Toc405796862"/>
      <w:r w:rsidRPr="00131217">
        <w:t>Preparation</w:t>
      </w:r>
      <w:bookmarkEnd w:id="194"/>
    </w:p>
    <w:p w:rsidR="006E7D58" w:rsidRPr="00131217" w:rsidRDefault="001962AB" w:rsidP="001962AB">
      <w:r w:rsidRPr="00131217">
        <w:t xml:space="preserve">I designed a system that would listen to any activity in the </w:t>
      </w:r>
      <w:proofErr w:type="spellStart"/>
      <w:r w:rsidRPr="00131217">
        <w:t>foodcam</w:t>
      </w:r>
      <w:proofErr w:type="spellEnd"/>
      <w:r w:rsidRPr="00131217">
        <w:t xml:space="preserve"> camera feed and also listen to the emails coming out of the </w:t>
      </w:r>
      <w:proofErr w:type="spellStart"/>
      <w:r w:rsidRPr="00131217">
        <w:t>foodcam</w:t>
      </w:r>
      <w:proofErr w:type="spellEnd"/>
      <w:r w:rsidRPr="00131217">
        <w:t xml:space="preserve"> account.</w:t>
      </w:r>
    </w:p>
    <w:p w:rsidR="006E7D58" w:rsidRPr="00131217" w:rsidRDefault="006E7D58" w:rsidP="006E7D58">
      <w:pPr>
        <w:pStyle w:val="Heading4"/>
      </w:pPr>
      <w:r w:rsidRPr="00131217">
        <w:t>Hardware</w:t>
      </w:r>
    </w:p>
    <w:p w:rsidR="001962AB" w:rsidRPr="00131217" w:rsidRDefault="001962AB" w:rsidP="001962AB">
      <w:r w:rsidRPr="00131217">
        <w:t xml:space="preserve">I bought an “Air Wick® </w:t>
      </w:r>
      <w:proofErr w:type="spellStart"/>
      <w:r w:rsidRPr="00131217">
        <w:t>Freshmatic</w:t>
      </w:r>
      <w:proofErr w:type="spellEnd"/>
      <w:r w:rsidRPr="00131217">
        <w:t xml:space="preserve"> | Automatic Air Freshener dispenser and Spray” which is an aroma dispenser that can be programed to release a puff of aroma at a set time frame. It was easy enough to bypass the power</w:t>
      </w:r>
      <w:r w:rsidR="00614829" w:rsidRPr="00131217">
        <w:t>,</w:t>
      </w:r>
      <w:r w:rsidRPr="00131217">
        <w:t xml:space="preserve"> from the batteries to the servo-motor that would press the</w:t>
      </w:r>
      <w:r w:rsidR="00614829" w:rsidRPr="00131217">
        <w:t xml:space="preserve"> canister of scent, through a MOSFET so I could control the actuation with </w:t>
      </w:r>
      <w:proofErr w:type="gramStart"/>
      <w:r w:rsidR="00614829" w:rsidRPr="00131217">
        <w:t>a</w:t>
      </w:r>
      <w:proofErr w:type="gramEnd"/>
      <w:r w:rsidR="00614829" w:rsidRPr="00131217">
        <w:t xml:space="preserve"> IOIO OTG board. This board would be connected to a Sony Tablet device.</w:t>
      </w:r>
    </w:p>
    <w:p w:rsidR="006E7D58" w:rsidRPr="00131217" w:rsidRDefault="006E7D58" w:rsidP="006E7D58">
      <w:pPr>
        <w:pStyle w:val="Heading4"/>
      </w:pPr>
      <w:r w:rsidRPr="00131217">
        <w:t>Software</w:t>
      </w:r>
    </w:p>
    <w:p w:rsidR="00614829" w:rsidRPr="00131217" w:rsidRDefault="00614829" w:rsidP="00614829">
      <w:r w:rsidRPr="00131217">
        <w:t xml:space="preserve">An app was created to regularly look at the </w:t>
      </w:r>
      <w:proofErr w:type="spellStart"/>
      <w:r w:rsidRPr="00131217">
        <w:t>foodcam</w:t>
      </w:r>
      <w:proofErr w:type="spellEnd"/>
      <w:r w:rsidRPr="00131217">
        <w:t xml:space="preserve"> live feed for changes and to listen to the emails being sent. When activity was seen on the camera a signal would be sent to the IOIO to activate the servo for a very small amount of smell to be released. One the </w:t>
      </w:r>
      <w:proofErr w:type="spellStart"/>
      <w:r w:rsidRPr="00131217">
        <w:t>foodcam</w:t>
      </w:r>
      <w:proofErr w:type="spellEnd"/>
      <w:r w:rsidRPr="00131217">
        <w:t xml:space="preserve"> button was pushed the IOIO would send the signal to release a full burst of scent into my office.</w:t>
      </w:r>
    </w:p>
    <w:p w:rsidR="006E7D58" w:rsidRPr="00131217" w:rsidRDefault="006E7D58" w:rsidP="006E7D58">
      <w:pPr>
        <w:pStyle w:val="Heading3"/>
      </w:pPr>
      <w:bookmarkStart w:id="195" w:name="_Toc405796863"/>
      <w:r w:rsidRPr="00131217">
        <w:t>Evaluation</w:t>
      </w:r>
      <w:bookmarkEnd w:id="195"/>
    </w:p>
    <w:p w:rsidR="006E7D58" w:rsidRPr="00131217" w:rsidRDefault="009A6A4F" w:rsidP="00722B0E">
      <w:r w:rsidRPr="00131217">
        <w:t xml:space="preserve">The experience of having a smell release when the </w:t>
      </w:r>
      <w:proofErr w:type="spellStart"/>
      <w:r w:rsidRPr="00131217">
        <w:t>foodcam</w:t>
      </w:r>
      <w:proofErr w:type="spellEnd"/>
      <w:r w:rsidRPr="00131217">
        <w:t xml:space="preserve">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w:t>
      </w:r>
      <w:proofErr w:type="spellStart"/>
      <w:r w:rsidRPr="00131217">
        <w:t>foodcam</w:t>
      </w:r>
      <w:proofErr w:type="spellEnd"/>
      <w:r w:rsidRPr="00131217">
        <w:t xml:space="preserve"> the smell was to remain. This would not only be inconvenient but in the cases when the </w:t>
      </w:r>
      <w:proofErr w:type="spellStart"/>
      <w:r w:rsidRPr="00131217">
        <w:t>foodcam</w:t>
      </w:r>
      <w:proofErr w:type="spellEnd"/>
      <w:r w:rsidRPr="00131217">
        <w:t xml:space="preserve"> was pressed in close succession, the second puff of scent would be unnoticeable. But the problem of the lingering smell showed a positive angle when I realized that I could broadly estimate the time passed since a </w:t>
      </w:r>
      <w:proofErr w:type="spellStart"/>
      <w:r w:rsidRPr="00131217">
        <w:t>foodcam</w:t>
      </w:r>
      <w:proofErr w:type="spellEnd"/>
      <w:r w:rsidRPr="00131217">
        <w:t xml:space="preserve"> signal was triggered by how faint the smell was.</w:t>
      </w:r>
      <w:r w:rsidR="006E7D58" w:rsidRPr="00131217">
        <w:br w:type="page"/>
      </w:r>
    </w:p>
    <w:p w:rsidR="006E7D58" w:rsidRPr="00131217" w:rsidRDefault="001C6CC5" w:rsidP="006E7D58">
      <w:pPr>
        <w:pStyle w:val="Heading2"/>
      </w:pPr>
      <w:bookmarkStart w:id="196" w:name="_Toc405796864"/>
      <w:r>
        <w:rPr>
          <w:noProof/>
        </w:rPr>
        <w:lastRenderedPageBreak/>
        <w:drawing>
          <wp:anchor distT="0" distB="0" distL="114300" distR="114300" simplePos="0" relativeHeight="251904000" behindDoc="0" locked="0" layoutInCell="1" allowOverlap="1" wp14:anchorId="7F3F0243" wp14:editId="2F46C3F2">
            <wp:simplePos x="0" y="0"/>
            <wp:positionH relativeFrom="column">
              <wp:posOffset>0</wp:posOffset>
            </wp:positionH>
            <wp:positionV relativeFrom="paragraph">
              <wp:posOffset>345440</wp:posOffset>
            </wp:positionV>
            <wp:extent cx="3657600" cy="1816100"/>
            <wp:effectExtent l="38100" t="38100" r="38100" b="31750"/>
            <wp:wrapSquare wrapText="bothSides"/>
            <wp:docPr id="10244" name="Picture 10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34.JPG"/>
                    <pic:cNvPicPr/>
                  </pic:nvPicPr>
                  <pic:blipFill rotWithShape="1">
                    <a:blip r:embed="rId180" cstate="print">
                      <a:extLst>
                        <a:ext uri="{28A0092B-C50C-407E-A947-70E740481C1C}">
                          <a14:useLocalDpi xmlns:a14="http://schemas.microsoft.com/office/drawing/2010/main" val="0"/>
                        </a:ext>
                      </a:extLst>
                    </a:blip>
                    <a:srcRect t="17169" b="16610"/>
                    <a:stretch/>
                  </pic:blipFill>
                  <pic:spPr bwMode="auto">
                    <a:xfrm>
                      <a:off x="0" y="0"/>
                      <a:ext cx="3657600" cy="1816100"/>
                    </a:xfrm>
                    <a:prstGeom prst="rect">
                      <a:avLst/>
                    </a:prstGeom>
                    <a:ln w="285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E7D58" w:rsidRPr="00131217">
        <w:t>Smell Explorations 2 “The smell-mixer”</w:t>
      </w:r>
      <w:bookmarkEnd w:id="196"/>
    </w:p>
    <w:p w:rsidR="006E7D58" w:rsidRPr="00131217" w:rsidRDefault="00722B0E" w:rsidP="006E7D58">
      <w:r w:rsidRPr="00131217">
        <w:t xml:space="preserve">Another difficulty when working with smells is the creation of new smells. </w:t>
      </w:r>
      <w:r w:rsidR="00D51F8A" w:rsidRPr="00131217">
        <w:t xml:space="preserve">To this end, </w:t>
      </w:r>
      <w:r w:rsidR="00C50A65" w:rsidRPr="00131217">
        <w:t>we</w:t>
      </w:r>
      <w:r w:rsidR="00C50A65" w:rsidRPr="00131217">
        <w:rPr>
          <w:rStyle w:val="FootnoteReference"/>
        </w:rPr>
        <w:footnoteReference w:id="3"/>
      </w:r>
      <w:r w:rsidRPr="00131217">
        <w:t xml:space="preserve"> created a </w:t>
      </w:r>
      <w:r w:rsidR="00D51F8A" w:rsidRPr="00131217">
        <w:t xml:space="preserve">system of </w:t>
      </w:r>
      <w:r w:rsidR="004F1B38" w:rsidRPr="00131217">
        <w:t>eight</w:t>
      </w:r>
      <w:r w:rsidR="00D51F8A" w:rsidRPr="00131217">
        <w:t xml:space="preserve"> bottles and a pump that could be used to mix essential oils in different ratios to consistently create different smells.</w:t>
      </w:r>
    </w:p>
    <w:p w:rsidR="006E7D58" w:rsidRPr="00131217" w:rsidRDefault="001C6CC5" w:rsidP="006E7D58">
      <w:pPr>
        <w:pStyle w:val="Heading3"/>
      </w:pPr>
      <w:bookmarkStart w:id="197" w:name="_Toc405796865"/>
      <w:r>
        <w:rPr>
          <w:noProof/>
        </w:rPr>
        <mc:AlternateContent>
          <mc:Choice Requires="wps">
            <w:drawing>
              <wp:anchor distT="0" distB="0" distL="114300" distR="114300" simplePos="0" relativeHeight="251906048" behindDoc="0" locked="0" layoutInCell="1" allowOverlap="1" wp14:anchorId="48D7DB47" wp14:editId="1C040DC2">
                <wp:simplePos x="0" y="0"/>
                <wp:positionH relativeFrom="column">
                  <wp:posOffset>-3804920</wp:posOffset>
                </wp:positionH>
                <wp:positionV relativeFrom="paragraph">
                  <wp:posOffset>70485</wp:posOffset>
                </wp:positionV>
                <wp:extent cx="3657600" cy="635"/>
                <wp:effectExtent l="0" t="0" r="0" b="0"/>
                <wp:wrapSquare wrapText="bothSides"/>
                <wp:docPr id="10246" name="Text Box 10246"/>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FC0D1B" w:rsidRPr="008839C8" w:rsidRDefault="00FC0D1B" w:rsidP="000C4EC2">
                            <w:pPr>
                              <w:pStyle w:val="Caption"/>
                              <w:rPr>
                                <w:noProof/>
                                <w:sz w:val="24"/>
                                <w:szCs w:val="20"/>
                              </w:rPr>
                            </w:pPr>
                            <w:bookmarkStart w:id="198" w:name="_Ref405301661"/>
                            <w:bookmarkStart w:id="199" w:name="_Toc405634176"/>
                            <w:r>
                              <w:t xml:space="preserve">Figure </w:t>
                            </w:r>
                            <w:r>
                              <w:fldChar w:fldCharType="begin"/>
                            </w:r>
                            <w:r w:rsidRPr="001C6CC5">
                              <w:instrText xml:space="preserve"> SEQ Figure \* ARABIC </w:instrText>
                            </w:r>
                            <w:r>
                              <w:fldChar w:fldCharType="separate"/>
                            </w:r>
                            <w:r>
                              <w:rPr>
                                <w:noProof/>
                              </w:rPr>
                              <w:t>52</w:t>
                            </w:r>
                            <w:r>
                              <w:fldChar w:fldCharType="end"/>
                            </w:r>
                            <w:bookmarkEnd w:id="198"/>
                            <w:r>
                              <w:t xml:space="preserve"> - The Smell Mixer</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46" o:spid="_x0000_s1250" type="#_x0000_t202" style="position:absolute;margin-left:-299.6pt;margin-top:5.55pt;width:4in;height:.05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" stroked="f">
                <v:textbox style="mso-fit-shape-to-text:t" inset="0,0,0,0">
                  <w:txbxContent>
                    <w:p w:rsidR="00FC0D1B" w:rsidRPr="008839C8" w:rsidRDefault="00FC0D1B" w:rsidP="000C4EC2">
                      <w:pPr>
                        <w:pStyle w:val="Caption"/>
                        <w:rPr>
                          <w:noProof/>
                          <w:sz w:val="24"/>
                          <w:szCs w:val="20"/>
                        </w:rPr>
                      </w:pPr>
                      <w:bookmarkStart w:id="200" w:name="_Ref405301661"/>
                      <w:bookmarkStart w:id="201" w:name="_Toc405634176"/>
                      <w:r>
                        <w:t xml:space="preserve">Figure </w:t>
                      </w:r>
                      <w:r>
                        <w:fldChar w:fldCharType="begin"/>
                      </w:r>
                      <w:r w:rsidRPr="001C6CC5">
                        <w:instrText xml:space="preserve"> SEQ Figure \* ARABIC </w:instrText>
                      </w:r>
                      <w:r>
                        <w:fldChar w:fldCharType="separate"/>
                      </w:r>
                      <w:r>
                        <w:rPr>
                          <w:noProof/>
                        </w:rPr>
                        <w:t>52</w:t>
                      </w:r>
                      <w:r>
                        <w:fldChar w:fldCharType="end"/>
                      </w:r>
                      <w:bookmarkEnd w:id="200"/>
                      <w:r>
                        <w:t xml:space="preserve"> - The Smell Mixer</w:t>
                      </w:r>
                      <w:bookmarkEnd w:id="201"/>
                    </w:p>
                  </w:txbxContent>
                </v:textbox>
                <w10:wrap type="square"/>
              </v:shape>
            </w:pict>
          </mc:Fallback>
        </mc:AlternateContent>
      </w:r>
      <w:r w:rsidR="006E7D58" w:rsidRPr="00131217">
        <w:t>Preparation</w:t>
      </w:r>
      <w:bookmarkEnd w:id="197"/>
    </w:p>
    <w:p w:rsidR="00D51F8A" w:rsidRPr="00131217" w:rsidRDefault="00D51F8A" w:rsidP="00D51F8A">
      <w:r w:rsidRPr="00131217">
        <w:t>Based on the science of p</w:t>
      </w:r>
      <w:r w:rsidR="003914C8" w:rsidRPr="00131217">
        <w:t xml:space="preserve">erfumery, to create a smell you need at least 2 different scents, a base scent and a top scent. </w:t>
      </w:r>
      <w:r w:rsidR="004F1B38" w:rsidRPr="00131217">
        <w:t>We have set up eight bottles to do just that.</w:t>
      </w:r>
      <w:r w:rsidR="000C4EC2">
        <w:t xml:space="preserve"> (</w:t>
      </w:r>
      <w:fldSimple w:instr=" REF _Ref405301661 ">
        <w:r w:rsidR="00580C34">
          <w:t xml:space="preserve">Figure </w:t>
        </w:r>
        <w:r w:rsidR="00580C34">
          <w:rPr>
            <w:noProof/>
          </w:rPr>
          <w:t>52</w:t>
        </w:r>
      </w:fldSimple>
      <w:r w:rsidR="000C4EC2">
        <w:t>)</w:t>
      </w:r>
    </w:p>
    <w:p w:rsidR="006E7D58" w:rsidRPr="00131217" w:rsidRDefault="006E7D58" w:rsidP="006E7D58">
      <w:pPr>
        <w:pStyle w:val="Heading4"/>
      </w:pPr>
      <w:r w:rsidRPr="00131217">
        <w:t>Hardware</w:t>
      </w:r>
    </w:p>
    <w:p w:rsidR="004F1B38" w:rsidRDefault="00FF095D" w:rsidP="004F1B38">
      <w:r w:rsidRPr="00131217">
        <w:t xml:space="preserve">A regular pump is hooked to all eight bottles with plastic tubing that goes through a solenoid that controls the flow of air. The solenoids are controlled by relays that respond to </w:t>
      </w:r>
      <w:proofErr w:type="gramStart"/>
      <w:r w:rsidRPr="00131217">
        <w:t>a</w:t>
      </w:r>
      <w:proofErr w:type="gramEnd"/>
      <w:r w:rsidRPr="00131217">
        <w:t xml:space="preserve"> IOIO OTG board.</w:t>
      </w:r>
    </w:p>
    <w:p w:rsidR="00B75833" w:rsidRDefault="00B75833" w:rsidP="00B75833">
      <w:pPr>
        <w:keepNext/>
      </w:pPr>
      <w:r>
        <w:rPr>
          <w:noProof/>
        </w:rPr>
        <w:drawing>
          <wp:inline distT="0" distB="0" distL="0" distR="0" wp14:anchorId="62909295" wp14:editId="5F54466D">
            <wp:extent cx="5943600" cy="2894330"/>
            <wp:effectExtent l="38100" t="38100" r="38100" b="39370"/>
            <wp:docPr id="10248" name="Picture 10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png"/>
                    <pic:cNvPicPr/>
                  </pic:nvPicPr>
                  <pic:blipFill>
                    <a:blip r:embed="rId181">
                      <a:extLst>
                        <a:ext uri="{28A0092B-C50C-407E-A947-70E740481C1C}">
                          <a14:useLocalDpi xmlns:a14="http://schemas.microsoft.com/office/drawing/2010/main" val="0"/>
                        </a:ext>
                      </a:extLst>
                    </a:blip>
                    <a:stretch>
                      <a:fillRect/>
                    </a:stretch>
                  </pic:blipFill>
                  <pic:spPr>
                    <a:xfrm>
                      <a:off x="0" y="0"/>
                      <a:ext cx="5943600" cy="2894330"/>
                    </a:xfrm>
                    <a:prstGeom prst="rect">
                      <a:avLst/>
                    </a:prstGeom>
                    <a:ln w="28575">
                      <a:solidFill>
                        <a:schemeClr val="tx1"/>
                      </a:solidFill>
                    </a:ln>
                  </pic:spPr>
                </pic:pic>
              </a:graphicData>
            </a:graphic>
          </wp:inline>
        </w:drawing>
      </w:r>
    </w:p>
    <w:p w:rsidR="00B75833" w:rsidRDefault="00B75833" w:rsidP="00B75833">
      <w:pPr>
        <w:pStyle w:val="Caption"/>
      </w:pPr>
      <w:bookmarkStart w:id="202" w:name="_Toc405634177"/>
      <w:r>
        <w:t xml:space="preserve">Figure </w:t>
      </w:r>
      <w:fldSimple w:instr=" SEQ Figure \* ARABIC ">
        <w:r w:rsidR="00997C17">
          <w:rPr>
            <w:noProof/>
          </w:rPr>
          <w:t>53</w:t>
        </w:r>
      </w:fldSimple>
      <w:r>
        <w:t xml:space="preserve"> – Smell mixerr shematic</w:t>
      </w:r>
      <w:bookmarkEnd w:id="202"/>
    </w:p>
    <w:p w:rsidR="00B75833" w:rsidRPr="00B75833" w:rsidRDefault="00B75833" w:rsidP="00B75833">
      <w:r>
        <w:lastRenderedPageBreak/>
        <w:t>The solenoids operate at 12V but the normal output of the IOIO board is 3.3V, so the 3.3V from the pins is used to control eight relays that allow for the 12V to pass to the solenoids.</w:t>
      </w:r>
    </w:p>
    <w:p w:rsidR="000C4EC2" w:rsidRDefault="000C4EC2" w:rsidP="000C4EC2">
      <w:pPr>
        <w:pStyle w:val="Heading4"/>
        <w:keepNext/>
      </w:pPr>
      <w:r>
        <w:rPr>
          <w:noProof/>
        </w:rPr>
        <w:drawing>
          <wp:inline distT="0" distB="0" distL="0" distR="0" wp14:anchorId="3F1EBDCE" wp14:editId="19646B7E">
            <wp:extent cx="5943600" cy="3714750"/>
            <wp:effectExtent l="38100" t="38100" r="38100" b="38100"/>
            <wp:docPr id="10247" name="Picture 10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82">
                      <a:extLst>
                        <a:ext uri="{28A0092B-C50C-407E-A947-70E740481C1C}">
                          <a14:useLocalDpi xmlns:a14="http://schemas.microsoft.com/office/drawing/2010/main" val="0"/>
                        </a:ext>
                      </a:extLst>
                    </a:blip>
                    <a:stretch>
                      <a:fillRect/>
                    </a:stretch>
                  </pic:blipFill>
                  <pic:spPr>
                    <a:xfrm>
                      <a:off x="0" y="0"/>
                      <a:ext cx="5943600" cy="3714750"/>
                    </a:xfrm>
                    <a:prstGeom prst="rect">
                      <a:avLst/>
                    </a:prstGeom>
                    <a:ln w="28575">
                      <a:solidFill>
                        <a:schemeClr val="tx1"/>
                      </a:solidFill>
                    </a:ln>
                  </pic:spPr>
                </pic:pic>
              </a:graphicData>
            </a:graphic>
          </wp:inline>
        </w:drawing>
      </w:r>
    </w:p>
    <w:p w:rsidR="000C4EC2" w:rsidRDefault="000C4EC2" w:rsidP="000C4EC2">
      <w:pPr>
        <w:pStyle w:val="Caption"/>
        <w:jc w:val="left"/>
      </w:pPr>
      <w:bookmarkStart w:id="203" w:name="_Ref405301688"/>
      <w:bookmarkStart w:id="204" w:name="_Toc405634178"/>
      <w:r>
        <w:t xml:space="preserve">Figure </w:t>
      </w:r>
      <w:fldSimple w:instr=" SEQ Figure \* ARABIC ">
        <w:r w:rsidR="00997C17">
          <w:rPr>
            <w:noProof/>
          </w:rPr>
          <w:t>54</w:t>
        </w:r>
      </w:fldSimple>
      <w:bookmarkEnd w:id="203"/>
      <w:r>
        <w:t xml:space="preserve"> - Smell mixer screenshot</w:t>
      </w:r>
      <w:bookmarkEnd w:id="204"/>
    </w:p>
    <w:p w:rsidR="006E7D58" w:rsidRPr="00131217" w:rsidRDefault="006E7D58" w:rsidP="006E7D58">
      <w:pPr>
        <w:pStyle w:val="Heading4"/>
      </w:pPr>
      <w:r w:rsidRPr="00131217">
        <w:t>Software</w:t>
      </w:r>
    </w:p>
    <w:p w:rsidR="00FF095D" w:rsidRPr="00131217" w:rsidRDefault="00FF095D" w:rsidP="00FF095D">
      <w:r w:rsidRPr="00131217">
        <w:t>An app was created</w:t>
      </w:r>
      <w:r w:rsidR="000C4EC2">
        <w:t xml:space="preserve"> (</w:t>
      </w:r>
      <w:fldSimple w:instr=" REF _Ref405301688 ">
        <w:r w:rsidR="00580C34">
          <w:t xml:space="preserve">Figure </w:t>
        </w:r>
        <w:r w:rsidR="00580C34">
          <w:rPr>
            <w:noProof/>
          </w:rPr>
          <w:t>54</w:t>
        </w:r>
      </w:fldSimple>
      <w:r w:rsidR="000C4EC2">
        <w:t>)</w:t>
      </w:r>
      <w:r w:rsidRPr="00131217">
        <w:t xml:space="preserve"> to offer a user two choices of bottle, a base and a top scent</w:t>
      </w:r>
      <w:r w:rsidR="00D820AC" w:rsidRPr="00131217">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Pr="00131217" w:rsidRDefault="006E7D58" w:rsidP="006E7D58">
      <w:pPr>
        <w:pStyle w:val="Heading3"/>
      </w:pPr>
      <w:bookmarkStart w:id="205" w:name="_Toc405796866"/>
      <w:r w:rsidRPr="00131217">
        <w:t>Results</w:t>
      </w:r>
      <w:bookmarkEnd w:id="205"/>
    </w:p>
    <w:p w:rsidR="00B75833" w:rsidRPr="001C6CC5" w:rsidRDefault="001C6CC5">
      <w:r w:rsidRPr="001C6CC5">
        <w:t xml:space="preserve">The system is very good at creating new smells. With two bases and six top notes, the system can create a total of 12 aromas. This total can be increased by adding more bottles, especially bases. We discovered that there was a small breeze in the space where we set up this </w:t>
      </w:r>
      <w:proofErr w:type="gramStart"/>
      <w:r w:rsidRPr="001C6CC5">
        <w:t>demo,</w:t>
      </w:r>
      <w:proofErr w:type="gramEnd"/>
      <w:r w:rsidRPr="001C6CC5">
        <w:t xml:space="preserve"> this allowed us to experiment by quickly changing the smells because the breeze would quickly get rid of the previous smell. I could see adding a simple vacuum to activate when we want to try a new aroma. This system is ready to start some interesting smell interfaces.</w:t>
      </w:r>
      <w:r w:rsidR="00B75833" w:rsidRPr="001C6CC5">
        <w:br w:type="page"/>
      </w:r>
    </w:p>
    <w:p w:rsidR="00B41478" w:rsidRPr="00131217" w:rsidRDefault="00B41478" w:rsidP="004F2708">
      <w:pPr>
        <w:pStyle w:val="Heading2"/>
      </w:pPr>
      <w:bookmarkStart w:id="206" w:name="_Toc405796867"/>
      <w:r w:rsidRPr="00131217">
        <w:lastRenderedPageBreak/>
        <w:t>User Studies (the less successful ones)</w:t>
      </w:r>
      <w:bookmarkEnd w:id="206"/>
    </w:p>
    <w:p w:rsidR="00B41478" w:rsidRPr="00131217" w:rsidRDefault="00C618DB" w:rsidP="00B41478">
      <w:pPr>
        <w:pStyle w:val="Heading2"/>
      </w:pPr>
      <w:bookmarkStart w:id="207" w:name="_Toc405796868"/>
      <w:r w:rsidRPr="00131217">
        <w:t>Stress</w:t>
      </w:r>
      <w:r w:rsidR="00B41478" w:rsidRPr="00131217">
        <w:t xml:space="preserve"> to </w:t>
      </w:r>
      <w:r w:rsidRPr="00131217">
        <w:t>Sound</w:t>
      </w:r>
      <w:bookmarkEnd w:id="207"/>
      <w:r w:rsidR="00B41478" w:rsidRPr="00131217">
        <w:t xml:space="preserve"> </w:t>
      </w:r>
    </w:p>
    <w:p w:rsidR="00B41478" w:rsidRPr="00131217" w:rsidRDefault="00B41478" w:rsidP="00B41478">
      <w:r w:rsidRPr="00131217">
        <w:t xml:space="preserve">Working with </w:t>
      </w:r>
      <w:proofErr w:type="gramStart"/>
      <w:r w:rsidRPr="00131217">
        <w:t>a</w:t>
      </w:r>
      <w:proofErr w:type="gramEnd"/>
      <w:r w:rsidRPr="00131217">
        <w:t xml:space="preserve"> IR sensor was one of my biggest curiosities because it gave me the opportunity to experiment with a well know environmental effect as is temperature but also in a way that the body cannot perceive which is optically. So it would be an easy jump for the subject, I thought, as a fits approximation of how an unknown artificial sensory experience might be like.</w:t>
      </w:r>
    </w:p>
    <w:p w:rsidR="00B41478" w:rsidRPr="00131217" w:rsidRDefault="00B41478" w:rsidP="00B41478">
      <w:r w:rsidRPr="00131217">
        <w:t>There is literature that supports how small changes in a person’s facial temperature are related to that person’s emotional state</w:t>
      </w:r>
      <w:r w:rsidR="0021455B" w:rsidRPr="00131217">
        <w:fldChar w:fldCharType="begin" w:fldLock="1"/>
      </w:r>
      <w:r w:rsidR="006A79C3">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formattedCitation" : "(Sung and Pentland)", "plainTextFormattedCitation" : "(Sung and Pentland)", "previouslyFormattedCitation" : "(Sung and Pentland)" }, "properties" : { "noteIndex" : 0 }, "schema" : "https://github.com/citation-style-language/schema/raw/master/csl-citation.json" }</w:instrText>
      </w:r>
      <w:r w:rsidR="0021455B" w:rsidRPr="00131217">
        <w:fldChar w:fldCharType="separate"/>
      </w:r>
      <w:r w:rsidR="006A79C3" w:rsidRPr="006A79C3">
        <w:rPr>
          <w:noProof/>
        </w:rPr>
        <w:t>(Sung and Pentland)</w:t>
      </w:r>
      <w:r w:rsidR="0021455B" w:rsidRPr="00131217">
        <w:fldChar w:fldCharType="end"/>
      </w:r>
      <w:r w:rsidRPr="00131217">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73447A" w:rsidRDefault="0073447A" w:rsidP="0073447A">
      <w:r>
        <w:rPr>
          <w:noProof/>
        </w:rPr>
        <mc:AlternateContent>
          <mc:Choice Requires="wpg">
            <w:drawing>
              <wp:anchor distT="0" distB="0" distL="114300" distR="114300" simplePos="0" relativeHeight="251912192" behindDoc="0" locked="0" layoutInCell="1" allowOverlap="1" wp14:anchorId="3C7C8A94" wp14:editId="10DD2663">
                <wp:simplePos x="0" y="0"/>
                <wp:positionH relativeFrom="column">
                  <wp:posOffset>129209</wp:posOffset>
                </wp:positionH>
                <wp:positionV relativeFrom="paragraph">
                  <wp:posOffset>1882527</wp:posOffset>
                </wp:positionV>
                <wp:extent cx="5685155" cy="2265680"/>
                <wp:effectExtent l="38100" t="38100" r="29845" b="1270"/>
                <wp:wrapSquare wrapText="bothSides"/>
                <wp:docPr id="10257" name="Group 10257"/>
                <wp:cNvGraphicFramePr/>
                <a:graphic xmlns:a="http://schemas.openxmlformats.org/drawingml/2006/main">
                  <a:graphicData uri="http://schemas.microsoft.com/office/word/2010/wordprocessingGroup">
                    <wpg:wgp>
                      <wpg:cNvGrpSpPr/>
                      <wpg:grpSpPr>
                        <a:xfrm>
                          <a:off x="0" y="0"/>
                          <a:ext cx="5685155" cy="2265680"/>
                          <a:chOff x="0" y="0"/>
                          <a:chExt cx="5685155" cy="2265680"/>
                        </a:xfrm>
                      </wpg:grpSpPr>
                      <wpg:grpSp>
                        <wpg:cNvPr id="10254" name="Group 10254"/>
                        <wpg:cNvGrpSpPr/>
                        <wpg:grpSpPr>
                          <a:xfrm>
                            <a:off x="0" y="0"/>
                            <a:ext cx="5685155" cy="2265680"/>
                            <a:chOff x="0" y="0"/>
                            <a:chExt cx="5685182" cy="2266122"/>
                          </a:xfrm>
                        </wpg:grpSpPr>
                        <wpg:grpSp>
                          <wpg:cNvPr id="10252" name="Group 10252"/>
                          <wpg:cNvGrpSpPr/>
                          <wpg:grpSpPr>
                            <a:xfrm>
                              <a:off x="0" y="0"/>
                              <a:ext cx="5685182" cy="2057876"/>
                              <a:chOff x="0" y="0"/>
                              <a:chExt cx="5685182" cy="2057876"/>
                            </a:xfrm>
                          </wpg:grpSpPr>
                          <pic:pic xmlns:pic="http://schemas.openxmlformats.org/drawingml/2006/picture">
                            <pic:nvPicPr>
                              <pic:cNvPr id="10250" name="Picture 10250"/>
                              <pic:cNvPicPr>
                                <a:picLocks noChangeAspect="1"/>
                              </pic:cNvPicPr>
                            </pic:nvPicPr>
                            <pic:blipFill>
                              <a:blip r:embed="rId183" cstate="print">
                                <a:extLst>
                                  <a:ext uri="{28A0092B-C50C-407E-A947-70E740481C1C}">
                                    <a14:useLocalDpi xmlns:a14="http://schemas.microsoft.com/office/drawing/2010/main" val="0"/>
                                  </a:ext>
                                </a:extLst>
                              </a:blip>
                              <a:stretch>
                                <a:fillRect/>
                              </a:stretch>
                            </pic:blipFill>
                            <pic:spPr>
                              <a:xfrm>
                                <a:off x="0" y="476"/>
                                <a:ext cx="2743200" cy="2057400"/>
                              </a:xfrm>
                              <a:prstGeom prst="rect">
                                <a:avLst/>
                              </a:prstGeom>
                              <a:ln w="28575">
                                <a:solidFill>
                                  <a:schemeClr val="tx1"/>
                                </a:solidFill>
                              </a:ln>
                            </pic:spPr>
                          </pic:pic>
                          <pic:pic xmlns:pic="http://schemas.openxmlformats.org/drawingml/2006/picture">
                            <pic:nvPicPr>
                              <pic:cNvPr id="10251" name="Picture 10251"/>
                              <pic:cNvPicPr>
                                <a:picLocks noChangeAspect="1"/>
                              </pic:cNvPicPr>
                            </pic:nvPicPr>
                            <pic:blipFill>
                              <a:blip r:embed="rId184" cstate="print">
                                <a:extLst>
                                  <a:ext uri="{28A0092B-C50C-407E-A947-70E740481C1C}">
                                    <a14:useLocalDpi xmlns:a14="http://schemas.microsoft.com/office/drawing/2010/main" val="0"/>
                                  </a:ext>
                                </a:extLst>
                              </a:blip>
                              <a:stretch>
                                <a:fillRect/>
                              </a:stretch>
                            </pic:blipFill>
                            <pic:spPr>
                              <a:xfrm>
                                <a:off x="2941982" y="0"/>
                                <a:ext cx="2743200" cy="2057400"/>
                              </a:xfrm>
                              <a:prstGeom prst="rect">
                                <a:avLst/>
                              </a:prstGeom>
                              <a:ln w="28575">
                                <a:solidFill>
                                  <a:schemeClr val="tx1"/>
                                </a:solidFill>
                              </a:ln>
                            </pic:spPr>
                          </pic:pic>
                        </wpg:grpSp>
                        <wps:wsp>
                          <wps:cNvPr id="10253" name="Text Box 10253"/>
                          <wps:cNvSpPr txBox="1"/>
                          <wps:spPr>
                            <a:xfrm>
                              <a:off x="0" y="2116456"/>
                              <a:ext cx="5685155" cy="149666"/>
                            </a:xfrm>
                            <a:prstGeom prst="rect">
                              <a:avLst/>
                            </a:prstGeom>
                            <a:solidFill>
                              <a:prstClr val="white"/>
                            </a:solidFill>
                            <a:ln>
                              <a:noFill/>
                            </a:ln>
                            <a:effectLst/>
                          </wps:spPr>
                          <wps:txbx>
                            <w:txbxContent>
                              <w:p w:rsidR="00FC0D1B" w:rsidRPr="009D24C7" w:rsidRDefault="00FC0D1B" w:rsidP="0073447A">
                                <w:pPr>
                                  <w:pStyle w:val="Caption"/>
                                  <w:rPr>
                                    <w:bCs w:val="0"/>
                                    <w:smallCaps/>
                                    <w:noProof/>
                                    <w:spacing w:val="5"/>
                                    <w:sz w:val="24"/>
                                    <w:szCs w:val="24"/>
                                  </w:rPr>
                                </w:pPr>
                                <w:bookmarkStart w:id="208" w:name="_Ref405539950"/>
                                <w:bookmarkStart w:id="209" w:name="_Ref405539941"/>
                                <w:bookmarkStart w:id="210" w:name="_Toc405634179"/>
                                <w:r>
                                  <w:t xml:space="preserve">Figure </w:t>
                                </w:r>
                                <w:r>
                                  <w:fldChar w:fldCharType="begin"/>
                                </w:r>
                                <w:r w:rsidRPr="00BC5EB7">
                                  <w:instrText xml:space="preserve"> SEQ Figure \* ARABIC </w:instrText>
                                </w:r>
                                <w:r>
                                  <w:fldChar w:fldCharType="separate"/>
                                </w:r>
                                <w:r>
                                  <w:rPr>
                                    <w:noProof/>
                                  </w:rPr>
                                  <w:t>55</w:t>
                                </w:r>
                                <w:r>
                                  <w:rPr>
                                    <w:noProof/>
                                  </w:rPr>
                                  <w:fldChar w:fldCharType="end"/>
                                </w:r>
                                <w:bookmarkEnd w:id="208"/>
                                <w:r>
                                  <w:t xml:space="preserve"> - Group playing liar's dice</w:t>
                                </w:r>
                                <w:bookmarkEnd w:id="209"/>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0256" name="Oval Callout 10256"/>
                        <wps:cNvSpPr/>
                        <wps:spPr>
                          <a:xfrm>
                            <a:off x="4263887" y="198782"/>
                            <a:ext cx="1271905" cy="317500"/>
                          </a:xfrm>
                          <a:prstGeom prst="wedgeEllipseCallout">
                            <a:avLst>
                              <a:gd name="adj1" fmla="val -27085"/>
                              <a:gd name="adj2" fmla="val 107163"/>
                            </a:avLst>
                          </a:prstGeom>
                        </wps:spPr>
                        <wps:style>
                          <a:lnRef idx="2">
                            <a:schemeClr val="dk1"/>
                          </a:lnRef>
                          <a:fillRef idx="1">
                            <a:schemeClr val="lt1"/>
                          </a:fillRef>
                          <a:effectRef idx="0">
                            <a:schemeClr val="dk1"/>
                          </a:effectRef>
                          <a:fontRef idx="minor">
                            <a:schemeClr val="dk1"/>
                          </a:fontRef>
                        </wps:style>
                        <wps:txbx>
                          <w:txbxContent>
                            <w:p w:rsidR="00FC0D1B" w:rsidRDefault="00FC0D1B" w:rsidP="0073447A">
                              <w:pPr>
                                <w:pStyle w:val="CartoonNormal"/>
                              </w:pPr>
                              <w:r>
                                <w:t>Sensor C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0257" o:spid="_x0000_s1251" style="position:absolute;left:0;text-align:left;margin-left:10.15pt;margin-top:148.25pt;width:447.65pt;height:178.4pt;z-index:251912192;mso-position-horizontal-relative:text;mso-position-vertical-relative:text" coordsize="56851,2265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">
                <v:group id="Group 10254" o:spid="_x0000_s1252" style="position:absolute;width:56851;height:22656" coordsize="56851,226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cESoMYAAADeAAAADwAAAGRycy9kb3ducmV2LnhtbERPTWvCQBC9F/wPywi9&#10;NZvYpkjMKiJWPIRCVSi9DdkxCWZnQ3abxH/fLRR6m8f7nHwzmVYM1LvGsoIkikEQl1Y3XCm4nN+e&#10;liCcR9bYWiYFd3KwWc8ecsy0HfmDhpOvRAhhl6GC2vsuk9KVNRl0ke2IA3e1vUEfYF9J3eMYwk0r&#10;F3H8Kg02HBpq7GhXU3k7fRsFhxHH7XOyH4rbdXf/Oqfvn0VCSj3Op+0KhKfJ/4v/3Ecd5seL9AV+&#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wRKgxgAAAN4A&#10;AAAPAAAAAAAAAAAAAAAAAKoCAABkcnMvZG93bnJldi54bWxQSwUGAAAAAAQABAD6AAAAnQMAAAAA&#10;">
                  <v:group id="Group 10252" o:spid="_x0000_s1253" style="position:absolute;width:56851;height:20578" coordsize="56851,205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WQvT8QAAADeAAAA&#10;DwAAAAAAAAAAAAAAAACqAgAAZHJzL2Rvd25yZXYueG1sUEsFBgAAAAAEAAQA+gAAAJsDAAAAAA==&#10;">
                    <v:shape id="Picture 10250" o:spid="_x0000_s1254" type="#_x0000_t75" style="position:absolute;top:4;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LneXHAAAA3gAAAA8AAABkcnMvZG93bnJldi54bWxEj0FrwkAQhe+C/2EZoTfdGNpSo6vUQqE9&#10;ibGX3IbsmAR3Z0N2q2l/fecg9DbDvHnvfZvd6J260hC7wAaWiwwUcR1sx42Br9P7/AVUTMgWXWAy&#10;8EMRdtvpZIOFDTc+0rVMjRITjgUaaFPqC61j3ZLHuAg9sdzOYfCYZB0abQe8ibl3Os+yZ+2xY0lo&#10;sae3lupL+e0NuNXxV1eW3KF83F9yu/9cVqvKmIfZ+LoGlWhM/+L794eV+ln+JACCIzPo7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ALneXHAAAA3gAAAA8AAAAAAAAAAAAA&#10;AAAAnwIAAGRycy9kb3ducmV2LnhtbFBLBQYAAAAABAAEAPcAAACTAwAAAAA=&#10;" stroked="t" strokecolor="black [3213]" strokeweight="2.25pt">
                      <v:imagedata r:id="rId185" o:title=""/>
                      <v:path arrowok="t"/>
                    </v:shape>
                    <v:shape id="Picture 10251" o:spid="_x0000_s1255" type="#_x0000_t75" style="position:absolute;left:29419;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qpB/CAAAA3gAAAA8AAABkcnMvZG93bnJldi54bWxET0trAjEQvgv+hzAFbzXrikW2RhHR0h59&#10;oNdxM90N3UyWJNVtf70RBG/z8T1ntuhsIy7kg3GsYDTMQBCXThuuFBz2m9cpiBCRNTaOScEfBVjM&#10;+70ZFtpdeUuXXaxECuFQoII6xraQMpQ1WQxD1xIn7tt5izFBX0nt8ZrCbSPzLHuTFg2nhhpbWtVU&#10;/ux+rYLoz+ex/8iXHZ7M5Musp//tMSg1eOmW7yAidfEpfrg/dZqf5ZMR3N9JN8j5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6qQfwgAAAN4AAAAPAAAAAAAAAAAAAAAAAJ8C&#10;AABkcnMvZG93bnJldi54bWxQSwUGAAAAAAQABAD3AAAAjgMAAAAA&#10;" stroked="t" strokecolor="black [3213]" strokeweight="2.25pt">
                      <v:imagedata r:id="rId186" o:title=""/>
                      <v:path arrowok="t"/>
                    </v:shape>
                  </v:group>
                  <v:shape id="Text Box 10253" o:spid="_x0000_s1256" type="#_x0000_t202" style="position:absolute;top:21164;width:56851;height:14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P8vsQA&#10;AADeAAAADwAAAGRycy9kb3ducmV2LnhtbERPS4vCMBC+L/gfwgh7WTTdyopUo7i6wh7Wgw88D83Y&#10;FptJSaKt/34jCN7m43vObNGZWtzI+cqygs9hAoI4t7riQsHxsBlMQPiArLG2TAru5GEx773NMNO2&#10;5R3d9qEQMYR9hgrKEJpMSp+XZNAPbUMcubN1BkOErpDaYRvDTS3TJBlLgxXHhhIbWpWUX/ZXo2C8&#10;dtd2x6uP9fHnD7dNkZ6+7yel3vvdcgoiUBde4qf7V8f5Sfo1gsc78QY5/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T/L7EAAAA3gAAAA8AAAAAAAAAAAAAAAAAmAIAAGRycy9k&#10;b3ducmV2LnhtbFBLBQYAAAAABAAEAPUAAACJAwAAAAA=&#10;" stroked="f">
                    <v:textbox inset="0,0,0,0">
                      <w:txbxContent>
                        <w:p w:rsidR="00FC0D1B" w:rsidRPr="009D24C7" w:rsidRDefault="00FC0D1B" w:rsidP="0073447A">
                          <w:pPr>
                            <w:pStyle w:val="Caption"/>
                            <w:rPr>
                              <w:bCs w:val="0"/>
                              <w:smallCaps/>
                              <w:noProof/>
                              <w:spacing w:val="5"/>
                              <w:sz w:val="24"/>
                              <w:szCs w:val="24"/>
                            </w:rPr>
                          </w:pPr>
                          <w:bookmarkStart w:id="211" w:name="_Ref405539950"/>
                          <w:bookmarkStart w:id="212" w:name="_Ref405539941"/>
                          <w:bookmarkStart w:id="213" w:name="_Toc405634179"/>
                          <w:r>
                            <w:t xml:space="preserve">Figure </w:t>
                          </w:r>
                          <w:r>
                            <w:fldChar w:fldCharType="begin"/>
                          </w:r>
                          <w:r w:rsidRPr="00BC5EB7">
                            <w:instrText xml:space="preserve"> SEQ Figure \* ARABIC </w:instrText>
                          </w:r>
                          <w:r>
                            <w:fldChar w:fldCharType="separate"/>
                          </w:r>
                          <w:r>
                            <w:rPr>
                              <w:noProof/>
                            </w:rPr>
                            <w:t>55</w:t>
                          </w:r>
                          <w:r>
                            <w:rPr>
                              <w:noProof/>
                            </w:rPr>
                            <w:fldChar w:fldCharType="end"/>
                          </w:r>
                          <w:bookmarkEnd w:id="211"/>
                          <w:r>
                            <w:t xml:space="preserve"> - Group playing liar's dice</w:t>
                          </w:r>
                          <w:bookmarkEnd w:id="212"/>
                          <w:bookmarkEnd w:id="213"/>
                        </w:p>
                      </w:txbxContent>
                    </v:textbox>
                  </v:shape>
                </v:group>
                <v:shape id="Oval Callout 10256" o:spid="_x0000_s1257" type="#_x0000_t63" style="position:absolute;left:42638;top:1987;width:12719;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T38cQA&#10;AADeAAAADwAAAGRycy9kb3ducmV2LnhtbERPTWvCQBC9F/oflil4q5tGDCW6hjZUUXqq7cHjmB2T&#10;kOxsyK4x+fduodDbPN7nrLPRtGKg3tWWFbzMIxDEhdU1lwp+vrfPryCcR9bYWiYFEznINo8Pa0y1&#10;vfEXDUdfihDCLkUFlfddKqUrKjLo5rYjDtzF9gZ9gH0pdY+3EG5aGUdRIg3WHBoq7CivqGiOV6Og&#10;ef9IhuZwOuvP5dQ4zqdyscuVmj2NbysQnkb/L/5z73WYH8XLBH7fCTfIz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0E9/HEAAAA3gAAAA8AAAAAAAAAAAAAAAAAmAIAAGRycy9k&#10;b3ducmV2LnhtbFBLBQYAAAAABAAEAPUAAACJAwAAAAA=&#10;" adj="4950,33947" fillcolor="white [3201]" strokecolor="black [3200]" strokeweight="2pt">
                  <v:textbox>
                    <w:txbxContent>
                      <w:p w:rsidR="00FC0D1B" w:rsidRDefault="00FC0D1B" w:rsidP="0073447A">
                        <w:pPr>
                          <w:pStyle w:val="CartoonNormal"/>
                        </w:pPr>
                        <w:r>
                          <w:t>Sensor Cap</w:t>
                        </w:r>
                      </w:p>
                    </w:txbxContent>
                  </v:textbox>
                </v:shape>
                <w10:wrap type="square"/>
              </v:group>
            </w:pict>
          </mc:Fallback>
        </mc:AlternateContent>
      </w:r>
      <w:r w:rsidR="00B41478" w:rsidRPr="00131217">
        <w:t>In order to test the validity of this thesis, I needed to first test the sensor to see if there would be any discernible change in a player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s face. Everything else was kept the same.</w:t>
      </w:r>
      <w:r>
        <w:t xml:space="preserve">    </w:t>
      </w:r>
    </w:p>
    <w:p w:rsidR="0073447A" w:rsidRDefault="0073447A" w:rsidP="0032014A"/>
    <w:p w:rsidR="00B41478" w:rsidRPr="00131217" w:rsidRDefault="00B41478" w:rsidP="0073447A">
      <w:pPr>
        <w:pStyle w:val="Heading3"/>
      </w:pPr>
      <w:bookmarkStart w:id="214" w:name="_Toc405796869"/>
      <w:r w:rsidRPr="00131217">
        <w:t>Preparation</w:t>
      </w:r>
      <w:bookmarkEnd w:id="214"/>
    </w:p>
    <w:p w:rsidR="00B41478" w:rsidRPr="00131217" w:rsidRDefault="00B41478" w:rsidP="00B41478">
      <w:r w:rsidRPr="00131217">
        <w:t>A subject out of 4 to 6 subjects would wear a baseball cap with an IR sensor facing out from the forehead and a vibrating transducer on the temple. A game of Liar’s Dice</w:t>
      </w:r>
      <w:r w:rsidR="00721CB2">
        <w:t xml:space="preserve"> </w:t>
      </w:r>
      <w:r w:rsidR="00721CB2">
        <w:fldChar w:fldCharType="begin" w:fldLock="1"/>
      </w:r>
      <w:r w:rsidR="00447045">
        <w:instrText>ADDIN CSL_CITATION { "citationItems" : [ { "id" : "ITEM-1", "itemData" : { "ISBN" : "978-0451204844", "author" : [ { "dropping-particle" : "", "family" : "Morehead", "given" : "Albert", "non-dropping-particle" : "", "parse-names" : false, "suffix" : "" }, { "dropping-particle" : "", "family" : "Mott-Smith", "given" : "Geoffrey", "non-dropping-particle" : "", "parse-names" : false, "suffix" : "" }, { "dropping-particle" : "", "family" : "Morehead", "given" : "Philip D.", "non-dropping-particle" : "", "parse-names" : false, "suffix" : "" } ], "id" : "ITEM-1", "issued" : { "date-parts" : [ [ "2001" ] ] }, "page" : "384", "title" : "Hoyle's Rules of Games", "type" : "book" }, "uris" : [ "http://www.mendeley.com/documents/?uuid=7e7f470c-8c04-4719-b7e3-64207fab19bb" ] } ], "mendeley" : { "formattedCitation" : "(Morehead, Mott-Smith, and Morehead 2001)", "plainTextFormattedCitation" : "(Morehead, Mott-Smith, and Morehead 2001)", "previouslyFormattedCitation" : "(Morehead, Mott-Smith, and Morehead 2001)" }, "properties" : { "noteIndex" : 0 }, "schema" : "https://github.com/citation-style-language/schema/raw/master/csl-citation.json" }</w:instrText>
      </w:r>
      <w:r w:rsidR="00721CB2">
        <w:fldChar w:fldCharType="separate"/>
      </w:r>
      <w:r w:rsidR="00721CB2" w:rsidRPr="00721CB2">
        <w:rPr>
          <w:noProof/>
        </w:rPr>
        <w:t>(Morehead, Mott-</w:t>
      </w:r>
      <w:r w:rsidR="00856D5D">
        <w:rPr>
          <w:noProof/>
        </w:rPr>
        <w:lastRenderedPageBreak/>
        <mc:AlternateContent>
          <mc:Choice Requires="wps">
            <w:drawing>
              <wp:anchor distT="0" distB="0" distL="114300" distR="114300" simplePos="0" relativeHeight="251919360" behindDoc="0" locked="0" layoutInCell="1" allowOverlap="1" wp14:anchorId="0F16568B" wp14:editId="6702DD46">
                <wp:simplePos x="0" y="0"/>
                <wp:positionH relativeFrom="column">
                  <wp:posOffset>3190240</wp:posOffset>
                </wp:positionH>
                <wp:positionV relativeFrom="paragraph">
                  <wp:posOffset>2430145</wp:posOffset>
                </wp:positionV>
                <wp:extent cx="2752725" cy="635"/>
                <wp:effectExtent l="0" t="0" r="0" b="0"/>
                <wp:wrapSquare wrapText="bothSides"/>
                <wp:docPr id="10262" name="Text Box 10262"/>
                <wp:cNvGraphicFramePr/>
                <a:graphic xmlns:a="http://schemas.openxmlformats.org/drawingml/2006/main">
                  <a:graphicData uri="http://schemas.microsoft.com/office/word/2010/wordprocessingShape">
                    <wps:wsp>
                      <wps:cNvSpPr txBox="1"/>
                      <wps:spPr>
                        <a:xfrm>
                          <a:off x="0" y="0"/>
                          <a:ext cx="2752725" cy="635"/>
                        </a:xfrm>
                        <a:prstGeom prst="rect">
                          <a:avLst/>
                        </a:prstGeom>
                        <a:solidFill>
                          <a:prstClr val="white"/>
                        </a:solidFill>
                        <a:ln>
                          <a:noFill/>
                        </a:ln>
                        <a:effectLst/>
                      </wps:spPr>
                      <wps:txbx>
                        <w:txbxContent>
                          <w:p w:rsidR="00FC0D1B" w:rsidRPr="00135AC7" w:rsidRDefault="00FC0D1B" w:rsidP="00856D5D">
                            <w:pPr>
                              <w:pStyle w:val="Caption"/>
                              <w:rPr>
                                <w:sz w:val="24"/>
                                <w:szCs w:val="20"/>
                              </w:rPr>
                            </w:pPr>
                            <w:bookmarkStart w:id="215" w:name="_Ref405540343"/>
                            <w:bookmarkStart w:id="216" w:name="_Toc405634180"/>
                            <w:r>
                              <w:t xml:space="preserve">Figure </w:t>
                            </w:r>
                            <w:fldSimple w:instr=" SEQ Figure \* ARABIC ">
                              <w:r>
                                <w:rPr>
                                  <w:noProof/>
                                </w:rPr>
                                <w:t>56</w:t>
                              </w:r>
                            </w:fldSimple>
                            <w:bookmarkEnd w:id="215"/>
                            <w:r>
                              <w:t xml:space="preserve"> - Cap with IOIO, battery and vibrator</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62" o:spid="_x0000_s1258" type="#_x0000_t202" style="position:absolute;left:0;text-align:left;margin-left:251.2pt;margin-top:191.35pt;width:216.75pt;height:.05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" stroked="f">
                <v:textbox style="mso-fit-shape-to-text:t" inset="0,0,0,0">
                  <w:txbxContent>
                    <w:p w:rsidR="00FC0D1B" w:rsidRPr="00135AC7" w:rsidRDefault="00FC0D1B" w:rsidP="00856D5D">
                      <w:pPr>
                        <w:pStyle w:val="Caption"/>
                        <w:rPr>
                          <w:sz w:val="24"/>
                          <w:szCs w:val="20"/>
                        </w:rPr>
                      </w:pPr>
                      <w:bookmarkStart w:id="217" w:name="_Ref405540343"/>
                      <w:bookmarkStart w:id="218" w:name="_Toc405634180"/>
                      <w:r>
                        <w:t xml:space="preserve">Figure </w:t>
                      </w:r>
                      <w:fldSimple w:instr=" SEQ Figure \* ARABIC ">
                        <w:r>
                          <w:rPr>
                            <w:noProof/>
                          </w:rPr>
                          <w:t>56</w:t>
                        </w:r>
                      </w:fldSimple>
                      <w:bookmarkEnd w:id="217"/>
                      <w:r>
                        <w:t xml:space="preserve"> - Cap with IOIO, battery and vibrator</w:t>
                      </w:r>
                      <w:bookmarkEnd w:id="218"/>
                    </w:p>
                  </w:txbxContent>
                </v:textbox>
                <w10:wrap type="square"/>
              </v:shape>
            </w:pict>
          </mc:Fallback>
        </mc:AlternateContent>
      </w:r>
      <w:r w:rsidR="00721CB2" w:rsidRPr="00721CB2">
        <w:rPr>
          <w:noProof/>
        </w:rPr>
        <w:t>Smith, and Morehead 2001)</w:t>
      </w:r>
      <w:r w:rsidR="00721CB2">
        <w:fldChar w:fldCharType="end"/>
      </w:r>
      <w:r w:rsidR="00856D5D">
        <w:t xml:space="preserve"> </w:t>
      </w:r>
      <w:r w:rsidR="004F6543">
        <w:t>(</w:t>
      </w:r>
      <w:r w:rsidR="00856D5D">
        <w:fldChar w:fldCharType="begin"/>
      </w:r>
      <w:r w:rsidR="00856D5D">
        <w:instrText xml:space="preserve"> REF _Ref405539950 \h </w:instrText>
      </w:r>
      <w:r w:rsidR="00856D5D">
        <w:fldChar w:fldCharType="separate"/>
      </w:r>
      <w:r w:rsidR="00580C34">
        <w:t xml:space="preserve">Figure </w:t>
      </w:r>
      <w:r w:rsidR="00580C34">
        <w:rPr>
          <w:noProof/>
        </w:rPr>
        <w:t>55</w:t>
      </w:r>
      <w:r w:rsidR="00856D5D">
        <w:fldChar w:fldCharType="end"/>
      </w:r>
      <w:r w:rsidR="004F6543">
        <w:t>)</w:t>
      </w:r>
      <w:r w:rsidR="00721CB2">
        <w:t xml:space="preserve"> </w:t>
      </w:r>
      <w:r w:rsidRPr="00131217">
        <w:t>was set up and the rules explained. The group would play until the player with the cap was out and then another session would commence.</w:t>
      </w:r>
    </w:p>
    <w:p w:rsidR="00B41478" w:rsidRPr="00131217" w:rsidRDefault="00856D5D" w:rsidP="00B41478">
      <w:pPr>
        <w:pStyle w:val="Heading4"/>
      </w:pPr>
      <w:r>
        <w:rPr>
          <w:noProof/>
        </w:rPr>
        <mc:AlternateContent>
          <mc:Choice Requires="wpg">
            <w:drawing>
              <wp:anchor distT="0" distB="0" distL="114300" distR="114300" simplePos="0" relativeHeight="251921408" behindDoc="0" locked="0" layoutInCell="1" allowOverlap="1" wp14:anchorId="73EFAAE8" wp14:editId="4C7C7660">
                <wp:simplePos x="0" y="0"/>
                <wp:positionH relativeFrom="column">
                  <wp:posOffset>3190461</wp:posOffset>
                </wp:positionH>
                <wp:positionV relativeFrom="paragraph">
                  <wp:posOffset>-535112</wp:posOffset>
                </wp:positionV>
                <wp:extent cx="2752725" cy="2355215"/>
                <wp:effectExtent l="38100" t="38100" r="47625" b="45085"/>
                <wp:wrapSquare wrapText="bothSides"/>
                <wp:docPr id="10264" name="Group 10264"/>
                <wp:cNvGraphicFramePr/>
                <a:graphic xmlns:a="http://schemas.openxmlformats.org/drawingml/2006/main">
                  <a:graphicData uri="http://schemas.microsoft.com/office/word/2010/wordprocessingGroup">
                    <wpg:wgp>
                      <wpg:cNvGrpSpPr/>
                      <wpg:grpSpPr>
                        <a:xfrm>
                          <a:off x="0" y="0"/>
                          <a:ext cx="2752725" cy="2355215"/>
                          <a:chOff x="0" y="0"/>
                          <a:chExt cx="2752725" cy="2355215"/>
                        </a:xfrm>
                      </wpg:grpSpPr>
                      <wpg:grpSp>
                        <wpg:cNvPr id="10261" name="Group 10261"/>
                        <wpg:cNvGrpSpPr/>
                        <wpg:grpSpPr>
                          <a:xfrm>
                            <a:off x="0" y="0"/>
                            <a:ext cx="2752725" cy="2355215"/>
                            <a:chOff x="0" y="0"/>
                            <a:chExt cx="2753139" cy="2355573"/>
                          </a:xfrm>
                        </wpg:grpSpPr>
                        <pic:pic xmlns:pic="http://schemas.openxmlformats.org/drawingml/2006/picture">
                          <pic:nvPicPr>
                            <pic:cNvPr id="10258" name="Picture 10258"/>
                            <pic:cNvPicPr>
                              <a:picLocks noChangeAspect="1"/>
                            </pic:cNvPicPr>
                          </pic:nvPicPr>
                          <pic:blipFill rotWithShape="1">
                            <a:blip r:embed="rId187" cstate="print">
                              <a:extLst>
                                <a:ext uri="{28A0092B-C50C-407E-A947-70E740481C1C}">
                                  <a14:useLocalDpi xmlns:a14="http://schemas.microsoft.com/office/drawing/2010/main" val="0"/>
                                </a:ext>
                              </a:extLst>
                            </a:blip>
                            <a:srcRect l="15119" t="11521" r="27997" b="154"/>
                            <a:stretch/>
                          </pic:blipFill>
                          <pic:spPr bwMode="auto">
                            <a:xfrm rot="5400000">
                              <a:off x="198783" y="-198783"/>
                              <a:ext cx="2355573" cy="2753139"/>
                            </a:xfrm>
                            <a:prstGeom prst="rect">
                              <a:avLst/>
                            </a:prstGeom>
                            <a:ln w="28575">
                              <a:solidFill>
                                <a:schemeClr val="tx1"/>
                              </a:solidFill>
                            </a:ln>
                            <a:extLst>
                              <a:ext uri="{53640926-AAD7-44D8-BBD7-CCE9431645EC}">
                                <a14:shadowObscured xmlns:a14="http://schemas.microsoft.com/office/drawing/2010/main"/>
                              </a:ext>
                            </a:extLst>
                          </pic:spPr>
                        </pic:pic>
                        <wps:wsp>
                          <wps:cNvPr id="10259" name="Oval Callout 10259"/>
                          <wps:cNvSpPr/>
                          <wps:spPr>
                            <a:xfrm>
                              <a:off x="49703" y="406952"/>
                              <a:ext cx="963930" cy="317500"/>
                            </a:xfrm>
                            <a:prstGeom prst="wedgeEllipseCallout">
                              <a:avLst>
                                <a:gd name="adj1" fmla="val 91805"/>
                                <a:gd name="adj2" fmla="val 132196"/>
                              </a:avLst>
                            </a:prstGeom>
                          </wps:spPr>
                          <wps:style>
                            <a:lnRef idx="2">
                              <a:schemeClr val="dk1"/>
                            </a:lnRef>
                            <a:fillRef idx="1">
                              <a:schemeClr val="lt1"/>
                            </a:fillRef>
                            <a:effectRef idx="0">
                              <a:schemeClr val="dk1"/>
                            </a:effectRef>
                            <a:fontRef idx="minor">
                              <a:schemeClr val="dk1"/>
                            </a:fontRef>
                          </wps:style>
                          <wps:txbx>
                            <w:txbxContent>
                              <w:p w:rsidR="00FC0D1B" w:rsidRDefault="00FC0D1B" w:rsidP="00856D5D">
                                <w:pPr>
                                  <w:pStyle w:val="CartoonNormal"/>
                                </w:pPr>
                                <w:r>
                                  <w:t>batt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60" name="Oval Callout 10260"/>
                          <wps:cNvSpPr/>
                          <wps:spPr>
                            <a:xfrm>
                              <a:off x="1222697" y="59392"/>
                              <a:ext cx="1410970" cy="467139"/>
                            </a:xfrm>
                            <a:prstGeom prst="wedgeEllipseCallout">
                              <a:avLst>
                                <a:gd name="adj1" fmla="val 12635"/>
                                <a:gd name="adj2" fmla="val 115013"/>
                              </a:avLst>
                            </a:prstGeom>
                          </wps:spPr>
                          <wps:style>
                            <a:lnRef idx="2">
                              <a:schemeClr val="dk1"/>
                            </a:lnRef>
                            <a:fillRef idx="1">
                              <a:schemeClr val="lt1"/>
                            </a:fillRef>
                            <a:effectRef idx="0">
                              <a:schemeClr val="dk1"/>
                            </a:effectRef>
                            <a:fontRef idx="minor">
                              <a:schemeClr val="dk1"/>
                            </a:fontRef>
                          </wps:style>
                          <wps:txbx>
                            <w:txbxContent>
                              <w:p w:rsidR="00FC0D1B" w:rsidRDefault="00FC0D1B" w:rsidP="00856D5D">
                                <w:pPr>
                                  <w:pStyle w:val="CartoonNormal"/>
                                </w:pPr>
                                <w:r>
                                  <w:t>IOIO and custom 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263" name="Oval Callout 10263"/>
                        <wps:cNvSpPr/>
                        <wps:spPr>
                          <a:xfrm>
                            <a:off x="129209" y="1789044"/>
                            <a:ext cx="952500" cy="337820"/>
                          </a:xfrm>
                          <a:prstGeom prst="wedgeEllipseCallout">
                            <a:avLst>
                              <a:gd name="adj1" fmla="val 184823"/>
                              <a:gd name="adj2" fmla="val -51210"/>
                            </a:avLst>
                          </a:prstGeom>
                        </wps:spPr>
                        <wps:style>
                          <a:lnRef idx="2">
                            <a:schemeClr val="dk1"/>
                          </a:lnRef>
                          <a:fillRef idx="1">
                            <a:schemeClr val="lt1"/>
                          </a:fillRef>
                          <a:effectRef idx="0">
                            <a:schemeClr val="dk1"/>
                          </a:effectRef>
                          <a:fontRef idx="minor">
                            <a:schemeClr val="dk1"/>
                          </a:fontRef>
                        </wps:style>
                        <wps:txbx>
                          <w:txbxContent>
                            <w:p w:rsidR="00FC0D1B" w:rsidRDefault="00FC0D1B" w:rsidP="00856D5D">
                              <w:pPr>
                                <w:pStyle w:val="CartoonNormal"/>
                              </w:pPr>
                              <w:r>
                                <w:t>vib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0264" o:spid="_x0000_s1259" style="position:absolute;margin-left:251.2pt;margin-top:-42.15pt;width:216.75pt;height:185.45pt;z-index:251921408;mso-position-horizontal-relative:text;mso-position-vertical-relative:text" coordsize="27527,235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">
                <v:group id="Group 10261" o:spid="_x0000_s1260" style="position:absolute;width:27527;height:23552" coordsize="27531,23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ae4XFAAAA3gAA&#10;AA8AAAAAAAAAAAAAAAAAqgIAAGRycy9kb3ducmV2LnhtbFBLBQYAAAAABAAEAPoAAACcAwAAAAA=&#10;">
                  <v:shape id="Picture 10258" o:spid="_x0000_s1261" type="#_x0000_t75" style="position:absolute;left:1988;top:-1988;width:23555;height:275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fd5DHAAAA3gAAAA8AAABkcnMvZG93bnJldi54bWxEj0FPwzAMhe9I/IfISLuxlEpDU1k2IdC0&#10;nYboetnNakzbrXFKEtbu3+MDEjdb7/m9z6vN5Hp1pRA7zwae5hko4trbjhsD1XH7uAQVE7LF3jMZ&#10;uFGEzfr+boWF9SN/0rVMjZIQjgUaaFMaCq1j3ZLDOPcDsWhfPjhMsoZG24CjhLte51n2rB12LA0t&#10;DvTWUn0pf5yBZRXK6mNbfeP7eTfuDnvnTsfcmNnD9PoCKtGU/s1/13sr+Fm+EF55R2bQ6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Rfd5DHAAAA3gAAAA8AAAAAAAAAAAAA&#10;AAAAnwIAAGRycy9kb3ducmV2LnhtbFBLBQYAAAAABAAEAPcAAACTAwAAAAA=&#10;" stroked="t" strokecolor="black [3213]" strokeweight="2.25pt">
                    <v:imagedata r:id="rId188" o:title="" croptop="7550f" cropbottom="101f" cropleft="9908f" cropright="18348f"/>
                    <v:path arrowok="t"/>
                  </v:shape>
                  <v:shape id="Oval Callout 10259" o:spid="_x0000_s1262" type="#_x0000_t63" style="position:absolute;left:497;top:4069;width:9639;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Z5osQA&#10;AADeAAAADwAAAGRycy9kb3ducmV2LnhtbERPTWsCMRC9F/wPYYTeatZFxa5GEVEoloLa9j5uxuzi&#10;ZrIkqW776xuh0Ns83ufMl51txJV8qB0rGA4yEMSl0zUbBR/v26cpiBCRNTaOScE3BVgueg9zLLS7&#10;8YGux2hECuFQoIIqxraQMpQVWQwD1xIn7uy8xZigN1J7vKVw28g8yybSYs2pocKW1hWVl+OXVbD9&#10;GeW7087Y8Loemc3bp6/345NSj/1uNQMRqYv/4j/3i07zs3z8DPd30g1y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WeaLEAAAA3gAAAA8AAAAAAAAAAAAAAAAAmAIAAGRycy9k&#10;b3ducmV2LnhtbFBLBQYAAAAABAAEAPUAAACJAwAAAAA=&#10;" adj="30630,39354" fillcolor="white [3201]" strokecolor="black [3200]" strokeweight="2pt">
                    <v:textbox>
                      <w:txbxContent>
                        <w:p w:rsidR="00FC0D1B" w:rsidRDefault="00FC0D1B" w:rsidP="00856D5D">
                          <w:pPr>
                            <w:pStyle w:val="CartoonNormal"/>
                          </w:pPr>
                          <w:r>
                            <w:t>battery</w:t>
                          </w:r>
                        </w:p>
                      </w:txbxContent>
                    </v:textbox>
                  </v:shape>
                  <v:shape id="Oval Callout 10260" o:spid="_x0000_s1263" type="#_x0000_t63" style="position:absolute;left:12226;top:593;width:14110;height:46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pr3cYA&#10;AADeAAAADwAAAGRycy9kb3ducmV2LnhtbESPQWvCQBCF74X+h2WE3nQ3QoOkriJKS8VDqfYHDNkx&#10;CcnOhuw2pv/eOQi9zTBv3nvfejv5To00xCawhWxhQBGXwTVcWfi5vM9XoGJCdtgFJgt/FGG7eX5a&#10;Y+HCjb9pPKdKiQnHAi3UKfWF1rGsyWNchJ5YbtcweEyyDpV2A97E3Hd6aUyuPTYsCTX2tK+pbM+/&#10;3sIh9hWNWfv6cTKn/Hj4Mscsb619mU27N1CJpvQvfnx/OqlvlrkACI7MoD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Xpr3cYAAADeAAAADwAAAAAAAAAAAAAAAACYAgAAZHJz&#10;L2Rvd25yZXYueG1sUEsFBgAAAAAEAAQA9QAAAIsDAAAAAA==&#10;" adj="13529,35643" fillcolor="white [3201]" strokecolor="black [3200]" strokeweight="2pt">
                    <v:textbox>
                      <w:txbxContent>
                        <w:p w:rsidR="00FC0D1B" w:rsidRDefault="00FC0D1B" w:rsidP="00856D5D">
                          <w:pPr>
                            <w:pStyle w:val="CartoonNormal"/>
                          </w:pPr>
                          <w:r>
                            <w:t>IOIO and custom board</w:t>
                          </w:r>
                        </w:p>
                      </w:txbxContent>
                    </v:textbox>
                  </v:shape>
                </v:group>
                <v:shape id="Oval Callout 10263" o:spid="_x0000_s1264" type="#_x0000_t63" style="position:absolute;left:1292;top:17890;width:9525;height:3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mi6MQA&#10;AADeAAAADwAAAGRycy9kb3ducmV2LnhtbERPTWvCQBC9F/wPywi9NRtTKiVmFVEs0oPQ1IPHYXdM&#10;gtnZJbtq+u+7BaG3ebzPqVaj7cWNhtA5VjDLchDE2pmOGwXH793LO4gQkQ32jknBDwVYLSdPFZbG&#10;3fmLbnVsRArhUKKCNkZfShl0SxZD5jxx4s5usBgTHBppBryncNvLIs/n0mLHqaFFT5uW9KW+WgVv&#10;wc/2+ui3p+1oPhvXFbU5fCj1PB3XCxCRxvgvfrj3Js3Pi/kr/L2Tbp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JoujEAAAA3gAAAA8AAAAAAAAAAAAAAAAAmAIAAGRycy9k&#10;b3ducmV2LnhtbFBLBQYAAAAABAAEAPUAAACJAwAAAAA=&#10;" adj="50722,-261" fillcolor="white [3201]" strokecolor="black [3200]" strokeweight="2pt">
                  <v:textbox>
                    <w:txbxContent>
                      <w:p w:rsidR="00FC0D1B" w:rsidRDefault="00FC0D1B" w:rsidP="00856D5D">
                        <w:pPr>
                          <w:pStyle w:val="CartoonNormal"/>
                        </w:pPr>
                        <w:r>
                          <w:t>vibrator</w:t>
                        </w:r>
                      </w:p>
                    </w:txbxContent>
                  </v:textbox>
                </v:shape>
                <w10:wrap type="square"/>
              </v:group>
            </w:pict>
          </mc:Fallback>
        </mc:AlternateContent>
      </w:r>
      <w:r w:rsidR="00B41478" w:rsidRPr="00131217">
        <w:t>Hardware</w:t>
      </w:r>
    </w:p>
    <w:p w:rsidR="00B41478" w:rsidRPr="00131217" w:rsidRDefault="00B41478" w:rsidP="00B41478">
      <w:r w:rsidRPr="00131217">
        <w:t xml:space="preserve">A baseball cap was fitted to support a 9V battery, </w:t>
      </w:r>
      <w:proofErr w:type="gramStart"/>
      <w:r w:rsidRPr="00131217">
        <w:t>a</w:t>
      </w:r>
      <w:proofErr w:type="gramEnd"/>
      <w:r w:rsidRPr="00131217">
        <w:t xml:space="preserve"> IOIO Board, an IR Sensor and a tran</w:t>
      </w:r>
      <w:r w:rsidR="00FB1A4D">
        <w:t>s</w:t>
      </w:r>
      <w:r w:rsidRPr="00131217">
        <w:t>ducer</w:t>
      </w:r>
      <w:r w:rsidR="00856D5D">
        <w:t xml:space="preserve"> (</w:t>
      </w:r>
      <w:r w:rsidR="00856D5D">
        <w:fldChar w:fldCharType="begin"/>
      </w:r>
      <w:r w:rsidR="00856D5D">
        <w:instrText xml:space="preserve"> REF _Ref405540343 \h </w:instrText>
      </w:r>
      <w:r w:rsidR="00856D5D">
        <w:fldChar w:fldCharType="separate"/>
      </w:r>
      <w:r w:rsidR="00580C34">
        <w:t xml:space="preserve">Figure </w:t>
      </w:r>
      <w:r w:rsidR="00580C34">
        <w:rPr>
          <w:noProof/>
        </w:rPr>
        <w:t>56</w:t>
      </w:r>
      <w:r w:rsidR="00856D5D">
        <w:fldChar w:fldCharType="end"/>
      </w:r>
      <w:r w:rsidR="00856D5D">
        <w:t>)</w:t>
      </w:r>
      <w:r w:rsidRPr="00131217">
        <w:t>. The 9V battery was the main power for the whole system. Data collected by the IR sensor would be transmitted to the IOIO Board and then to the mobile device via Bluetooth. The device would transform this signal to frequency and send it back to the board. The IOIO Board would then control the transducer and make it vibrate at the desired frequency.</w:t>
      </w:r>
    </w:p>
    <w:p w:rsidR="00B41478" w:rsidRPr="00131217" w:rsidRDefault="00B41478" w:rsidP="00B41478">
      <w:pPr>
        <w:pStyle w:val="Heading4"/>
      </w:pPr>
      <w:r w:rsidRPr="00131217">
        <w:t>Software</w:t>
      </w:r>
    </w:p>
    <w:p w:rsidR="00B41478" w:rsidRPr="00131217" w:rsidRDefault="00856D5D" w:rsidP="00B41478">
      <w:r>
        <w:rPr>
          <w:noProof/>
        </w:rPr>
        <mc:AlternateContent>
          <mc:Choice Requires="wpg">
            <w:drawing>
              <wp:anchor distT="0" distB="0" distL="114300" distR="114300" simplePos="0" relativeHeight="251923456" behindDoc="0" locked="0" layoutInCell="1" allowOverlap="1" wp14:anchorId="5DD61086" wp14:editId="7844C1BD">
                <wp:simplePos x="0" y="0"/>
                <wp:positionH relativeFrom="column">
                  <wp:posOffset>-9525</wp:posOffset>
                </wp:positionH>
                <wp:positionV relativeFrom="paragraph">
                  <wp:posOffset>1621155</wp:posOffset>
                </wp:positionV>
                <wp:extent cx="2743200" cy="2386330"/>
                <wp:effectExtent l="38100" t="38100" r="38100" b="0"/>
                <wp:wrapSquare wrapText="bothSides"/>
                <wp:docPr id="10266" name="Group 10266"/>
                <wp:cNvGraphicFramePr/>
                <a:graphic xmlns:a="http://schemas.openxmlformats.org/drawingml/2006/main">
                  <a:graphicData uri="http://schemas.microsoft.com/office/word/2010/wordprocessingGroup">
                    <wpg:wgp>
                      <wpg:cNvGrpSpPr/>
                      <wpg:grpSpPr>
                        <a:xfrm>
                          <a:off x="0" y="0"/>
                          <a:ext cx="2743200" cy="2386330"/>
                          <a:chOff x="0" y="0"/>
                          <a:chExt cx="2743200" cy="2386330"/>
                        </a:xfrm>
                      </wpg:grpSpPr>
                      <pic:pic xmlns:pic="http://schemas.openxmlformats.org/drawingml/2006/picture">
                        <pic:nvPicPr>
                          <pic:cNvPr id="10249" name="Picture 10249"/>
                          <pic:cNvPicPr>
                            <a:picLocks noChangeAspect="1"/>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a:ln w="28575">
                            <a:solidFill>
                              <a:schemeClr val="tx1"/>
                            </a:solidFill>
                          </a:ln>
                        </pic:spPr>
                      </pic:pic>
                      <wps:wsp>
                        <wps:cNvPr id="10265" name="Text Box 10265"/>
                        <wps:cNvSpPr txBox="1"/>
                        <wps:spPr>
                          <a:xfrm>
                            <a:off x="0" y="2116455"/>
                            <a:ext cx="2743200" cy="269875"/>
                          </a:xfrm>
                          <a:prstGeom prst="rect">
                            <a:avLst/>
                          </a:prstGeom>
                          <a:solidFill>
                            <a:prstClr val="white"/>
                          </a:solidFill>
                          <a:ln>
                            <a:noFill/>
                          </a:ln>
                          <a:effectLst/>
                        </wps:spPr>
                        <wps:txbx>
                          <w:txbxContent>
                            <w:p w:rsidR="00FC0D1B" w:rsidRPr="00B3533F" w:rsidRDefault="00FC0D1B" w:rsidP="00856D5D">
                              <w:pPr>
                                <w:pStyle w:val="Caption"/>
                                <w:rPr>
                                  <w:noProof/>
                                  <w:color w:val="FF0000"/>
                                  <w:sz w:val="24"/>
                                  <w:szCs w:val="20"/>
                                </w:rPr>
                              </w:pPr>
                              <w:bookmarkStart w:id="219" w:name="_Toc405634181"/>
                              <w:r>
                                <w:t xml:space="preserve">Figure </w:t>
                              </w:r>
                              <w:fldSimple w:instr=" SEQ Figure \* ARABIC ">
                                <w:r>
                                  <w:rPr>
                                    <w:noProof/>
                                  </w:rPr>
                                  <w:t>57</w:t>
                                </w:r>
                              </w:fldSimple>
                              <w:r>
                                <w:t xml:space="preserve"> - User with cap</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66" o:spid="_x0000_s1265" style="position:absolute;left:0;text-align:left;margin-left:-.75pt;margin-top:127.65pt;width:3in;height:187.9pt;z-index:251923456;mso-position-horizontal-relative:text;mso-position-vertical-relative:text" coordsize="27432,2386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">
                <v:shape id="Picture 10249" o:spid="_x0000_s1266" type="#_x0000_t75" style="position:absolute;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cimnFAAAA3gAAAA8AAABkcnMvZG93bnJldi54bWxET9tqAjEQfRf8hzBC3zRRitXVKFKwLcVS&#10;r6Bvw2bcXbqZLJtUt39vhIJvczjXmc4bW4oL1b5wrKHfUyCIU2cKzjTsd8vuCIQPyAZLx6ThjzzM&#10;Z+3WFBPjrryhyzZkIoawT1BDHkKVSOnTnCz6nquII3d2tcUQYZ1JU+M1httSDpQaSosFx4YcK3rN&#10;Kf3Z/loN3+fPw6r62vFy/bIx63d/VKc3p/VTp1lMQARqwkP87/4wcb4aPI/h/k68Qc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7HIppxQAAAN4AAAAPAAAAAAAAAAAAAAAA&#10;AJ8CAABkcnMvZG93bnJldi54bWxQSwUGAAAAAAQABAD3AAAAkQMAAAAA&#10;" stroked="t" strokecolor="black [3213]" strokeweight="2.25pt">
                  <v:imagedata r:id="rId190" o:title=""/>
                  <v:path arrowok="t"/>
                </v:shape>
                <v:shape id="Text Box 10265" o:spid="_x0000_s1267" type="#_x0000_t202" style="position:absolute;top:21164;width:2743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XccYA&#10;AADeAAAADwAAAGRycy9kb3ducmV2LnhtbERPTUvDQBC9C/6HZYRexG5sa5DYbSnFQu2lGHPxNmSn&#10;2Wh2Nuxu2vjvXaHgbR7vc5br0XbiTD60jhU8TjMQxLXTLTcKqo/dwzOIEJE1do5JwQ8FWK9ub5ZY&#10;aHfhdzqXsREphEOBCkyMfSFlqA1ZDFPXEyfu5LzFmKBvpPZ4SeG2k7Msy6XFllODwZ62hurvcrAK&#10;jovPo7kfTq+HzWLu36phm381pVKTu3HzAiLSGP/FV/dep/nZLH+Cv3fSDX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SXccYAAADeAAAADwAAAAAAAAAAAAAAAACYAgAAZHJz&#10;L2Rvd25yZXYueG1sUEsFBgAAAAAEAAQA9QAAAIsDAAAAAA==&#10;" stroked="f">
                  <v:textbox style="mso-fit-shape-to-text:t" inset="0,0,0,0">
                    <w:txbxContent>
                      <w:p w:rsidR="00FC0D1B" w:rsidRPr="00B3533F" w:rsidRDefault="00FC0D1B" w:rsidP="00856D5D">
                        <w:pPr>
                          <w:pStyle w:val="Caption"/>
                          <w:rPr>
                            <w:noProof/>
                            <w:color w:val="FF0000"/>
                            <w:sz w:val="24"/>
                            <w:szCs w:val="20"/>
                          </w:rPr>
                        </w:pPr>
                        <w:bookmarkStart w:id="220" w:name="_Toc405634181"/>
                        <w:r>
                          <w:t xml:space="preserve">Figure </w:t>
                        </w:r>
                        <w:fldSimple w:instr=" SEQ Figure \* ARABIC ">
                          <w:r>
                            <w:rPr>
                              <w:noProof/>
                            </w:rPr>
                            <w:t>57</w:t>
                          </w:r>
                        </w:fldSimple>
                        <w:r>
                          <w:t xml:space="preserve"> - User with cap</w:t>
                        </w:r>
                        <w:bookmarkEnd w:id="220"/>
                      </w:p>
                    </w:txbxContent>
                  </v:textbox>
                </v:shape>
                <w10:wrap type="square"/>
              </v:group>
            </w:pict>
          </mc:Fallback>
        </mc:AlternateContent>
      </w:r>
      <w:r w:rsidR="00B41478" w:rsidRPr="00131217">
        <w:t>Using and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Pr="00131217" w:rsidRDefault="00B41478" w:rsidP="004A16DC">
      <w:pPr>
        <w:pStyle w:val="Heading3"/>
      </w:pPr>
      <w:bookmarkStart w:id="221" w:name="_Toc405796870"/>
      <w:r w:rsidRPr="00131217">
        <w:t>Evaluation</w:t>
      </w:r>
      <w:bookmarkEnd w:id="221"/>
    </w:p>
    <w:p w:rsidR="00B41478" w:rsidRPr="00131217" w:rsidRDefault="00856D5D" w:rsidP="00B41478">
      <w:r>
        <w:rPr>
          <w:noProof/>
        </w:rPr>
        <mc:AlternateContent>
          <mc:Choice Requires="wps">
            <w:drawing>
              <wp:anchor distT="0" distB="0" distL="114300" distR="114300" simplePos="0" relativeHeight="251925504" behindDoc="0" locked="0" layoutInCell="1" allowOverlap="1" wp14:anchorId="00C9606E" wp14:editId="48851DAC">
                <wp:simplePos x="0" y="0"/>
                <wp:positionH relativeFrom="column">
                  <wp:posOffset>-2836379</wp:posOffset>
                </wp:positionH>
                <wp:positionV relativeFrom="paragraph">
                  <wp:posOffset>762414</wp:posOffset>
                </wp:positionV>
                <wp:extent cx="1043305" cy="337820"/>
                <wp:effectExtent l="0" t="571500" r="0" b="43180"/>
                <wp:wrapNone/>
                <wp:docPr id="10267" name="Oval Callout 10267"/>
                <wp:cNvGraphicFramePr/>
                <a:graphic xmlns:a="http://schemas.openxmlformats.org/drawingml/2006/main">
                  <a:graphicData uri="http://schemas.microsoft.com/office/word/2010/wordprocessingShape">
                    <wps:wsp>
                      <wps:cNvSpPr/>
                      <wps:spPr>
                        <a:xfrm>
                          <a:off x="0" y="0"/>
                          <a:ext cx="1043305" cy="337820"/>
                        </a:xfrm>
                        <a:prstGeom prst="wedgeEllipseCallout">
                          <a:avLst>
                            <a:gd name="adj1" fmla="val 6933"/>
                            <a:gd name="adj2" fmla="val -215970"/>
                          </a:avLst>
                        </a:prstGeom>
                      </wps:spPr>
                      <wps:style>
                        <a:lnRef idx="2">
                          <a:schemeClr val="dk1"/>
                        </a:lnRef>
                        <a:fillRef idx="1">
                          <a:schemeClr val="lt1"/>
                        </a:fillRef>
                        <a:effectRef idx="0">
                          <a:schemeClr val="dk1"/>
                        </a:effectRef>
                        <a:fontRef idx="minor">
                          <a:schemeClr val="dk1"/>
                        </a:fontRef>
                      </wps:style>
                      <wps:txbx>
                        <w:txbxContent>
                          <w:p w:rsidR="00FC0D1B" w:rsidRDefault="00FC0D1B" w:rsidP="00856D5D">
                            <w:pPr>
                              <w:pStyle w:val="CartoonNormal"/>
                            </w:pPr>
                            <w:r>
                              <w:t>IR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Oval Callout 10267" o:spid="_x0000_s1268" type="#_x0000_t63" style="position:absolute;left:0;text-align:left;margin-left:-223.35pt;margin-top:60.05pt;width:82.15pt;height:26.6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" adj="12298,-35850" fillcolor="white [3201]" strokecolor="black [3200]" strokeweight="2pt">
                <v:textbox>
                  <w:txbxContent>
                    <w:p w:rsidR="00FC0D1B" w:rsidRDefault="00FC0D1B" w:rsidP="00856D5D">
                      <w:pPr>
                        <w:pStyle w:val="CartoonNormal"/>
                      </w:pPr>
                      <w:r>
                        <w:t>IR sensor</w:t>
                      </w:r>
                    </w:p>
                  </w:txbxContent>
                </v:textbox>
              </v:shape>
            </w:pict>
          </mc:Fallback>
        </mc:AlternateContent>
      </w:r>
      <w:r w:rsidR="00B41478" w:rsidRPr="00131217">
        <w:t>This user study proved to be harder and I initially thought. The first thing I looked for in the collected data was for a difference in the average temperature when in turn against when out of turn. The differences where too small to be meaningful and there was no pattern to if it would increase or decrease when the subject was in turn.</w:t>
      </w:r>
      <w:r w:rsidR="00D37143">
        <w:t xml:space="preserve"> (</w:t>
      </w:r>
      <w:r w:rsidR="00D37143">
        <w:fldChar w:fldCharType="begin"/>
      </w:r>
      <w:r w:rsidR="00D37143">
        <w:instrText xml:space="preserve"> REF _Ref405557506 \h </w:instrText>
      </w:r>
      <w:r w:rsidR="00D37143">
        <w:fldChar w:fldCharType="separate"/>
      </w:r>
      <w:r w:rsidR="00580C34">
        <w:t xml:space="preserve">Figure </w:t>
      </w:r>
      <w:r w:rsidR="00580C34">
        <w:rPr>
          <w:noProof/>
        </w:rPr>
        <w:t>58</w:t>
      </w:r>
      <w:r w:rsidR="00D37143">
        <w:fldChar w:fldCharType="end"/>
      </w:r>
      <w:r w:rsidR="00D37143">
        <w:t>,</w:t>
      </w:r>
      <w:r w:rsidR="004F6543">
        <w:t xml:space="preserve"> </w:t>
      </w:r>
      <w:fldSimple w:instr=" REF _Ref405557509 ">
        <w:r w:rsidR="00580C34">
          <w:t xml:space="preserve">Figure </w:t>
        </w:r>
        <w:r w:rsidR="00580C34">
          <w:rPr>
            <w:noProof/>
          </w:rPr>
          <w:t>59</w:t>
        </w:r>
      </w:fldSimple>
      <w:r w:rsidR="00DA6B75">
        <w:t>,</w:t>
      </w:r>
      <w:r w:rsidR="004F6543">
        <w:t xml:space="preserve"> </w:t>
      </w:r>
      <w:fldSimple w:instr=" REF _Ref405557512 ">
        <w:r w:rsidR="00580C34">
          <w:t xml:space="preserve">Figure </w:t>
        </w:r>
        <w:r w:rsidR="00580C34">
          <w:rPr>
            <w:noProof/>
          </w:rPr>
          <w:t>60</w:t>
        </w:r>
      </w:fldSimple>
      <w:r w:rsidR="00DA6B75">
        <w:t>,</w:t>
      </w:r>
      <w:r w:rsidR="004F6543">
        <w:t xml:space="preserve"> </w:t>
      </w:r>
      <w:fldSimple w:instr=" REF _Ref405557513 ">
        <w:r w:rsidR="00580C34">
          <w:t xml:space="preserve">Figure </w:t>
        </w:r>
        <w:r w:rsidR="00580C34">
          <w:rPr>
            <w:noProof/>
          </w:rPr>
          <w:t>61</w:t>
        </w:r>
      </w:fldSimple>
      <w:r w:rsidR="00D37143">
        <w:t>)</w:t>
      </w:r>
    </w:p>
    <w:p w:rsidR="004A16DC" w:rsidRPr="00131217" w:rsidRDefault="00B41478" w:rsidP="00B41478">
      <w:pPr>
        <w:rPr>
          <w:noProof/>
        </w:rPr>
      </w:pPr>
      <w:r w:rsidRPr="00131217">
        <w:lastRenderedPageBreak/>
        <w:t xml:space="preserve">This means that either my sensor was not adequate. Either not sensible enough or the FOV was too broad and it detected too much of the ambient temperature that would wash over the small changes I was looking for. The other possibility is that for this temperature and emotion correlation to be detectable, the activity has to be really stressful as is the case in </w:t>
      </w:r>
      <w:r w:rsidR="00F46F64" w:rsidRPr="00131217">
        <w:t xml:space="preserve">no-limit poker when the subjects use their own money. It might be that the game of Liar’s Dice, as exciting as it may be, was not stressful enough to generate a noticeable difference in the </w:t>
      </w:r>
      <w:r w:rsidR="00AB5679" w:rsidRPr="00131217">
        <w:t>subject’s</w:t>
      </w:r>
      <w:r w:rsidR="00F46F64" w:rsidRPr="00131217">
        <w:t xml:space="preserve"> temperature.</w:t>
      </w:r>
      <w:r w:rsidR="004A16DC" w:rsidRPr="00131217">
        <w:rPr>
          <w:noProof/>
        </w:rPr>
        <w:t xml:space="preserve"> </w:t>
      </w:r>
    </w:p>
    <w:p w:rsidR="00D37143" w:rsidRDefault="004A16DC" w:rsidP="00D37143">
      <w:pPr>
        <w:keepNext/>
      </w:pPr>
      <w:r w:rsidRPr="00131217">
        <w:rPr>
          <w:noProof/>
        </w:rPr>
        <w:drawing>
          <wp:inline distT="0" distB="0" distL="0" distR="0" wp14:anchorId="35D034CA" wp14:editId="0F85FE81">
            <wp:extent cx="5486400" cy="2743200"/>
            <wp:effectExtent l="0" t="0" r="19050" b="190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1"/>
              </a:graphicData>
            </a:graphic>
          </wp:inline>
        </w:drawing>
      </w:r>
    </w:p>
    <w:p w:rsidR="00B41478" w:rsidRPr="00131217" w:rsidRDefault="00D37143" w:rsidP="00D37143">
      <w:pPr>
        <w:pStyle w:val="Caption"/>
      </w:pPr>
      <w:bookmarkStart w:id="222" w:name="_Ref405557506"/>
      <w:bookmarkStart w:id="223" w:name="_Toc405634182"/>
      <w:r>
        <w:t xml:space="preserve">Figure </w:t>
      </w:r>
      <w:fldSimple w:instr=" SEQ Figure \* ARABIC ">
        <w:r w:rsidR="00997C17">
          <w:rPr>
            <w:noProof/>
          </w:rPr>
          <w:t>58</w:t>
        </w:r>
      </w:fldSimple>
      <w:bookmarkEnd w:id="222"/>
      <w:r>
        <w:t xml:space="preserve"> - REsults of stress study, user 1</w:t>
      </w:r>
      <w:bookmarkEnd w:id="223"/>
    </w:p>
    <w:p w:rsidR="004A16DC" w:rsidRPr="00131217" w:rsidRDefault="004A16DC" w:rsidP="006036A6"/>
    <w:p w:rsidR="00D37143" w:rsidRDefault="004A16DC" w:rsidP="00D37143">
      <w:pPr>
        <w:keepNext/>
      </w:pPr>
      <w:r w:rsidRPr="00131217">
        <w:rPr>
          <w:noProof/>
        </w:rPr>
        <w:drawing>
          <wp:inline distT="0" distB="0" distL="0" distR="0" wp14:anchorId="22815B87" wp14:editId="57A11A84">
            <wp:extent cx="5486400" cy="2743200"/>
            <wp:effectExtent l="0" t="0" r="19050"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2"/>
              </a:graphicData>
            </a:graphic>
          </wp:inline>
        </w:drawing>
      </w:r>
    </w:p>
    <w:p w:rsidR="004A16DC" w:rsidRPr="00131217" w:rsidRDefault="00D37143" w:rsidP="00D37143">
      <w:pPr>
        <w:pStyle w:val="Caption"/>
      </w:pPr>
      <w:bookmarkStart w:id="224" w:name="_Ref405557509"/>
      <w:bookmarkStart w:id="225" w:name="_Toc405634183"/>
      <w:r>
        <w:t xml:space="preserve">Figure </w:t>
      </w:r>
      <w:fldSimple w:instr=" SEQ Figure \* ARABIC ">
        <w:r w:rsidR="00997C17">
          <w:rPr>
            <w:noProof/>
          </w:rPr>
          <w:t>59</w:t>
        </w:r>
      </w:fldSimple>
      <w:bookmarkEnd w:id="224"/>
      <w:r w:rsidRPr="00092023">
        <w:t>-</w:t>
      </w:r>
      <w:r>
        <w:t xml:space="preserve"> RESULTS OF STRESS STUDY, USER 2</w:t>
      </w:r>
      <w:bookmarkEnd w:id="225"/>
    </w:p>
    <w:p w:rsidR="004A16DC" w:rsidRPr="00131217" w:rsidRDefault="004A16DC" w:rsidP="006036A6"/>
    <w:p w:rsidR="00D37143" w:rsidRDefault="004A16DC" w:rsidP="00D37143">
      <w:pPr>
        <w:keepNext/>
      </w:pPr>
      <w:r w:rsidRPr="00131217">
        <w:rPr>
          <w:noProof/>
        </w:rPr>
        <w:drawing>
          <wp:inline distT="0" distB="0" distL="0" distR="0" wp14:anchorId="5A8316F0" wp14:editId="7213DEFC">
            <wp:extent cx="5486400" cy="2743200"/>
            <wp:effectExtent l="0" t="0" r="19050" b="190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3"/>
              </a:graphicData>
            </a:graphic>
          </wp:inline>
        </w:drawing>
      </w:r>
    </w:p>
    <w:p w:rsidR="004A16DC" w:rsidRPr="00131217" w:rsidRDefault="00D37143" w:rsidP="00D37143">
      <w:pPr>
        <w:pStyle w:val="Caption"/>
      </w:pPr>
      <w:bookmarkStart w:id="226" w:name="_Ref405557512"/>
      <w:bookmarkStart w:id="227" w:name="_Toc405634184"/>
      <w:r>
        <w:t xml:space="preserve">Figure </w:t>
      </w:r>
      <w:fldSimple w:instr=" SEQ Figure \* ARABIC ">
        <w:r w:rsidR="00997C17">
          <w:rPr>
            <w:noProof/>
          </w:rPr>
          <w:t>60</w:t>
        </w:r>
      </w:fldSimple>
      <w:bookmarkEnd w:id="226"/>
      <w:r w:rsidRPr="00756636">
        <w:t>-</w:t>
      </w:r>
      <w:r>
        <w:t xml:space="preserve"> RESULTS OF STRESS STUDY, USER 3</w:t>
      </w:r>
      <w:bookmarkEnd w:id="227"/>
    </w:p>
    <w:p w:rsidR="004A16DC" w:rsidRPr="00131217" w:rsidRDefault="004A16DC" w:rsidP="006036A6"/>
    <w:p w:rsidR="00D37143" w:rsidRDefault="004A16DC" w:rsidP="00D37143">
      <w:pPr>
        <w:keepNext/>
      </w:pPr>
      <w:r w:rsidRPr="00131217">
        <w:rPr>
          <w:noProof/>
        </w:rPr>
        <w:drawing>
          <wp:inline distT="0" distB="0" distL="0" distR="0" wp14:anchorId="7F5E55AA" wp14:editId="61095F28">
            <wp:extent cx="5486400" cy="2743200"/>
            <wp:effectExtent l="0" t="0" r="19050" b="1905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4"/>
              </a:graphicData>
            </a:graphic>
          </wp:inline>
        </w:drawing>
      </w:r>
    </w:p>
    <w:p w:rsidR="006036A6" w:rsidRPr="00131217" w:rsidRDefault="00D37143" w:rsidP="00D37143">
      <w:pPr>
        <w:pStyle w:val="Caption"/>
      </w:pPr>
      <w:bookmarkStart w:id="228" w:name="_Ref405557513"/>
      <w:bookmarkStart w:id="229" w:name="_Toc405634185"/>
      <w:r>
        <w:t xml:space="preserve">Figure </w:t>
      </w:r>
      <w:fldSimple w:instr=" SEQ Figure \* ARABIC ">
        <w:r w:rsidR="00997C17">
          <w:rPr>
            <w:noProof/>
          </w:rPr>
          <w:t>61</w:t>
        </w:r>
      </w:fldSimple>
      <w:bookmarkEnd w:id="228"/>
      <w:r w:rsidRPr="005E284D">
        <w:t>-</w:t>
      </w:r>
      <w:r>
        <w:t xml:space="preserve"> RESULTS OF STRESS STUDY, USER 4</w:t>
      </w:r>
      <w:bookmarkEnd w:id="229"/>
    </w:p>
    <w:p w:rsidR="00B41478" w:rsidRPr="00131217" w:rsidRDefault="00B41478" w:rsidP="006036A6">
      <w:r w:rsidRPr="00131217">
        <w:br w:type="page"/>
      </w:r>
    </w:p>
    <w:p w:rsidR="00B41478" w:rsidRPr="00131217" w:rsidRDefault="001F156F" w:rsidP="00B41478">
      <w:pPr>
        <w:pStyle w:val="Heading2"/>
      </w:pPr>
      <w:bookmarkStart w:id="230" w:name="_Toc405796871"/>
      <w:r w:rsidRPr="00131217">
        <w:lastRenderedPageBreak/>
        <w:t>Location</w:t>
      </w:r>
      <w:r w:rsidR="00B41478" w:rsidRPr="00131217">
        <w:t xml:space="preserve"> to temperature</w:t>
      </w:r>
      <w:bookmarkEnd w:id="230"/>
    </w:p>
    <w:p w:rsidR="00B41478" w:rsidRPr="00131217" w:rsidRDefault="00B41478" w:rsidP="00B41478">
      <w:r w:rsidRPr="00131217">
        <w:t xml:space="preserve">This user study was designed to test a subject in the identification of an unknown signal. It is also the only study I made using a </w:t>
      </w:r>
      <w:proofErr w:type="spellStart"/>
      <w:r w:rsidRPr="00131217">
        <w:t>peltier</w:t>
      </w:r>
      <w:proofErr w:type="spellEnd"/>
      <w:r w:rsidRPr="00131217">
        <w:t xml:space="preserve"> device as the feedback mechanism, essentially using temperature as an output.</w:t>
      </w:r>
    </w:p>
    <w:p w:rsidR="00B41478" w:rsidRPr="00131217" w:rsidRDefault="00B41478" w:rsidP="00B41478">
      <w:pPr>
        <w:pStyle w:val="Heading3"/>
      </w:pPr>
      <w:bookmarkStart w:id="231" w:name="_Toc405796872"/>
      <w:r w:rsidRPr="00131217">
        <w:t>Preparation</w:t>
      </w:r>
      <w:bookmarkEnd w:id="231"/>
    </w:p>
    <w:p w:rsidR="00B41478" w:rsidRPr="00131217" w:rsidRDefault="00B41478" w:rsidP="00B41478">
      <w:pPr>
        <w:pStyle w:val="Heading4"/>
      </w:pPr>
      <w:r w:rsidRPr="00131217">
        <w:t>Hardware</w:t>
      </w:r>
    </w:p>
    <w:p w:rsidR="00B41478" w:rsidRPr="00131217" w:rsidRDefault="00B41478" w:rsidP="00B41478">
      <w:r w:rsidRPr="00131217">
        <w:t xml:space="preserve">The hardware configuration for this study was very similar to the ones discussed before. Incoming data was received by </w:t>
      </w:r>
      <w:proofErr w:type="gramStart"/>
      <w:r w:rsidRPr="00131217">
        <w:t>a</w:t>
      </w:r>
      <w:proofErr w:type="gramEnd"/>
      <w:r w:rsidRPr="00131217">
        <w:t xml:space="preserve"> IOIO OTG board and sent via PWM through a MOSFET to the </w:t>
      </w:r>
      <w:proofErr w:type="spellStart"/>
      <w:r w:rsidRPr="00131217">
        <w:t>Peltier</w:t>
      </w:r>
      <w:proofErr w:type="spellEnd"/>
      <w:r w:rsidRPr="00131217">
        <w:t xml:space="preserve"> Device. The data that the IOIO received was collected from the </w:t>
      </w:r>
      <w:proofErr w:type="spellStart"/>
      <w:r w:rsidRPr="00131217">
        <w:t>DoppelLab</w:t>
      </w:r>
      <w:proofErr w:type="spellEnd"/>
      <w:r w:rsidRPr="00131217">
        <w:t xml:space="preserve"> project at the MIT Media Lab.</w:t>
      </w:r>
    </w:p>
    <w:p w:rsidR="00B41478" w:rsidRPr="00131217" w:rsidRDefault="00B41478" w:rsidP="00B41478">
      <w:r w:rsidRPr="00131217">
        <w:t xml:space="preserve">The subject would wear a lanyard around their neck where the IOIO and power source would be hanging at their chest, while the </w:t>
      </w:r>
      <w:proofErr w:type="spellStart"/>
      <w:r w:rsidRPr="00131217">
        <w:t>peltier</w:t>
      </w:r>
      <w:proofErr w:type="spellEnd"/>
      <w:r w:rsidRPr="00131217">
        <w:t xml:space="preserve"> device would be in the back of the neck, against the skin. Since </w:t>
      </w:r>
      <w:proofErr w:type="spellStart"/>
      <w:r w:rsidRPr="00131217">
        <w:t>peltier</w:t>
      </w:r>
      <w:proofErr w:type="spellEnd"/>
      <w:r w:rsidRPr="00131217">
        <w:t xml:space="preserve"> devices can be used either on the warm or cold side, for this study only the cold side was used.</w:t>
      </w:r>
    </w:p>
    <w:p w:rsidR="00B41478" w:rsidRPr="00131217" w:rsidRDefault="00B41478" w:rsidP="00B41478">
      <w:pPr>
        <w:pStyle w:val="Heading4"/>
      </w:pPr>
      <w:r w:rsidRPr="00131217">
        <w:t>Software</w:t>
      </w:r>
    </w:p>
    <w:p w:rsidR="00B41478" w:rsidRPr="00131217" w:rsidRDefault="00B41478" w:rsidP="00B41478">
      <w:pPr>
        <w:tabs>
          <w:tab w:val="center" w:pos="4680"/>
        </w:tabs>
      </w:pPr>
      <w:r w:rsidRPr="00131217">
        <w:t xml:space="preserve">The </w:t>
      </w:r>
      <w:proofErr w:type="spellStart"/>
      <w:r w:rsidRPr="00131217">
        <w:t>DoppelLab</w:t>
      </w:r>
      <w:proofErr w:type="spellEnd"/>
      <w:r w:rsidRPr="00131217">
        <w:t xml:space="preserve"> project uses a sensor network that reports a variety of real-time information to the web. An app was written to take the data from </w:t>
      </w:r>
      <w:proofErr w:type="spellStart"/>
      <w:r w:rsidRPr="00131217">
        <w:t>DoppelLab</w:t>
      </w:r>
      <w:proofErr w:type="spellEnd"/>
      <w:r w:rsidRPr="00131217">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131217" w:rsidRDefault="00B41478" w:rsidP="00B41478">
      <w:pPr>
        <w:tabs>
          <w:tab w:val="center" w:pos="4680"/>
        </w:tabs>
      </w:pPr>
      <w:r w:rsidRPr="00131217">
        <w:t xml:space="preserve">The app creates a listener in the </w:t>
      </w:r>
      <w:proofErr w:type="spellStart"/>
      <w:r w:rsidRPr="00131217">
        <w:t>DoppelLab</w:t>
      </w:r>
      <w:proofErr w:type="spellEnd"/>
      <w:r w:rsidRPr="00131217">
        <w:t xml:space="preserve"> stream that is constantly looking for a specific ID. Once the ID is found, the signal would be sent to the IOIO to control the PWM to set the temperature of the </w:t>
      </w:r>
      <w:proofErr w:type="spellStart"/>
      <w:r w:rsidRPr="00131217">
        <w:t>peltier</w:t>
      </w:r>
      <w:proofErr w:type="spellEnd"/>
      <w:r w:rsidRPr="00131217">
        <w:t xml:space="preserve"> according to the distance between the subject’s current position and the location of their final objective.</w:t>
      </w:r>
    </w:p>
    <w:p w:rsidR="00B41478" w:rsidRPr="00131217" w:rsidRDefault="00B41478" w:rsidP="00B41478">
      <w:pPr>
        <w:pStyle w:val="Heading3"/>
      </w:pPr>
      <w:bookmarkStart w:id="232" w:name="_Toc405796873"/>
      <w:r w:rsidRPr="00131217">
        <w:t>Procedure</w:t>
      </w:r>
      <w:bookmarkEnd w:id="232"/>
    </w:p>
    <w:p w:rsidR="00B41478" w:rsidRPr="00131217" w:rsidRDefault="00B41478" w:rsidP="00B41478">
      <w:r w:rsidRPr="00131217">
        <w:t xml:space="preserve">Ahead of time, a specific sensor in the lab was selected. The subject’s task was to find this specific sensor by interpreting the signal in the back of their neck. The </w:t>
      </w:r>
      <w:proofErr w:type="spellStart"/>
      <w:r w:rsidRPr="00131217">
        <w:t>peltier</w:t>
      </w:r>
      <w:proofErr w:type="spellEnd"/>
      <w:r w:rsidRPr="00131217">
        <w:t xml:space="preserve"> would cold when passing in front of a sensor that was far away from the objective and would feel warmer as they got closer.</w:t>
      </w:r>
    </w:p>
    <w:p w:rsidR="00B41478" w:rsidRPr="00131217" w:rsidRDefault="00B41478" w:rsidP="00B41478">
      <w:pPr>
        <w:pStyle w:val="Heading3"/>
      </w:pPr>
      <w:bookmarkStart w:id="233" w:name="_Toc405796874"/>
      <w:r w:rsidRPr="00131217">
        <w:t>Results</w:t>
      </w:r>
      <w:bookmarkEnd w:id="233"/>
    </w:p>
    <w:p w:rsidR="00B41478" w:rsidRPr="00131217" w:rsidRDefault="00B41478" w:rsidP="00B41478">
      <w:r w:rsidRPr="00131217">
        <w:t>This experiment was not completed because it became clear early on that the temperature feedback was not clear enough for the users to be successful. But some important lessons where found from this experience.</w:t>
      </w:r>
    </w:p>
    <w:p w:rsidR="00B41478" w:rsidRPr="00131217" w:rsidRDefault="00B41478" w:rsidP="00B41478">
      <w:pPr>
        <w:pStyle w:val="Heading3"/>
      </w:pPr>
      <w:bookmarkStart w:id="234" w:name="_Toc405796875"/>
      <w:r w:rsidRPr="00131217">
        <w:lastRenderedPageBreak/>
        <w:t>Evaluation</w:t>
      </w:r>
      <w:bookmarkEnd w:id="234"/>
    </w:p>
    <w:p w:rsidR="00B41478" w:rsidRPr="00131217" w:rsidRDefault="00B41478" w:rsidP="00B41478">
      <w:r w:rsidRPr="00131217">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Pr="00131217" w:rsidRDefault="00B41478" w:rsidP="00B41478">
      <w:r w:rsidRPr="00131217">
        <w:t>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131217" w:rsidRDefault="00B41478" w:rsidP="00B41478">
      <w:r w:rsidRPr="00131217">
        <w:t xml:space="preserve">The third finding was that once the brain had assimilated a constant temperature, stopping the signal would feel like a signal in itself. So if the first signal was cold, and it was kept at a constant temperature, the brain would ignore it after a while, if then I turned the </w:t>
      </w:r>
      <w:proofErr w:type="spellStart"/>
      <w:r w:rsidRPr="00131217">
        <w:t>peltier</w:t>
      </w:r>
      <w:proofErr w:type="spellEnd"/>
      <w:r w:rsidRPr="00131217">
        <w:t xml:space="preserve"> off, the brain would interpret that a big jump in temperature towards heat, even giving the illusion of close to burning. Even though I knew that the </w:t>
      </w:r>
      <w:proofErr w:type="spellStart"/>
      <w:r w:rsidRPr="00131217">
        <w:t>peltier</w:t>
      </w:r>
      <w:proofErr w:type="spellEnd"/>
      <w:r w:rsidRPr="00131217">
        <w:t xml:space="preserve"> was simply going from cold to room temperature. Again, there might be a future use for this effect where the user would feel a big change while not really needing to use any extreme temperatures that could be dangerous.</w:t>
      </w:r>
    </w:p>
    <w:p w:rsidR="00B41478" w:rsidRPr="00131217" w:rsidRDefault="00B41478" w:rsidP="00B41478">
      <w:r w:rsidRPr="00131217">
        <w:br w:type="page"/>
      </w:r>
    </w:p>
    <w:p w:rsidR="00C618DB" w:rsidRPr="00131217" w:rsidRDefault="00C618DB" w:rsidP="00C618DB">
      <w:pPr>
        <w:pStyle w:val="Heading2"/>
      </w:pPr>
      <w:bookmarkStart w:id="235" w:name="_Toc405796876"/>
      <w:r w:rsidRPr="00131217">
        <w:lastRenderedPageBreak/>
        <w:t>User Studies Summary</w:t>
      </w:r>
      <w:bookmarkEnd w:id="235"/>
    </w:p>
    <w:tbl>
      <w:tblPr>
        <w:tblStyle w:val="MediumGrid1-Accent1"/>
        <w:tblW w:w="0" w:type="auto"/>
        <w:tblLook w:val="04A0" w:firstRow="1" w:lastRow="0" w:firstColumn="1" w:lastColumn="0" w:noHBand="0" w:noVBand="1"/>
      </w:tblPr>
      <w:tblGrid>
        <w:gridCol w:w="3258"/>
        <w:gridCol w:w="6318"/>
      </w:tblGrid>
      <w:tr w:rsidR="00C618DB" w:rsidRPr="00131217" w:rsidTr="000174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rsidR="00C618DB" w:rsidRPr="00131217" w:rsidRDefault="00C618DB" w:rsidP="00192737">
            <w:pPr>
              <w:pStyle w:val="Heading1"/>
              <w:outlineLvl w:val="0"/>
            </w:pPr>
            <w:bookmarkStart w:id="236" w:name="_Toc405796877"/>
            <w:r w:rsidRPr="00131217">
              <w:t>User Studies</w:t>
            </w:r>
            <w:bookmarkEnd w:id="236"/>
          </w:p>
        </w:tc>
        <w:tc>
          <w:tcPr>
            <w:tcW w:w="6318" w:type="dxa"/>
          </w:tcPr>
          <w:p w:rsidR="00C618DB" w:rsidRPr="00131217" w:rsidRDefault="00C618DB" w:rsidP="00192737">
            <w:pPr>
              <w:pStyle w:val="Heading1"/>
              <w:outlineLvl w:val="0"/>
              <w:cnfStyle w:val="100000000000" w:firstRow="1" w:lastRow="0" w:firstColumn="0" w:lastColumn="0" w:oddVBand="0" w:evenVBand="0" w:oddHBand="0" w:evenHBand="0" w:firstRowFirstColumn="0" w:firstRowLastColumn="0" w:lastRowFirstColumn="0" w:lastRowLastColumn="0"/>
            </w:pPr>
            <w:bookmarkStart w:id="237" w:name="_Toc405796878"/>
            <w:r w:rsidRPr="00131217">
              <w:t>Results and Conclusions</w:t>
            </w:r>
            <w:bookmarkEnd w:id="237"/>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Proximity to Vibration</w:t>
            </w:r>
          </w:p>
        </w:tc>
        <w:tc>
          <w:tcPr>
            <w:tcW w:w="6318" w:type="dxa"/>
          </w:tcPr>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Users are able to quickly learn to use the sense and identify the objects with high accuracy rate. </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The ability to confirm their guess greatly increases the learning curve.</w:t>
            </w:r>
          </w:p>
          <w:p w:rsidR="00C618DB"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Changing the sensitivity does affect the outcome and the users report an understanding of how it works.</w:t>
            </w:r>
          </w:p>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Objects may have peculiar signatures that would be difficult to predict but are easy to identify and learn experientially</w:t>
            </w:r>
            <w:r w:rsidR="00192737">
              <w:rPr>
                <w:sz w:val="22"/>
              </w:rPr>
              <w:t>.</w:t>
            </w:r>
          </w:p>
        </w:tc>
      </w:tr>
      <w:tr w:rsidR="00C618DB" w:rsidRPr="00131217" w:rsidTr="00017457">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Temperature to Sound</w:t>
            </w:r>
          </w:p>
        </w:tc>
        <w:tc>
          <w:tcPr>
            <w:tcW w:w="6318" w:type="dxa"/>
          </w:tcPr>
          <w:p w:rsidR="00C618DB"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Users are able to quickly learn the sense but have a hard time since they can’t see where the sensor is precisely.</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Offering feedback to tell the user if they were correct or not, not only helped the learning process but also their performance, making the experience more enjoyable.</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The results show how the time per turn goes down while the accuracy tends to remain constant, showing that the users are becoming more comfortable and efficient with the experience.</w:t>
            </w:r>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Cellphone Sensors to Sound</w:t>
            </w:r>
          </w:p>
        </w:tc>
        <w:tc>
          <w:tcPr>
            <w:tcW w:w="6318" w:type="dxa"/>
          </w:tcPr>
          <w:p w:rsidR="00C618DB"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With no contextual information, the users felt the need to guess at their artificial sense; this guess was for the most part accurate.</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When the guess was wrong, it was very interesting to see how the users </w:t>
            </w:r>
            <w:r w:rsidR="00192737">
              <w:rPr>
                <w:sz w:val="22"/>
              </w:rPr>
              <w:t>would use their context to venture a guess. This is important because it begins to show how the brain tries to make sense of the signal.</w:t>
            </w:r>
          </w:p>
        </w:tc>
      </w:tr>
      <w:tr w:rsidR="00C618DB" w:rsidRPr="00131217" w:rsidTr="00017457">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Smell Notification</w:t>
            </w:r>
          </w:p>
        </w:tc>
        <w:tc>
          <w:tcPr>
            <w:tcW w:w="6318" w:type="dxa"/>
          </w:tcPr>
          <w:p w:rsidR="00C618DB"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Great for more than one user with a single signal.</w:t>
            </w:r>
          </w:p>
          <w:p w:rsidR="00192737" w:rsidRPr="00017457"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slow dissipation of the smell can be an indicator of passed time since the signal.</w:t>
            </w:r>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Smell Creation</w:t>
            </w:r>
          </w:p>
        </w:tc>
        <w:tc>
          <w:tcPr>
            <w:tcW w:w="6318" w:type="dxa"/>
          </w:tcPr>
          <w:p w:rsidR="00C618DB"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he creation of different smells with a single machine starts to become a possibility.</w:t>
            </w:r>
          </w:p>
        </w:tc>
      </w:tr>
      <w:tr w:rsidR="00C618DB" w:rsidRPr="00131217" w:rsidTr="00017457">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Stress to Sound</w:t>
            </w:r>
          </w:p>
        </w:tc>
        <w:tc>
          <w:tcPr>
            <w:tcW w:w="6318" w:type="dxa"/>
          </w:tcPr>
          <w:p w:rsidR="00C618DB"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distance between the sensor and the target was too far; this affects the accuracy of the sensor and of the user aiming at that target.</w:t>
            </w:r>
          </w:p>
          <w:p w:rsidR="00192737" w:rsidRPr="00017457"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changes in temperature that I was interested in were too small, I either needed a better sensor or an activity that created more dramatic changes in the target’s emotions.</w:t>
            </w:r>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Glass Infrastructure to Temperature</w:t>
            </w:r>
          </w:p>
        </w:tc>
        <w:tc>
          <w:tcPr>
            <w:tcW w:w="6318" w:type="dxa"/>
          </w:tcPr>
          <w:p w:rsidR="00C618DB"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emperature is a great feedback for binary signals, not so much for analog.</w:t>
            </w:r>
          </w:p>
          <w:p w:rsidR="00192737"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Using temperature will allow for a long term wearable that will not be annoying to the user and noticeable enough when the change happens.</w:t>
            </w:r>
          </w:p>
        </w:tc>
      </w:tr>
    </w:tbl>
    <w:p w:rsidR="00C618DB" w:rsidRPr="00131217" w:rsidRDefault="00C618DB" w:rsidP="00C618DB"/>
    <w:p w:rsidR="00C618DB" w:rsidRPr="00131217" w:rsidRDefault="00C618DB">
      <w:r w:rsidRPr="00131217">
        <w:lastRenderedPageBreak/>
        <w:br w:type="page"/>
      </w:r>
    </w:p>
    <w:p w:rsidR="00C618DB" w:rsidRPr="00131217" w:rsidRDefault="00C618DB" w:rsidP="00B41478"/>
    <w:p w:rsidR="00660AB6" w:rsidRPr="00131217" w:rsidRDefault="00660AB6" w:rsidP="00660AB6">
      <w:pPr>
        <w:pStyle w:val="Heading1"/>
      </w:pPr>
      <w:bookmarkStart w:id="238" w:name="_Toc405796879"/>
      <w:r w:rsidRPr="00131217">
        <w:t>Research Questions</w:t>
      </w:r>
      <w:bookmarkEnd w:id="238"/>
    </w:p>
    <w:p w:rsidR="001D1D3A" w:rsidRPr="00131217" w:rsidRDefault="0067265E" w:rsidP="00660AB6">
      <w:r w:rsidRPr="00131217">
        <w:t>Overall, all studies were looking to understand the ways in which the brain is able to take a very basic artificial input and create a useful, coherent picture from that input and any other clues from the body and the context.</w:t>
      </w:r>
      <w:r w:rsidR="001D1D3A" w:rsidRPr="00131217">
        <w:t xml:space="preserve"> Other questions to be addressed were </w:t>
      </w:r>
      <w:r w:rsidR="00660AB6" w:rsidRPr="00131217">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Pr="00131217" w:rsidRDefault="001D1D3A" w:rsidP="00660AB6">
      <w:r w:rsidRPr="00131217">
        <w:t xml:space="preserve">A more detailed list of questions that were addressed </w:t>
      </w:r>
      <w:r w:rsidR="00333297" w:rsidRPr="00131217">
        <w:t>is</w:t>
      </w:r>
      <w:r w:rsidRPr="00131217">
        <w:t>:</w:t>
      </w:r>
    </w:p>
    <w:p w:rsidR="00660AB6" w:rsidRPr="00131217" w:rsidRDefault="00660AB6" w:rsidP="00660AB6">
      <w:pPr>
        <w:pStyle w:val="Heading2"/>
      </w:pPr>
      <w:bookmarkStart w:id="239" w:name="_Toc405796880"/>
      <w:r w:rsidRPr="00131217">
        <w:t>Discreet and Continuous Data</w:t>
      </w:r>
      <w:bookmarkEnd w:id="239"/>
    </w:p>
    <w:p w:rsidR="00660AB6" w:rsidRPr="00131217" w:rsidRDefault="00660AB6" w:rsidP="00660AB6">
      <w:r w:rsidRPr="00131217">
        <w:t>1. Will a discreet signal that just turns on and off to get the user’s attention be more effective than a continuous signal that requires the user’s interpretation of changing data?</w:t>
      </w:r>
    </w:p>
    <w:p w:rsidR="00333297" w:rsidRPr="00131217" w:rsidRDefault="00333297" w:rsidP="00660AB6">
      <w:r w:rsidRPr="00131217">
        <w:t>The research showed that a vibration signal was very good for analog data that would cover a spectrum of values, allowing a user to understand progressive changes in a set condition. The first and third study showed this when users would slowly try to find the strongest signal by always looking for the small changes. Temperature proved not to be appropriate for this type of sensory experience because the skin would quickly assimilate the temperature and then ignore small chang</w:t>
      </w:r>
      <w:r w:rsidR="00A51060" w:rsidRPr="00131217">
        <w:t>es. Incidentally, a vibration feedback would be less useful for a long-term experience since the users reported to not be willing to have a constant vibration signaling continuously, but a temperature feedback would be great for this precisely because the body would assimilate it and any change would then become apparent.</w:t>
      </w:r>
    </w:p>
    <w:p w:rsidR="00660AB6" w:rsidRPr="00131217" w:rsidRDefault="00660AB6" w:rsidP="00660AB6">
      <w:pPr>
        <w:pStyle w:val="Heading2"/>
      </w:pPr>
      <w:bookmarkStart w:id="240" w:name="_Toc405796881"/>
      <w:r w:rsidRPr="00131217">
        <w:t>Sensory Substitution</w:t>
      </w:r>
      <w:bookmarkEnd w:id="240"/>
    </w:p>
    <w:p w:rsidR="00660AB6" w:rsidRPr="00131217" w:rsidRDefault="00C469F7" w:rsidP="00660AB6">
      <w:r w:rsidRPr="00131217">
        <w:t>2</w:t>
      </w:r>
      <w:r w:rsidR="00660AB6" w:rsidRPr="00131217">
        <w:t>. In a situation where vision is used to make a quick decision, will Digital Synesthesia prove to be a valid alternative to accomplishing the same task or part of that task?</w:t>
      </w:r>
    </w:p>
    <w:p w:rsidR="00C469F7" w:rsidRPr="00131217" w:rsidRDefault="00C469F7" w:rsidP="00660AB6">
      <w:r w:rsidRPr="00131217">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through </w:t>
      </w:r>
      <w:proofErr w:type="gramStart"/>
      <w:r w:rsidRPr="00131217">
        <w:t>vision,</w:t>
      </w:r>
      <w:proofErr w:type="gramEnd"/>
      <w:r w:rsidRPr="00131217">
        <w:t xml:space="preserve"> greatly increased the ability to learn and understand the new experience. So even if we might not be able to replicate the functionality of vision, it is thanks to vision that artificial senses can be learned quickly and accurately.</w:t>
      </w:r>
    </w:p>
    <w:p w:rsidR="00660AB6" w:rsidRPr="00131217" w:rsidRDefault="00660AB6" w:rsidP="00660AB6">
      <w:pPr>
        <w:pStyle w:val="Heading2"/>
      </w:pPr>
      <w:bookmarkStart w:id="241" w:name="_Toc405796882"/>
      <w:r w:rsidRPr="00131217">
        <w:lastRenderedPageBreak/>
        <w:t>Sensory Augmentation</w:t>
      </w:r>
      <w:bookmarkEnd w:id="241"/>
    </w:p>
    <w:p w:rsidR="00443CCB" w:rsidRPr="00131217" w:rsidRDefault="00443CCB" w:rsidP="00443CCB">
      <w:r w:rsidRPr="00131217">
        <w:t>3. Will users be able to understand the ability to fine tune the sensitivity of an artificial sense?</w:t>
      </w:r>
    </w:p>
    <w:p w:rsidR="0039550B" w:rsidRPr="00131217" w:rsidRDefault="0039550B" w:rsidP="00443CCB">
      <w:r w:rsidRPr="00131217">
        <w:t>During the first study, the users had no control over the sensitivity level. Instead, the experimenter would change the sensitivity according to the procedure of the test. This proved that the answer was not as simple as “more sensitivity is better” but that the users would show a preference of one over the other. This meant that it would be interesting for the users to have control over the sensitivity.</w:t>
      </w:r>
    </w:p>
    <w:p w:rsidR="00C94633" w:rsidRPr="00131217" w:rsidRDefault="00C94633" w:rsidP="00443CCB">
      <w:r w:rsidRPr="00131217">
        <w:t>In</w:t>
      </w:r>
      <w:r w:rsidR="0039550B" w:rsidRPr="00131217">
        <w:t xml:space="preserve"> the second and third studies</w:t>
      </w:r>
      <w:r w:rsidRPr="00131217">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Pr="00131217" w:rsidRDefault="00C94633" w:rsidP="00443CCB">
      <w:r w:rsidRPr="00131217">
        <w:t xml:space="preserve">During the third study, the subjects again had access to the sensitivity levels but in this case they had no </w:t>
      </w:r>
      <w:r w:rsidR="0039550B" w:rsidRPr="00131217">
        <w:t>idea</w:t>
      </w:r>
      <w:r w:rsidRPr="00131217">
        <w:t xml:space="preserve"> what was being sensed</w:t>
      </w:r>
      <w:r w:rsidR="0039550B" w:rsidRPr="00131217">
        <w:t>,</w:t>
      </w:r>
      <w:r w:rsidRPr="00131217">
        <w:t xml:space="preserve"> so the </w:t>
      </w:r>
      <w:r w:rsidR="0039550B" w:rsidRPr="00131217">
        <w:t>experience</w:t>
      </w:r>
      <w:r w:rsidRPr="00131217">
        <w:t xml:space="preserve"> had to </w:t>
      </w:r>
      <w:r w:rsidR="0039550B" w:rsidRPr="00131217">
        <w:t xml:space="preserve">bring together </w:t>
      </w:r>
      <w:r w:rsidRPr="00131217">
        <w:t xml:space="preserve">a combination of </w:t>
      </w:r>
      <w:r w:rsidR="0039550B" w:rsidRPr="00131217">
        <w:t>their exploration of the space and experimentation with the sensitivity level as they tested different theories of their experiences.</w:t>
      </w:r>
    </w:p>
    <w:p w:rsidR="0039550B" w:rsidRPr="00131217" w:rsidRDefault="0039550B" w:rsidP="00443CCB">
      <w:r w:rsidRPr="00131217">
        <w:t xml:space="preserve">The first study proved that the control over sensitivity was to need a more nuanced approach. On the second study, the subjects found it very useful to have that control and made their performance more accurate. The third study would have been, except for one or two conditions, impossible without adjusting the </w:t>
      </w:r>
      <w:r w:rsidR="005A2D09" w:rsidRPr="00131217">
        <w:t>sensitivity</w:t>
      </w:r>
      <w:r w:rsidRPr="00131217">
        <w:t xml:space="preserve"> and the accuracy of the test proves that users would very quickly understand the concept of variable sensitivity.</w:t>
      </w:r>
    </w:p>
    <w:p w:rsidR="00660AB6" w:rsidRPr="00131217" w:rsidRDefault="00660AB6" w:rsidP="00660AB6">
      <w:pPr>
        <w:pStyle w:val="Heading2"/>
      </w:pPr>
      <w:bookmarkStart w:id="242" w:name="_Toc405796883"/>
      <w:r w:rsidRPr="00131217">
        <w:t>New Senses</w:t>
      </w:r>
      <w:bookmarkEnd w:id="242"/>
    </w:p>
    <w:p w:rsidR="0039550B" w:rsidRPr="00131217" w:rsidRDefault="0039550B" w:rsidP="0039550B">
      <w:r w:rsidRPr="00131217">
        <w:t>4. Is the user able to understand and correctly interpret a new artificial sense that the body previously did not have?</w:t>
      </w:r>
    </w:p>
    <w:p w:rsidR="0039550B" w:rsidRPr="00131217" w:rsidRDefault="005A2D09" w:rsidP="0039550B">
      <w:r w:rsidRPr="00131217">
        <w:t>Arguably, all three studies 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very successful at understanding and successfully using their new sense to accomplish the task.</w:t>
      </w:r>
    </w:p>
    <w:p w:rsidR="00660AB6" w:rsidRPr="00131217" w:rsidRDefault="00660AB6" w:rsidP="00660AB6">
      <w:pPr>
        <w:pStyle w:val="Heading2"/>
      </w:pPr>
      <w:bookmarkStart w:id="243" w:name="_Toc405796884"/>
      <w:r w:rsidRPr="00131217">
        <w:t>The User and the New Stimuli</w:t>
      </w:r>
      <w:bookmarkEnd w:id="243"/>
    </w:p>
    <w:p w:rsidR="00660AB6" w:rsidRPr="00131217" w:rsidRDefault="0039550B" w:rsidP="00660AB6">
      <w:r w:rsidRPr="00131217">
        <w:lastRenderedPageBreak/>
        <w:t>5</w:t>
      </w:r>
      <w:r w:rsidR="00660AB6" w:rsidRPr="00131217">
        <w:t xml:space="preserve">. How accurate is the interpretation of data when experienced through new </w:t>
      </w:r>
      <w:r w:rsidR="001D1D3A" w:rsidRPr="00131217">
        <w:t>artificial</w:t>
      </w:r>
      <w:r w:rsidR="00660AB6" w:rsidRPr="00131217">
        <w:t xml:space="preserve"> senses?</w:t>
      </w:r>
    </w:p>
    <w:p w:rsidR="00660AB6" w:rsidRPr="00131217" w:rsidRDefault="0039550B" w:rsidP="00660AB6">
      <w:r w:rsidRPr="00131217">
        <w:t>6</w:t>
      </w:r>
      <w:r w:rsidR="00660AB6" w:rsidRPr="00131217">
        <w:t>. Will there be feelings of “phantom sense” where the user will feel the effects of a stimulation that is not present anymore?</w:t>
      </w:r>
    </w:p>
    <w:p w:rsidR="0035113F" w:rsidRPr="00131217" w:rsidRDefault="0035113F" w:rsidP="00660AB6">
      <w:r w:rsidRPr="00131217">
        <w:t>All three user studies have demonstrated a high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Pr="00131217" w:rsidRDefault="00660AB6" w:rsidP="00660AB6">
      <w:pPr>
        <w:pStyle w:val="Heading2"/>
      </w:pPr>
      <w:bookmarkStart w:id="244" w:name="_Toc405796885"/>
      <w:r w:rsidRPr="00131217">
        <w:t>Escaping the visual user interface</w:t>
      </w:r>
      <w:bookmarkEnd w:id="244"/>
    </w:p>
    <w:p w:rsidR="00660AB6" w:rsidRPr="00131217" w:rsidRDefault="00660AB6" w:rsidP="00660AB6">
      <w:r w:rsidRPr="00131217">
        <w:t>Because visual interfaces are the most common, we tend to think of the interfacing with new senses in purely visual terms, where input signal is translated to numeric data and transmitted to the eyes.</w:t>
      </w:r>
    </w:p>
    <w:p w:rsidR="00660AB6" w:rsidRPr="00131217" w:rsidRDefault="00194615" w:rsidP="00660AB6">
      <w:r w:rsidRPr="00131217">
        <w:t>7</w:t>
      </w:r>
      <w:r w:rsidR="00660AB6" w:rsidRPr="00131217">
        <w:t>. Can this research start to uncover the particular ways in which information should be understood and interpreted when transmitted to the skin (or other senses)? Perhaps the idea of “value” is mostly a visual construct.</w:t>
      </w:r>
    </w:p>
    <w:p w:rsidR="006F00B6" w:rsidRPr="00131217" w:rsidRDefault="0035113F" w:rsidP="00660AB6">
      <w:r w:rsidRPr="00131217">
        <w:t>Because of the success of the experiences designed in this thesis, I can say that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F00B6" w:rsidRPr="00131217" w:rsidRDefault="006F00B6" w:rsidP="006F00B6">
      <w:r w:rsidRPr="00131217">
        <w:br w:type="page"/>
      </w:r>
    </w:p>
    <w:p w:rsidR="00660AB6" w:rsidRPr="00131217" w:rsidRDefault="00660AB6" w:rsidP="006F00B6">
      <w:pPr>
        <w:pStyle w:val="Heading1"/>
      </w:pPr>
      <w:bookmarkStart w:id="245" w:name="_Toc405796886"/>
      <w:r w:rsidRPr="00131217">
        <w:lastRenderedPageBreak/>
        <w:t>Design Thinking</w:t>
      </w:r>
      <w:bookmarkEnd w:id="245"/>
    </w:p>
    <w:p w:rsidR="006F00B6" w:rsidRPr="00131217" w:rsidRDefault="0059676A" w:rsidP="006F00B6">
      <w:r w:rsidRPr="00131217">
        <w:t>Throughout this thesis I have been looking for a way to radically change the mobile experience. I have done this by using sensory substitution in a way that may benefit all kinds of people. For this to work, I will propose in this section what I think are the building blocks for a design oriented approach to Digital Synesthesia and Artificial Sensory Experiences.</w:t>
      </w:r>
    </w:p>
    <w:p w:rsidR="0059676A" w:rsidRDefault="0059676A" w:rsidP="006F00B6">
      <w:r w:rsidRPr="00131217">
        <w:t>The first thing to keep in mind is that I am proposing the ability to turn sensory experiences on and off as the user may need. To this end, the user studies have looked into how a user may be able to quickly turn on an artificial sense and get satisfactory results in a short amount of time and in different situations.</w:t>
      </w:r>
    </w:p>
    <w:p w:rsidR="00FC0D1B" w:rsidRDefault="00FC0D1B" w:rsidP="006F00B6">
      <w:r>
        <w:t>The beginning of a pattern language that will apply to artificial sensory experiences might look like this.</w:t>
      </w:r>
    </w:p>
    <w:p w:rsidR="00FC0D1B" w:rsidRPr="00131217" w:rsidRDefault="00FC0D1B" w:rsidP="006F00B6"/>
    <w:p w:rsidR="00EB14FF" w:rsidRDefault="00EB14FF" w:rsidP="00FC0D1B">
      <w:pPr>
        <w:pStyle w:val="Heading2"/>
      </w:pPr>
      <w:r w:rsidRPr="00131217">
        <w:t xml:space="preserve">What is the </w:t>
      </w:r>
      <w:r w:rsidR="00D24BFF" w:rsidRPr="00131217">
        <w:t>main</w:t>
      </w:r>
      <w:r w:rsidRPr="00131217">
        <w:t xml:space="preserve"> activity? </w:t>
      </w:r>
    </w:p>
    <w:p w:rsidR="00FC0D1B" w:rsidRDefault="00FC0D1B" w:rsidP="007416D2">
      <w:r>
        <w:t>The first step is</w:t>
      </w:r>
      <w:r w:rsidR="007416D2">
        <w:t xml:space="preserve"> the part of the language that will define the encompassing activity these patterns are the constraints within which the artificial sensory experience will work. They come first because they will inform every other pattern to come.</w:t>
      </w:r>
    </w:p>
    <w:p w:rsidR="007416D2" w:rsidRDefault="00642301" w:rsidP="007416D2">
      <w:pPr>
        <w:pStyle w:val="ListParagraph"/>
        <w:numPr>
          <w:ilvl w:val="0"/>
          <w:numId w:val="15"/>
        </w:numPr>
      </w:pPr>
      <w:r>
        <w:t>The M</w:t>
      </w:r>
      <w:r w:rsidR="007416D2">
        <w:t xml:space="preserve">ain </w:t>
      </w:r>
      <w:r>
        <w:t>A</w:t>
      </w:r>
      <w:r w:rsidR="007416D2">
        <w:t>ctivity</w:t>
      </w:r>
    </w:p>
    <w:p w:rsidR="007416D2" w:rsidRDefault="007416D2" w:rsidP="007416D2">
      <w:pPr>
        <w:pStyle w:val="ListParagraph"/>
        <w:numPr>
          <w:ilvl w:val="0"/>
          <w:numId w:val="15"/>
        </w:numPr>
      </w:pPr>
      <w:r>
        <w:t xml:space="preserve">The </w:t>
      </w:r>
      <w:r w:rsidR="00642301">
        <w:t>Surrounding S</w:t>
      </w:r>
      <w:r>
        <w:t>pace</w:t>
      </w:r>
    </w:p>
    <w:p w:rsidR="007416D2" w:rsidRDefault="007416D2" w:rsidP="007416D2">
      <w:pPr>
        <w:pStyle w:val="ListParagraph"/>
        <w:numPr>
          <w:ilvl w:val="0"/>
          <w:numId w:val="15"/>
        </w:numPr>
      </w:pPr>
      <w:r>
        <w:t>H</w:t>
      </w:r>
      <w:r w:rsidR="00642301">
        <w:t>ow Active is the U</w:t>
      </w:r>
      <w:r>
        <w:t>ser</w:t>
      </w:r>
    </w:p>
    <w:p w:rsidR="007416D2" w:rsidRDefault="00642301" w:rsidP="007416D2">
      <w:pPr>
        <w:pStyle w:val="ListParagraph"/>
        <w:numPr>
          <w:ilvl w:val="0"/>
          <w:numId w:val="15"/>
        </w:numPr>
      </w:pPr>
      <w:r>
        <w:t>The U</w:t>
      </w:r>
      <w:r w:rsidR="007416D2">
        <w:t>niforms</w:t>
      </w:r>
    </w:p>
    <w:p w:rsidR="007416D2" w:rsidRDefault="00642301" w:rsidP="007416D2">
      <w:pPr>
        <w:pStyle w:val="ListParagraph"/>
        <w:numPr>
          <w:ilvl w:val="0"/>
          <w:numId w:val="15"/>
        </w:numPr>
      </w:pPr>
      <w:r>
        <w:t>The D</w:t>
      </w:r>
      <w:r w:rsidR="007416D2">
        <w:t>uration</w:t>
      </w:r>
      <w:r>
        <w:t xml:space="preserve"> of the A</w:t>
      </w:r>
      <w:r w:rsidR="007416D2">
        <w:t>ctivity</w:t>
      </w:r>
    </w:p>
    <w:p w:rsidR="007416D2" w:rsidRDefault="00642301" w:rsidP="007416D2">
      <w:pPr>
        <w:pStyle w:val="ListParagraph"/>
        <w:numPr>
          <w:ilvl w:val="0"/>
          <w:numId w:val="15"/>
        </w:numPr>
      </w:pPr>
      <w:r>
        <w:t>The Level of F</w:t>
      </w:r>
      <w:r w:rsidR="007416D2">
        <w:t>ocus</w:t>
      </w:r>
    </w:p>
    <w:p w:rsidR="00EB14FF" w:rsidRDefault="00EB14FF" w:rsidP="007416D2">
      <w:pPr>
        <w:pStyle w:val="Heading2"/>
      </w:pPr>
      <w:r w:rsidRPr="00131217">
        <w:t xml:space="preserve">What type of </w:t>
      </w:r>
      <w:r w:rsidR="007416D2">
        <w:t>signal</w:t>
      </w:r>
      <w:r w:rsidRPr="00131217">
        <w:t xml:space="preserve"> do we want to </w:t>
      </w:r>
      <w:r w:rsidR="007416D2">
        <w:t>track</w:t>
      </w:r>
      <w:r w:rsidRPr="00131217">
        <w:t>?</w:t>
      </w:r>
    </w:p>
    <w:p w:rsidR="007416D2" w:rsidRDefault="007416D2" w:rsidP="007416D2">
      <w:r>
        <w:t>Once we know the patterns that define the activity, we look into what are the signals that the user is interested in feeling.</w:t>
      </w:r>
    </w:p>
    <w:p w:rsidR="007416D2" w:rsidRDefault="00EA19E5" w:rsidP="007416D2">
      <w:pPr>
        <w:pStyle w:val="ListParagraph"/>
        <w:numPr>
          <w:ilvl w:val="0"/>
          <w:numId w:val="15"/>
        </w:numPr>
      </w:pPr>
      <w:r>
        <w:t xml:space="preserve">Nature of </w:t>
      </w:r>
      <w:r w:rsidR="00642301">
        <w:t>S</w:t>
      </w:r>
      <w:r>
        <w:t>ignal</w:t>
      </w:r>
    </w:p>
    <w:p w:rsidR="00EA19E5" w:rsidRDefault="00EA19E5" w:rsidP="007416D2">
      <w:pPr>
        <w:pStyle w:val="ListParagraph"/>
        <w:numPr>
          <w:ilvl w:val="0"/>
          <w:numId w:val="15"/>
        </w:numPr>
      </w:pPr>
      <w:r>
        <w:t>Range</w:t>
      </w:r>
      <w:r w:rsidR="00642301">
        <w:t xml:space="preserve"> of S</w:t>
      </w:r>
      <w:r>
        <w:t>ignal</w:t>
      </w:r>
    </w:p>
    <w:p w:rsidR="00EA19E5" w:rsidRPr="007416D2" w:rsidRDefault="00642301" w:rsidP="007416D2">
      <w:pPr>
        <w:pStyle w:val="ListParagraph"/>
        <w:numPr>
          <w:ilvl w:val="0"/>
          <w:numId w:val="15"/>
        </w:numPr>
      </w:pPr>
      <w:r>
        <w:t>Rate of C</w:t>
      </w:r>
      <w:r w:rsidR="00EA19E5">
        <w:t>hange</w:t>
      </w:r>
    </w:p>
    <w:p w:rsidR="00EB14FF" w:rsidRDefault="00EB14FF" w:rsidP="00EA19E5">
      <w:pPr>
        <w:pStyle w:val="Heading2"/>
      </w:pPr>
      <w:r w:rsidRPr="00131217">
        <w:t xml:space="preserve">What kind of </w:t>
      </w:r>
      <w:r w:rsidR="007416D2">
        <w:t>sense do we want to create</w:t>
      </w:r>
      <w:r w:rsidRPr="00131217">
        <w:t>?</w:t>
      </w:r>
    </w:p>
    <w:p w:rsidR="00EA19E5" w:rsidRDefault="00EA19E5" w:rsidP="00EA19E5">
      <w:r>
        <w:t>The type of signal to be tracked will suggest the best sensory feedback for the user to interpret.</w:t>
      </w:r>
    </w:p>
    <w:p w:rsidR="00EA19E5" w:rsidRDefault="00642301" w:rsidP="00EA19E5">
      <w:pPr>
        <w:pStyle w:val="ListParagraph"/>
        <w:numPr>
          <w:ilvl w:val="0"/>
          <w:numId w:val="15"/>
        </w:numPr>
      </w:pPr>
      <w:r>
        <w:lastRenderedPageBreak/>
        <w:t>User Involvement</w:t>
      </w:r>
    </w:p>
    <w:p w:rsidR="00642301" w:rsidRDefault="00642301" w:rsidP="00EA19E5">
      <w:pPr>
        <w:pStyle w:val="ListParagraph"/>
        <w:numPr>
          <w:ilvl w:val="0"/>
          <w:numId w:val="15"/>
        </w:numPr>
      </w:pPr>
      <w:r>
        <w:t>Time of Response</w:t>
      </w:r>
    </w:p>
    <w:p w:rsidR="00642301" w:rsidRDefault="00642301" w:rsidP="00EA19E5">
      <w:pPr>
        <w:pStyle w:val="ListParagraph"/>
        <w:numPr>
          <w:ilvl w:val="0"/>
          <w:numId w:val="15"/>
        </w:numPr>
      </w:pPr>
      <w:r>
        <w:t>Sensory Metaphors</w:t>
      </w:r>
    </w:p>
    <w:p w:rsidR="00642301" w:rsidRDefault="00642301" w:rsidP="00EA19E5">
      <w:pPr>
        <w:pStyle w:val="ListParagraph"/>
        <w:numPr>
          <w:ilvl w:val="0"/>
          <w:numId w:val="15"/>
        </w:numPr>
      </w:pPr>
      <w:r>
        <w:t>User Control</w:t>
      </w:r>
    </w:p>
    <w:p w:rsidR="006F00B6" w:rsidRDefault="00EB14FF" w:rsidP="00642301">
      <w:pPr>
        <w:pStyle w:val="Heading2"/>
      </w:pPr>
      <w:r w:rsidRPr="00131217">
        <w:t xml:space="preserve">Are there any redundancies with other senses? </w:t>
      </w:r>
    </w:p>
    <w:p w:rsidR="00642301" w:rsidRDefault="00642301" w:rsidP="00642301">
      <w:r>
        <w:t>Redundancies with natural senses are important in order to increase accuracy, learning time and training strategies.</w:t>
      </w:r>
    </w:p>
    <w:p w:rsidR="00642301" w:rsidRDefault="00642301" w:rsidP="00642301">
      <w:pPr>
        <w:pStyle w:val="ListParagraph"/>
        <w:numPr>
          <w:ilvl w:val="0"/>
          <w:numId w:val="15"/>
        </w:numPr>
      </w:pPr>
      <w:r>
        <w:t>Natural Redundancies</w:t>
      </w:r>
    </w:p>
    <w:p w:rsidR="00642301" w:rsidRDefault="00642301" w:rsidP="00642301">
      <w:pPr>
        <w:pStyle w:val="ListParagraph"/>
        <w:numPr>
          <w:ilvl w:val="0"/>
          <w:numId w:val="15"/>
        </w:numPr>
      </w:pPr>
      <w:r>
        <w:t>Multiple Feedbacks</w:t>
      </w:r>
    </w:p>
    <w:p w:rsidR="00642301" w:rsidRDefault="00642301" w:rsidP="00642301">
      <w:pPr>
        <w:pStyle w:val="ListParagraph"/>
        <w:numPr>
          <w:ilvl w:val="0"/>
          <w:numId w:val="15"/>
        </w:numPr>
      </w:pPr>
      <w:r>
        <w:t>Sensory Enhancement</w:t>
      </w:r>
    </w:p>
    <w:p w:rsidR="00642301" w:rsidRPr="00642301" w:rsidRDefault="00642301" w:rsidP="00642301">
      <w:pPr>
        <w:pStyle w:val="ListParagraph"/>
        <w:numPr>
          <w:ilvl w:val="0"/>
          <w:numId w:val="15"/>
        </w:numPr>
      </w:pPr>
      <w:r>
        <w:t>Sensory Substitution</w:t>
      </w:r>
    </w:p>
    <w:p w:rsidR="00FC0663" w:rsidRDefault="00FC0663" w:rsidP="00642301">
      <w:pPr>
        <w:pStyle w:val="Heading2"/>
      </w:pPr>
      <w:r w:rsidRPr="00131217">
        <w:t xml:space="preserve">What type of </w:t>
      </w:r>
      <w:r w:rsidR="00D24BFF" w:rsidRPr="00131217">
        <w:t>feedback</w:t>
      </w:r>
      <w:r w:rsidRPr="00131217">
        <w:t xml:space="preserve"> can we use?</w:t>
      </w:r>
    </w:p>
    <w:p w:rsidR="00642301" w:rsidRDefault="00642301" w:rsidP="00642301">
      <w:pPr>
        <w:pStyle w:val="ListParagraph"/>
        <w:numPr>
          <w:ilvl w:val="0"/>
          <w:numId w:val="15"/>
        </w:numPr>
      </w:pPr>
      <w:r>
        <w:t>Vibration</w:t>
      </w:r>
    </w:p>
    <w:p w:rsidR="00642301" w:rsidRDefault="00642301" w:rsidP="00642301">
      <w:pPr>
        <w:pStyle w:val="ListParagraph"/>
        <w:numPr>
          <w:ilvl w:val="0"/>
          <w:numId w:val="15"/>
        </w:numPr>
      </w:pPr>
      <w:r>
        <w:t>Sound</w:t>
      </w:r>
    </w:p>
    <w:p w:rsidR="00642301" w:rsidRDefault="00642301" w:rsidP="00642301">
      <w:pPr>
        <w:pStyle w:val="ListParagraph"/>
        <w:numPr>
          <w:ilvl w:val="0"/>
          <w:numId w:val="15"/>
        </w:numPr>
      </w:pPr>
      <w:r>
        <w:t>Thermal</w:t>
      </w:r>
    </w:p>
    <w:p w:rsidR="00642301" w:rsidRPr="00642301" w:rsidRDefault="00642301" w:rsidP="00642301">
      <w:pPr>
        <w:pStyle w:val="ListParagraph"/>
        <w:numPr>
          <w:ilvl w:val="0"/>
          <w:numId w:val="15"/>
        </w:numPr>
      </w:pPr>
      <w:r>
        <w:t>Olfactory</w:t>
      </w:r>
    </w:p>
    <w:p w:rsidR="00EB14FF" w:rsidRDefault="00FC0663" w:rsidP="002D3791">
      <w:pPr>
        <w:pStyle w:val="Heading2"/>
      </w:pPr>
      <w:r w:rsidRPr="00131217">
        <w:t>Where are</w:t>
      </w:r>
      <w:r w:rsidR="00EB14FF" w:rsidRPr="00131217">
        <w:t xml:space="preserve"> the sensor </w:t>
      </w:r>
      <w:r w:rsidRPr="00131217">
        <w:t>and</w:t>
      </w:r>
      <w:r w:rsidR="00EB14FF" w:rsidRPr="00131217">
        <w:t xml:space="preserve"> </w:t>
      </w:r>
      <w:r w:rsidR="00D24BFF" w:rsidRPr="00131217">
        <w:t>feedback</w:t>
      </w:r>
      <w:r w:rsidR="00EB14FF" w:rsidRPr="00131217">
        <w:t xml:space="preserve"> located?</w:t>
      </w:r>
    </w:p>
    <w:p w:rsidR="002D3791" w:rsidRDefault="002D3791" w:rsidP="002D3791">
      <w:pPr>
        <w:pStyle w:val="ListParagraph"/>
        <w:numPr>
          <w:ilvl w:val="0"/>
          <w:numId w:val="15"/>
        </w:numPr>
      </w:pPr>
      <w:r>
        <w:t>Sensitivity</w:t>
      </w:r>
    </w:p>
    <w:p w:rsidR="002D3791" w:rsidRDefault="002D3791" w:rsidP="002D3791">
      <w:pPr>
        <w:pStyle w:val="ListParagraph"/>
        <w:numPr>
          <w:ilvl w:val="0"/>
          <w:numId w:val="15"/>
        </w:numPr>
      </w:pPr>
      <w:r>
        <w:t>Metaphor</w:t>
      </w:r>
    </w:p>
    <w:p w:rsidR="002D3791" w:rsidRDefault="002D3791" w:rsidP="002D3791">
      <w:pPr>
        <w:pStyle w:val="ListParagraph"/>
        <w:numPr>
          <w:ilvl w:val="0"/>
          <w:numId w:val="15"/>
        </w:numPr>
      </w:pPr>
      <w:r>
        <w:t>Upper Extremities</w:t>
      </w:r>
    </w:p>
    <w:p w:rsidR="002D3791" w:rsidRDefault="002D3791" w:rsidP="002D3791">
      <w:pPr>
        <w:pStyle w:val="ListParagraph"/>
        <w:numPr>
          <w:ilvl w:val="0"/>
          <w:numId w:val="15"/>
        </w:numPr>
      </w:pPr>
      <w:r>
        <w:t>Fingers</w:t>
      </w:r>
    </w:p>
    <w:p w:rsidR="002D3791" w:rsidRDefault="002D3791" w:rsidP="002D3791">
      <w:pPr>
        <w:pStyle w:val="ListParagraph"/>
        <w:numPr>
          <w:ilvl w:val="0"/>
          <w:numId w:val="15"/>
        </w:numPr>
      </w:pPr>
      <w:r>
        <w:t>Lower Extremities</w:t>
      </w:r>
    </w:p>
    <w:p w:rsidR="002D3791" w:rsidRDefault="002D3791" w:rsidP="002D3791">
      <w:pPr>
        <w:pStyle w:val="ListParagraph"/>
        <w:numPr>
          <w:ilvl w:val="0"/>
          <w:numId w:val="15"/>
        </w:numPr>
      </w:pPr>
      <w:r>
        <w:t>Core</w:t>
      </w:r>
      <w:r w:rsidRPr="002D3791">
        <w:t xml:space="preserve"> </w:t>
      </w:r>
    </w:p>
    <w:p w:rsidR="002D3791" w:rsidRDefault="002D3791" w:rsidP="002D3791">
      <w:pPr>
        <w:pStyle w:val="ListParagraph"/>
        <w:numPr>
          <w:ilvl w:val="0"/>
          <w:numId w:val="15"/>
        </w:numPr>
      </w:pPr>
      <w:r>
        <w:t>Front or Back</w:t>
      </w:r>
    </w:p>
    <w:p w:rsidR="002D3791" w:rsidRDefault="002D3791" w:rsidP="002D3791">
      <w:pPr>
        <w:pStyle w:val="ListParagraph"/>
        <w:numPr>
          <w:ilvl w:val="0"/>
          <w:numId w:val="15"/>
        </w:numPr>
      </w:pPr>
      <w:r>
        <w:t>Head</w:t>
      </w:r>
    </w:p>
    <w:p w:rsidR="007C77B6" w:rsidRDefault="00EB14FF" w:rsidP="002D3791">
      <w:pPr>
        <w:pStyle w:val="Heading2"/>
      </w:pPr>
      <w:r w:rsidRPr="00131217">
        <w:t>Can we set up a learning environment?</w:t>
      </w:r>
    </w:p>
    <w:p w:rsidR="002D3791" w:rsidRDefault="002D3791" w:rsidP="002D3791">
      <w:pPr>
        <w:pStyle w:val="ListParagraph"/>
        <w:numPr>
          <w:ilvl w:val="0"/>
          <w:numId w:val="15"/>
        </w:numPr>
      </w:pPr>
      <w:r>
        <w:t>Training</w:t>
      </w:r>
    </w:p>
    <w:p w:rsidR="002D3791" w:rsidRPr="002D3791" w:rsidRDefault="002D3791" w:rsidP="002D3791">
      <w:pPr>
        <w:pStyle w:val="ListParagraph"/>
        <w:numPr>
          <w:ilvl w:val="0"/>
          <w:numId w:val="15"/>
        </w:numPr>
      </w:pPr>
      <w:r>
        <w:t>Simulation</w:t>
      </w:r>
      <w:bookmarkStart w:id="246" w:name="_GoBack"/>
      <w:bookmarkEnd w:id="246"/>
    </w:p>
    <w:p w:rsidR="00C97FA1" w:rsidRDefault="00C97FA1">
      <w:r>
        <w:br w:type="page"/>
      </w:r>
    </w:p>
    <w:p w:rsidR="007C77B6" w:rsidRPr="00131217" w:rsidRDefault="00C97FA1" w:rsidP="007C77B6">
      <w:pPr>
        <w:pStyle w:val="Heading2"/>
      </w:pPr>
      <w:bookmarkStart w:id="247" w:name="_Toc405796887"/>
      <w:r>
        <w:rPr>
          <w:noProof/>
        </w:rPr>
        <w:lastRenderedPageBreak/>
        <mc:AlternateContent>
          <mc:Choice Requires="wpg">
            <w:drawing>
              <wp:anchor distT="0" distB="0" distL="114300" distR="114300" simplePos="0" relativeHeight="251941888" behindDoc="0" locked="0" layoutInCell="1" allowOverlap="1">
                <wp:simplePos x="0" y="0"/>
                <wp:positionH relativeFrom="column">
                  <wp:posOffset>116840</wp:posOffset>
                </wp:positionH>
                <wp:positionV relativeFrom="paragraph">
                  <wp:posOffset>20955</wp:posOffset>
                </wp:positionV>
                <wp:extent cx="5709285" cy="3830320"/>
                <wp:effectExtent l="38100" t="38100" r="43815" b="0"/>
                <wp:wrapSquare wrapText="bothSides"/>
                <wp:docPr id="11291" name="Group 11291"/>
                <wp:cNvGraphicFramePr/>
                <a:graphic xmlns:a="http://schemas.openxmlformats.org/drawingml/2006/main">
                  <a:graphicData uri="http://schemas.microsoft.com/office/word/2010/wordprocessingGroup">
                    <wpg:wgp>
                      <wpg:cNvGrpSpPr/>
                      <wpg:grpSpPr>
                        <a:xfrm>
                          <a:off x="0" y="0"/>
                          <a:ext cx="5709285" cy="3830320"/>
                          <a:chOff x="0" y="0"/>
                          <a:chExt cx="5709285" cy="3831416"/>
                        </a:xfrm>
                      </wpg:grpSpPr>
                      <wpg:grpSp>
                        <wpg:cNvPr id="11289" name="Group 11289"/>
                        <wpg:cNvGrpSpPr/>
                        <wpg:grpSpPr>
                          <a:xfrm>
                            <a:off x="0" y="0"/>
                            <a:ext cx="5709285" cy="3455117"/>
                            <a:chOff x="0" y="0"/>
                            <a:chExt cx="5709683" cy="3455582"/>
                          </a:xfrm>
                        </wpg:grpSpPr>
                        <pic:pic xmlns:pic="http://schemas.openxmlformats.org/drawingml/2006/picture">
                          <pic:nvPicPr>
                            <pic:cNvPr id="11283" name="Picture 4" descr="C:\Users\TitoAlfaro\Documents\GitHub\PhDThesis\Presentations\Proposal\ColoredSketches\runner.jpg"/>
                            <pic:cNvPicPr>
                              <a:picLocks noChangeAspect="1"/>
                            </pic:cNvPicPr>
                          </pic:nvPicPr>
                          <pic:blipFill rotWithShape="1">
                            <a:blip r:embed="rId195" cstate="print">
                              <a:extLst>
                                <a:ext uri="{28A0092B-C50C-407E-A947-70E740481C1C}">
                                  <a14:useLocalDpi xmlns:a14="http://schemas.microsoft.com/office/drawing/2010/main" val="0"/>
                                </a:ext>
                              </a:extLst>
                            </a:blip>
                            <a:srcRect l="32147" t="23202" r="42276" b="34284"/>
                            <a:stretch/>
                          </pic:blipFill>
                          <pic:spPr bwMode="auto">
                            <a:xfrm>
                              <a:off x="0" y="0"/>
                              <a:ext cx="2732567" cy="3455582"/>
                            </a:xfrm>
                            <a:prstGeom prst="rect">
                              <a:avLst/>
                            </a:prstGeom>
                            <a:noFill/>
                            <a:ln w="28575">
                              <a:solidFill>
                                <a:schemeClr val="tx1"/>
                              </a:solidFill>
                            </a:ln>
                            <a:extLst/>
                          </pic:spPr>
                        </pic:pic>
                        <pic:pic xmlns:pic="http://schemas.openxmlformats.org/drawingml/2006/picture">
                          <pic:nvPicPr>
                            <pic:cNvPr id="11284" name="Picture 2" descr="C:\Users\TitoAlfaro\Documents\PhDThesis\images\sailing.jpg"/>
                            <pic:cNvPicPr>
                              <a:picLocks noChangeAspect="1"/>
                            </pic:cNvPicPr>
                          </pic:nvPicPr>
                          <pic:blipFill rotWithShape="1">
                            <a:blip r:embed="rId196" cstate="print">
                              <a:extLst>
                                <a:ext uri="{28A0092B-C50C-407E-A947-70E740481C1C}">
                                  <a14:useLocalDpi xmlns:a14="http://schemas.microsoft.com/office/drawing/2010/main" val="0"/>
                                </a:ext>
                              </a:extLst>
                            </a:blip>
                            <a:srcRect t="1525" b="6177"/>
                            <a:stretch/>
                          </pic:blipFill>
                          <pic:spPr bwMode="auto">
                            <a:xfrm>
                              <a:off x="2966483" y="1743740"/>
                              <a:ext cx="2732568" cy="1711842"/>
                            </a:xfrm>
                            <a:prstGeom prst="rect">
                              <a:avLst/>
                            </a:prstGeom>
                            <a:noFill/>
                            <a:ln w="28575">
                              <a:solidFill>
                                <a:schemeClr val="tx1"/>
                              </a:solidFill>
                            </a:ln>
                            <a:extLst/>
                          </pic:spPr>
                        </pic:pic>
                        <wpg:grpSp>
                          <wpg:cNvPr id="11288" name="Group 11288"/>
                          <wpg:cNvGrpSpPr/>
                          <wpg:grpSpPr>
                            <a:xfrm>
                              <a:off x="2966483" y="0"/>
                              <a:ext cx="2743200" cy="1560195"/>
                              <a:chOff x="0" y="0"/>
                              <a:chExt cx="2743200" cy="1560353"/>
                            </a:xfrm>
                          </wpg:grpSpPr>
                          <pic:pic xmlns:pic="http://schemas.openxmlformats.org/drawingml/2006/picture">
                            <pic:nvPicPr>
                              <pic:cNvPr id="11282" name="Picture 3" descr="C:\Users\TitoAlfaro\Documents\GitHub\PhDThesis\Presentations\Proposal\ColoredSketches\nature.jpg"/>
                              <pic:cNvPicPr>
                                <a:picLocks noChangeAspect="1"/>
                              </pic:cNvPicPr>
                            </pic:nvPicPr>
                            <pic:blipFill rotWithShape="1">
                              <a:blip r:embed="rId197" cstate="print">
                                <a:extLst>
                                  <a:ext uri="{28A0092B-C50C-407E-A947-70E740481C1C}">
                                    <a14:useLocalDpi xmlns:a14="http://schemas.microsoft.com/office/drawing/2010/main" val="0"/>
                                  </a:ext>
                                </a:extLst>
                              </a:blip>
                              <a:srcRect l="31422" t="28453" r="25917" b="41885"/>
                              <a:stretch/>
                            </pic:blipFill>
                            <pic:spPr bwMode="auto">
                              <a:xfrm>
                                <a:off x="0" y="0"/>
                                <a:ext cx="2743200" cy="1560353"/>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grpSp>
                            <wpg:cNvPr id="11285" name="Group 11"/>
                            <wpg:cNvGrpSpPr/>
                            <wpg:grpSpPr>
                              <a:xfrm>
                                <a:off x="936410" y="242181"/>
                                <a:ext cx="508608" cy="1318124"/>
                                <a:chOff x="-1992774" y="-1443885"/>
                                <a:chExt cx="823802" cy="2136337"/>
                              </a:xfrm>
                            </wpg:grpSpPr>
                            <pic:pic xmlns:pic="http://schemas.openxmlformats.org/drawingml/2006/picture">
                              <pic:nvPicPr>
                                <pic:cNvPr id="11286" name="Picture 11286" descr="C:\Users\TitoAlfaro\Documents\GitHub\PhDThesis\Presentations\Proposal\ColoredSketches\walker.jpg"/>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l="50315" t="33747" r="43765" b="47309"/>
                                <a:stretch/>
                              </pic:blipFill>
                              <pic:spPr bwMode="auto">
                                <a:xfrm flipH="1">
                                  <a:off x="-1992774" y="-1443885"/>
                                  <a:ext cx="823802" cy="2136337"/>
                                </a:xfrm>
                                <a:prstGeom prst="rect">
                                  <a:avLst/>
                                </a:prstGeom>
                                <a:noFill/>
                                <a:extLst>
                                  <a:ext uri="{909E8E84-426E-40DD-AFC4-6F175D3DCCD1}">
                                    <a14:hiddenFill xmlns:a14="http://schemas.microsoft.com/office/drawing/2010/main">
                                      <a:solidFill>
                                        <a:srgbClr val="FFFFFF"/>
                                      </a:solidFill>
                                    </a14:hiddenFill>
                                  </a:ext>
                                </a:extLst>
                              </pic:spPr>
                            </pic:pic>
                            <w14:contentPart bwMode="auto" r:id="rId199">
                              <w14:nvContentPartPr>
                                <w14:cNvPr id="11287" name="Ink 11287"/>
                                <w14:cNvContentPartPr/>
                              </w14:nvContentPartPr>
                              <w14:xfrm>
                                <a:off x="-1402127" y="355766"/>
                                <a:ext cx="78877" cy="120654"/>
                              </w14:xfrm>
                            </w14:contentPart>
                          </wpg:grpSp>
                        </wpg:grpSp>
                      </wpg:grpSp>
                      <wps:wsp>
                        <wps:cNvPr id="11290" name="Text Box 11290"/>
                        <wps:cNvSpPr txBox="1"/>
                        <wps:spPr>
                          <a:xfrm>
                            <a:off x="0" y="3561541"/>
                            <a:ext cx="5709285" cy="269875"/>
                          </a:xfrm>
                          <a:prstGeom prst="rect">
                            <a:avLst/>
                          </a:prstGeom>
                          <a:solidFill>
                            <a:prstClr val="white"/>
                          </a:solidFill>
                          <a:ln>
                            <a:noFill/>
                          </a:ln>
                          <a:effectLst/>
                        </wps:spPr>
                        <wps:txbx>
                          <w:txbxContent>
                            <w:p w:rsidR="00FC0D1B" w:rsidRPr="00C17BF3" w:rsidRDefault="00FC0D1B" w:rsidP="00C97FA1">
                              <w:pPr>
                                <w:pStyle w:val="Caption"/>
                                <w:rPr>
                                  <w:b w:val="0"/>
                                  <w:bCs w:val="0"/>
                                  <w:smallCaps/>
                                  <w:noProof/>
                                  <w:spacing w:val="5"/>
                                  <w:sz w:val="28"/>
                                  <w:szCs w:val="28"/>
                                </w:rPr>
                              </w:pPr>
                              <w:r>
                                <w:t xml:space="preserve">Figure </w:t>
                              </w:r>
                              <w:fldSimple w:instr=" SEQ Figure \* ARABIC ">
                                <w:r>
                                  <w:rPr>
                                    <w:noProof/>
                                  </w:rPr>
                                  <w:t>62</w:t>
                                </w:r>
                              </w:fldSimple>
                              <w:r>
                                <w:t xml:space="preserve"> - Main activity can be running, sailing or a leisure stro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1291" o:spid="_x0000_s1269" style="position:absolute;margin-left:9.2pt;margin-top:1.65pt;width:449.55pt;height:301.6pt;z-index:251941888;mso-position-horizontal-relative:text;mso-position-vertical-relative:text;mso-height-relative:margin" coordsize="57092,38314" o:gfxdata="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789OBAAAABgGDR/6isco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x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X0+4PpVCr6fcH0r67hT4qv/bv6nw/GnwUf+3v&#10;/bRaKKK+yPgwooooAKKKKACiiigAooooAKKKKACiiigAooooAKKKKACiiigAooooAKKKKACiiigA&#10;ooooAKKKKACiiigAooooAKKKKACiiigAooooAKKKKACiiigAooooAKKKKACiiigAooooAKKKKACi&#10;iigAooooAKKKKACiiigAooooAKKKKACiiigAooooAKKKKACiiigAooooAKKKKACiiigAooooAKoz&#10;/wCvf/eP86vVRn/17/7x/nXyvFX+70vV/kfacGf7zV/wr8xtFFFfEn6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V9PuD6VQq+n3B9K+u4U+Kr/27+p8Pxp8FH/t&#10;7/20Wiiivsj4MKKKKACiiigAooooAKKKKACiiigAooooAKKKKACiiigAooooAKKKKACiiigAoooo&#10;AKKKKACiiigAooooAKKKKACiiigAooooAKKKKACiiigAooooAKKKKACiiigAooooAKKKKACiiigA&#10;ooooAKKKKACiiigAooooAKKKKACiiigAooooAKKKKACiiigAooooAKKKKACiiigAooooAKKKKACq&#10;M/8Ar3/3j/Or1UZ/9e/+8f518rxV/u9L1f5H2nBn+81f8K/MbRRRXxJ+g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zx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Fe8uPIRSZRHlgMt356VYBzyKhngFwq5&#10;UHawYZ9RUw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Bsm/GEpwORmobg&#10;Mzx7ZNvzZPuKlU5FAC0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NeNXYbh+&#10;t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r3rSqYyke794A3sO5qdRgYqK4ys0W0sPm5wOvFSr0yKAF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GSsFGC23J608dKhuFDFQ0W75v7vSpgMD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2UsBxQA6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DA64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myAMuGNADqKBx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uGcZoXOOa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qO6do4S6RlsfwipKZMu9ShYqPVaAHKc9qWkQgjIpa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jZIzOsh+9g7akzUbxRvMsjD5kB2+1SL&#10;06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UN8N1rIrDjyz0+lTUMcDpQ&#10;BDY5+yx5B+4Ov0qakTpnH50t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&#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YooooAKKKKACiiigAooooAKKKKACiiigAooooAKKKKAAjNFFFABRRRQAUUUUAF&#10;FFFABjnNFFFABRRRQAUUUUAFGB6UUUAGBRRRQA1okcYYUCJF+6tOooAMD0owPSiigAwPSjA9KKKA&#10;EKqe1IIYx2p1FABRRRQAUEA9aKKAAADo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">
                <v:group id="Group 11289" o:spid="_x0000_s1270" style="position:absolute;width:57092;height:34551" coordsize="57096,34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tqwMYAAADeAAAADwAAAGRycy9kb3ducmV2LnhtbERPTWvCQBC9F/wPyxS8&#10;NZsoLTHNKiJWPIRCVSi9DdkxCWZnQ3abxH/fLRR6m8f7nHwzmVYM1LvGsoIkikEQl1Y3XCm4nN+e&#10;UhDOI2tsLZOCOznYrGcPOWbajvxBw8lXIoSwy1BB7X2XSenKmgy6yHbEgbva3qAPsK+k7nEM4aaV&#10;izh+kQYbDg01drSrqbydvo2Cw4jjdpnsh+J23d2/zs/vn0VCSs0fp+0rCE+T/xf/uY86zE8W6Qp+&#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e2rAxgAAAN4A&#10;AAAPAAAAAAAAAAAAAAAAAKoCAABkcnMvZG93bnJldi54bWxQSwUGAAAAAAQABAD6AAAAnQMAAAAA&#10;">
                  <v:shape id="Picture 4" o:spid="_x0000_s1271" type="#_x0000_t75" style="position:absolute;width:27325;height:345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b5NjFAAAA3gAAAA8AAABkcnMvZG93bnJldi54bWxEj0FrwzAMhe+D/gejwm6L44yVNqtb2sFg&#10;16U99ChiLckWy8H2muTfz4NCbxLvfU9P2/1ke3ElHzrHGlSWgyCunem40XA+vT+tQYSIbLB3TBpm&#10;CrDfLR62WBo38iddq9iIFMKhRA1tjEMpZahbshgyNxAn7ct5izGtvpHG45jCbS+LPF9Jix2nCy0O&#10;9NZS/VP92lRjc5zVpVCbMfhqqufv7qVQldaPy+nwCiLSFO/mG/1hEqeK9TP8v5NmkL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G+TYxQAAAN4AAAAPAAAAAAAAAAAAAAAA&#10;AJ8CAABkcnMvZG93bnJldi54bWxQSwUGAAAAAAQABAD3AAAAkQMAAAAA&#10;" stroked="t" strokecolor="black [3213]" strokeweight="2.25pt">
                    <v:imagedata r:id="rId200" o:title="runner" croptop="15206f" cropbottom="22468f" cropleft="21068f" cropright="27706f"/>
                    <v:path arrowok="t"/>
                  </v:shape>
                  <v:shape id="Picture 2" o:spid="_x0000_s1272" type="#_x0000_t75" style="position:absolute;left:29664;top:17437;width:27326;height:171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Y17fCAAAA3gAAAA8AAABkcnMvZG93bnJldi54bWxET0uLwjAQvgv7H8IIXmRNre4itVEWQdir&#10;WjwPzWyfmZQmatdfbwTB23x8z0m3g2nFlXpXWVYwn0UgiHOrKy4UZKf95wqE88gaW8uk4J8cbDcf&#10;oxQTbW98oOvRFyKEsEtQQel9l0jp8pIMupntiAP3Z3uDPsC+kLrHWwg3rYyj6FsarDg0lNjRrqS8&#10;OV6MgsU+xq86as7Fabq7t0N9l9mhVmoyHn7WIDwN/i1+uX91mD+PV0t4vhNukJs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GNe3wgAAAN4AAAAPAAAAAAAAAAAAAAAAAJ8C&#10;AABkcnMvZG93bnJldi54bWxQSwUGAAAAAAQABAD3AAAAjgMAAAAA&#10;" stroked="t" strokecolor="black [3213]" strokeweight="2.25pt">
                    <v:imagedata r:id="rId201" o:title="sailing" croptop="999f" cropbottom="4048f"/>
                    <v:path arrowok="t"/>
                  </v:shape>
                  <v:group id="Group 11288" o:spid="_x0000_s1273" style="position:absolute;left:29664;width:27432;height:15601" coordsize="27432,156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jfPW8cAAADe&#10;AAAADwAAAAAAAAAAAAAAAACqAgAAZHJzL2Rvd25yZXYueG1sUEsFBgAAAAAEAAQA+gAAAJ4DAAAA&#10;AA==&#10;">
                    <v:shape id="Picture 3" o:spid="_x0000_s1274" type="#_x0000_t75" style="position:absolute;width:27432;height:156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YyNTDAAAA3gAAAA8AAABkcnMvZG93bnJldi54bWxET01rg0AQvRf6H5YJ9FbXWLBiswlpQRLI&#10;qVp6Htypiu6s7G4T+++7gUBu83ifs9ktZhJncn6wrGCdpCCIW6sH7hR8NdVzAcIHZI2TZVLwRx52&#10;28eHDZbaXviTznXoRAxhX6KCPoS5lNK3PRn0iZ2JI/djncEQoeukdniJ4WaSWZrm0uDAsaHHmT56&#10;asf61ygI32MzHwqbv+rx/eT08cVk1UGpp9WyfwMRaAl38c191HH+OisyuL4Tb5Db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ljI1MMAAADeAAAADwAAAAAAAAAAAAAAAACf&#10;AgAAZHJzL2Rvd25yZXYueG1sUEsFBgAAAAAEAAQA9wAAAI8DAAAAAA==&#10;" stroked="t" strokecolor="black [3213]" strokeweight="2.25pt">
                      <v:imagedata r:id="rId202" o:title="nature" croptop="18647f" cropbottom="27450f" cropleft="20593f" cropright="16985f"/>
                      <v:path arrowok="t"/>
                    </v:shape>
                    <v:group id="Group 11" o:spid="_x0000_s1275" style="position:absolute;left:9364;top:2421;width:5086;height:13182" coordorigin="-19927,-14438" coordsize="8238,213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DZgxcQAAADeAAAA&#10;DwAAAAAAAAAAAAAAAACqAgAAZHJzL2Rvd25yZXYueG1sUEsFBgAAAAAEAAQA+gAAAJsDAAAAAA==&#10;">
                      <v:shape id="Picture 11286" o:spid="_x0000_s1276" type="#_x0000_t75" style="position:absolute;left:-19927;top:-14438;width:8238;height:2136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ZXK/FAAAA3gAAAA8AAABkcnMvZG93bnJldi54bWxET01rg0AQvQf6H5YJ9JaskTYNxlVKICD0&#10;UGoK7XFwJyq6s+JujO2v7xYCuc3jfU6az6YXE42utaxgs45AEFdWt1wr+DwdVzsQziNr7C2Tgh9y&#10;kGcPixQTba/8QVPpaxFC2CWooPF+SKR0VUMG3doOxIE729GgD3CspR7xGsJNL+Mo2kqDLYeGBgc6&#10;NFR15cUo+Loc4+nl8Dx1T29n997Hxa/hb6Uel/PrHoSn2d/FN3ehw/xNvNvC/zvhBpn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T2VyvxQAAAN4AAAAPAAAAAAAAAAAAAAAA&#10;AJ8CAABkcnMvZG93bnJldi54bWxQSwUGAAAAAAQABAD3AAAAkQMAAAAA&#10;">
                        <v:imagedata r:id="rId203" o:title="walker" croptop="22116f" cropbottom="31004f" cropleft="32974f" cropright="28682f"/>
                      </v:shape>
                      <v:shape id="Ink 11287" o:spid="_x0000_s1277" type="#_x0000_t75" style="position:absolute;left:-14311;top:3266;width:1369;height:1789;visibility:visible;mso-wrap-style:square" o:gfxdata="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">
                        <v:imagedata r:id="rId204" o:title=""/>
                      </v:shape>
                    </v:group>
                  </v:group>
                </v:group>
                <v:shape id="Text Box 11290" o:spid="_x0000_s1278" type="#_x0000_t202" style="position:absolute;top:35615;width:5709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d8kA&#10;AADeAAAADwAAAGRycy9kb3ducmV2LnhtbESPQU/DMAyF70j8h8hIXNCWbkwTlGXTNIEEXCbKLrtZ&#10;jdcUGqdK0q38e3xA4mbLz++9b7UZfafOFFMb2MBsWoAiroNtuTFw+HyZPIBKGdliF5gM/FCCzfr6&#10;aoWlDRf+oHOVGyUmnEo04HLuS61T7chjmoaeWG6nED1mWWOjbcSLmPtOz4tiqT22LAkOe9o5qr+r&#10;wRvYL457dzecnt+3i/v4dhh2y6+mMub2Ztw+gco05n/x3/erlfqz+aMACI7MoN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e2/d8kAAADeAAAADwAAAAAAAAAAAAAAAACYAgAA&#10;ZHJzL2Rvd25yZXYueG1sUEsFBgAAAAAEAAQA9QAAAI4DAAAAAA==&#10;" stroked="f">
                  <v:textbox style="mso-fit-shape-to-text:t" inset="0,0,0,0">
                    <w:txbxContent>
                      <w:p w:rsidR="00FC0D1B" w:rsidRPr="00C17BF3" w:rsidRDefault="00FC0D1B" w:rsidP="00C97FA1">
                        <w:pPr>
                          <w:pStyle w:val="Caption"/>
                          <w:rPr>
                            <w:b w:val="0"/>
                            <w:bCs w:val="0"/>
                            <w:smallCaps/>
                            <w:noProof/>
                            <w:spacing w:val="5"/>
                            <w:sz w:val="28"/>
                            <w:szCs w:val="28"/>
                          </w:rPr>
                        </w:pPr>
                        <w:r>
                          <w:t xml:space="preserve">Figure </w:t>
                        </w:r>
                        <w:fldSimple w:instr=" SEQ Figure \* ARABIC ">
                          <w:r>
                            <w:rPr>
                              <w:noProof/>
                            </w:rPr>
                            <w:t>62</w:t>
                          </w:r>
                        </w:fldSimple>
                        <w:r>
                          <w:t xml:space="preserve"> - Main activity can be running, sailing or a leisure stroll</w:t>
                        </w:r>
                      </w:p>
                    </w:txbxContent>
                  </v:textbox>
                </v:shape>
                <w10:wrap type="square"/>
              </v:group>
            </w:pict>
          </mc:Fallback>
        </mc:AlternateContent>
      </w:r>
      <w:r w:rsidR="007C77B6" w:rsidRPr="00131217">
        <w:t xml:space="preserve">The </w:t>
      </w:r>
      <w:r w:rsidR="000C2714" w:rsidRPr="00131217">
        <w:t>Main</w:t>
      </w:r>
      <w:r w:rsidR="007C77B6" w:rsidRPr="00131217">
        <w:t xml:space="preserve"> activity</w:t>
      </w:r>
      <w:bookmarkEnd w:id="247"/>
    </w:p>
    <w:p w:rsidR="0058262E" w:rsidRPr="00131217" w:rsidRDefault="007C77B6" w:rsidP="007C77B6">
      <w:r w:rsidRPr="00131217">
        <w:t xml:space="preserve">It is important to remember that digital synesthesia is not an end to itself but a means to enhance an experience by creating richer connections between the user and the environment. So the </w:t>
      </w:r>
      <w:r w:rsidR="000C2714" w:rsidRPr="00131217">
        <w:t>main</w:t>
      </w:r>
      <w:r w:rsidRPr="00131217">
        <w:t xml:space="preserve"> activity is that </w:t>
      </w:r>
      <w:r w:rsidR="006C1C8A" w:rsidRPr="00131217">
        <w:t xml:space="preserve">in </w:t>
      </w:r>
      <w:r w:rsidRPr="00131217">
        <w:t>which the user will be taking part in and in which Digital Synesthesia will be a part of.</w:t>
      </w:r>
      <w:r w:rsidR="006C1C8A" w:rsidRPr="00131217">
        <w:t xml:space="preserve"> </w:t>
      </w:r>
      <w:r w:rsidR="0058262E" w:rsidRPr="00131217">
        <w:t xml:space="preserve">For the designer it will be important to be aware of how much attention does the activity demand of the user because the artificial senses will </w:t>
      </w:r>
      <w:r w:rsidR="000C2714" w:rsidRPr="00131217">
        <w:t>need</w:t>
      </w:r>
      <w:r w:rsidR="0058262E" w:rsidRPr="00131217">
        <w:t xml:space="preserve"> to make room in the </w:t>
      </w:r>
      <w:r w:rsidR="000C2714" w:rsidRPr="00131217">
        <w:t>user’s</w:t>
      </w:r>
      <w:r w:rsidR="0058262E" w:rsidRPr="00131217">
        <w:t xml:space="preserve"> attention span.</w:t>
      </w:r>
    </w:p>
    <w:p w:rsidR="00C97FA1" w:rsidRDefault="000C2714" w:rsidP="00C97FA1">
      <w:r w:rsidRPr="00131217">
        <w:t>Take for example sailing as a</w:t>
      </w:r>
      <w:r w:rsidR="00942036" w:rsidRPr="00131217">
        <w:t xml:space="preserve"> </w:t>
      </w:r>
      <w:r w:rsidRPr="00131217">
        <w:t>main</w:t>
      </w:r>
      <w:r w:rsidR="00942036" w:rsidRPr="00131217">
        <w:t xml:space="preserve"> activity. The main experience should remain the same; the user wants to go out sailing in the same manner as before. Digital Synesthesia will offer the ability to feel wind speed</w:t>
      </w:r>
      <w:r w:rsidR="003044D4" w:rsidRPr="00131217">
        <w:t>, tilt of the boat</w:t>
      </w:r>
      <w:r w:rsidR="00942036" w:rsidRPr="00131217">
        <w:t xml:space="preserve"> and direction of north</w:t>
      </w:r>
      <w:r w:rsidR="009B58B5" w:rsidRPr="00131217">
        <w:t xml:space="preserve">. </w:t>
      </w:r>
      <w:r w:rsidR="003044D4" w:rsidRPr="00131217">
        <w:t>Depending on the user’s experience, sailing can demand different amounts of attention. For the beginner sailor, the artificial senses must be clear and relevant enough for the user to successfully and willingly be aware of them. The experienced sailor might be more relaxed and have the ability to add to the sailing experience other senses that are not as intrusive, as well as less obvious. The experienced sailor will have no need for wind speed or tilt of boat so they can choose to be aware of depth of the water under the boat or distance to other boats if they are in a race.</w:t>
      </w:r>
      <w:r w:rsidR="00C97FA1">
        <w:br w:type="page"/>
      </w:r>
    </w:p>
    <w:p w:rsidR="00AC314A" w:rsidRDefault="00AC314A" w:rsidP="0032014A">
      <w:r>
        <w:rPr>
          <w:noProof/>
        </w:rPr>
        <w:lastRenderedPageBreak/>
        <mc:AlternateContent>
          <mc:Choice Requires="wpg">
            <w:drawing>
              <wp:inline distT="0" distB="0" distL="0" distR="0" wp14:anchorId="009C6EEA" wp14:editId="0C57B970">
                <wp:extent cx="5956240" cy="3267545"/>
                <wp:effectExtent l="38100" t="38100" r="45085" b="47625"/>
                <wp:docPr id="11297" name="Group 11297"/>
                <wp:cNvGraphicFramePr/>
                <a:graphic xmlns:a="http://schemas.openxmlformats.org/drawingml/2006/main">
                  <a:graphicData uri="http://schemas.microsoft.com/office/word/2010/wordprocessingGroup">
                    <wpg:wgp>
                      <wpg:cNvGrpSpPr/>
                      <wpg:grpSpPr>
                        <a:xfrm>
                          <a:off x="0" y="0"/>
                          <a:ext cx="5956240" cy="3267545"/>
                          <a:chOff x="765545" y="807940"/>
                          <a:chExt cx="5956240" cy="3267545"/>
                        </a:xfrm>
                      </wpg:grpSpPr>
                      <pic:pic xmlns:pic="http://schemas.openxmlformats.org/drawingml/2006/picture">
                        <pic:nvPicPr>
                          <pic:cNvPr id="11298" name="Picture 2" descr="C:\Users\TitoAlfaro\Documents\PhDThesis\images\temperature.jpg"/>
                          <pic:cNvPicPr>
                            <a:picLocks noChangeAspect="1"/>
                          </pic:cNvPicPr>
                        </pic:nvPicPr>
                        <pic:blipFill>
                          <a:blip r:embed="rId205">
                            <a:extLst>
                              <a:ext uri="{28A0092B-C50C-407E-A947-70E740481C1C}">
                                <a14:useLocalDpi xmlns:a14="http://schemas.microsoft.com/office/drawing/2010/main" val="0"/>
                              </a:ext>
                            </a:extLst>
                          </a:blip>
                          <a:srcRect/>
                          <a:stretch>
                            <a:fillRect/>
                          </a:stretch>
                        </pic:blipFill>
                        <pic:spPr bwMode="auto">
                          <a:xfrm>
                            <a:off x="765545" y="808075"/>
                            <a:ext cx="2926080" cy="1923068"/>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299" name="Picture 3" descr="C:\Users\TitoAlfaro\Documents\PhDThesis\images\stock.jpg"/>
                          <pic:cNvPicPr>
                            <a:picLocks noChangeAspect="1"/>
                          </pic:cNvPicPr>
                        </pic:nvPicPr>
                        <pic:blipFill rotWithShape="1">
                          <a:blip r:embed="rId206" cstate="print">
                            <a:extLst>
                              <a:ext uri="{28A0092B-C50C-407E-A947-70E740481C1C}">
                                <a14:useLocalDpi xmlns:a14="http://schemas.microsoft.com/office/drawing/2010/main" val="0"/>
                              </a:ext>
                            </a:extLst>
                          </a:blip>
                          <a:srcRect t="42521"/>
                          <a:stretch/>
                        </pic:blipFill>
                        <pic:spPr bwMode="auto">
                          <a:xfrm>
                            <a:off x="765545" y="2906561"/>
                            <a:ext cx="2926080" cy="1168924"/>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1300" name="TextBox 7"/>
                        <wps:cNvSpPr txBox="1"/>
                        <wps:spPr>
                          <a:xfrm>
                            <a:off x="861114" y="1179397"/>
                            <a:ext cx="1658776" cy="245232"/>
                          </a:xfrm>
                          <a:prstGeom prst="rect">
                            <a:avLst/>
                          </a:prstGeom>
                          <a:solidFill>
                            <a:schemeClr val="bg1"/>
                          </a:solidFill>
                          <a:ln w="19050">
                            <a:solidFill>
                              <a:schemeClr val="tx1"/>
                            </a:solidFill>
                          </a:ln>
                        </wps:spPr>
                        <wps:txbx>
                          <w:txbxContent>
                            <w:p w:rsidR="00AC314A" w:rsidRPr="00EA19E5" w:rsidRDefault="00AC314A" w:rsidP="00EA19E5">
                              <w:pPr>
                                <w:pStyle w:val="CartoonNormal"/>
                              </w:pPr>
                              <w:r w:rsidRPr="00EA19E5">
                                <w:t>Slow, gradual, long term</w:t>
                              </w:r>
                            </w:p>
                          </w:txbxContent>
                        </wps:txbx>
                        <wps:bodyPr wrap="square" rtlCol="0">
                          <a:noAutofit/>
                        </wps:bodyPr>
                      </wps:wsp>
                      <wps:wsp>
                        <wps:cNvPr id="11301" name="TextBox 8"/>
                        <wps:cNvSpPr txBox="1"/>
                        <wps:spPr>
                          <a:xfrm>
                            <a:off x="778268" y="2965322"/>
                            <a:ext cx="1337611" cy="202565"/>
                          </a:xfrm>
                          <a:prstGeom prst="rect">
                            <a:avLst/>
                          </a:prstGeom>
                          <a:solidFill>
                            <a:schemeClr val="bg1"/>
                          </a:solidFill>
                          <a:ln w="19050">
                            <a:solidFill>
                              <a:schemeClr val="tx1"/>
                            </a:solidFill>
                          </a:ln>
                        </wps:spPr>
                        <wps:txbx>
                          <w:txbxContent>
                            <w:p w:rsidR="00AC314A" w:rsidRPr="00EA19E5" w:rsidRDefault="00AC314A" w:rsidP="00EA19E5">
                              <w:pPr>
                                <w:pStyle w:val="CartoonNormal"/>
                              </w:pPr>
                              <w:r w:rsidRPr="00EA19E5">
                                <w:t>Choppy but long term</w:t>
                              </w:r>
                            </w:p>
                          </w:txbxContent>
                        </wps:txbx>
                        <wps:bodyPr wrap="square" rtlCol="0">
                          <a:spAutoFit/>
                        </wps:bodyPr>
                      </wps:wsp>
                      <pic:pic xmlns:pic="http://schemas.openxmlformats.org/drawingml/2006/picture">
                        <pic:nvPicPr>
                          <pic:cNvPr id="11302" name="Picture 2" descr="File:B747-cockpit.jpg"/>
                          <pic:cNvPicPr>
                            <a:picLocks noChangeAspect="1"/>
                          </pic:cNvPicPr>
                        </pic:nvPicPr>
                        <pic:blipFill rotWithShape="1">
                          <a:blip r:embed="rId207">
                            <a:extLst>
                              <a:ext uri="{28A0092B-C50C-407E-A947-70E740481C1C}">
                                <a14:useLocalDpi xmlns:a14="http://schemas.microsoft.com/office/drawing/2010/main" val="0"/>
                              </a:ext>
                            </a:extLst>
                          </a:blip>
                          <a:srcRect l="24623" t="1041" r="24626" b="23463"/>
                          <a:stretch/>
                        </pic:blipFill>
                        <pic:spPr bwMode="auto">
                          <a:xfrm>
                            <a:off x="3795763" y="807940"/>
                            <a:ext cx="2926022" cy="3267107"/>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1303" name="TextBox 11"/>
                        <wps:cNvSpPr txBox="1"/>
                        <wps:spPr>
                          <a:xfrm>
                            <a:off x="3922081" y="935403"/>
                            <a:ext cx="2180590" cy="295275"/>
                          </a:xfrm>
                          <a:prstGeom prst="rect">
                            <a:avLst/>
                          </a:prstGeom>
                          <a:solidFill>
                            <a:schemeClr val="bg1"/>
                          </a:solidFill>
                          <a:ln w="19050">
                            <a:solidFill>
                              <a:schemeClr val="tx1"/>
                            </a:solidFill>
                          </a:ln>
                        </wps:spPr>
                        <wps:txbx>
                          <w:txbxContent>
                            <w:p w:rsidR="00AC314A" w:rsidRPr="00EA19E5" w:rsidRDefault="00AC314A" w:rsidP="00EA19E5">
                              <w:pPr>
                                <w:pStyle w:val="CartoonNormal"/>
                              </w:pPr>
                              <w:r w:rsidRPr="00EA19E5">
                                <w:t>Smooth but needs constant attention</w:t>
                              </w:r>
                            </w:p>
                          </w:txbxContent>
                        </wps:txbx>
                        <wps:bodyPr wrap="square" rtlCol="0">
                          <a:spAutoFit/>
                        </wps:bodyPr>
                      </wps:wsp>
                    </wpg:wgp>
                  </a:graphicData>
                </a:graphic>
              </wp:inline>
            </w:drawing>
          </mc:Choice>
          <mc:Fallback>
            <w:pict>
              <v:group id="Group 11297" o:spid="_x0000_s1279" style="width:469pt;height:257.3pt;mso-position-horizontal-relative:char;mso-position-vertical-relative:line" coordorigin="7655,8079" coordsize="59562,3267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">
                <v:shape id="Picture 2" o:spid="_x0000_s1280" type="#_x0000_t75" style="position:absolute;left:7655;top:8080;width:29261;height:192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fZYPHAAAA3gAAAA8AAABkcnMvZG93bnJldi54bWxEjzFvwkAMhXck/sPJlbqgcoEBlZQDNQgE&#10;Q5cEBkYrZ5KInC/krpD++3qo1M3We37v82ozuFY9qA+NZwOzaQKKuPS24crA+bR/ewcVIrLF1jMZ&#10;+KEAm/V4tMLU+ifn9ChipSSEQ4oG6hi7VOtQ1uQwTH1HLNrV9w6jrH2lbY9PCXetnifJQjtsWBpq&#10;7GhbU3krvp2Br/ue8yHP6LQ7TLI8W14Wx8PFmNeX4fMDVKQh/pv/ro9W8GfzpfDKOzKDXv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sfZYPHAAAA3gAAAA8AAAAAAAAAAAAA&#10;AAAAnwIAAGRycy9kb3ducmV2LnhtbFBLBQYAAAAABAAEAPcAAACTAwAAAAA=&#10;" stroked="t" strokecolor="black [3213]" strokeweight="2.25pt">
                  <v:imagedata r:id="rId208" o:title="temperature"/>
                  <v:path arrowok="t"/>
                </v:shape>
                <v:shape id="Picture 3" o:spid="_x0000_s1281" type="#_x0000_t75" style="position:absolute;left:7655;top:29065;width:29261;height:116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om2vDAAAA3gAAAA8AAABkcnMvZG93bnJldi54bWxET02LwjAQvS/4H8IIXhZN9SBajeIK6l5b&#10;Ba9DM7bFZlKbrLb+erMgeJvH+5zlujWVuFPjSssKxqMIBHFmdcm5gtNxN5yBcB5ZY2WZFHTkYL3q&#10;fS0x1vbBCd1Tn4sQwi5GBYX3dSylywoy6Ea2Jg7cxTYGfYBNLnWDjxBuKjmJoqk0WHJoKLCmbUHZ&#10;Nf0zCqqnnO7l7HC77s+X5HvbJbu0+1Fq0G83CxCeWv8Rv92/OswfT+Zz+H8n3CBX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Oiba8MAAADeAAAADwAAAAAAAAAAAAAAAACf&#10;AgAAZHJzL2Rvd25yZXYueG1sUEsFBgAAAAAEAAQA9wAAAI8DAAAAAA==&#10;" stroked="t" strokecolor="black [3213]" strokeweight="2.25pt">
                  <v:imagedata r:id="rId209" o:title="stock" croptop="27867f"/>
                  <v:path arrowok="t"/>
                </v:shape>
                <v:shape id="TextBox 7" o:spid="_x0000_s1282" type="#_x0000_t202" style="position:absolute;left:8611;top:11793;width:16587;height:2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FEO8cA&#10;AADeAAAADwAAAGRycy9kb3ducmV2LnhtbESPT2vDMAzF74V+B6PBbq2TDcbI6pbSUrbDLv3DIDdh&#10;a0lILKex12b99NVhsJuEnt57v8Vq9J260BCbwAbyeQaK2AbXcGXgdNzNXkHFhOywC0wGfinCajmd&#10;LLBw4cp7uhxSpcSEY4EG6pT6Qutoa/IY56Enltt3GDwmWYdKuwGvYu47/ZRlL9pjw5JQY0+bmmx7&#10;+PEGyiNt39tNeV63e7S3JrdfwX4a8/gwrt9AJRrTv/jv+8NJ/fw5EwDBkRn08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sBRDvHAAAA3gAAAA8AAAAAAAAAAAAAAAAAmAIAAGRy&#10;cy9kb3ducmV2LnhtbFBLBQYAAAAABAAEAPUAAACMAwAAAAA=&#10;" fillcolor="white [3212]" strokecolor="black [3213]" strokeweight="1.5pt">
                  <v:textbox>
                    <w:txbxContent>
                      <w:p w:rsidR="00AC314A" w:rsidRPr="00EA19E5" w:rsidRDefault="00AC314A" w:rsidP="00EA19E5">
                        <w:pPr>
                          <w:pStyle w:val="CartoonNormal"/>
                        </w:pPr>
                        <w:r w:rsidRPr="00EA19E5">
                          <w:t>Slow, gradual, long term</w:t>
                        </w:r>
                      </w:p>
                    </w:txbxContent>
                  </v:textbox>
                </v:shape>
                <v:shape id="_x0000_s1283" type="#_x0000_t202" style="position:absolute;left:7782;top:29653;width:13376;height:20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eSbsQA&#10;AADeAAAADwAAAGRycy9kb3ducmV2LnhtbERP32vCMBB+H/g/hBvsRTSpgymdUUQQ9ujqpj4eza0p&#10;ay61yWq3v34RBnu7j+/nLdeDa0RPXag9a8imCgRx6U3NlYa3w26yABEissHGM2n4pgDr1ehuibnx&#10;V36lvoiVSCEcctRgY2xzKUNpyWGY+pY4cR++cxgT7CppOrymcNfImVJP0mHNqcFiS1tL5Wfx5TSo&#10;y/m9H+MRT5u9V/viZ2xnc9L64X7YPIOINMR/8Z/7xaT52aPK4PZOuk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d3km7EAAAA3gAAAA8AAAAAAAAAAAAAAAAAmAIAAGRycy9k&#10;b3ducmV2LnhtbFBLBQYAAAAABAAEAPUAAACJAwAAAAA=&#10;" fillcolor="white [3212]" strokecolor="black [3213]" strokeweight="1.5pt">
                  <v:textbox style="mso-fit-shape-to-text:t">
                    <w:txbxContent>
                      <w:p w:rsidR="00AC314A" w:rsidRPr="00EA19E5" w:rsidRDefault="00AC314A" w:rsidP="00EA19E5">
                        <w:pPr>
                          <w:pStyle w:val="CartoonNormal"/>
                        </w:pPr>
                        <w:r w:rsidRPr="00EA19E5">
                          <w:t>Choppy but long term</w:t>
                        </w:r>
                      </w:p>
                    </w:txbxContent>
                  </v:textbox>
                </v:shape>
                <v:shape id="Picture 2" o:spid="_x0000_s1284" type="#_x0000_t75" alt="File:B747-cockpit.jpg" style="position:absolute;left:37957;top:8079;width:29260;height:326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OgWzEAAAA3gAAAA8AAABkcnMvZG93bnJldi54bWxET0trwkAQvhf8D8sIvdVNbCltdBWxD7wa&#10;ReptyI5JMDubZLdJ9Nd3BaG3+fieM18OphIdta60rCCeRCCIM6tLzhXsd19PbyCcR9ZYWSYFF3Kw&#10;XIwe5pho2/OWutTnIoSwS1BB4X2dSOmyggy6ia2JA3eyrUEfYJtL3WIfwk0lp1H0Kg2WHBoKrGld&#10;UHZOf42Cz8Pu5bqVsf5+/7g0x0b/lMZvlHocD6sZCE+D/xff3Rsd5sfP0RRu74Qb5OI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VOgWzEAAAA3gAAAA8AAAAAAAAAAAAAAAAA&#10;nwIAAGRycy9kb3ducmV2LnhtbFBLBQYAAAAABAAEAPcAAACQAwAAAAA=&#10;" stroked="t" strokecolor="black [3213]" strokeweight="2.25pt">
                  <v:imagedata r:id="rId210" o:title="B747-cockpit" croptop="682f" cropbottom="15377f" cropleft="16137f" cropright="16139f"/>
                  <v:path arrowok="t"/>
                </v:shape>
                <v:shape id="TextBox 11" o:spid="_x0000_s1285" type="#_x0000_t202" style="position:absolute;left:39220;top:9354;width:21806;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mpgsQA&#10;AADeAAAADwAAAGRycy9kb3ducmV2LnhtbERPS2sCMRC+C/6HMEIvookKrWyNIkKhR93ax3HYjJvF&#10;zWTdpOvaX98UCt7m43vOatO7WnTUhsqzhtlUgSAuvKm41HB8e5ksQYSIbLD2TBpuFGCzHg5WmBl/&#10;5QN1eSxFCuGQoQYbY5NJGQpLDsPUN8SJO/nWYUywLaVp8ZrCXS3nSj1KhxWnBosN7SwV5/zbaVCX&#10;r/dujB/4ud17tc9/xnb+RFo/jPrtM4hIfbyL/92vJs2fLdQC/t5JN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pqYLEAAAA3gAAAA8AAAAAAAAAAAAAAAAAmAIAAGRycy9k&#10;b3ducmV2LnhtbFBLBQYAAAAABAAEAPUAAACJAwAAAAA=&#10;" fillcolor="white [3212]" strokecolor="black [3213]" strokeweight="1.5pt">
                  <v:textbox style="mso-fit-shape-to-text:t">
                    <w:txbxContent>
                      <w:p w:rsidR="00AC314A" w:rsidRPr="00EA19E5" w:rsidRDefault="00AC314A" w:rsidP="00EA19E5">
                        <w:pPr>
                          <w:pStyle w:val="CartoonNormal"/>
                        </w:pPr>
                        <w:r w:rsidRPr="00EA19E5">
                          <w:t>Smooth but needs constant attention</w:t>
                        </w:r>
                      </w:p>
                    </w:txbxContent>
                  </v:textbox>
                </v:shape>
                <w10:anchorlock/>
              </v:group>
            </w:pict>
          </mc:Fallback>
        </mc:AlternateContent>
      </w:r>
    </w:p>
    <w:p w:rsidR="00AC314A" w:rsidRPr="00131217" w:rsidRDefault="00AC314A" w:rsidP="000A4982">
      <w:pPr>
        <w:pStyle w:val="Heading2"/>
      </w:pPr>
      <w:bookmarkStart w:id="248" w:name="_Toc405796889"/>
      <w:r w:rsidRPr="00131217">
        <w:t>Type of signal to be tracked</w:t>
      </w:r>
      <w:bookmarkEnd w:id="248"/>
    </w:p>
    <w:p w:rsidR="00AC314A" w:rsidRPr="00131217" w:rsidRDefault="00AC314A" w:rsidP="000C3E8C">
      <w:r w:rsidRPr="00131217">
        <w:t>The type of signal will determine how we present it to the user and how we do the translation. Is this a signal that changes quickly or slow? What is the range of change? Do we need continuous feel of will checking a value every once in a while be enough? Is it quantifiable as a single value that can be mapped to another sense or will it be more complex? Is there a better mental map of the signal than a simple quantity?</w:t>
      </w:r>
    </w:p>
    <w:p w:rsidR="00AC314A" w:rsidRDefault="00AC314A" w:rsidP="000C3E8C">
      <w:r w:rsidRPr="00131217">
        <w:t>Most signals whether quick or slow are given to be quantifiable and hence are easy to represent in another modality like frequency or temperature. But a signal can be more complicated. Going back to the sailing example, the sense of tilt of boat could be represented as a quantity for angle from horizon, but it might be better represented to the user by two vibrations that move up or down on the sides of the user, like a level</w:t>
      </w:r>
      <w:r>
        <w:t>,</w:t>
      </w:r>
      <w:r w:rsidRPr="00131217">
        <w:t xml:space="preserve"> and this might prove to be easier for the user to understand with less training.</w:t>
      </w:r>
    </w:p>
    <w:p w:rsidR="00AC314A" w:rsidRDefault="00AC314A" w:rsidP="007E049C">
      <w:r>
        <w:br w:type="page"/>
      </w:r>
    </w:p>
    <w:p w:rsidR="003044D4" w:rsidRPr="00131217" w:rsidRDefault="00C97FA1" w:rsidP="007C77B6">
      <w:r>
        <w:rPr>
          <w:noProof/>
        </w:rPr>
        <w:lastRenderedPageBreak/>
        <mc:AlternateContent>
          <mc:Choice Requires="wpg">
            <w:drawing>
              <wp:inline distT="0" distB="0" distL="0" distR="0" wp14:anchorId="1D1D7ECD" wp14:editId="0F963A92">
                <wp:extent cx="5955665" cy="3902710"/>
                <wp:effectExtent l="38100" t="38100" r="45085" b="40640"/>
                <wp:docPr id="134" name="Group 134"/>
                <wp:cNvGraphicFramePr/>
                <a:graphic xmlns:a="http://schemas.openxmlformats.org/drawingml/2006/main">
                  <a:graphicData uri="http://schemas.microsoft.com/office/word/2010/wordprocessingGroup">
                    <wpg:wgp>
                      <wpg:cNvGrpSpPr/>
                      <wpg:grpSpPr>
                        <a:xfrm>
                          <a:off x="0" y="0"/>
                          <a:ext cx="5955665" cy="3902710"/>
                          <a:chOff x="499730" y="1308996"/>
                          <a:chExt cx="5956429" cy="3903941"/>
                        </a:xfrm>
                      </wpg:grpSpPr>
                      <pic:pic xmlns:pic="http://schemas.openxmlformats.org/drawingml/2006/picture">
                        <pic:nvPicPr>
                          <pic:cNvPr id="11294" name="Picture 4" descr="C:\Users\TitoAlfaro\Documents\PhDThesis\images\IMG_0045.JPG"/>
                          <pic:cNvPicPr>
                            <a:picLocks noChangeAspect="1"/>
                          </pic:cNvPicPr>
                        </pic:nvPicPr>
                        <pic:blipFill rotWithShape="1">
                          <a:blip r:embed="rId211" cstate="print">
                            <a:extLst>
                              <a:ext uri="{28A0092B-C50C-407E-A947-70E740481C1C}">
                                <a14:useLocalDpi xmlns:a14="http://schemas.microsoft.com/office/drawing/2010/main" val="0"/>
                              </a:ext>
                            </a:extLst>
                          </a:blip>
                          <a:srcRect l="33346" t="30128" r="38607" b="19878"/>
                          <a:stretch/>
                        </pic:blipFill>
                        <pic:spPr bwMode="auto">
                          <a:xfrm>
                            <a:off x="499730" y="1308996"/>
                            <a:ext cx="2926159" cy="3903941"/>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295" name="Picture 6"/>
                          <pic:cNvPicPr>
                            <a:picLocks noChangeAspect="1"/>
                          </pic:cNvPicPr>
                        </pic:nvPicPr>
                        <pic:blipFill>
                          <a:blip r:embed="rId212" cstate="print">
                            <a:extLst>
                              <a:ext uri="{28A0092B-C50C-407E-A947-70E740481C1C}">
                                <a14:useLocalDpi xmlns:a14="http://schemas.microsoft.com/office/drawing/2010/main" val="0"/>
                              </a:ext>
                            </a:extLst>
                          </a:blip>
                          <a:stretch>
                            <a:fillRect/>
                          </a:stretch>
                        </pic:blipFill>
                        <pic:spPr>
                          <a:xfrm flipH="1">
                            <a:off x="3530000" y="1308996"/>
                            <a:ext cx="2926159" cy="3903941"/>
                          </a:xfrm>
                          <a:prstGeom prst="rect">
                            <a:avLst/>
                          </a:prstGeom>
                          <a:ln w="28575">
                            <a:solidFill>
                              <a:schemeClr val="tx1"/>
                            </a:solidFill>
                          </a:ln>
                        </pic:spPr>
                      </pic:pic>
                      <wps:wsp>
                        <wps:cNvPr id="11292" name="TextBox 7"/>
                        <wps:cNvSpPr txBox="1"/>
                        <wps:spPr>
                          <a:xfrm>
                            <a:off x="627322" y="1479107"/>
                            <a:ext cx="946906" cy="202629"/>
                          </a:xfrm>
                          <a:prstGeom prst="rect">
                            <a:avLst/>
                          </a:prstGeom>
                          <a:solidFill>
                            <a:schemeClr val="bg1"/>
                          </a:solidFill>
                          <a:ln w="19050">
                            <a:solidFill>
                              <a:schemeClr val="tx1"/>
                            </a:solidFill>
                          </a:ln>
                        </wps:spPr>
                        <wps:txbx>
                          <w:txbxContent>
                            <w:p w:rsidR="00FC0D1B" w:rsidRDefault="00FC0D1B" w:rsidP="007E049C">
                              <w:pPr>
                                <w:pStyle w:val="CartoonNormal"/>
                              </w:pPr>
                              <w:r>
                                <w:t>passive</w:t>
                              </w:r>
                            </w:p>
                          </w:txbxContent>
                        </wps:txbx>
                        <wps:bodyPr wrap="square" rtlCol="0">
                          <a:spAutoFit/>
                        </wps:bodyPr>
                      </wps:wsp>
                      <wps:wsp>
                        <wps:cNvPr id="11293" name="TextBox 8"/>
                        <wps:cNvSpPr txBox="1"/>
                        <wps:spPr>
                          <a:xfrm>
                            <a:off x="3806159" y="1479107"/>
                            <a:ext cx="1023116" cy="202629"/>
                          </a:xfrm>
                          <a:prstGeom prst="rect">
                            <a:avLst/>
                          </a:prstGeom>
                          <a:solidFill>
                            <a:schemeClr val="bg1"/>
                          </a:solidFill>
                          <a:ln w="19050">
                            <a:solidFill>
                              <a:schemeClr val="tx1"/>
                            </a:solidFill>
                          </a:ln>
                        </wps:spPr>
                        <wps:txbx>
                          <w:txbxContent>
                            <w:p w:rsidR="00FC0D1B" w:rsidRDefault="00FC0D1B" w:rsidP="007E049C">
                              <w:pPr>
                                <w:pStyle w:val="CartoonNormal"/>
                              </w:pPr>
                              <w:r>
                                <w:t>active</w:t>
                              </w:r>
                            </w:p>
                          </w:txbxContent>
                        </wps:txbx>
                        <wps:bodyPr wrap="square" rtlCol="0">
                          <a:spAutoFit/>
                        </wps:bodyPr>
                      </wps:wsp>
                    </wpg:wgp>
                  </a:graphicData>
                </a:graphic>
              </wp:inline>
            </w:drawing>
          </mc:Choice>
          <mc:Fallback>
            <w:pict>
              <v:group id="Group 134" o:spid="_x0000_s1286" style="width:468.95pt;height:307.3pt;mso-position-horizontal-relative:char;mso-position-vertical-relative:line" coordorigin="4997,13089" coordsize="59564,39039"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AABAAAAAgACAAIAAgAAAAAAAAAAAAAAAAAAAAAAAACK&#10;AAEAAAAEAAgAAAAAAAAAAAAAAAAAAAAAAAAAAAAAAAAAAAAAAAAAAAAAAAAAAAAAAAAAAAAAAAAA&#10;AAAAAAAAAAAAAAAAAAAAAAAAAAAAAAAAAAAAAAAAAAAAAAAAAAAAAAAAAAAAAAAAAAAAAAAAAAAA&#10;AAAAAAAAAAAAAAAAAAAAAAAAAAAAAACgAQAAAAAQAAgAAQABAIAC4AEAAAAAAAAAAAAACAC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">
                <v:shape id="Picture 4" o:spid="_x0000_s1287" type="#_x0000_t75" style="position:absolute;left:4997;top:13089;width:29261;height:390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VHurFAAAA3gAAAA8AAABkcnMvZG93bnJldi54bWxET99rwjAQfhf8H8IJvmmqTtHOKJsyJ2wg&#10;doOxt6O5tcXmUpKo3X+/DATf7uP7ect1a2pxIecrywpGwwQEcW51xYWCz4+XwRyED8gaa8uk4Jc8&#10;rFfdzhJTba98pEsWChFD2KeooAyhSaX0eUkG/dA2xJH7sc5giNAVUju8xnBTy3GSzKTBimNDiQ1t&#10;SspP2dkomPHmO99tT89+enC797fXr0nWsFL9Xvv0CCJQG+7im3uv4/zRePEA/+/EG+Tq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lR7qxQAAAN4AAAAPAAAAAAAAAAAAAAAA&#10;AJ8CAABkcnMvZG93bnJldi54bWxQSwUGAAAAAAQABAD3AAAAkQMAAAAA&#10;" stroked="t" strokecolor="black [3213]" strokeweight="2.25pt">
                  <v:imagedata r:id="rId213" o:title="IMG_0045" croptop="19745f" cropbottom="13027f" cropleft="21854f" cropright="25301f"/>
                  <v:path arrowok="t"/>
                </v:shape>
                <v:shape id="Picture 6" o:spid="_x0000_s1288" type="#_x0000_t75" style="position:absolute;left:35300;top:13089;width:29261;height:3904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6TaJ3EAAAA3gAAAA8AAABkcnMvZG93bnJldi54bWxET91qwjAUvhf2DuEMdlM0bWHiqlHGYEyG&#10;COoe4Ngcm7LmpCRZrW+/CIPdnY/v96w2o+3EQD60jhUUsxwEce10y42Cr9P7dAEiRGSNnWNScKMA&#10;m/XDZIWVdlc+0HCMjUghHCpUYGLsKylDbchimLmeOHEX5y3GBH0jtcdrCredLPN8Li22nBoM9vRm&#10;qP4+/lgF20ORlWagTx/3uxPeeH/OPjKlnh7H1yWISGP8F/+5tzrNL8qXZ7i/k26Q6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6TaJ3EAAAA3gAAAA8AAAAAAAAAAAAAAAAA&#10;nwIAAGRycy9kb3ducmV2LnhtbFBLBQYAAAAABAAEAPcAAACQAwAAAAA=&#10;" stroked="t" strokecolor="black [3213]" strokeweight="2.25pt">
                  <v:imagedata r:id="rId214" o:title=""/>
                  <v:path arrowok="t"/>
                </v:shape>
                <v:shape id="TextBox 7" o:spid="_x0000_s1289" type="#_x0000_t202" style="position:absolute;left:6273;top:14791;width:9469;height:20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WA8QA&#10;AADeAAAADwAAAGRycy9kb3ducmV2LnhtbERPTWsCMRC9F/wPYQq9iCbuodWtUUQQerRrqx6HzXSz&#10;dDNZN+m67a9vhEJv83ifs1wPrhE9daH2rGE2VSCIS29qrjS8HXaTOYgQkQ02nknDNwVYr0Z3S8yN&#10;v/Ir9UWsRArhkKMGG2ObSxlKSw7D1LfEifvwncOYYFdJ0+E1hbtGZko9Soc1pwaLLW0tlZ/Fl9Og&#10;Luf3foxHPG32Xu2Ln7HNnkjrh/th8wwi0hD/xX/uF5Pmz7JFBrd30g1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OlgPEAAAA3gAAAA8AAAAAAAAAAAAAAAAAmAIAAGRycy9k&#10;b3ducmV2LnhtbFBLBQYAAAAABAAEAPUAAACJAwAAAAA=&#10;" fillcolor="white [3212]" strokecolor="black [3213]" strokeweight="1.5pt">
                  <v:textbox style="mso-fit-shape-to-text:t">
                    <w:txbxContent>
                      <w:p w:rsidR="00FC0D1B" w:rsidRDefault="00FC0D1B" w:rsidP="007E049C">
                        <w:pPr>
                          <w:pStyle w:val="CartoonNormal"/>
                        </w:pPr>
                        <w:r>
                          <w:t>passive</w:t>
                        </w:r>
                      </w:p>
                    </w:txbxContent>
                  </v:textbox>
                </v:shape>
                <v:shape id="_x0000_s1290" type="#_x0000_t202" style="position:absolute;left:38061;top:14791;width:10231;height:20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IzmMUA&#10;AADeAAAADwAAAGRycy9kb3ducmV2LnhtbERP32vCMBB+H+x/CDfwRTSxg02rUUQQ9ujqNn08mltT&#10;1lxqk9Vuf/0yGOztPr6ft9oMrhE9daH2rGE2VSCIS29qrjS8HPeTOYgQkQ02nknDFwXYrG9vVpgb&#10;f+Vn6otYiRTCIUcNNsY2lzKUlhyGqW+JE/fuO4cxwa6SpsNrCneNzJR6kA5rTg0WW9pZKj+KT6dB&#10;Xc6v/Rjf8LQ9eHUovsc2eyStR3fDdgki0hD/xX/uJ5Pmz7LFPfy+k26Q6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AjOYxQAAAN4AAAAPAAAAAAAAAAAAAAAAAJgCAABkcnMv&#10;ZG93bnJldi54bWxQSwUGAAAAAAQABAD1AAAAigMAAAAA&#10;" fillcolor="white [3212]" strokecolor="black [3213]" strokeweight="1.5pt">
                  <v:textbox style="mso-fit-shape-to-text:t">
                    <w:txbxContent>
                      <w:p w:rsidR="00FC0D1B" w:rsidRDefault="00FC0D1B" w:rsidP="007E049C">
                        <w:pPr>
                          <w:pStyle w:val="CartoonNormal"/>
                        </w:pPr>
                        <w:r>
                          <w:t>active</w:t>
                        </w:r>
                      </w:p>
                    </w:txbxContent>
                  </v:textbox>
                </v:shape>
                <w10:anchorlock/>
              </v:group>
            </w:pict>
          </mc:Fallback>
        </mc:AlternateContent>
      </w:r>
    </w:p>
    <w:p w:rsidR="00EA19E5" w:rsidRPr="00131217" w:rsidRDefault="00EA19E5" w:rsidP="00EA19E5">
      <w:pPr>
        <w:pStyle w:val="Heading2"/>
      </w:pPr>
      <w:r w:rsidRPr="00131217">
        <w:t xml:space="preserve">What kind of </w:t>
      </w:r>
      <w:r>
        <w:t>sense do we want to create</w:t>
      </w:r>
      <w:r w:rsidRPr="00131217">
        <w:t>?</w:t>
      </w:r>
    </w:p>
    <w:p w:rsidR="00C97FA1" w:rsidRPr="00642301" w:rsidRDefault="000C3E8C" w:rsidP="00C97FA1">
      <w:pPr>
        <w:rPr>
          <w:color w:val="FF0000"/>
        </w:rPr>
      </w:pPr>
      <w:r w:rsidRPr="00131217">
        <w:t xml:space="preserve">I have recognized two distinct categories of artificial sensing, active and passive sensing. </w:t>
      </w:r>
      <w:r w:rsidR="000D0A45" w:rsidRPr="00131217">
        <w:t xml:space="preserve">In passive sensing, the user does not need to be constantly aware of the sensory feedback being generated; rather, the user wants to either be aware of big changes or of when a signal passes a set threshold. This is also the case when the sense changes very slowly and the user want to track it during that long period of time. This means that the </w:t>
      </w:r>
      <w:r w:rsidR="00D24BFF" w:rsidRPr="00131217">
        <w:t>feedback</w:t>
      </w:r>
      <w:r w:rsidR="000D0A45" w:rsidRPr="00131217">
        <w:t xml:space="preserve"> giving the signal has to be discreet enough to not annoy the user but effective in grabbing the user’s attention when a threshold has been reached. Active sensing is when a signal is completely under the user’s control, it changes quickly and the user’s actions affect the way in which the user feels this signal. The </w:t>
      </w:r>
      <w:r w:rsidR="00D24BFF" w:rsidRPr="00131217">
        <w:t>feedback</w:t>
      </w:r>
      <w:r w:rsidR="000D0A45" w:rsidRPr="00131217">
        <w:t xml:space="preserve"> for an active sensing experience can be strong since the attention of the user will be placed on the sense and will last only as much as the activity lasts. It can be turned </w:t>
      </w:r>
      <w:r w:rsidR="000D0A45" w:rsidRPr="00642301">
        <w:rPr>
          <w:color w:val="FF0000"/>
        </w:rPr>
        <w:t>on and off easily so once the activity is done, the sense disappears.</w:t>
      </w:r>
    </w:p>
    <w:p w:rsidR="008E237F" w:rsidRPr="00642301" w:rsidRDefault="008E237F" w:rsidP="008E237F">
      <w:pPr>
        <w:rPr>
          <w:color w:val="FF0000"/>
        </w:rPr>
      </w:pPr>
      <w:r w:rsidRPr="00642301">
        <w:rPr>
          <w:color w:val="FF0000"/>
        </w:rPr>
        <w:t xml:space="preserve">Our sailor is enhancing its sailing experience with </w:t>
      </w:r>
      <w:r w:rsidR="008B3191" w:rsidRPr="00642301">
        <w:rPr>
          <w:color w:val="FF0000"/>
        </w:rPr>
        <w:t xml:space="preserve">the artificial sensing of </w:t>
      </w:r>
      <w:r w:rsidRPr="00642301">
        <w:rPr>
          <w:color w:val="FF0000"/>
        </w:rPr>
        <w:t xml:space="preserve">wind speed, tilt of boat, north and depth. Some of these senses are completely out of the sailor’s control, like wind speed and north. Some are under partial control like depth </w:t>
      </w:r>
      <w:r w:rsidR="002659D5" w:rsidRPr="00642301">
        <w:rPr>
          <w:color w:val="FF0000"/>
        </w:rPr>
        <w:t>or</w:t>
      </w:r>
      <w:r w:rsidRPr="00642301">
        <w:rPr>
          <w:color w:val="FF0000"/>
        </w:rPr>
        <w:t xml:space="preserve"> tilt of boat, depending on the experience of our sailor.</w:t>
      </w:r>
      <w:r w:rsidR="002659D5" w:rsidRPr="00642301">
        <w:rPr>
          <w:color w:val="FF0000"/>
        </w:rPr>
        <w:t xml:space="preserve"> So if a signal is given to change with no action from the user, that sense is said to be completely outside of the user’s control. If the signal will never change, but </w:t>
      </w:r>
      <w:r w:rsidR="002659D5" w:rsidRPr="00642301">
        <w:rPr>
          <w:color w:val="FF0000"/>
        </w:rPr>
        <w:lastRenderedPageBreak/>
        <w:t>by direct action of the user, then the signal is under control. A signal like tilt of boat changes with the actions of the sailor but also because of environmental factors like wind or waves, so that signal is only under partial control.</w:t>
      </w:r>
    </w:p>
    <w:p w:rsidR="007E049C" w:rsidRDefault="008E237F" w:rsidP="008E237F">
      <w:r w:rsidRPr="00642301">
        <w:rPr>
          <w:color w:val="FF0000"/>
        </w:rPr>
        <w:t xml:space="preserve">In general, most senses that are out of user control are good for a passive experience. Since the user can’t control </w:t>
      </w:r>
      <w:r w:rsidR="008B3191" w:rsidRPr="00642301">
        <w:rPr>
          <w:color w:val="FF0000"/>
        </w:rPr>
        <w:t xml:space="preserve">the signal, they can </w:t>
      </w:r>
      <w:r w:rsidRPr="00642301">
        <w:rPr>
          <w:color w:val="FF0000"/>
        </w:rPr>
        <w:t>only be aware of the changes</w:t>
      </w:r>
      <w:r w:rsidR="008B3191" w:rsidRPr="00642301">
        <w:rPr>
          <w:color w:val="FF0000"/>
        </w:rPr>
        <w:t>.</w:t>
      </w:r>
      <w:r w:rsidRPr="00642301">
        <w:rPr>
          <w:color w:val="FF0000"/>
        </w:rPr>
        <w:t xml:space="preserve"> </w:t>
      </w:r>
      <w:r w:rsidR="008B3191" w:rsidRPr="00642301">
        <w:rPr>
          <w:color w:val="FF0000"/>
        </w:rPr>
        <w:t>D</w:t>
      </w:r>
      <w:r w:rsidRPr="00642301">
        <w:rPr>
          <w:color w:val="FF0000"/>
        </w:rPr>
        <w:t xml:space="preserve">epending on the importance of this signal to the </w:t>
      </w:r>
      <w:r w:rsidR="000C2714" w:rsidRPr="00642301">
        <w:rPr>
          <w:color w:val="FF0000"/>
        </w:rPr>
        <w:t>main</w:t>
      </w:r>
      <w:r w:rsidRPr="00642301">
        <w:rPr>
          <w:color w:val="FF0000"/>
        </w:rPr>
        <w:t xml:space="preserve"> experience, the user will want to be constantly aware of minor changes or simply notice big changes as they happen</w:t>
      </w:r>
      <w:r w:rsidR="0069165C" w:rsidRPr="00642301">
        <w:rPr>
          <w:color w:val="FF0000"/>
        </w:rPr>
        <w:t xml:space="preserve">, the </w:t>
      </w:r>
      <w:r w:rsidR="00D24BFF" w:rsidRPr="00642301">
        <w:rPr>
          <w:color w:val="FF0000"/>
        </w:rPr>
        <w:t>feedback</w:t>
      </w:r>
      <w:r w:rsidR="0069165C" w:rsidRPr="00642301">
        <w:rPr>
          <w:color w:val="FF0000"/>
        </w:rPr>
        <w:t xml:space="preserve"> should be placed according to these conditions. The </w:t>
      </w:r>
      <w:r w:rsidR="00D24BFF" w:rsidRPr="00642301">
        <w:rPr>
          <w:color w:val="FF0000"/>
        </w:rPr>
        <w:t>feedback</w:t>
      </w:r>
      <w:r w:rsidR="0069165C" w:rsidRPr="00642301">
        <w:rPr>
          <w:color w:val="FF0000"/>
        </w:rPr>
        <w:t xml:space="preserve"> must be able to grab the attention of the user at the right moment</w:t>
      </w:r>
      <w:r w:rsidRPr="00642301">
        <w:rPr>
          <w:color w:val="FF0000"/>
        </w:rPr>
        <w:t>. A sense like depth or tilt of boat are under the user’s control in the sense that the user’s actions will immediately change the signal and the artificial sense will help create a close feedback loop that the user will use to successfully navigate the experience. So changes in the depth will inform the sailor on the best direction to steer the boat which will then change the depth as the boat sails to a different location.</w:t>
      </w:r>
      <w:r w:rsidR="004B26E9" w:rsidRPr="00642301">
        <w:rPr>
          <w:color w:val="FF0000"/>
        </w:rPr>
        <w:t xml:space="preserve"> That makes it an important sense for the experience and the translation of such sense should be clear </w:t>
      </w:r>
      <w:r w:rsidR="0069165C" w:rsidRPr="00642301">
        <w:rPr>
          <w:color w:val="FF0000"/>
        </w:rPr>
        <w:t xml:space="preserve">but since the signal will be under the user’s control then the attention of the user will be largely on the signal itself </w:t>
      </w:r>
      <w:r w:rsidR="0069165C" w:rsidRPr="00131217">
        <w:t xml:space="preserve">so the </w:t>
      </w:r>
      <w:r w:rsidR="00D24BFF" w:rsidRPr="00131217">
        <w:t>feedback</w:t>
      </w:r>
      <w:r w:rsidR="0069165C" w:rsidRPr="00131217">
        <w:t xml:space="preserve"> does not have to grab the attention, it simply needs to be clear and not intrusive in the active experience</w:t>
      </w:r>
      <w:r w:rsidR="004B26E9" w:rsidRPr="00131217">
        <w:t>.</w:t>
      </w:r>
    </w:p>
    <w:p w:rsidR="007E049C" w:rsidRDefault="007E049C" w:rsidP="007E049C">
      <w:r>
        <w:br w:type="page"/>
      </w:r>
    </w:p>
    <w:p w:rsidR="008E237F" w:rsidRPr="00131217" w:rsidRDefault="007E049C" w:rsidP="008E237F">
      <w:r>
        <w:rPr>
          <w:noProof/>
        </w:rPr>
        <w:lastRenderedPageBreak/>
        <mc:AlternateContent>
          <mc:Choice Requires="wpg">
            <w:drawing>
              <wp:inline distT="0" distB="0" distL="0" distR="0">
                <wp:extent cx="6000901" cy="4215136"/>
                <wp:effectExtent l="38100" t="38100" r="38100" b="33020"/>
                <wp:docPr id="2063" name="Group 2063"/>
                <wp:cNvGraphicFramePr/>
                <a:graphic xmlns:a="http://schemas.openxmlformats.org/drawingml/2006/main">
                  <a:graphicData uri="http://schemas.microsoft.com/office/word/2010/wordprocessingGroup">
                    <wpg:wgp>
                      <wpg:cNvGrpSpPr/>
                      <wpg:grpSpPr>
                        <a:xfrm>
                          <a:off x="0" y="0"/>
                          <a:ext cx="6000901" cy="4215136"/>
                          <a:chOff x="0" y="1"/>
                          <a:chExt cx="6000901" cy="4215136"/>
                        </a:xfrm>
                      </wpg:grpSpPr>
                      <pic:pic xmlns:pic="http://schemas.openxmlformats.org/drawingml/2006/picture">
                        <pic:nvPicPr>
                          <pic:cNvPr id="2061" name="Picture 5"/>
                          <pic:cNvPicPr>
                            <a:picLocks noChangeAspect="1"/>
                          </pic:cNvPicPr>
                        </pic:nvPicPr>
                        <pic:blipFill rotWithShape="1">
                          <a:blip r:embed="rId215" cstate="print">
                            <a:extLst>
                              <a:ext uri="{28A0092B-C50C-407E-A947-70E740481C1C}">
                                <a14:useLocalDpi xmlns:a14="http://schemas.microsoft.com/office/drawing/2010/main" val="0"/>
                              </a:ext>
                            </a:extLst>
                          </a:blip>
                          <a:srcRect r="2775" b="15437"/>
                          <a:stretch/>
                        </pic:blipFill>
                        <pic:spPr>
                          <a:xfrm>
                            <a:off x="0" y="77"/>
                            <a:ext cx="2926080" cy="4215060"/>
                          </a:xfrm>
                          <a:prstGeom prst="rect">
                            <a:avLst/>
                          </a:prstGeom>
                          <a:ln w="28575">
                            <a:solidFill>
                              <a:schemeClr val="tx1"/>
                            </a:solidFill>
                          </a:ln>
                        </pic:spPr>
                      </pic:pic>
                      <pic:pic xmlns:pic="http://schemas.openxmlformats.org/drawingml/2006/picture">
                        <pic:nvPicPr>
                          <pic:cNvPr id="2062" name="Picture 4" descr="C:\Users\TitoAlfaro\Documents\PhDThesis\images\20141027_141928.jpg"/>
                          <pic:cNvPicPr>
                            <a:picLocks noChangeAspect="1"/>
                          </pic:cNvPicPr>
                        </pic:nvPicPr>
                        <pic:blipFill rotWithShape="1">
                          <a:blip r:embed="rId216" cstate="print">
                            <a:extLst>
                              <a:ext uri="{28A0092B-C50C-407E-A947-70E740481C1C}">
                                <a14:useLocalDpi xmlns:a14="http://schemas.microsoft.com/office/drawing/2010/main" val="0"/>
                              </a:ext>
                            </a:extLst>
                          </a:blip>
                          <a:srcRect t="9714" r="7018" b="12195"/>
                          <a:stretch/>
                        </pic:blipFill>
                        <pic:spPr bwMode="auto">
                          <a:xfrm>
                            <a:off x="3074821" y="1"/>
                            <a:ext cx="2926080" cy="1846217"/>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2060" name="TextBox 7"/>
                        <wps:cNvSpPr txBox="1"/>
                        <wps:spPr>
                          <a:xfrm>
                            <a:off x="3074744" y="2008344"/>
                            <a:ext cx="2926010" cy="295275"/>
                          </a:xfrm>
                          <a:prstGeom prst="rect">
                            <a:avLst/>
                          </a:prstGeom>
                          <a:solidFill>
                            <a:schemeClr val="bg1"/>
                          </a:solidFill>
                          <a:ln w="19050">
                            <a:solidFill>
                              <a:schemeClr val="tx1"/>
                            </a:solidFill>
                          </a:ln>
                        </wps:spPr>
                        <wps:txbx>
                          <w:txbxContent>
                            <w:p w:rsidR="00FC0D1B" w:rsidRDefault="00FC0D1B" w:rsidP="007E049C">
                              <w:pPr>
                                <w:pStyle w:val="CartoonNormal"/>
                              </w:pPr>
                              <w:r>
                                <w:t>Redundancies help with learning and accommodation</w:t>
                              </w:r>
                            </w:p>
                          </w:txbxContent>
                        </wps:txbx>
                        <wps:bodyPr wrap="square" rtlCol="0">
                          <a:spAutoFit/>
                        </wps:bodyPr>
                      </wps:wsp>
                    </wpg:wgp>
                  </a:graphicData>
                </a:graphic>
              </wp:inline>
            </w:drawing>
          </mc:Choice>
          <mc:Fallback>
            <w:pict>
              <v:group id="Group 2063" o:spid="_x0000_s1291" style="width:472.5pt;height:331.9pt;mso-position-horizontal-relative:char;mso-position-vertical-relative:line" coordorigin="" coordsize="60009,421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">
                <v:shape id="Picture 5" o:spid="_x0000_s1292" type="#_x0000_t75" style="position:absolute;width:29260;height:42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aq5rGAAAA3QAAAA8AAABkcnMvZG93bnJldi54bWxEj81qwzAQhO+FvIPYQG6NHBNCcSybOhBI&#10;j3XaQ28ba/2TWitjqbGbp68KhR6HmfmGSfPZ9OJGo+ssK9isIxDEldUdNwrezsfHJxDOI2vsLZOC&#10;b3KQZ4uHFBNtJ36lW+kbESDsElTQej8kUrqqJYNubQfi4NV2NOiDHBupR5wC3PQyjqKdNNhxWGhx&#10;oENL1Wf5ZRR81HFxv7gCp5fT5Xq+F/3WlO9KrZbz8x6Ep9n/h//aJ60gjnYb+H0TnoDM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dqrmsYAAADdAAAADwAAAAAAAAAAAAAA&#10;AACfAgAAZHJzL2Rvd25yZXYueG1sUEsFBgAAAAAEAAQA9wAAAJIDAAAAAA==&#10;" stroked="t" strokecolor="black [3213]" strokeweight="2.25pt">
                  <v:imagedata r:id="rId217" o:title="" cropbottom="10117f" cropright="1819f"/>
                  <v:path arrowok="t"/>
                </v:shape>
                <v:shape id="Picture 4" o:spid="_x0000_s1293" type="#_x0000_t75" style="position:absolute;left:30748;width:29261;height:18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bLTDGAAAA3QAAAA8AAABkcnMvZG93bnJldi54bWxEj0FrwkAUhO9C/8PyCr3pxghBoquI0FKh&#10;BU166PGRfSbR7Ns0u8b477uC4HGYmW+Y5Xowjeipc7VlBdNJBIK4sLrmUsFP/j6eg3AeWWNjmRTc&#10;yMF69TJaYqrtlQ/UZ74UAcIuRQWV920qpSsqMugmtiUO3tF2Bn2QXSl1h9cAN42MoyiRBmsOCxW2&#10;tK2oOGcXo6Dt87/95ev7OD9lv+5mZvgR7xKl3l6HzQKEp8E/w4/2p1YQR0kM9zfhCcjV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FstMMYAAADdAAAADwAAAAAAAAAAAAAA&#10;AACfAgAAZHJzL2Rvd25yZXYueG1sUEsFBgAAAAAEAAQA9wAAAJIDAAAAAA==&#10;" stroked="t" strokecolor="black [3213]" strokeweight="2.25pt">
                  <v:imagedata r:id="rId218" o:title="20141027_141928" croptop="6366f" cropbottom="7992f" cropright="4599f"/>
                  <v:path arrowok="t"/>
                </v:shape>
                <v:shape id="TextBox 7" o:spid="_x0000_s1294" type="#_x0000_t202" style="position:absolute;left:30747;top:20083;width:29260;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OmsIA&#10;AADdAAAADwAAAGRycy9kb3ducmV2LnhtbERPTWvCMBi+D/wP4RW8iCb24KQaRYSBR9d96PGleW2K&#10;zZuuibXbr18Ogx0fnu/NbnCN6KkLtWcNi7kCQVx6U3Ol4f3tZbYCESKywcYzafimALvt6GmDufEP&#10;fqW+iJVIIRxy1GBjbHMpQ2nJYZj7ljhxV985jAl2lTQdPlK4a2Sm1FI6rDk1WGzpYKm8FXenQX1d&#10;PvopfuJ5f/LqVPxMbfZMWk/Gw34NItIQ/8V/7qPRkKll2p/epCc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5c6awgAAAN0AAAAPAAAAAAAAAAAAAAAAAJgCAABkcnMvZG93&#10;bnJldi54bWxQSwUGAAAAAAQABAD1AAAAhwMAAAAA&#10;" fillcolor="white [3212]" strokecolor="black [3213]" strokeweight="1.5pt">
                  <v:textbox style="mso-fit-shape-to-text:t">
                    <w:txbxContent>
                      <w:p w:rsidR="00FC0D1B" w:rsidRDefault="00FC0D1B" w:rsidP="007E049C">
                        <w:pPr>
                          <w:pStyle w:val="CartoonNormal"/>
                        </w:pPr>
                        <w:r>
                          <w:t>Redundancies help with learning and accommodation</w:t>
                        </w:r>
                      </w:p>
                    </w:txbxContent>
                  </v:textbox>
                </v:shape>
                <w10:anchorlock/>
              </v:group>
            </w:pict>
          </mc:Fallback>
        </mc:AlternateContent>
      </w:r>
    </w:p>
    <w:p w:rsidR="004B26E9" w:rsidRPr="00131217" w:rsidRDefault="004B26E9" w:rsidP="004B26E9">
      <w:pPr>
        <w:pStyle w:val="Heading2"/>
      </w:pPr>
      <w:bookmarkStart w:id="249" w:name="_Toc405796891"/>
      <w:r w:rsidRPr="00131217">
        <w:t>Are there any redundancies with other senses?</w:t>
      </w:r>
      <w:bookmarkEnd w:id="249"/>
    </w:p>
    <w:p w:rsidR="004B26E9" w:rsidRPr="00131217" w:rsidRDefault="0069165C" w:rsidP="004B26E9">
      <w:r w:rsidRPr="00131217">
        <w:t>Digital Synesthesia can be used to create sensory experiences that are completely outside of the sensory capabilities of our bodies, but also to enhance a sensory experience that might be sensed by the body in other ways. These sensory redundancies have resulted useful in different ways and the designer should be aware of the opportunities that these redundancies might present.</w:t>
      </w:r>
    </w:p>
    <w:p w:rsidR="0069165C" w:rsidRPr="00131217" w:rsidRDefault="0069165C" w:rsidP="004B26E9">
      <w:r w:rsidRPr="00131217">
        <w:t>If what is happening is a simple enhancement o</w:t>
      </w:r>
      <w:r w:rsidR="004858F3" w:rsidRPr="00131217">
        <w:t xml:space="preserve">f an existing sense, the artificial sensory experience is acting in a similar way to a natural experience that the user is used to. An example of this </w:t>
      </w:r>
      <w:r w:rsidR="00A23CAD" w:rsidRPr="00131217">
        <w:t>can be a pressure sensor on the tip of a finger. Even though the finger can feel pressure, the artificial sense can be dialed to be more sensitive than the natural counterpart. These redundancies allow the user to quickly understand and make sense of the new sensory experience.</w:t>
      </w:r>
    </w:p>
    <w:p w:rsidR="00A23CAD" w:rsidRPr="00131217" w:rsidRDefault="00A23CAD" w:rsidP="004B26E9">
      <w:r w:rsidRPr="00131217">
        <w:t xml:space="preserve">The artificial sense can also be a substitution of an existing sense, so like in the case of the first user study, the sensory experience was used to determine information that was readily attainable through the visual sense. This creates a very close feedback loop that will have </w:t>
      </w:r>
      <w:r w:rsidRPr="00131217">
        <w:lastRenderedPageBreak/>
        <w:t>important effects on the acceptance of the information through the artificial sense, learning will be quick and when time comes that the user can’t use the redundant natural sense, then the artificial sense will suffice.</w:t>
      </w:r>
      <w:r w:rsidR="004907CA" w:rsidRPr="00131217">
        <w:t xml:space="preserve"> If we think back to our sailing experience, wind </w:t>
      </w:r>
      <w:r w:rsidR="00AD7CED" w:rsidRPr="00131217">
        <w:t>speed</w:t>
      </w:r>
      <w:r w:rsidR="004907CA" w:rsidRPr="00131217">
        <w:t xml:space="preserve"> is something we can naturally feel through our skin and hair but our brain is not used to paying too much attention to these signals, so the artificial sense can be a way of helping the brain create an understandable experience of the natural sense until time comes that the artificial sense is no longer needed.</w:t>
      </w:r>
    </w:p>
    <w:p w:rsidR="007E049C" w:rsidRDefault="004907CA" w:rsidP="004B26E9">
      <w:r w:rsidRPr="00131217">
        <w:t xml:space="preserve">Lastly, the user might be using an artificial sense of a signal completely foreign to our five senses. As in the second user study, training is the hardest because there is no real feedback loop except trusting that they are correct in their assessment of the artificial sense. In these cases, extra care must be put into the learning process. The second study even though it showed that there was no difference between the </w:t>
      </w:r>
      <w:r w:rsidR="002908A4" w:rsidRPr="00131217">
        <w:t>times</w:t>
      </w:r>
      <w:r w:rsidRPr="00131217">
        <w:t xml:space="preserve"> when the users had a visual feedback and when they didn’t, it was clear that in every case, having the visual feedback made the learning experience more enjoyable and the results were more encouraging.</w:t>
      </w:r>
    </w:p>
    <w:p w:rsidR="007E049C" w:rsidRDefault="007E049C" w:rsidP="007E049C">
      <w:r>
        <w:br w:type="page"/>
      </w:r>
    </w:p>
    <w:p w:rsidR="004907CA" w:rsidRPr="00131217" w:rsidRDefault="007E049C" w:rsidP="004B26E9">
      <w:r>
        <w:rPr>
          <w:noProof/>
        </w:rPr>
        <w:lastRenderedPageBreak/>
        <mc:AlternateContent>
          <mc:Choice Requires="wpg">
            <w:drawing>
              <wp:inline distT="0" distB="0" distL="0" distR="0">
                <wp:extent cx="5932968" cy="4444410"/>
                <wp:effectExtent l="38100" t="38100" r="29845" b="32385"/>
                <wp:docPr id="2070" name="Group 2070"/>
                <wp:cNvGraphicFramePr/>
                <a:graphic xmlns:a="http://schemas.openxmlformats.org/drawingml/2006/main">
                  <a:graphicData uri="http://schemas.microsoft.com/office/word/2010/wordprocessingGroup">
                    <wpg:wgp>
                      <wpg:cNvGrpSpPr/>
                      <wpg:grpSpPr>
                        <a:xfrm>
                          <a:off x="0" y="0"/>
                          <a:ext cx="5932968" cy="4444410"/>
                          <a:chOff x="754912" y="425292"/>
                          <a:chExt cx="5932968" cy="4444410"/>
                        </a:xfrm>
                      </wpg:grpSpPr>
                      <pic:pic xmlns:pic="http://schemas.openxmlformats.org/drawingml/2006/picture">
                        <pic:nvPicPr>
                          <pic:cNvPr id="2065" name="Picture 3" descr="C:\Users\TitoAlfaro\Documents\GitHub\PhDThesis\Presentations\Proposal\ColoredSketches\nature.jpg"/>
                          <pic:cNvPicPr>
                            <a:picLocks noChangeAspect="1"/>
                          </pic:cNvPicPr>
                        </pic:nvPicPr>
                        <pic:blipFill rotWithShape="1">
                          <a:blip r:embed="rId32">
                            <a:extLst>
                              <a:ext uri="{28A0092B-C50C-407E-A947-70E740481C1C}">
                                <a14:useLocalDpi xmlns:a14="http://schemas.microsoft.com/office/drawing/2010/main" val="0"/>
                              </a:ext>
                            </a:extLst>
                          </a:blip>
                          <a:srcRect l="31502" t="24805" r="25837" b="36193"/>
                          <a:stretch/>
                        </pic:blipFill>
                        <pic:spPr bwMode="auto">
                          <a:xfrm>
                            <a:off x="754912" y="425292"/>
                            <a:ext cx="5932968" cy="4444410"/>
                          </a:xfrm>
                          <a:prstGeom prst="rect">
                            <a:avLst/>
                          </a:prstGeom>
                          <a:noFill/>
                          <a:ln w="28575">
                            <a:solidFill>
                              <a:schemeClr val="tx1"/>
                            </a:solidFill>
                          </a:ln>
                          <a:extLst/>
                        </pic:spPr>
                      </pic:pic>
                      <pic:pic xmlns:pic="http://schemas.openxmlformats.org/drawingml/2006/picture">
                        <pic:nvPicPr>
                          <pic:cNvPr id="2066" name="Picture 4" descr="C:\Users\TitoAlfaro\Documents\GitHub\PhDThesis\Presentations\Proposal\ColoredSketches\walker.jpg"/>
                          <pic:cNvPicPr>
                            <a:picLocks noChangeAspect="1"/>
                          </pic:cNvPicPr>
                        </pic:nvPicPr>
                        <pic:blipFill rotWithShape="1">
                          <a:blip r:embed="rId219" cstate="print">
                            <a:extLst>
                              <a:ext uri="{28A0092B-C50C-407E-A947-70E740481C1C}">
                                <a14:useLocalDpi xmlns:a14="http://schemas.microsoft.com/office/drawing/2010/main" val="0"/>
                              </a:ext>
                            </a:extLst>
                          </a:blip>
                          <a:srcRect l="50315" t="33747" r="43765" b="47309"/>
                          <a:stretch/>
                        </pic:blipFill>
                        <pic:spPr bwMode="auto">
                          <a:xfrm flipH="1">
                            <a:off x="2881429" y="2296640"/>
                            <a:ext cx="776177" cy="1998921"/>
                          </a:xfrm>
                          <a:prstGeom prst="rect">
                            <a:avLst/>
                          </a:prstGeom>
                          <a:noFill/>
                          <a:ln w="28575">
                            <a:noFill/>
                          </a:ln>
                          <a:extLst>
                            <a:ext uri="{909E8E84-426E-40DD-AFC4-6F175D3DCCD1}">
                              <a14:hiddenFill xmlns:a14="http://schemas.microsoft.com/office/drawing/2010/main">
                                <a:solidFill>
                                  <a:srgbClr val="FFFFFF"/>
                                </a:solidFill>
                              </a14:hiddenFill>
                            </a:ext>
                          </a:extLst>
                        </pic:spPr>
                      </pic:pic>
                      <mc:AlternateContent xmlns:a14="http://schemas.microsoft.com/office/drawing/2010/main">
                        <mc:Choice Requires="a14">
                          <w14:contentPart bwMode="auto" r:id="rId220">
                            <w14:nvContentPartPr>
                              <w14:cNvPr id="2064" name="Ink 17"/>
                              <w14:cNvContentPartPr/>
                            </w14:nvContentPartPr>
                            <w14:xfrm>
                              <a:off x="3413057" y="3976584"/>
                              <a:ext cx="73921" cy="113069"/>
                            </w14:xfrm>
                          </w14:contentPart>
                        </mc:Choice>
                        <mc:Fallback xmlns="" xmlns:lc="http://schemas.openxmlformats.org/drawingml/2006/lockedCanvas" xmlns:w="http://schemas.openxmlformats.org/wordprocessingml/2006/main" xmlns:w10="urn:schemas-microsoft-com:office:word" xmlns:v="urn:schemas-microsoft-com:vml" xmlns:o="urn:schemas-microsoft-com:office:office">
                          <a:pic>
                            <a:nvPicPr>
                              <a:cNvPr id="18" name="Ink 17"/>
                              <a:cNvPicPr/>
                            </a:nvPicPr>
                            <a:blipFill>
                              <a:blip xmlns:r="http://schemas.openxmlformats.org/officeDocument/2006/relationships" r:embed="rId221"/>
                              <a:stretch>
                                <a:fillRect/>
                              </a:stretch>
                            </a:blipFill>
                            <a:spPr>
                              <a:xfrm>
                                <a:off x="4377782" y="5416982"/>
                                <a:ext cx="102768" cy="141876"/>
                              </a:xfrm>
                              <a:prstGeom prst="rect">
                                <a:avLst/>
                              </a:prstGeom>
                            </a:spPr>
                          </a:pic>
                        </mc:Fallback>
                      </mc:AlternateContent>
                      <pic:pic xmlns:pic="http://schemas.openxmlformats.org/drawingml/2006/picture">
                        <pic:nvPicPr>
                          <pic:cNvPr id="2067" name="Picture 6" descr="C:\Users\TitoAlfaro\Documents\GitHub\PhDThesis\Presentations\Proposal\ColoredSketches\smell.jpg"/>
                          <pic:cNvPicPr>
                            <a:picLocks noChangeAspect="1"/>
                          </pic:cNvPicPr>
                        </pic:nvPicPr>
                        <pic:blipFill rotWithShape="1">
                          <a:blip r:embed="rId222" cstate="print">
                            <a:extLst>
                              <a:ext uri="{28A0092B-C50C-407E-A947-70E740481C1C}">
                                <a14:useLocalDpi xmlns:a14="http://schemas.microsoft.com/office/drawing/2010/main" val="0"/>
                              </a:ext>
                            </a:extLst>
                          </a:blip>
                          <a:srcRect l="50000" t="23749" r="33776" b="52534"/>
                          <a:stretch/>
                        </pic:blipFill>
                        <pic:spPr bwMode="auto">
                          <a:xfrm>
                            <a:off x="3700136" y="3030287"/>
                            <a:ext cx="691117" cy="691116"/>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8" name="Picture 7" descr="C:\Users\TitoAlfaro\Documents\GitHub\PhDThesis\Presentations\Proposal\ColoredSketches\touch.jpg"/>
                          <pic:cNvPicPr>
                            <a:picLocks noChangeAspect="1"/>
                          </pic:cNvPicPr>
                        </pic:nvPicPr>
                        <pic:blipFill rotWithShape="1">
                          <a:blip r:embed="rId223" cstate="print">
                            <a:extLst>
                              <a:ext uri="{28A0092B-C50C-407E-A947-70E740481C1C}">
                                <a14:useLocalDpi xmlns:a14="http://schemas.microsoft.com/office/drawing/2010/main" val="0"/>
                              </a:ext>
                            </a:extLst>
                          </a:blip>
                          <a:srcRect l="45233" t="28890" r="36087" b="48593"/>
                          <a:stretch/>
                        </pic:blipFill>
                        <pic:spPr bwMode="auto">
                          <a:xfrm>
                            <a:off x="2073355" y="3030287"/>
                            <a:ext cx="691116" cy="691116"/>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9" name="Picture 9" descr="C:\Users\TitoAlfaro\Documents\GitHub\PhDThesis\Presentations\Proposal\ColoredSketches\sound.jpg"/>
                          <pic:cNvPicPr>
                            <a:picLocks noChangeAspect="1"/>
                          </pic:cNvPicPr>
                        </pic:nvPicPr>
                        <pic:blipFill rotWithShape="1">
                          <a:blip r:embed="rId224" cstate="print">
                            <a:extLst>
                              <a:ext uri="{28A0092B-C50C-407E-A947-70E740481C1C}">
                                <a14:useLocalDpi xmlns:a14="http://schemas.microsoft.com/office/drawing/2010/main" val="0"/>
                              </a:ext>
                            </a:extLst>
                          </a:blip>
                          <a:srcRect l="35329" t="32954" r="44542" b="44306"/>
                          <a:stretch/>
                        </pic:blipFill>
                        <pic:spPr bwMode="auto">
                          <a:xfrm>
                            <a:off x="2870797" y="1499197"/>
                            <a:ext cx="691116" cy="691117"/>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2070" o:spid="_x0000_s1026" style="width:467.15pt;height:349.95pt;mso-position-horizontal-relative:char;mso-position-vertical-relative:line" coordorigin="7549,4252" coordsize="59329,44444" o:gfxdata="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5/6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8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zQAUUZoyPWgAoo3D1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Zu++w6u67zzxX5veq2k2GNMlJFFtjLDB2IAB426K&#10;ADs9GTs9TmbSk0lzAQGSEMV2pi6zuzOzOzPOzO7s7E5JIgOSAGfI/nYmiW1AQtjpcUxR5fM754pL&#10;ZCJlWoocv17P837OLeeeJv35fT8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g/2cPDgQAAAAAgPxfG0F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lfbgmAAAAABh0PqnNoY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esOMwAAABP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&#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Mj1oyB1NABRRuHrRuHrQAUUbh60bh60AFFG4etGQehoAKKKKA&#10;CiijOOtABRRuHrRuHrQAUUbh60bh60AFFG4etG4etABRRkHoaKACijIxnNGQeh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bPpRRQA3aewxRtP96nUUAN2n+9RtP96nUUANwR/FRsz3p1FADQgHNOIJ6GiigBu0/wB6jaf71Ooo&#10;AbtP96jaf71OooAbtP8Aeo2n+9TqKAG7T/eo2n+9TqKAG7T/AHqNp/vU6igBu0/3qNp/vU6igBAC&#10;OrUoGOB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">
                <v:shape id="Picture 3" o:spid="_x0000_s1027" type="#_x0000_t75" style="position:absolute;left:7549;top:4252;width:59329;height:444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lB0XEAAAA3QAAAA8AAABkcnMvZG93bnJldi54bWxEj82qwjAUhPeC7xCO4EY0vcJVqUYpguJd&#10;uPDnAQ7NMS02J7XJ1fr2RhBcDjPzDbNYtbYSd2p86VjBzygBQZw7XbJRcD5thjMQPiBrrByTgid5&#10;WC27nQWm2j34QPdjMCJC2KeooAihTqX0eUEW/cjVxNG7uMZiiLIxUjf4iHBbyXGSTKTFkuNCgTWt&#10;C8qvx3+rYD3Nq0M7zWbPzA7+9rdt5jfGKNXvtdkcRKA2fMOf9k4rGCeTX3i/iU9ALl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JlB0XEAAAA3QAAAA8AAAAAAAAAAAAAAAAA&#10;nwIAAGRycy9kb3ducmV2LnhtbFBLBQYAAAAABAAEAPcAAACQAwAAAAA=&#10;" stroked="t" strokecolor="black [3213]" strokeweight="2.25pt">
                  <v:imagedata r:id="rId225" o:title="nature" croptop="16256f" cropbottom="23719f" cropleft="20645f" cropright="16933f"/>
                  <v:path arrowok="t"/>
                </v:shape>
                <v:shape id="Picture 4" o:spid="_x0000_s1028" type="#_x0000_t75" style="position:absolute;left:28814;top:22966;width:7762;height:19989;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hSpnGAAAA3QAAAA8AAABkcnMvZG93bnJldi54bWxEj81uwjAQhO+VeAdrK3ErTnNIIcUgfgTi&#10;VEHoA6ziJQnE6xAbCHn6ulKlHkcz841mOu9MLe7UusqygvdRBII4t7riQsH3cfM2BuE8ssbaMil4&#10;koP5bPAyxVTbBx/onvlCBAi7FBWU3jeplC4vyaAb2YY4eCfbGvRBtoXULT4C3NQyjqJEGqw4LJTY&#10;0Kqk/JLdjALsP7brfrXc18+vWPZ+fe4m16NSw9du8QnCU+f/w3/tnVYQR0kCv2/CE5Cz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OFKmcYAAADdAAAADwAAAAAAAAAAAAAA&#10;AACfAgAAZHJzL2Rvd25yZXYueG1sUEsFBgAAAAAEAAQA9wAAAJIDAAAAAA==&#10;" strokeweight="2.25pt">
                  <v:imagedata r:id="rId226" o:title="walker" croptop="22116f" cropbottom="31004f" cropleft="32974f" cropright="28682f"/>
                  <v:path arrowok="t"/>
                </v:shape>
                <v:shape id="Ink 17" o:spid="_x0000_s1029" type="#_x0000_t75" style="position:absolute;left:33986;top:39621;width:1028;height:1419;visibility:visible;mso-wrap-style:square" o:gfxdata="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">
                  <v:imagedata r:id="rId227" o:title=""/>
                </v:shape>
                <v:shape id="Picture 6" o:spid="_x0000_s1030" type="#_x0000_t75" style="position:absolute;left:37001;top:30302;width:6911;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YSM7EAAAA3QAAAA8AAABkcnMvZG93bnJldi54bWxEj0FrwkAUhO8F/8PyBG911yi2pK4iQqEe&#10;jR56fGRfkzTZtyG7auKvdwXB4zAz3zCrTW8bcaHOV441zKYKBHHuTMWFhtPx+/0ThA/IBhvHpGEg&#10;D5v16G2FqXFXPtAlC4WIEPYpaihDaFMpfV6SRT91LXH0/lxnMUTZFdJ0eI1w28hEqaW0WHFcKLGl&#10;XUl5nZ2thv/jfGiG2y7bL872pH5rtU/mtdaTcb/9AhGoD6/ws/1jNCRq+QGPN/EJyP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kYSM7EAAAA3QAAAA8AAAAAAAAAAAAAAAAA&#10;nwIAAGRycy9kb3ducmV2LnhtbFBLBQYAAAAABAAEAPcAAACQAwAAAAA=&#10;" stroked="t" strokecolor="black [3213]" strokeweight="2.25pt">
                  <v:imagedata r:id="rId228" o:title="smell" croptop="15564f" cropbottom="34429f" cropleft=".5" cropright="22135f"/>
                  <v:path arrowok="t"/>
                </v:shape>
                <v:shape id="Picture 7" o:spid="_x0000_s1031" type="#_x0000_t75" style="position:absolute;left:20733;top:30302;width:6911;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ZcK/EAAAA3QAAAA8AAABkcnMvZG93bnJldi54bWxET01rwkAQvRf8D8sIvdWNUkJNsxERhFDo&#10;wbQVeptmp0kwOxuyq4n59e5B8Ph43+lmNK24UO8aywqWiwgEcWl1w5WC76/9yxsI55E1tpZJwZUc&#10;bLLZU4qJtgMf6FL4SoQQdgkqqL3vEildWZNBt7AdceD+bW/QB9hXUvc4hHDTylUUxdJgw6Ghxo52&#10;NZWn4mwUOGk/MPfbfPc6/RyH3+tnPP2tlXqej9t3EJ5G/xDf3blWsIriMDe8CU9AZ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PZcK/EAAAA3QAAAA8AAAAAAAAAAAAAAAAA&#10;nwIAAGRycy9kb3ducmV2LnhtbFBLBQYAAAAABAAEAPcAAACQAwAAAAA=&#10;" stroked="t" strokecolor="black [3213]" strokeweight="2.25pt">
                  <v:imagedata r:id="rId229" o:title="touch" croptop="18933f" cropbottom="31846f" cropleft="29644f" cropright="23650f"/>
                  <v:path arrowok="t"/>
                </v:shape>
                <v:shape id="Picture 9" o:spid="_x0000_s1032" type="#_x0000_t75" style="position:absolute;left:28707;top:14991;width:6912;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F8SAbGAAAA3QAAAA8AAABkcnMvZG93bnJldi54bWxEj09rwkAUxO8Fv8PyhN6ajR5sTV3FPwhC&#10;vTRa6PGZfU2C2bcxu43RT+8KgsdhZn7DTGadqURLjSstKxhEMQjizOqScwX73frtA4TzyBory6Tg&#10;Qg5m097LBBNtz/xNbepzESDsElRQeF8nUrqsIIMusjVx8P5sY9AH2eRSN3gOcFPJYRyPpMGSw0KB&#10;NS0Lyo7pv1GwMYefdHU4ma/rbrvNWvy17wur1Gu/m3+C8NT5Z/jR3mgFw3g0hvub8ATk9AY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XxIBsYAAADdAAAADwAAAAAAAAAAAAAA&#10;AACfAgAAZHJzL2Rvd25yZXYueG1sUEsFBgAAAAAEAAQA9wAAAJIDAAAAAA==&#10;" stroked="t" strokecolor="black [3213]" strokeweight="2.25pt">
                  <v:imagedata r:id="rId230" o:title="sound" croptop="21597f" cropbottom="29036f" cropleft="23153f" cropright="29191f"/>
                  <v:path arrowok="t"/>
                </v:shape>
                <w10:anchorlock/>
              </v:group>
            </w:pict>
          </mc:Fallback>
        </mc:AlternateContent>
      </w:r>
    </w:p>
    <w:p w:rsidR="00FC0663" w:rsidRPr="00131217" w:rsidRDefault="00FC0663" w:rsidP="00FC0663">
      <w:pPr>
        <w:pStyle w:val="Heading2"/>
      </w:pPr>
      <w:bookmarkStart w:id="250" w:name="_Toc405796892"/>
      <w:r w:rsidRPr="00131217">
        <w:t xml:space="preserve">What type of </w:t>
      </w:r>
      <w:r w:rsidR="00D24BFF" w:rsidRPr="00131217">
        <w:t>feedback</w:t>
      </w:r>
      <w:r w:rsidRPr="00131217">
        <w:t xml:space="preserve"> can we use?</w:t>
      </w:r>
      <w:bookmarkEnd w:id="250"/>
    </w:p>
    <w:p w:rsidR="00FC0663" w:rsidRPr="00131217" w:rsidRDefault="004504CF" w:rsidP="00FC0663">
      <w:r w:rsidRPr="00131217">
        <w:t xml:space="preserve">In this project I centered in two types of </w:t>
      </w:r>
      <w:r w:rsidR="00D24BFF" w:rsidRPr="00131217">
        <w:t>feedback</w:t>
      </w:r>
      <w:r w:rsidRPr="00131217">
        <w:t xml:space="preserve">s that created three kinds of feeling. The </w:t>
      </w:r>
      <w:proofErr w:type="spellStart"/>
      <w:r w:rsidRPr="00131217">
        <w:t>peltier</w:t>
      </w:r>
      <w:proofErr w:type="spellEnd"/>
      <w:r w:rsidRPr="00131217">
        <w:t xml:space="preserve"> devices would generate temperature through the skin while the transducer could be used to create either vibration on the skin or sound through bone conduction.</w:t>
      </w:r>
    </w:p>
    <w:p w:rsidR="004504CF" w:rsidRPr="00131217" w:rsidRDefault="004504CF" w:rsidP="00FC0663">
      <w:r w:rsidRPr="00131217">
        <w:t xml:space="preserve">I have shown how a </w:t>
      </w:r>
      <w:proofErr w:type="spellStart"/>
      <w:r w:rsidRPr="00131217">
        <w:t>peltier</w:t>
      </w:r>
      <w:proofErr w:type="spellEnd"/>
      <w:r w:rsidRPr="00131217">
        <w:t xml:space="preserve"> device giving temperature signals will be better suited for a passive sensing experience where the user does not want to be aware of small changes but instead wishes to feel significant changes through long time periods. It might be possible to increase the opportunities for using temperature as a sense by using other devices than the </w:t>
      </w:r>
      <w:proofErr w:type="spellStart"/>
      <w:r w:rsidRPr="00131217">
        <w:t>peltiers</w:t>
      </w:r>
      <w:proofErr w:type="spellEnd"/>
      <w:r w:rsidRPr="00131217">
        <w:t xml:space="preserve"> given that some of the problems I had were because of physical constraints of the device and not of the experience.</w:t>
      </w:r>
    </w:p>
    <w:p w:rsidR="007E049C" w:rsidRDefault="004504CF" w:rsidP="004B26E9">
      <w:r w:rsidRPr="00131217">
        <w:t xml:space="preserve">The transducer, whether used for vibration or bone conduction, was very well suited for active sensing and quick changing signals. </w:t>
      </w:r>
      <w:r w:rsidR="000C2714" w:rsidRPr="00131217">
        <w:t xml:space="preserve">On the other hand, the transducer proves to be not adequate for passive sensing because the users reported not wanting to have that signal constantly during longer periods of time. </w:t>
      </w:r>
      <w:r w:rsidRPr="00131217">
        <w:t xml:space="preserve">I did not test for the advantages of bone conduction </w:t>
      </w:r>
      <w:r w:rsidRPr="00131217">
        <w:lastRenderedPageBreak/>
        <w:t xml:space="preserve">over vibration and this would be interesting to dive into. But for bone conduction to work, the transducer must be places close to the head and/or bone, and as we will see there are other constraints when it comes to the location of the </w:t>
      </w:r>
      <w:r w:rsidR="00D24BFF" w:rsidRPr="00131217">
        <w:t>feedback</w:t>
      </w:r>
      <w:r w:rsidRPr="00131217">
        <w:t>.</w:t>
      </w:r>
    </w:p>
    <w:p w:rsidR="007E049C" w:rsidRDefault="007E049C" w:rsidP="007E049C">
      <w:r>
        <w:br w:type="page"/>
      </w:r>
    </w:p>
    <w:p w:rsidR="00FC0663" w:rsidRPr="00131217" w:rsidRDefault="007E049C" w:rsidP="004B26E9">
      <w:r>
        <w:rPr>
          <w:noProof/>
        </w:rPr>
        <w:lastRenderedPageBreak/>
        <mc:AlternateContent>
          <mc:Choice Requires="wpg">
            <w:drawing>
              <wp:inline distT="0" distB="0" distL="0" distR="0">
                <wp:extent cx="5831056" cy="4045585"/>
                <wp:effectExtent l="38100" t="38100" r="36830" b="31115"/>
                <wp:docPr id="6161" name="Group 6161"/>
                <wp:cNvGraphicFramePr/>
                <a:graphic xmlns:a="http://schemas.openxmlformats.org/drawingml/2006/main">
                  <a:graphicData uri="http://schemas.microsoft.com/office/word/2010/wordprocessingGroup">
                    <wpg:wgp>
                      <wpg:cNvGrpSpPr/>
                      <wpg:grpSpPr>
                        <a:xfrm>
                          <a:off x="0" y="0"/>
                          <a:ext cx="5831056" cy="4045585"/>
                          <a:chOff x="0" y="91"/>
                          <a:chExt cx="5831231" cy="4046102"/>
                        </a:xfrm>
                      </wpg:grpSpPr>
                      <pic:pic xmlns:pic="http://schemas.openxmlformats.org/drawingml/2006/picture">
                        <pic:nvPicPr>
                          <pic:cNvPr id="373" name="Picture 5" descr="C:\Users\TitoAlfaro\Documents\PhDThesis\images\MaleFrontSketch.jpg"/>
                          <pic:cNvPicPr>
                            <a:picLocks noChangeAspect="1"/>
                          </pic:cNvPicPr>
                        </pic:nvPicPr>
                        <pic:blipFill rotWithShape="1">
                          <a:blip r:embed="rId231" cstate="print">
                            <a:extLst>
                              <a:ext uri="{28A0092B-C50C-407E-A947-70E740481C1C}">
                                <a14:useLocalDpi xmlns:a14="http://schemas.microsoft.com/office/drawing/2010/main" val="0"/>
                              </a:ext>
                            </a:extLst>
                          </a:blip>
                          <a:srcRect l="5102" t="3200" r="7143"/>
                          <a:stretch/>
                        </pic:blipFill>
                        <pic:spPr bwMode="auto">
                          <a:xfrm>
                            <a:off x="4002431" y="91"/>
                            <a:ext cx="1828800" cy="404610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59" name="Picture 5" descr="C:\Users\TitoAlfaro\Documents\PhDThesis\images\MaleFrontSketch.jpg"/>
                          <pic:cNvPicPr>
                            <a:picLocks noChangeAspect="1"/>
                          </pic:cNvPicPr>
                        </pic:nvPicPr>
                        <pic:blipFill rotWithShape="1">
                          <a:blip r:embed="rId231" cstate="print">
                            <a:extLst>
                              <a:ext uri="{28A0092B-C50C-407E-A947-70E740481C1C}">
                                <a14:useLocalDpi xmlns:a14="http://schemas.microsoft.com/office/drawing/2010/main" val="0"/>
                              </a:ext>
                            </a:extLst>
                          </a:blip>
                          <a:srcRect l="5102" t="3200" r="7143"/>
                          <a:stretch/>
                        </pic:blipFill>
                        <pic:spPr bwMode="auto">
                          <a:xfrm>
                            <a:off x="0" y="91"/>
                            <a:ext cx="1828800" cy="404610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58" name="Picture 2" descr="C:\Users\TitoAlfaro\Documents\PhDThesis\images\IMG_0017 (2).JPG"/>
                          <pic:cNvPicPr>
                            <a:picLocks noChangeAspect="1"/>
                          </pic:cNvPicPr>
                        </pic:nvPicPr>
                        <pic:blipFill rotWithShape="1">
                          <a:blip r:embed="rId232" cstate="print">
                            <a:extLst>
                              <a:ext uri="{28A0092B-C50C-407E-A947-70E740481C1C}">
                                <a14:useLocalDpi xmlns:a14="http://schemas.microsoft.com/office/drawing/2010/main" val="0"/>
                              </a:ext>
                            </a:extLst>
                          </a:blip>
                          <a:srcRect l="16326" t="6754" r="3973" b="30835"/>
                          <a:stretch/>
                        </pic:blipFill>
                        <pic:spPr bwMode="auto">
                          <a:xfrm>
                            <a:off x="2434274" y="117064"/>
                            <a:ext cx="1828551" cy="107402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60" name="Picture 8"/>
                          <pic:cNvPicPr>
                            <a:picLocks noChangeAspect="1"/>
                          </pic:cNvPicPr>
                        </pic:nvPicPr>
                        <pic:blipFill rotWithShape="1">
                          <a:blip r:embed="rId233">
                            <a:extLst>
                              <a:ext uri="{28A0092B-C50C-407E-A947-70E740481C1C}">
                                <a14:useLocalDpi xmlns:a14="http://schemas.microsoft.com/office/drawing/2010/main" val="0"/>
                              </a:ext>
                            </a:extLst>
                          </a:blip>
                          <a:srcRect l="14733" t="13446" r="29233" b="44036"/>
                          <a:stretch/>
                        </pic:blipFill>
                        <pic:spPr>
                          <a:xfrm>
                            <a:off x="1038410" y="2891718"/>
                            <a:ext cx="1828855" cy="1042617"/>
                          </a:xfrm>
                          <a:prstGeom prst="rect">
                            <a:avLst/>
                          </a:prstGeom>
                          <a:ln w="28575">
                            <a:solidFill>
                              <a:schemeClr val="tx1"/>
                            </a:solidFill>
                          </a:ln>
                        </pic:spPr>
                      </pic:pic>
                      <wps:wsp>
                        <wps:cNvPr id="6145" name="TextBox 10"/>
                        <wps:cNvSpPr txBox="1"/>
                        <wps:spPr>
                          <a:xfrm>
                            <a:off x="1392643" y="2243010"/>
                            <a:ext cx="2286000" cy="387350"/>
                          </a:xfrm>
                          <a:prstGeom prst="rect">
                            <a:avLst/>
                          </a:prstGeom>
                          <a:solidFill>
                            <a:schemeClr val="bg1"/>
                          </a:solidFill>
                          <a:ln w="19050">
                            <a:solidFill>
                              <a:schemeClr val="tx1"/>
                            </a:solidFill>
                          </a:ln>
                        </wps:spPr>
                        <wps:txbx>
                          <w:txbxContent>
                            <w:p w:rsidR="00FC0D1B" w:rsidRDefault="00FC0D1B" w:rsidP="007E049C">
                              <w:pPr>
                                <w:pStyle w:val="CartoonNormal"/>
                              </w:pPr>
                              <w:r>
                                <w:t>If the user can see the sensor, the sensor and actuator can be separate and independent</w:t>
                              </w:r>
                            </w:p>
                          </w:txbxContent>
                        </wps:txbx>
                        <wps:bodyPr wrap="square" rtlCol="0">
                          <a:spAutoFit/>
                        </wps:bodyPr>
                      </wps:wsp>
                      <wps:wsp>
                        <wps:cNvPr id="6150" name="Oval Callout 11"/>
                        <wps:cNvSpPr/>
                        <wps:spPr>
                          <a:xfrm flipH="1">
                            <a:off x="403997" y="2710928"/>
                            <a:ext cx="889541" cy="376123"/>
                          </a:xfrm>
                          <a:prstGeom prst="wedgeEllipseCallout">
                            <a:avLst>
                              <a:gd name="adj1" fmla="val 40837"/>
                              <a:gd name="adj2" fmla="val -193835"/>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C0D1B" w:rsidRPr="007E049C" w:rsidRDefault="00FC0D1B" w:rsidP="007E049C">
                              <w:pPr>
                                <w:pStyle w:val="CartoonNormal"/>
                              </w:pPr>
                              <w:r w:rsidRPr="007E049C">
                                <w:t>sensor</w:t>
                              </w:r>
                            </w:p>
                          </w:txbxContent>
                        </wps:txbx>
                        <wps:bodyPr wrap="square" rtlCol="0" anchor="ctr">
                          <a:noAutofit/>
                        </wps:bodyPr>
                      </wps:wsp>
                      <wps:wsp>
                        <wps:cNvPr id="6151" name="Oval Callout 12"/>
                        <wps:cNvSpPr/>
                        <wps:spPr>
                          <a:xfrm flipH="1">
                            <a:off x="669800" y="1382104"/>
                            <a:ext cx="967614" cy="287144"/>
                          </a:xfrm>
                          <a:prstGeom prst="wedgeEllipseCallout">
                            <a:avLst>
                              <a:gd name="adj1" fmla="val 13618"/>
                              <a:gd name="adj2" fmla="val -138071"/>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C0D1B" w:rsidRPr="007E049C" w:rsidRDefault="00FC0D1B" w:rsidP="007E049C">
                              <w:pPr>
                                <w:pStyle w:val="CartoonNormal"/>
                              </w:pPr>
                              <w:r w:rsidRPr="007E049C">
                                <w:rPr>
                                  <w:rStyle w:val="CartoonNormalChar"/>
                                  <w:caps/>
                                </w:rPr>
                                <w:t>actuato</w:t>
                              </w:r>
                              <w:r w:rsidRPr="007E049C">
                                <w:t>r</w:t>
                              </w:r>
                            </w:p>
                          </w:txbxContent>
                        </wps:txbx>
                        <wps:bodyPr rtlCol="0" anchor="ctr"/>
                      </wps:wsp>
                      <wps:wsp>
                        <wps:cNvPr id="6156" name="Oval Callout 16"/>
                        <wps:cNvSpPr/>
                        <wps:spPr>
                          <a:xfrm flipH="1">
                            <a:off x="4262804" y="1095223"/>
                            <a:ext cx="1371671" cy="436075"/>
                          </a:xfrm>
                          <a:prstGeom prst="wedgeEllipseCallout">
                            <a:avLst>
                              <a:gd name="adj1" fmla="val 1479"/>
                              <a:gd name="adj2" fmla="val -228259"/>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C0D1B" w:rsidRDefault="00FC0D1B" w:rsidP="007E049C">
                              <w:pPr>
                                <w:pStyle w:val="CartoonNormal"/>
                              </w:pPr>
                              <w:r>
                                <w:t>Actuator and sensor</w:t>
                              </w:r>
                            </w:p>
                          </w:txbxContent>
                        </wps:txbx>
                        <wps:bodyPr wrap="square" rtlCol="0" anchor="ctr">
                          <a:noAutofit/>
                        </wps:bodyPr>
                      </wps:wsp>
                      <wps:wsp>
                        <wps:cNvPr id="6157" name="TextBox 17"/>
                        <wps:cNvSpPr txBox="1"/>
                        <wps:spPr>
                          <a:xfrm>
                            <a:off x="3678626" y="3440104"/>
                            <a:ext cx="2035871" cy="387400"/>
                          </a:xfrm>
                          <a:prstGeom prst="rect">
                            <a:avLst/>
                          </a:prstGeom>
                          <a:solidFill>
                            <a:schemeClr val="bg1"/>
                          </a:solidFill>
                          <a:ln w="19050">
                            <a:solidFill>
                              <a:schemeClr val="tx1"/>
                            </a:solidFill>
                          </a:ln>
                        </wps:spPr>
                        <wps:txbx>
                          <w:txbxContent>
                            <w:p w:rsidR="00FC0D1B" w:rsidRDefault="00FC0D1B" w:rsidP="00BA3075">
                              <w:pPr>
                                <w:pStyle w:val="CartoonNormal"/>
                              </w:pPr>
                              <w:r>
                                <w:t>If the user can’t see the sensor, the sensor and actuator must be in the same place</w:t>
                              </w:r>
                            </w:p>
                          </w:txbxContent>
                        </wps:txbx>
                        <wps:bodyPr wrap="square" rtlCol="0">
                          <a:spAutoFit/>
                        </wps:bodyPr>
                      </wps:wsp>
                    </wpg:wgp>
                  </a:graphicData>
                </a:graphic>
              </wp:inline>
            </w:drawing>
          </mc:Choice>
          <mc:Fallback>
            <w:pict>
              <v:group id="Group 6161" o:spid="_x0000_s1295" style="width:459.15pt;height:318.55pt;mso-position-horizontal-relative:char;mso-position-vertical-relative:line" coordorigin="" coordsize="58312,40461" o:gfxdata="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AABAAAAAgACAAIAAgAAAAAAAAAAAAAAAAAAAAAAAACKAAEAAAAEAAgAAAAAAAAAAAAA&#10;AAAAAAAAAAAAAAAAAAAAAAAAAAAAAAAAAAAAAAAAAAAAAAAAAAAAAAAAAAAAAAAAAAAAAAAAAAAA&#10;AAAAAAAAAAAAAAAAAAAAAAAAAAAAAAAAAAAAAAAAAAAAAAAAAAAAAAAAAAAAAAAAAAAAAAAAAAAA&#10;AAAAAACgAQAAAAAQAAgAAQABAIAC4AEAAAAAAAAAAAAACAC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">
                <v:shape id="Picture 5" o:spid="_x0000_s1296" type="#_x0000_t75" style="position:absolute;left:40024;width:18288;height:40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Z15vEAAAA3AAAAA8AAABkcnMvZG93bnJldi54bWxEj0GLwjAUhO+C/yE8wZum6qJSjSKKsiws&#10;y1bB66N5tsXmpTap1n+/WRA8DjPfDLNct6YUd6pdYVnBaBiBIE6tLjhTcDruB3MQziNrLC2Tgic5&#10;WK+6nSXG2j74l+6Jz0QoYRejgtz7KpbSpTkZdENbEQfvYmuDPsg6k7rGRyg3pRxH0VQaLDgs5FjR&#10;Nqf0mjRGwWR6PMiv8a3hZvfxfS72ZvTzPCjV77WbBQhPrX+HX/SnDtxsAv9nwhGQq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HZ15vEAAAA3AAAAA8AAAAAAAAAAAAAAAAA&#10;nwIAAGRycy9kb3ducmV2LnhtbFBLBQYAAAAABAAEAPcAAACQAwAAAAA=&#10;" stroked="t" strokecolor="black [3213]" strokeweight="2.25pt">
                  <v:imagedata r:id="rId234" o:title="MaleFrontSketch" croptop="2097f" cropleft="3344f" cropright="4681f"/>
                  <v:path arrowok="t"/>
                </v:shape>
                <v:shape id="Picture 5" o:spid="_x0000_s1297" type="#_x0000_t75" style="position:absolute;width:18288;height:40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NpKPGAAAA3QAAAA8AAABkcnMvZG93bnJldi54bWxEj0FrwkAUhO8F/8PyBG91E7Whja4iilKE&#10;Imqh10f2mQSzb2N2o/Hfd4VCj8PMfMPMFp2pxI0aV1pWEA8jEMSZ1SXnCr5Pm9d3EM4ja6wsk4IH&#10;OVjMey8zTLW984FuR5+LAGGXooLC+zqV0mUFGXRDWxMH72wbgz7IJpe6wXuAm0qOoiiRBksOCwXW&#10;tCoouxxbo2CcnLZyN7q23K4nXz/lxsT7x1apQb9bTkF46vx/+K/9qRUk8dsHPN+EJyDn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9Y2ko8YAAADdAAAADwAAAAAAAAAAAAAA&#10;AACfAgAAZHJzL2Rvd25yZXYueG1sUEsFBgAAAAAEAAQA9wAAAJIDAAAAAA==&#10;" stroked="t" strokecolor="black [3213]" strokeweight="2.25pt">
                  <v:imagedata r:id="rId234" o:title="MaleFrontSketch" croptop="2097f" cropleft="3344f" cropright="4681f"/>
                  <v:path arrowok="t"/>
                </v:shape>
                <v:shape id="Picture 2" o:spid="_x0000_s1298" type="#_x0000_t75" style="position:absolute;left:24342;top:1170;width:18286;height:107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soHLDAAAA3QAAAA8AAABkcnMvZG93bnJldi54bWxET8uKwjAU3QvzD+EOuNNUsUU7RhlExY2I&#10;zixcXprbx0xzU5qo1a83C8Hl4bzny87U4kqtqywrGA0jEMSZ1RUXCn5/NoMpCOeRNdaWScGdHCwX&#10;H705ptre+EjXky9ECGGXooLS+yaV0mUlGXRD2xAHLretQR9gW0jd4i2Em1qOoyiRBisODSU2tCop&#10;+z9djILJX364H7fZetw9knNuZ/Gk3sdK9T+77y8Qnjr/Fr/cO60gGcVhbngTnoBcP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qygcsMAAADdAAAADwAAAAAAAAAAAAAAAACf&#10;AgAAZHJzL2Rvd25yZXYueG1sUEsFBgAAAAAEAAQA9wAAAI8DAAAAAA==&#10;" stroked="t" strokecolor="black [3213]" strokeweight="2.25pt">
                  <v:imagedata r:id="rId235" o:title="IMG_0017 (2)" croptop="4426f" cropbottom="20208f" cropleft="10699f" cropright="2604f"/>
                  <v:path arrowok="t"/>
                </v:shape>
                <v:shape id="Picture 8" o:spid="_x0000_s1299" type="#_x0000_t75" style="position:absolute;left:10384;top:28917;width:18288;height:104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IxWrEAAAA3QAAAA8AAABkcnMvZG93bnJldi54bWxET89rwjAUvgv7H8ITdhmaOrCTzigycChe&#10;NvWy21vzbDqbl5pktv73y2Hg8eP7PV/2thFX8qF2rGAyzkAQl07XXCk4HtajGYgQkTU2jknBjQIs&#10;Fw+DORbadfxJ132sRArhUKACE2NbSBlKQxbD2LXEiTs5bzEm6CupPXYp3DbyOctyabHm1GCwpTdD&#10;5Xn/axVsdl8X08gOpy9P77w9/fiPVfmt1OOwX72CiNTHu/jfvdEK8kme9qc36Qn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WIxWrEAAAA3QAAAA8AAAAAAAAAAAAAAAAA&#10;nwIAAGRycy9kb3ducmV2LnhtbFBLBQYAAAAABAAEAPcAAACQAwAAAAA=&#10;" stroked="t" strokecolor="black [3213]" strokeweight="2.25pt">
                  <v:imagedata r:id="rId236" o:title="" croptop="8812f" cropbottom="28859f" cropleft="9655f" cropright="19158f"/>
                  <v:path arrowok="t"/>
                </v:shape>
                <v:shape id="TextBox 10" o:spid="_x0000_s1300" type="#_x0000_t202" style="position:absolute;left:13926;top:22430;width:22860;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NCdcYA&#10;AADdAAAADwAAAGRycy9kb3ducmV2LnhtbESPQWsCMRSE7wX/Q3hCL1ITpbVlaxQpFHrUVdseH5vX&#10;zeLmZd2k6+qvb4SCx2FmvmHmy97VoqM2VJ41TMYKBHHhTcWlht32/eEFRIjIBmvPpOFMAZaLwd0c&#10;M+NPvKEuj6VIEA4ZarAxNpmUobDkMIx9Q5y8H986jEm2pTQtnhLc1XKq1Ew6rDgtWGzozVJxyH+d&#10;BnX83ncj/MSv1dqrdX4Z2ekzaX0/7FevICL18Rb+b38YDbPJ4xNc36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6NCdcYAAADdAAAADwAAAAAAAAAAAAAAAACYAgAAZHJz&#10;L2Rvd25yZXYueG1sUEsFBgAAAAAEAAQA9QAAAIsDAAAAAA==&#10;" fillcolor="white [3212]" strokecolor="black [3213]" strokeweight="1.5pt">
                  <v:textbox style="mso-fit-shape-to-text:t">
                    <w:txbxContent>
                      <w:p w:rsidR="00FC0D1B" w:rsidRDefault="00FC0D1B" w:rsidP="007E049C">
                        <w:pPr>
                          <w:pStyle w:val="CartoonNormal"/>
                        </w:pPr>
                        <w:r>
                          <w:t>If the user can see the sensor, the sensor and actuator can be separate and independent</w:t>
                        </w:r>
                      </w:p>
                    </w:txbxContent>
                  </v:textbox>
                </v:shape>
                <v:shape id="Oval Callout 11" o:spid="_x0000_s1301" type="#_x0000_t63" style="position:absolute;left:4039;top:27109;width:8896;height:37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heUcQA&#10;AADdAAAADwAAAGRycy9kb3ducmV2LnhtbERPz2vCMBS+C/sfwhO8yEwVldkZZRME50G0Cu74aJ5N&#10;WfNSmqjdf28OgseP7/d82dpK3KjxpWMFw0ECgjh3uuRCwem4fv8A4QOyxsoxKfgnD8vFW2eOqXZ3&#10;PtAtC4WIIexTVGBCqFMpfW7Ioh+4mjhyF9dYDBE2hdQN3mO4reQoSabSYsmxwWBNK0P5X3a1Cs4/&#10;290mu/b3o9K1BzN2++/fWaFUr9t+fYII1IaX+OneaAXT4STuj2/iE5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oXlHEAAAA3QAAAA8AAAAAAAAAAAAAAAAAmAIAAGRycy9k&#10;b3ducmV2LnhtbFBLBQYAAAAABAAEAPUAAACJAwAAAAA=&#10;" adj="19621,-31068" fillcolor="white [3212]" strokecolor="black [3213]" strokeweight="2pt">
                  <v:textbox>
                    <w:txbxContent>
                      <w:p w:rsidR="00FC0D1B" w:rsidRPr="007E049C" w:rsidRDefault="00FC0D1B" w:rsidP="007E049C">
                        <w:pPr>
                          <w:pStyle w:val="CartoonNormal"/>
                        </w:pPr>
                        <w:r w:rsidRPr="007E049C">
                          <w:t>sensor</w:t>
                        </w:r>
                      </w:p>
                    </w:txbxContent>
                  </v:textbox>
                </v:shape>
                <v:shape id="Oval Callout 12" o:spid="_x0000_s1302" type="#_x0000_t63" style="position:absolute;left:6698;top:13821;width:9676;height:287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TZnMQA&#10;AADdAAAADwAAAGRycy9kb3ducmV2LnhtbESPzWrDMBCE74W+g9hCb41s45jiRAmhTSHX/B16W6yN&#10;7cRaGUuV3bePCoUch5n5hlmuJ9OJQINrLStIZwkI4srqlmsFp+PX2zsI55E1dpZJwS85WK+en5ZY&#10;ajvynsLB1yJC2JWooPG+L6V0VUMG3cz2xNG72MGgj3KopR5wjHDTySxJCmmw5bjQYE8fDVW3w49R&#10;kIX5dx0+w16eswvmxZhvt9dcqdeXabMA4Wnyj/B/e6cVFOk8hb838QnI1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U2ZzEAAAA3QAAAA8AAAAAAAAAAAAAAAAAmAIAAGRycy9k&#10;b3ducmV2LnhtbFBLBQYAAAAABAAEAPUAAACJAwAAAAA=&#10;" adj="13741,-19023" fillcolor="white [3212]" strokecolor="black [3213]" strokeweight="2pt">
                  <v:textbox>
                    <w:txbxContent>
                      <w:p w:rsidR="00FC0D1B" w:rsidRPr="007E049C" w:rsidRDefault="00FC0D1B" w:rsidP="007E049C">
                        <w:pPr>
                          <w:pStyle w:val="CartoonNormal"/>
                        </w:pPr>
                        <w:r w:rsidRPr="007E049C">
                          <w:rPr>
                            <w:rStyle w:val="CartoonNormalChar"/>
                            <w:caps/>
                          </w:rPr>
                          <w:t>actuato</w:t>
                        </w:r>
                        <w:r w:rsidRPr="007E049C">
                          <w:t>r</w:t>
                        </w:r>
                      </w:p>
                    </w:txbxContent>
                  </v:textbox>
                </v:shape>
                <v:shape id="Oval Callout 16" o:spid="_x0000_s1303" type="#_x0000_t63" style="position:absolute;left:42628;top:10952;width:13716;height:436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0HrsYA&#10;AADdAAAADwAAAGRycy9kb3ducmV2LnhtbESPQWuDQBSE74X+h+UVemtWhUiwWaUIhUDIoamEHB/u&#10;i0rdt8bdqO2v7xYKOQ4z8w2zLRbTi4lG11lWEK8iEMS11R03CqrP95cNCOeRNfaWScE3OSjyx4ct&#10;ZtrO/EHT0TciQNhlqKD1fsikdHVLBt3KDsTBu9jRoA9ybKQecQ5w08skilJpsOOw0OJAZUv11/Fm&#10;FJyH2/rnmthLKZP9Yaer6/lUpUo9Py1vryA8Lf4e/m/vtII0Xqfw9yY8AZ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K0HrsYAAADdAAAADwAAAAAAAAAAAAAAAACYAgAAZHJz&#10;L2Rvd25yZXYueG1sUEsFBgAAAAAEAAQA9QAAAIsDAAAAAA==&#10;" adj="11119,-38504" fillcolor="white [3212]" strokecolor="black [3213]" strokeweight="2pt">
                  <v:textbox>
                    <w:txbxContent>
                      <w:p w:rsidR="00FC0D1B" w:rsidRDefault="00FC0D1B" w:rsidP="007E049C">
                        <w:pPr>
                          <w:pStyle w:val="CartoonNormal"/>
                        </w:pPr>
                        <w:r>
                          <w:t>Actuator and sensor</w:t>
                        </w:r>
                      </w:p>
                    </w:txbxContent>
                  </v:textbox>
                </v:shape>
                <v:shape id="TextBox 17" o:spid="_x0000_s1304" type="#_x0000_t202" style="position:absolute;left:36786;top:34401;width:20358;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TvRMUA&#10;AADdAAAADwAAAGRycy9kb3ducmV2LnhtbESPQWsCMRSE74L/ITyhF6mJglq2RhFB6NFute3xsXnd&#10;LN28rJu4bv31TaHgcZiZb5jVpne16KgNlWcN04kCQVx4U3Gp4fi2f3wCESKywdozafihAJv1cLDC&#10;zPgrv1KXx1IkCIcMNdgYm0zKUFhyGCa+IU7el28dxiTbUpoWrwnuajlTaiEdVpwWLDa0s1R85xen&#10;QZ0/T90Y3/Fje/DqkN/GdrYkrR9G/fYZRKQ+3sP/7RejYTGdL+HvTXo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5O9ExQAAAN0AAAAPAAAAAAAAAAAAAAAAAJgCAABkcnMv&#10;ZG93bnJldi54bWxQSwUGAAAAAAQABAD1AAAAigMAAAAA&#10;" fillcolor="white [3212]" strokecolor="black [3213]" strokeweight="1.5pt">
                  <v:textbox style="mso-fit-shape-to-text:t">
                    <w:txbxContent>
                      <w:p w:rsidR="00FC0D1B" w:rsidRDefault="00FC0D1B" w:rsidP="00BA3075">
                        <w:pPr>
                          <w:pStyle w:val="CartoonNormal"/>
                        </w:pPr>
                        <w:r>
                          <w:t>If the user can’t see the sensor, the sensor and actuator must be in the same place</w:t>
                        </w:r>
                      </w:p>
                    </w:txbxContent>
                  </v:textbox>
                </v:shape>
                <w10:anchorlock/>
              </v:group>
            </w:pict>
          </mc:Fallback>
        </mc:AlternateContent>
      </w:r>
    </w:p>
    <w:p w:rsidR="00FC0663" w:rsidRPr="00131217" w:rsidRDefault="00FC0663" w:rsidP="00FC0663">
      <w:pPr>
        <w:pStyle w:val="Heading2"/>
      </w:pPr>
      <w:bookmarkStart w:id="251" w:name="_Toc405796893"/>
      <w:r w:rsidRPr="00131217">
        <w:t xml:space="preserve">Where are the sensor and </w:t>
      </w:r>
      <w:r w:rsidR="00D24BFF" w:rsidRPr="00131217">
        <w:t>feedback</w:t>
      </w:r>
      <w:r w:rsidRPr="00131217">
        <w:t xml:space="preserve"> located?</w:t>
      </w:r>
      <w:bookmarkEnd w:id="251"/>
    </w:p>
    <w:p w:rsidR="00FC0663" w:rsidRPr="00131217" w:rsidRDefault="00FC0663" w:rsidP="00FC0663">
      <w:r w:rsidRPr="00131217">
        <w:t xml:space="preserve">Where to locate the sensor and the </w:t>
      </w:r>
      <w:r w:rsidR="00D24BFF" w:rsidRPr="00131217">
        <w:t>feedback</w:t>
      </w:r>
      <w:r w:rsidRPr="00131217">
        <w:t xml:space="preserve"> is a key question to be considered by the designer. All of the previous points I have discussed will have a direct effect on</w:t>
      </w:r>
      <w:r w:rsidR="000C2714" w:rsidRPr="00131217">
        <w:t xml:space="preserve"> this step. There are basic design issues like not allowing the sensor or </w:t>
      </w:r>
      <w:r w:rsidR="00D24BFF" w:rsidRPr="00131217">
        <w:t>feedback</w:t>
      </w:r>
      <w:r w:rsidR="000C2714" w:rsidRPr="00131217">
        <w:t xml:space="preserve"> to hinder the user’s natural ability to physically perform the main activity. So if the main activity requires the user to grip a controller then nor the sensor or </w:t>
      </w:r>
      <w:r w:rsidR="00D24BFF" w:rsidRPr="00131217">
        <w:t>feedback</w:t>
      </w:r>
      <w:r w:rsidR="000C2714" w:rsidRPr="00131217">
        <w:t xml:space="preserve"> should be in the palm of the hand where they would not allow the user to properly grip the control.</w:t>
      </w:r>
    </w:p>
    <w:p w:rsidR="000C2714" w:rsidRPr="00131217" w:rsidRDefault="000C2714" w:rsidP="00FC0663">
      <w:r w:rsidRPr="00131217">
        <w:t xml:space="preserve">The research has uncovered a more nuanced approach to the consideration of sensor and </w:t>
      </w:r>
      <w:r w:rsidR="00D24BFF" w:rsidRPr="00131217">
        <w:t>feedback</w:t>
      </w:r>
      <w:r w:rsidRPr="00131217">
        <w:t xml:space="preserve"> placement. When the experience is of passive sensing, the sensor can be anywhere, either on the user’s garments or on the mobile device, since the user will mostly not be aware of the sensing experience until a big change happens, the location of the sensor is irrelevant. The location of the </w:t>
      </w:r>
      <w:r w:rsidR="00D24BFF" w:rsidRPr="00131217">
        <w:t>feedback</w:t>
      </w:r>
      <w:r w:rsidRPr="00131217">
        <w:t xml:space="preserve"> is concerned only with the ability of this </w:t>
      </w:r>
      <w:r w:rsidR="00D24BFF" w:rsidRPr="00131217">
        <w:t>feedback</w:t>
      </w:r>
      <w:r w:rsidRPr="00131217">
        <w:t xml:space="preserve"> to grab the attention of the user at the given time and depending on how much attention is already being used by the main activity, the </w:t>
      </w:r>
      <w:r w:rsidR="00D24BFF" w:rsidRPr="00131217">
        <w:t>feedback</w:t>
      </w:r>
      <w:r w:rsidRPr="00131217">
        <w:t xml:space="preserve"> will have to be in more sensitive parts of the body. A good cold feeling down the neck and back should be able to give a good jolt of urgency to the user.</w:t>
      </w:r>
    </w:p>
    <w:p w:rsidR="000C2714" w:rsidRPr="00131217" w:rsidRDefault="000C2714" w:rsidP="00FC0663">
      <w:r w:rsidRPr="00131217">
        <w:lastRenderedPageBreak/>
        <w:t>For active sensing</w:t>
      </w:r>
      <w:r w:rsidR="00072BF1" w:rsidRPr="00131217">
        <w:t>,</w:t>
      </w:r>
      <w:r w:rsidRPr="00131217">
        <w:t xml:space="preserve"> there are two </w:t>
      </w:r>
      <w:r w:rsidR="00072BF1" w:rsidRPr="00131217">
        <w:t xml:space="preserve">situations to be examined. The users can have control of the sensor or not. When a user has no control over the sensor, it means that either they are not wearing the sensor or the sensor is tracking signals that have no influence by the users’ body movements. In these cases, the </w:t>
      </w:r>
      <w:r w:rsidR="00D24BFF" w:rsidRPr="00131217">
        <w:t>feedback</w:t>
      </w:r>
      <w:r w:rsidR="00072BF1" w:rsidRPr="00131217">
        <w:t xml:space="preserve"> can be anywhere on the body as long as it still obeys the rules previously discussed.</w:t>
      </w:r>
    </w:p>
    <w:p w:rsidR="00072BF1" w:rsidRPr="00131217" w:rsidRDefault="00072BF1" w:rsidP="00FC0663">
      <w:r w:rsidRPr="00131217">
        <w:t xml:space="preserve">If the users have full control over the sensor, it means that they are wearing it and that their body movements have a direct effect on how and what the sensor detects. </w:t>
      </w:r>
      <w:r w:rsidR="00036F77" w:rsidRPr="00131217">
        <w:t>Think of this as the way we use our nose to find a smell by moving it around looking for the strongest scent, or how we move our hands in front of our bodies in the temporary absence of vision</w:t>
      </w:r>
      <w:r w:rsidRPr="00131217">
        <w:t>. Here I have found some interesting situations, mainly having to do with whether the user can visually confirm the precise location of the sensor in the body. If the</w:t>
      </w:r>
      <w:r w:rsidR="004303C0" w:rsidRPr="00131217">
        <w:t xml:space="preserve"> user can see the actual sensor, the brain can create a very tight feedback loop with the movements of the sensor, the object or direction being sensed and the feeling of the </w:t>
      </w:r>
      <w:r w:rsidR="00D24BFF" w:rsidRPr="00131217">
        <w:t>feedback</w:t>
      </w:r>
      <w:r w:rsidR="004303C0" w:rsidRPr="00131217">
        <w:t xml:space="preserve">. This is a perfect situation for quick learning of the artificial sense and the most effective and accurate use of it. Also, in this situation, the location of the </w:t>
      </w:r>
      <w:r w:rsidR="00D24BFF" w:rsidRPr="00131217">
        <w:t>feedback</w:t>
      </w:r>
      <w:r w:rsidR="004303C0" w:rsidRPr="00131217">
        <w:t xml:space="preserve"> in relation to the sensor is not very important and some freedom can be taken in were to locate it.</w:t>
      </w:r>
    </w:p>
    <w:p w:rsidR="00BA3075" w:rsidRDefault="004303C0" w:rsidP="00FC0663">
      <w:r w:rsidRPr="00131217">
        <w:t>In the case that the user has no visual confirmation of the sensor’s precise position, like in the second study when the sensor was in the forehead, the accuracy of the experience goes down because of a low sense of proprioception of the user. The user might have an idea of where the sensor is by touching it but when it comes time to aim the sensor towards a particular direction I noticed that the users would not be accurate in where the sensor was or where it was pointed. In th</w:t>
      </w:r>
      <w:r w:rsidR="008A7850" w:rsidRPr="00131217">
        <w:t>e</w:t>
      </w:r>
      <w:r w:rsidRPr="00131217">
        <w:t>s</w:t>
      </w:r>
      <w:r w:rsidR="008A7850" w:rsidRPr="00131217">
        <w:t>e</w:t>
      </w:r>
      <w:r w:rsidRPr="00131217">
        <w:t xml:space="preserve"> cases, an effort must be made to locate the </w:t>
      </w:r>
      <w:r w:rsidR="00D24BFF" w:rsidRPr="00131217">
        <w:t>feedback</w:t>
      </w:r>
      <w:r w:rsidRPr="00131217">
        <w:t xml:space="preserve"> exactly behind the sensor, the </w:t>
      </w:r>
      <w:r w:rsidR="00D24BFF" w:rsidRPr="00131217">
        <w:t>feedback</w:t>
      </w:r>
      <w:r w:rsidRPr="00131217">
        <w:t xml:space="preserve"> becomes the only clue the user has </w:t>
      </w:r>
      <w:r w:rsidR="008A7850" w:rsidRPr="00131217">
        <w:t>to</w:t>
      </w:r>
      <w:r w:rsidRPr="00131217">
        <w:t xml:space="preserve"> the location of the sensor and so they will attempt to line up their sensor with the object or direction </w:t>
      </w:r>
      <w:r w:rsidR="008A7850" w:rsidRPr="00131217">
        <w:t xml:space="preserve">they are interested in </w:t>
      </w:r>
      <w:r w:rsidRPr="00131217">
        <w:t>by assuming the sensor is where the</w:t>
      </w:r>
      <w:r w:rsidR="008A7850" w:rsidRPr="00131217">
        <w:t xml:space="preserve">y feel the </w:t>
      </w:r>
      <w:r w:rsidR="00D24BFF" w:rsidRPr="00131217">
        <w:t>feedback</w:t>
      </w:r>
      <w:r w:rsidRPr="00131217">
        <w:t>.</w:t>
      </w:r>
    </w:p>
    <w:p w:rsidR="00BA3075" w:rsidRDefault="00BA3075" w:rsidP="00BA3075">
      <w:r>
        <w:br w:type="page"/>
      </w:r>
    </w:p>
    <w:p w:rsidR="004303C0" w:rsidRPr="00131217" w:rsidRDefault="00BA3075" w:rsidP="00470A55">
      <w:pPr>
        <w:jc w:val="center"/>
      </w:pPr>
      <w:r>
        <w:rPr>
          <w:noProof/>
        </w:rPr>
        <w:lastRenderedPageBreak/>
        <mc:AlternateContent>
          <mc:Choice Requires="wpg">
            <w:drawing>
              <wp:inline distT="0" distB="0" distL="0" distR="0">
                <wp:extent cx="5486624" cy="5067271"/>
                <wp:effectExtent l="38100" t="38100" r="38100" b="38735"/>
                <wp:docPr id="6167" name="Group 6167"/>
                <wp:cNvGraphicFramePr/>
                <a:graphic xmlns:a="http://schemas.openxmlformats.org/drawingml/2006/main">
                  <a:graphicData uri="http://schemas.microsoft.com/office/word/2010/wordprocessingGroup">
                    <wpg:wgp>
                      <wpg:cNvGrpSpPr/>
                      <wpg:grpSpPr>
                        <a:xfrm>
                          <a:off x="0" y="0"/>
                          <a:ext cx="5486624" cy="5067271"/>
                          <a:chOff x="0" y="0"/>
                          <a:chExt cx="5486624" cy="5067271"/>
                        </a:xfrm>
                      </wpg:grpSpPr>
                      <pic:pic xmlns:pic="http://schemas.openxmlformats.org/drawingml/2006/picture">
                        <pic:nvPicPr>
                          <pic:cNvPr id="6165" name="Picture 2" descr="C:\Users\TitoAlfaro\Documents\PhDThesis\images\SurgeryTraining.jpg"/>
                          <pic:cNvPicPr>
                            <a:picLocks noChangeAspect="1"/>
                          </pic:cNvPicPr>
                        </pic:nvPicPr>
                        <pic:blipFill rotWithShape="1">
                          <a:blip r:embed="rId237">
                            <a:extLst>
                              <a:ext uri="{28A0092B-C50C-407E-A947-70E740481C1C}">
                                <a14:useLocalDpi xmlns:a14="http://schemas.microsoft.com/office/drawing/2010/main" val="0"/>
                              </a:ext>
                            </a:extLst>
                          </a:blip>
                          <a:srcRect l="470" t="25446" b="30416"/>
                          <a:stretch/>
                        </pic:blipFill>
                        <pic:spPr bwMode="auto">
                          <a:xfrm>
                            <a:off x="224" y="0"/>
                            <a:ext cx="5486400" cy="2427515"/>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66" name="Picture 3" descr="C:\Users\TitoAlfaro\Documents\PhDThesis\images\RemoteSurgery.jpg"/>
                          <pic:cNvPicPr>
                            <a:picLocks noChangeAspect="1"/>
                          </pic:cNvPicPr>
                        </pic:nvPicPr>
                        <pic:blipFill rotWithShape="1">
                          <a:blip r:embed="rId238" cstate="print">
                            <a:extLst>
                              <a:ext uri="{28A0092B-C50C-407E-A947-70E740481C1C}">
                                <a14:useLocalDpi xmlns:a14="http://schemas.microsoft.com/office/drawing/2010/main" val="0"/>
                              </a:ext>
                            </a:extLst>
                          </a:blip>
                          <a:srcRect l="2098" t="19167" r="4089" b="15670"/>
                          <a:stretch/>
                        </pic:blipFill>
                        <pic:spPr bwMode="auto">
                          <a:xfrm>
                            <a:off x="0" y="2530549"/>
                            <a:ext cx="5486400" cy="2536722"/>
                          </a:xfrm>
                          <a:prstGeom prst="rect">
                            <a:avLst/>
                          </a:prstGeom>
                          <a:noFill/>
                          <a:ln w="28575">
                            <a:solidFill>
                              <a:schemeClr val="tx1"/>
                            </a:solidFill>
                          </a:ln>
                          <a:extLst/>
                        </pic:spPr>
                      </pic:pic>
                      <wps:wsp>
                        <wps:cNvPr id="6163" name="TextBox 7"/>
                        <wps:cNvSpPr txBox="1"/>
                        <wps:spPr>
                          <a:xfrm>
                            <a:off x="2944876" y="1977447"/>
                            <a:ext cx="2286000" cy="295275"/>
                          </a:xfrm>
                          <a:prstGeom prst="rect">
                            <a:avLst/>
                          </a:prstGeom>
                          <a:solidFill>
                            <a:schemeClr val="bg1"/>
                          </a:solidFill>
                          <a:ln w="19050">
                            <a:solidFill>
                              <a:schemeClr val="tx1"/>
                            </a:solidFill>
                          </a:ln>
                        </wps:spPr>
                        <wps:txbx>
                          <w:txbxContent>
                            <w:p w:rsidR="00FC0D1B" w:rsidRDefault="00FC0D1B" w:rsidP="00BA3075">
                              <w:pPr>
                                <w:pStyle w:val="CartoonNormal"/>
                              </w:pPr>
                              <w:proofErr w:type="gramStart"/>
                              <w:r>
                                <w:t>A hands</w:t>
                              </w:r>
                              <w:proofErr w:type="gramEnd"/>
                              <w:r>
                                <w:t xml:space="preserve"> on training with redundant artificial sensors</w:t>
                              </w:r>
                            </w:p>
                          </w:txbxContent>
                        </wps:txbx>
                        <wps:bodyPr wrap="square" rtlCol="0">
                          <a:spAutoFit/>
                        </wps:bodyPr>
                      </wps:wsp>
                      <wps:wsp>
                        <wps:cNvPr id="6164" name="TextBox 8"/>
                        <wps:cNvSpPr txBox="1"/>
                        <wps:spPr>
                          <a:xfrm>
                            <a:off x="3008945" y="4685862"/>
                            <a:ext cx="2286000" cy="295275"/>
                          </a:xfrm>
                          <a:prstGeom prst="rect">
                            <a:avLst/>
                          </a:prstGeom>
                          <a:solidFill>
                            <a:schemeClr val="bg1"/>
                          </a:solidFill>
                          <a:ln w="19050">
                            <a:solidFill>
                              <a:schemeClr val="tx1"/>
                            </a:solidFill>
                          </a:ln>
                        </wps:spPr>
                        <wps:txbx>
                          <w:txbxContent>
                            <w:p w:rsidR="00FC0D1B" w:rsidRDefault="00FC0D1B" w:rsidP="00BA3075">
                              <w:pPr>
                                <w:pStyle w:val="CartoonNormal"/>
                              </w:pPr>
                              <w:r>
                                <w:t>Real situation with artificial sensor only</w:t>
                              </w:r>
                            </w:p>
                          </w:txbxContent>
                        </wps:txbx>
                        <wps:bodyPr wrap="square" rtlCol="0">
                          <a:spAutoFit/>
                        </wps:bodyPr>
                      </wps:wsp>
                    </wpg:wgp>
                  </a:graphicData>
                </a:graphic>
              </wp:inline>
            </w:drawing>
          </mc:Choice>
          <mc:Fallback>
            <w:pict>
              <v:group id="Group 6167" o:spid="_x0000_s1305" style="width:6in;height:399pt;mso-position-horizontal-relative:char;mso-position-vertical-relative:line" coordsize="54866,506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siABgBAABAABoA0gAAAOAIAADgCAAA/9sAQwABAQEBAQEB&#10;AQEBAQEBAQECAgEBAQEDAgICAgMDBAQDAwMDBAQGBQQEBQQDAwUHBQUGBgYGBgQFBwcHBgcGBgYG&#10;/9sAQwEBAQEBAQEDAgIDBgQDBAYGBgYGBgYGBgYGBgYGBgYGBgYGBgYGBgYGBgYGBgYGBgYGBgYG&#10;BgYGBgYGBgYGBgYG/8AAEQgEcwRz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">
                <v:shape id="Picture 2" o:spid="_x0000_s1306" type="#_x0000_t75" style="position:absolute;left:2;width:54864;height:242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4Q6c7DAAAA3QAAAA8AAABkcnMvZG93bnJldi54bWxEj0uLAjEQhO+C/yG04E0zCo7LrFFEWFiW&#10;PfjCczPpeeCkM5tEZ/z3G0HwWFTVV9Rq05tG3Mn52rKC2TQBQZxbXXOp4Hz6mnyA8AFZY2OZFDzI&#10;w2Y9HKww07bjA92PoRQRwj5DBVUIbSalzysy6Ke2JY5eYZ3BEKUrpXbYRbhp5DxJUmmw5rhQYUu7&#10;ivLr8WYUhLPpLr9LfBT73V/ZFT/FxdVSqfGo336CCNSHd/jV/tYK0lm6gOeb+ATk+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hDpzsMAAADdAAAADwAAAAAAAAAAAAAAAACf&#10;AgAAZHJzL2Rvd25yZXYueG1sUEsFBgAAAAAEAAQA9wAAAI8DAAAAAA==&#10;" stroked="t" strokecolor="black [3213]" strokeweight="2.25pt">
                  <v:imagedata r:id="rId239" o:title="SurgeryTraining" croptop="16676f" cropbottom="19933f" cropleft="308f"/>
                  <v:path arrowok="t"/>
                </v:shape>
                <v:shape id="Picture 3" o:spid="_x0000_s1307" type="#_x0000_t75" style="position:absolute;top:25305;width:54864;height:253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2kVR7FAAAA3QAAAA8AAABkcnMvZG93bnJldi54bWxEj1trAjEUhN8L/odwBN9q1gtBV6NYQRCh&#10;D10FXw+bsxfcnGw3Udd/3xQKfRxm5htmve1tIx7U+dqxhsk4AUGcO1NzqeFyPrwvQPiAbLBxTBpe&#10;5GG7GbytMTXuyV/0yEIpIoR9ihqqENpUSp9XZNGPXUscvcJ1FkOUXSlNh88It42cJomSFmuOCxW2&#10;tK8ov2V3q+HzUH+rfn+1WVHM8vny4zTPFietR8N+twIRqA//4b/20WhQE6Xg9018AnLz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pFUexQAAAN0AAAAPAAAAAAAAAAAAAAAA&#10;AJ8CAABkcnMvZG93bnJldi54bWxQSwUGAAAAAAQABAD3AAAAkQMAAAAA&#10;" stroked="t" strokecolor="black [3213]" strokeweight="2.25pt">
                  <v:imagedata r:id="rId240" o:title="RemoteSurgery" croptop="12561f" cropbottom="10269f" cropleft="1375f" cropright="2680f"/>
                  <v:path arrowok="t"/>
                </v:shape>
                <v:shape id="TextBox 7" o:spid="_x0000_s1308" type="#_x0000_t202" style="position:absolute;left:29448;top:19774;width:22860;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j+sYA&#10;AADdAAAADwAAAGRycy9kb3ducmV2LnhtbESPQWsCMRSE74X+h/AKXkQTLWxlNYoUCh51a1uPj81z&#10;s7h52W7Sde2vbwqFHoeZ+YZZbQbXiJ66UHvWMJsqEMSlNzVXGo6vL5MFiBCRDTaeScONAmzW93cr&#10;zI2/8oH6IlYiQTjkqMHG2OZShtKSwzD1LXHyzr5zGJPsKmk6vCa4a+RcqUw6rDktWGzp2VJ5Kb6c&#10;BvV5euvH+I4f271X++J7bOdPpPXoYdguQUQa4n/4r70zGrJZ9gi/b9IT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Mj+sYAAADdAAAADwAAAAAAAAAAAAAAAACYAgAAZHJz&#10;L2Rvd25yZXYueG1sUEsFBgAAAAAEAAQA9QAAAIsDAAAAAA==&#10;" fillcolor="white [3212]" strokecolor="black [3213]" strokeweight="1.5pt">
                  <v:textbox style="mso-fit-shape-to-text:t">
                    <w:txbxContent>
                      <w:p w:rsidR="00FC0D1B" w:rsidRDefault="00FC0D1B" w:rsidP="00BA3075">
                        <w:pPr>
                          <w:pStyle w:val="CartoonNormal"/>
                        </w:pPr>
                        <w:proofErr w:type="gramStart"/>
                        <w:r>
                          <w:t>A hands</w:t>
                        </w:r>
                        <w:proofErr w:type="gramEnd"/>
                        <w:r>
                          <w:t xml:space="preserve"> on training with redundant artificial sensors</w:t>
                        </w:r>
                      </w:p>
                    </w:txbxContent>
                  </v:textbox>
                </v:shape>
                <v:shape id="_x0000_s1309" type="#_x0000_t202" style="position:absolute;left:30089;top:46858;width:22860;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q7jsYA&#10;AADdAAAADwAAAGRycy9kb3ducmV2LnhtbESPQWsCMRSE74X+h/AKXkQTpWxlNYoUCh51a1uPj81z&#10;s7h52W7Sde2vbwqFHoeZ+YZZbQbXiJ66UHvWMJsqEMSlNzVXGo6vL5MFiBCRDTaeScONAmzW93cr&#10;zI2/8oH6IlYiQTjkqMHG2OZShtKSwzD1LXHyzr5zGJPsKmk6vCa4a+RcqUw6rDktWGzp2VJ5Kb6c&#10;BvV5euvH+I4f271X++J7bOdPpPXoYdguQUQa4n/4r70zGrJZ9gi/b9IT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1q7jsYAAADdAAAADwAAAAAAAAAAAAAAAACYAgAAZHJz&#10;L2Rvd25yZXYueG1sUEsFBgAAAAAEAAQA9QAAAIsDAAAAAA==&#10;" fillcolor="white [3212]" strokecolor="black [3213]" strokeweight="1.5pt">
                  <v:textbox style="mso-fit-shape-to-text:t">
                    <w:txbxContent>
                      <w:p w:rsidR="00FC0D1B" w:rsidRDefault="00FC0D1B" w:rsidP="00BA3075">
                        <w:pPr>
                          <w:pStyle w:val="CartoonNormal"/>
                        </w:pPr>
                        <w:r>
                          <w:t>Real situation with artificial sensor only</w:t>
                        </w:r>
                      </w:p>
                    </w:txbxContent>
                  </v:textbox>
                </v:shape>
                <w10:anchorlock/>
              </v:group>
            </w:pict>
          </mc:Fallback>
        </mc:AlternateContent>
      </w:r>
    </w:p>
    <w:p w:rsidR="00FC0663" w:rsidRPr="00131217" w:rsidRDefault="00FC0663" w:rsidP="00FC0663">
      <w:pPr>
        <w:pStyle w:val="Heading2"/>
      </w:pPr>
      <w:bookmarkStart w:id="252" w:name="_Toc405796894"/>
      <w:r w:rsidRPr="00131217">
        <w:t>Can we set up a natural learning environment?</w:t>
      </w:r>
      <w:bookmarkEnd w:id="252"/>
    </w:p>
    <w:p w:rsidR="00207A08" w:rsidRPr="00131217" w:rsidRDefault="00004ACB" w:rsidP="00660AB6">
      <w:r w:rsidRPr="00131217">
        <w:t>An important element for the success of an artificial sensory experience is the training and learning phase. Some sensory experiences will be easier to learn than others. If there</w:t>
      </w:r>
      <w:r w:rsidR="00207A08" w:rsidRPr="00131217">
        <w:t xml:space="preserve"> is a redundancy between the</w:t>
      </w:r>
      <w:r w:rsidRPr="00131217">
        <w:t xml:space="preserve"> artificial </w:t>
      </w:r>
      <w:r w:rsidR="00207A08" w:rsidRPr="00131217">
        <w:t>sense and a natural sense then an activity should be created so that the users can get accustomed to the overlapping feelings between the artificial and natural senses, then the activity should change so that only the artificial sense is felt with the possibility of checking the users’ performance by confirming from time to time with the natural sense. This will not only generate valuable practice but also eventually will re-enforce the users’ confidence in their artificial sense.</w:t>
      </w:r>
    </w:p>
    <w:p w:rsidR="00004ACB" w:rsidRPr="00131217" w:rsidRDefault="00207A08" w:rsidP="00660AB6">
      <w:r w:rsidRPr="00131217">
        <w:t>When</w:t>
      </w:r>
      <w:r w:rsidR="00004ACB" w:rsidRPr="00131217">
        <w:t xml:space="preserve"> users can visually confirm the location of the sensor and </w:t>
      </w:r>
      <w:r w:rsidR="00D24BFF" w:rsidRPr="00131217">
        <w:t>feedback</w:t>
      </w:r>
      <w:r w:rsidR="00004ACB" w:rsidRPr="00131217">
        <w:t>s on their bodies, the learning process will be faster.</w:t>
      </w:r>
      <w:r w:rsidRPr="00131217">
        <w:t xml:space="preserve"> This applies to active sensing when the accuracy of the artificial sense is related to the user’s control of their body. Proprioception and Kinesthesis are senses </w:t>
      </w:r>
      <w:r w:rsidRPr="00131217">
        <w:lastRenderedPageBreak/>
        <w:t>that vary wildly from person to person and some users will only be able to master an artificial sense by being able to see how their movements affect the experience.</w:t>
      </w:r>
    </w:p>
    <w:p w:rsidR="005C311B" w:rsidRDefault="00004ACB" w:rsidP="00207A08">
      <w:r w:rsidRPr="00131217">
        <w:t xml:space="preserve">My results have shown that having confirmation of whether the users’ response is correct or not has no significant effect on learning, it does </w:t>
      </w:r>
      <w:r w:rsidR="00207A08" w:rsidRPr="00131217">
        <w:t xml:space="preserve">however, </w:t>
      </w:r>
      <w:r w:rsidRPr="00131217">
        <w:t>have an important effect on the experience of learning, making it more enjoyable and interesting and hence making it a better learning experience.</w:t>
      </w:r>
    </w:p>
    <w:p w:rsidR="00344342" w:rsidRDefault="00344342" w:rsidP="00344342">
      <w:pPr>
        <w:keepNext/>
      </w:pPr>
      <w:r>
        <w:rPr>
          <w:noProof/>
        </w:rPr>
        <w:drawing>
          <wp:inline distT="0" distB="0" distL="0" distR="0" wp14:anchorId="3BDECB7A" wp14:editId="6D30E401">
            <wp:extent cx="5940056" cy="4114800"/>
            <wp:effectExtent l="38100" t="38100" r="41910" b="38100"/>
            <wp:docPr id="11321" name="Picture 11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ital Synesthesia Defense.jpg"/>
                    <pic:cNvPicPr/>
                  </pic:nvPicPr>
                  <pic:blipFill rotWithShape="1">
                    <a:blip r:embed="rId241">
                      <a:extLst>
                        <a:ext uri="{28A0092B-C50C-407E-A947-70E740481C1C}">
                          <a14:useLocalDpi xmlns:a14="http://schemas.microsoft.com/office/drawing/2010/main" val="0"/>
                        </a:ext>
                      </a:extLst>
                    </a:blip>
                    <a:srcRect b="7637"/>
                    <a:stretch/>
                  </pic:blipFill>
                  <pic:spPr bwMode="auto">
                    <a:xfrm>
                      <a:off x="0" y="0"/>
                      <a:ext cx="5943600" cy="4117255"/>
                    </a:xfrm>
                    <a:prstGeom prst="rect">
                      <a:avLst/>
                    </a:prstGeom>
                    <a:ln w="28575">
                      <a:solidFill>
                        <a:schemeClr val="tx1"/>
                      </a:solidFill>
                    </a:ln>
                    <a:extLst>
                      <a:ext uri="{53640926-AAD7-44D8-BBD7-CCE9431645EC}">
                        <a14:shadowObscured xmlns:a14="http://schemas.microsoft.com/office/drawing/2010/main"/>
                      </a:ext>
                    </a:extLst>
                  </pic:spPr>
                </pic:pic>
              </a:graphicData>
            </a:graphic>
          </wp:inline>
        </w:drawing>
      </w:r>
    </w:p>
    <w:p w:rsidR="00344342" w:rsidRPr="00131217" w:rsidRDefault="00344342" w:rsidP="00344342">
      <w:pPr>
        <w:pStyle w:val="Caption"/>
      </w:pPr>
      <w:r>
        <w:t xml:space="preserve">Figure </w:t>
      </w:r>
      <w:fldSimple w:instr=" SEQ Figure \* ARABIC ">
        <w:r w:rsidR="00997C17">
          <w:rPr>
            <w:noProof/>
          </w:rPr>
          <w:t>63</w:t>
        </w:r>
      </w:fldSimple>
      <w:r>
        <w:t xml:space="preserve"> - basic chart of influences of the design strategy for digital synesthesia</w:t>
      </w:r>
    </w:p>
    <w:p w:rsidR="00344342" w:rsidRDefault="00344342">
      <w:pPr>
        <w:rPr>
          <w:smallCaps/>
          <w:spacing w:val="5"/>
          <w:sz w:val="28"/>
          <w:szCs w:val="28"/>
        </w:rPr>
      </w:pPr>
      <w:r>
        <w:br w:type="page"/>
      </w:r>
    </w:p>
    <w:p w:rsidR="005C311B" w:rsidRPr="00131217" w:rsidRDefault="005C311B" w:rsidP="005C311B">
      <w:pPr>
        <w:pStyle w:val="Heading2"/>
      </w:pPr>
      <w:bookmarkStart w:id="253" w:name="_Toc405796895"/>
      <w:r w:rsidRPr="00131217">
        <w:lastRenderedPageBreak/>
        <w:t>Examples</w:t>
      </w:r>
      <w:bookmarkEnd w:id="253"/>
    </w:p>
    <w:p w:rsidR="005C311B" w:rsidRPr="00131217" w:rsidRDefault="005C311B" w:rsidP="005C311B">
      <w:r w:rsidRPr="00131217">
        <w:t>Given this guideline I’ll attempt to propose artificial sensory experiences for three main activities.</w:t>
      </w:r>
    </w:p>
    <w:p w:rsidR="005C311B" w:rsidRPr="00131217" w:rsidRDefault="005C311B" w:rsidP="005C311B">
      <w:pPr>
        <w:pStyle w:val="ListParagraph"/>
        <w:numPr>
          <w:ilvl w:val="0"/>
          <w:numId w:val="7"/>
        </w:numPr>
      </w:pPr>
      <w:r w:rsidRPr="00131217">
        <w:t xml:space="preserve">What is the engulfing activity? </w:t>
      </w:r>
    </w:p>
    <w:p w:rsidR="005C311B" w:rsidRPr="00131217" w:rsidRDefault="005C311B" w:rsidP="005C311B">
      <w:pPr>
        <w:ind w:left="720"/>
      </w:pPr>
      <w:r w:rsidRPr="00131217">
        <w:t>Sailing</w:t>
      </w:r>
    </w:p>
    <w:p w:rsidR="005C311B" w:rsidRPr="00131217" w:rsidRDefault="005C311B" w:rsidP="005C311B">
      <w:pPr>
        <w:pStyle w:val="ListParagraph"/>
        <w:numPr>
          <w:ilvl w:val="0"/>
          <w:numId w:val="7"/>
        </w:numPr>
      </w:pPr>
      <w:r w:rsidRPr="00131217">
        <w:t>What type of sensing do we want to create?</w:t>
      </w:r>
    </w:p>
    <w:p w:rsidR="005C311B" w:rsidRPr="00131217" w:rsidRDefault="005C311B" w:rsidP="005C311B">
      <w:pPr>
        <w:ind w:firstLine="720"/>
      </w:pPr>
      <w:r w:rsidRPr="00131217">
        <w:t>Both active and passive</w:t>
      </w:r>
    </w:p>
    <w:p w:rsidR="005C311B" w:rsidRPr="00131217" w:rsidRDefault="005C311B" w:rsidP="005C311B">
      <w:pPr>
        <w:pStyle w:val="ListParagraph"/>
        <w:numPr>
          <w:ilvl w:val="0"/>
          <w:numId w:val="7"/>
        </w:numPr>
      </w:pPr>
      <w:r w:rsidRPr="00131217">
        <w:t>What kind of signal are we tracking?</w:t>
      </w:r>
    </w:p>
    <w:p w:rsidR="005C311B" w:rsidRPr="00131217" w:rsidRDefault="005C311B" w:rsidP="005C311B">
      <w:pPr>
        <w:ind w:left="720"/>
      </w:pPr>
      <w:r w:rsidRPr="00131217">
        <w:t xml:space="preserve">Wind speed </w:t>
      </w:r>
      <w:r w:rsidR="00762413" w:rsidRPr="00131217">
        <w:t>–</w:t>
      </w:r>
      <w:r w:rsidRPr="00131217">
        <w:t xml:space="preserve"> </w:t>
      </w:r>
      <w:r w:rsidR="00762413" w:rsidRPr="00131217">
        <w:t>quick changes, passive</w:t>
      </w:r>
    </w:p>
    <w:p w:rsidR="00762413" w:rsidRPr="00131217" w:rsidRDefault="00762413" w:rsidP="005C311B">
      <w:pPr>
        <w:ind w:left="720"/>
      </w:pPr>
      <w:r w:rsidRPr="00131217">
        <w:t>North – slow gradual change, passive</w:t>
      </w:r>
    </w:p>
    <w:p w:rsidR="00762413" w:rsidRPr="00131217" w:rsidRDefault="00762413" w:rsidP="005C311B">
      <w:pPr>
        <w:ind w:left="720"/>
      </w:pPr>
      <w:r w:rsidRPr="00131217">
        <w:t>Tilt of boat – quick changing, active</w:t>
      </w:r>
    </w:p>
    <w:p w:rsidR="00762413" w:rsidRPr="00131217" w:rsidRDefault="00762413" w:rsidP="005C311B">
      <w:pPr>
        <w:ind w:left="720"/>
      </w:pPr>
      <w:r w:rsidRPr="00131217">
        <w:t>Depth – slow gradual change, passive</w:t>
      </w:r>
    </w:p>
    <w:p w:rsidR="005C311B" w:rsidRPr="00131217" w:rsidRDefault="005C311B" w:rsidP="005C311B">
      <w:pPr>
        <w:pStyle w:val="ListParagraph"/>
        <w:numPr>
          <w:ilvl w:val="0"/>
          <w:numId w:val="7"/>
        </w:numPr>
      </w:pPr>
      <w:r w:rsidRPr="00131217">
        <w:t>What control does the user have over the signal?</w:t>
      </w:r>
    </w:p>
    <w:p w:rsidR="00762413" w:rsidRPr="00131217" w:rsidRDefault="00762413" w:rsidP="00762413">
      <w:pPr>
        <w:ind w:left="720"/>
      </w:pPr>
      <w:r w:rsidRPr="00131217">
        <w:t>Partial control over Depth and Tilt of boat</w:t>
      </w:r>
    </w:p>
    <w:p w:rsidR="005C311B" w:rsidRPr="00131217" w:rsidRDefault="005C311B" w:rsidP="005C311B">
      <w:pPr>
        <w:pStyle w:val="ListParagraph"/>
        <w:numPr>
          <w:ilvl w:val="0"/>
          <w:numId w:val="7"/>
        </w:numPr>
      </w:pPr>
      <w:r w:rsidRPr="00131217">
        <w:t xml:space="preserve">Are there any redundancies with other senses? </w:t>
      </w:r>
    </w:p>
    <w:p w:rsidR="00762413" w:rsidRPr="00131217" w:rsidRDefault="00762413" w:rsidP="00762413">
      <w:pPr>
        <w:ind w:left="720"/>
      </w:pPr>
      <w:r w:rsidRPr="00131217">
        <w:t>Wind speed and tilt of boat have redundancies</w:t>
      </w:r>
    </w:p>
    <w:p w:rsidR="00762413" w:rsidRPr="00131217" w:rsidRDefault="00762413" w:rsidP="00762413">
      <w:pPr>
        <w:ind w:left="720"/>
      </w:pPr>
      <w:r w:rsidRPr="00131217">
        <w:t>North and depth don’t have redundancies.</w:t>
      </w:r>
    </w:p>
    <w:p w:rsidR="005C311B" w:rsidRPr="00131217" w:rsidRDefault="005C311B" w:rsidP="005C311B">
      <w:pPr>
        <w:pStyle w:val="ListParagraph"/>
        <w:numPr>
          <w:ilvl w:val="0"/>
          <w:numId w:val="7"/>
        </w:numPr>
      </w:pPr>
      <w:r w:rsidRPr="00131217">
        <w:t xml:space="preserve">What type of </w:t>
      </w:r>
      <w:r w:rsidR="00D24BFF" w:rsidRPr="00131217">
        <w:t>feedback</w:t>
      </w:r>
      <w:r w:rsidRPr="00131217">
        <w:t xml:space="preserve"> can we use?</w:t>
      </w:r>
    </w:p>
    <w:p w:rsidR="00762413" w:rsidRPr="00131217" w:rsidRDefault="00762413" w:rsidP="00762413">
      <w:pPr>
        <w:ind w:left="720"/>
      </w:pPr>
      <w:r w:rsidRPr="00131217">
        <w:t xml:space="preserve">For North and Depth we can use temperature. Depth can be a passive sense that is activated once the depth becomes shallower than a specified value. North will be a slow changing signal and can be represented by more than one </w:t>
      </w:r>
      <w:proofErr w:type="spellStart"/>
      <w:r w:rsidRPr="00131217">
        <w:t>peltier</w:t>
      </w:r>
      <w:proofErr w:type="spellEnd"/>
      <w:r w:rsidRPr="00131217">
        <w:t xml:space="preserve"> device.</w:t>
      </w:r>
    </w:p>
    <w:p w:rsidR="00762413" w:rsidRPr="00131217" w:rsidRDefault="00AD7CED" w:rsidP="00762413">
      <w:pPr>
        <w:ind w:left="720"/>
      </w:pPr>
      <w:r w:rsidRPr="00131217">
        <w:t>For wind speed and tilt, vibration will work</w:t>
      </w:r>
      <w:r w:rsidR="00762413" w:rsidRPr="00131217">
        <w:t>.</w:t>
      </w:r>
    </w:p>
    <w:p w:rsidR="005C311B" w:rsidRPr="00131217" w:rsidRDefault="005C311B" w:rsidP="005C311B">
      <w:pPr>
        <w:pStyle w:val="ListParagraph"/>
        <w:numPr>
          <w:ilvl w:val="0"/>
          <w:numId w:val="7"/>
        </w:numPr>
      </w:pPr>
      <w:r w:rsidRPr="00131217">
        <w:t xml:space="preserve">Where are the sensor and </w:t>
      </w:r>
      <w:r w:rsidR="00D24BFF" w:rsidRPr="00131217">
        <w:t>feedback</w:t>
      </w:r>
      <w:r w:rsidRPr="00131217">
        <w:t xml:space="preserve"> located?</w:t>
      </w:r>
    </w:p>
    <w:p w:rsidR="00762413" w:rsidRPr="00131217" w:rsidRDefault="00762413" w:rsidP="00762413">
      <w:pPr>
        <w:ind w:left="720"/>
      </w:pPr>
      <w:r w:rsidRPr="00131217">
        <w:t xml:space="preserve">Because of the main activity, hands are out of the question. </w:t>
      </w:r>
    </w:p>
    <w:p w:rsidR="00762413" w:rsidRPr="00131217" w:rsidRDefault="00762413" w:rsidP="00762413">
      <w:pPr>
        <w:ind w:left="720"/>
      </w:pPr>
      <w:r w:rsidRPr="00131217">
        <w:t xml:space="preserve">The sense of North can be with a belt of </w:t>
      </w:r>
      <w:proofErr w:type="spellStart"/>
      <w:r w:rsidRPr="00131217">
        <w:t>peltier</w:t>
      </w:r>
      <w:proofErr w:type="spellEnd"/>
      <w:r w:rsidRPr="00131217">
        <w:t xml:space="preserve"> devices, it is not intrusive and the body will assimilate the temperature under a particular </w:t>
      </w:r>
      <w:proofErr w:type="spellStart"/>
      <w:r w:rsidRPr="00131217">
        <w:t>peltier</w:t>
      </w:r>
      <w:proofErr w:type="spellEnd"/>
      <w:r w:rsidRPr="00131217">
        <w:t xml:space="preserve"> </w:t>
      </w:r>
      <w:r w:rsidR="00AD7CED" w:rsidRPr="00131217">
        <w:t>and</w:t>
      </w:r>
      <w:r w:rsidRPr="00131217">
        <w:t xml:space="preserve"> when direction changes</w:t>
      </w:r>
      <w:r w:rsidR="00AD7CED" w:rsidRPr="00131217">
        <w:t xml:space="preserve"> </w:t>
      </w:r>
      <w:r w:rsidR="00AD7CED" w:rsidRPr="00131217">
        <w:lastRenderedPageBreak/>
        <w:t xml:space="preserve">the body will feel a signal from the newly activate </w:t>
      </w:r>
      <w:proofErr w:type="spellStart"/>
      <w:r w:rsidR="00AD7CED" w:rsidRPr="00131217">
        <w:t>peltier</w:t>
      </w:r>
      <w:proofErr w:type="spellEnd"/>
      <w:r w:rsidR="00AD7CED" w:rsidRPr="00131217">
        <w:t xml:space="preserve"> as well as from the de-activated </w:t>
      </w:r>
      <w:proofErr w:type="spellStart"/>
      <w:r w:rsidR="00AD7CED" w:rsidRPr="00131217">
        <w:t>peltier</w:t>
      </w:r>
      <w:proofErr w:type="spellEnd"/>
      <w:r w:rsidR="00AD7CED" w:rsidRPr="00131217">
        <w:t>.</w:t>
      </w:r>
    </w:p>
    <w:p w:rsidR="00AD7CED" w:rsidRPr="00131217" w:rsidRDefault="00AD7CED" w:rsidP="00762413">
      <w:pPr>
        <w:ind w:left="720"/>
      </w:pPr>
      <w:r w:rsidRPr="00131217">
        <w:t>Depth must be place in a sensitive area and hopefully away from the North signal. The back of the neck would work.</w:t>
      </w:r>
    </w:p>
    <w:p w:rsidR="00DC174B" w:rsidRPr="00131217" w:rsidRDefault="00DC174B" w:rsidP="00762413">
      <w:pPr>
        <w:ind w:left="720"/>
      </w:pPr>
      <w:r w:rsidRPr="00131217">
        <w:t>For winds speed I would choose the forearm, it is close to the hands which the brain will already be paying attention to since they will be controlling the main line and tiller but in the forearm it will be out of the way.</w:t>
      </w:r>
    </w:p>
    <w:p w:rsidR="00DC174B" w:rsidRPr="00131217" w:rsidRDefault="00DC174B" w:rsidP="00762413">
      <w:pPr>
        <w:ind w:left="720"/>
      </w:pPr>
      <w:r w:rsidRPr="00131217">
        <w:t>Tilt of boat I would try an approach of three or four vibrators along the side of each thigh that would work in tandem, if the boat inclines towards the left, the bottom left and the top right vibrators would be on.</w:t>
      </w:r>
    </w:p>
    <w:p w:rsidR="005C311B" w:rsidRPr="00131217" w:rsidRDefault="005C311B" w:rsidP="005C311B">
      <w:pPr>
        <w:pStyle w:val="ListParagraph"/>
        <w:numPr>
          <w:ilvl w:val="0"/>
          <w:numId w:val="7"/>
        </w:numPr>
      </w:pPr>
      <w:r w:rsidRPr="00131217">
        <w:t>Can we set up a natural learning environment?</w:t>
      </w:r>
    </w:p>
    <w:p w:rsidR="00DC174B" w:rsidRPr="00131217" w:rsidRDefault="00DC174B" w:rsidP="00DC174B">
      <w:pPr>
        <w:ind w:left="720"/>
      </w:pPr>
      <w:r w:rsidRPr="00131217">
        <w:t xml:space="preserve">Training for north and winds peed would be easy to set up as it might simply be wearing the </w:t>
      </w:r>
      <w:r w:rsidR="00D24BFF" w:rsidRPr="00131217">
        <w:t>feedback</w:t>
      </w:r>
      <w:r w:rsidRPr="00131217">
        <w:t>s at any moment when walking outside.</w:t>
      </w:r>
    </w:p>
    <w:p w:rsidR="00DC174B" w:rsidRPr="00131217" w:rsidRDefault="00DC174B" w:rsidP="00DC174B">
      <w:pPr>
        <w:ind w:left="720"/>
      </w:pPr>
      <w:r w:rsidRPr="00131217">
        <w:t>Tilt of boat, if we want to put in the effort, could be trained by creating a surface that tilts under the users weight and then the user can get used to the new sense.</w:t>
      </w:r>
    </w:p>
    <w:p w:rsidR="00DC174B" w:rsidRPr="00131217" w:rsidRDefault="00DC174B" w:rsidP="00DC174B">
      <w:pPr>
        <w:ind w:left="720"/>
      </w:pPr>
      <w:r w:rsidRPr="00131217">
        <w:t xml:space="preserve">Depth, being a passive sense that will only respond to a </w:t>
      </w:r>
      <w:r w:rsidR="00D940D6" w:rsidRPr="00131217">
        <w:t xml:space="preserve">limit value does not need </w:t>
      </w:r>
      <w:proofErr w:type="gramStart"/>
      <w:r w:rsidR="00D940D6" w:rsidRPr="00131217">
        <w:t>training,</w:t>
      </w:r>
      <w:proofErr w:type="gramEnd"/>
      <w:r w:rsidR="00D940D6" w:rsidRPr="00131217">
        <w:t xml:space="preserve"> we simply need to make sure that the user can feel it at any moment.</w:t>
      </w:r>
    </w:p>
    <w:p w:rsidR="005C311B" w:rsidRPr="00131217" w:rsidRDefault="005C311B" w:rsidP="005C311B"/>
    <w:p w:rsidR="00660AB6" w:rsidRPr="00131217" w:rsidRDefault="00207A08" w:rsidP="00207A08">
      <w:r w:rsidRPr="00131217">
        <w:t xml:space="preserve"> </w:t>
      </w:r>
      <w:r w:rsidR="00660AB6" w:rsidRPr="00131217">
        <w:br w:type="page"/>
      </w:r>
    </w:p>
    <w:p w:rsidR="00F31C6F" w:rsidRPr="00131217" w:rsidRDefault="00F31C6F" w:rsidP="00B32CA3">
      <w:pPr>
        <w:pStyle w:val="Heading1"/>
      </w:pPr>
      <w:bookmarkStart w:id="254" w:name="_Toc405796896"/>
      <w:r w:rsidRPr="00131217">
        <w:lastRenderedPageBreak/>
        <w:t>Contributions</w:t>
      </w:r>
      <w:bookmarkEnd w:id="254"/>
    </w:p>
    <w:p w:rsidR="00BF1320" w:rsidRPr="00131217" w:rsidRDefault="00BF1320" w:rsidP="00BF1320">
      <w:r w:rsidRPr="00131217">
        <w:t xml:space="preserve">With </w:t>
      </w:r>
      <w:r w:rsidR="00AC7330" w:rsidRPr="00131217">
        <w:t>t</w:t>
      </w:r>
      <w:r w:rsidRPr="00131217">
        <w:t xml:space="preserve">his study I have proven that a user is able to understand and accurately use an artificial sense, not only during a structured task but also when the context was completely open to many interpretations. Also importantly, the users were able to get good results with very little time to practice or to assimilate the new sense. This proves that </w:t>
      </w:r>
      <w:r w:rsidR="00080413" w:rsidRPr="00131217">
        <w:t>the idea of creating a system of artificial senses that are able to turn on and off depending the user’s needs and desires is viable.</w:t>
      </w:r>
    </w:p>
    <w:p w:rsidR="008515AC" w:rsidRPr="00131217" w:rsidRDefault="008515AC" w:rsidP="00BF1320">
      <w:r w:rsidRPr="00131217">
        <w:t>I have shown that the brain is able to form a useful and coherent story from a poor quality signal given by the artificial sense. The users were able to differentiate between signal and noise and also compensate for individual motor skills. This will allow for a greater impact of artificial sensory experiences in the general populations since there is greater room to experiment without worrying too much about the quality of the sensors or signals.</w:t>
      </w:r>
    </w:p>
    <w:p w:rsidR="00080413" w:rsidRPr="00344342" w:rsidRDefault="00080413" w:rsidP="00BF1320">
      <w:r w:rsidRPr="00344342">
        <w:t>I have recognized two distinct categories of artificial sensing, active and passive sensing.</w:t>
      </w:r>
      <w:r w:rsidR="00E154CA" w:rsidRPr="00344342">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Pr="00131217" w:rsidRDefault="00E154CA" w:rsidP="00BF1320">
      <w:r w:rsidRPr="00131217">
        <w:t>Passive sensing is when a user needs to be notified of a change in a situation and immediate action is only needed when that cha</w:t>
      </w:r>
      <w:r w:rsidR="00BC5703" w:rsidRPr="00131217">
        <w:t>nge happens</w:t>
      </w:r>
      <w:r w:rsidRPr="00131217">
        <w:t>.</w:t>
      </w:r>
      <w:r w:rsidR="00BC5703" w:rsidRPr="00131217">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w:t>
      </w:r>
      <w:r w:rsidR="00D24BFF" w:rsidRPr="00131217">
        <w:t>feedback</w:t>
      </w:r>
      <w:r w:rsidR="00BC5703" w:rsidRPr="00131217">
        <w:t xml:space="preserve"> in a wearable design will be most successful. The study used the back of the neck which points to a scarf or necklace. Also the lower back, meaning a belt would be adequate.</w:t>
      </w:r>
    </w:p>
    <w:p w:rsidR="00BC5703" w:rsidRPr="00131217" w:rsidRDefault="00BC5703" w:rsidP="00BF1320">
      <w:r w:rsidRPr="00131217">
        <w:t xml:space="preserve">As a user experience, passive and active sensing can function in tandem allowing the user to be made aware through passive sensing of a major change and then changing to active sensing for close inspection of the situation. </w:t>
      </w:r>
      <w:r w:rsidR="004C403A" w:rsidRPr="00131217">
        <w:t xml:space="preserve">This would, for example, change the </w:t>
      </w:r>
      <w:r w:rsidR="00D24BFF" w:rsidRPr="00131217">
        <w:t>feedback</w:t>
      </w:r>
      <w:r w:rsidR="004C403A" w:rsidRPr="00131217">
        <w:t xml:space="preserve"> from a temperature felt somewhere in the back, to a sensor worn on the index finger and vibration in the right temple.</w:t>
      </w:r>
    </w:p>
    <w:p w:rsidR="006939FC" w:rsidRPr="00131217" w:rsidRDefault="00D40E6A" w:rsidP="00BF1320">
      <w:r w:rsidRPr="00131217">
        <w:t xml:space="preserve">A set of recommendations has been established in order to successfully implement </w:t>
      </w:r>
      <w:r w:rsidR="00100B77" w:rsidRPr="00131217">
        <w:t>artificial</w:t>
      </w:r>
      <w:r w:rsidRPr="00131217">
        <w:t xml:space="preserve"> sensory interfaces in the future and to push the research forward into the future of Digital </w:t>
      </w:r>
      <w:r w:rsidR="008515AC" w:rsidRPr="00131217">
        <w:lastRenderedPageBreak/>
        <w:t>Synesthesia</w:t>
      </w:r>
      <w:r w:rsidRPr="00131217">
        <w:t xml:space="preserve"> and artificial interfaces. The placement of the </w:t>
      </w:r>
      <w:r w:rsidR="00D24BFF" w:rsidRPr="00131217">
        <w:t>feedback</w:t>
      </w:r>
      <w:r w:rsidRPr="00131217">
        <w:t>s around t</w:t>
      </w:r>
      <w:r w:rsidR="00100B77" w:rsidRPr="00131217">
        <w:t>he body is one of the main take</w:t>
      </w:r>
      <w:r w:rsidRPr="00131217">
        <w:t>aways from this thesis. Not only will this depend on general ergonomics principles but there is a clear effect of the type of sensing and relative position to the sensor that will have to be taken into account.</w:t>
      </w:r>
      <w:r w:rsidR="00100B77" w:rsidRPr="00131217">
        <w:t xml:space="preserve"> Another is the relation between type of signal and type of </w:t>
      </w:r>
      <w:r w:rsidR="00D24BFF" w:rsidRPr="00131217">
        <w:t>feedback</w:t>
      </w:r>
      <w:r w:rsidR="00100B77" w:rsidRPr="00131217">
        <w:t>, some feedback will work better with different type of signals.</w:t>
      </w:r>
    </w:p>
    <w:p w:rsidR="00BF07F5" w:rsidRPr="00131217" w:rsidRDefault="00BF07F5" w:rsidP="00BF1320">
      <w:r w:rsidRPr="00131217">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Pr="00131217" w:rsidRDefault="00AC7330">
      <w:r w:rsidRPr="00131217">
        <w:br w:type="page"/>
      </w:r>
    </w:p>
    <w:p w:rsidR="001D1D3A" w:rsidRPr="00131217" w:rsidRDefault="00997C17" w:rsidP="00AC7330">
      <w:pPr>
        <w:pStyle w:val="Heading1"/>
      </w:pPr>
      <w:bookmarkStart w:id="255" w:name="_Toc405796897"/>
      <w:r>
        <w:rPr>
          <w:noProof/>
        </w:rPr>
        <w:lastRenderedPageBreak/>
        <mc:AlternateContent>
          <mc:Choice Requires="wpg">
            <w:drawing>
              <wp:anchor distT="0" distB="0" distL="114300" distR="114300" simplePos="0" relativeHeight="251963392" behindDoc="0" locked="0" layoutInCell="1" allowOverlap="1">
                <wp:simplePos x="0" y="0"/>
                <wp:positionH relativeFrom="column">
                  <wp:posOffset>0</wp:posOffset>
                </wp:positionH>
                <wp:positionV relativeFrom="paragraph">
                  <wp:posOffset>42530</wp:posOffset>
                </wp:positionV>
                <wp:extent cx="1989455" cy="4254500"/>
                <wp:effectExtent l="38100" t="38100" r="29845" b="0"/>
                <wp:wrapSquare wrapText="bothSides"/>
                <wp:docPr id="11343" name="Group 11343"/>
                <wp:cNvGraphicFramePr/>
                <a:graphic xmlns:a="http://schemas.openxmlformats.org/drawingml/2006/main">
                  <a:graphicData uri="http://schemas.microsoft.com/office/word/2010/wordprocessingGroup">
                    <wpg:wgp>
                      <wpg:cNvGrpSpPr/>
                      <wpg:grpSpPr>
                        <a:xfrm>
                          <a:off x="0" y="0"/>
                          <a:ext cx="1989455" cy="4254500"/>
                          <a:chOff x="0" y="0"/>
                          <a:chExt cx="1989455" cy="4254500"/>
                        </a:xfrm>
                      </wpg:grpSpPr>
                      <wpg:grpSp>
                        <wpg:cNvPr id="11338" name="Group 11338"/>
                        <wpg:cNvGrpSpPr/>
                        <wpg:grpSpPr>
                          <a:xfrm>
                            <a:off x="0" y="0"/>
                            <a:ext cx="1989455" cy="3552190"/>
                            <a:chOff x="0" y="0"/>
                            <a:chExt cx="3264195" cy="5826642"/>
                          </a:xfrm>
                        </wpg:grpSpPr>
                        <pic:pic xmlns:pic="http://schemas.openxmlformats.org/drawingml/2006/picture">
                          <pic:nvPicPr>
                            <pic:cNvPr id="4099" name="Picture 3" descr="C:\Users\TitoAlfaro\Documents\PhDThesis\images\GalaxyS4.jpg"/>
                            <pic:cNvPicPr>
                              <a:picLocks noChangeAspect="1"/>
                            </pic:cNvPicPr>
                          </pic:nvPicPr>
                          <pic:blipFill rotWithShape="1">
                            <a:blip r:embed="rId242" cstate="print">
                              <a:extLst>
                                <a:ext uri="{28A0092B-C50C-407E-A947-70E740481C1C}">
                                  <a14:useLocalDpi xmlns:a14="http://schemas.microsoft.com/office/drawing/2010/main" val="0"/>
                                </a:ext>
                              </a:extLst>
                            </a:blip>
                            <a:srcRect l="22165" r="21682"/>
                            <a:stretch/>
                          </pic:blipFill>
                          <pic:spPr bwMode="auto">
                            <a:xfrm>
                              <a:off x="0" y="0"/>
                              <a:ext cx="3264195" cy="582664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00" name="Picture 4" descr="C:\Users\TitoAlfaro\Documents\PhDThesis\images\Screenshot_2014-10-23-17-07-38.png"/>
                            <pic:cNvPicPr>
                              <a:picLocks noChangeAspect="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255181" y="467832"/>
                              <a:ext cx="2721935" cy="48378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01" name="Picture 5" descr="C:\Users\TitoAlfaro\Documents\PhDThesis\images\MaleFrontSketch.jpg"/>
                            <pic:cNvPicPr>
                              <a:picLocks noChangeAspect="1"/>
                            </pic:cNvPicPr>
                          </pic:nvPicPr>
                          <pic:blipFill rotWithShape="1">
                            <a:blip r:embed="rId244" cstate="print">
                              <a:extLst>
                                <a:ext uri="{28A0092B-C50C-407E-A947-70E740481C1C}">
                                  <a14:useLocalDpi xmlns:a14="http://schemas.microsoft.com/office/drawing/2010/main" val="0"/>
                                </a:ext>
                              </a:extLst>
                            </a:blip>
                            <a:srcRect l="5102" t="3200" r="7143"/>
                            <a:stretch/>
                          </pic:blipFill>
                          <pic:spPr bwMode="auto">
                            <a:xfrm>
                              <a:off x="1052623" y="1127051"/>
                              <a:ext cx="1860698" cy="4093535"/>
                            </a:xfrm>
                            <a:prstGeom prst="rect">
                              <a:avLst/>
                            </a:prstGeom>
                            <a:noFill/>
                            <a:extLst>
                              <a:ext uri="{909E8E84-426E-40DD-AFC4-6F175D3DCCD1}">
                                <a14:hiddenFill xmlns:a14="http://schemas.microsoft.com/office/drawing/2010/main">
                                  <a:solidFill>
                                    <a:srgbClr val="FFFFFF"/>
                                  </a:solidFill>
                                </a14:hiddenFill>
                              </a:ext>
                            </a:extLst>
                          </pic:spPr>
                        </pic:pic>
                        <wps:wsp>
                          <wps:cNvPr id="11323" name="Oval 3"/>
                          <wps:cNvSpPr/>
                          <wps:spPr>
                            <a:xfrm>
                              <a:off x="1424763" y="1988288"/>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4" name="Oval 15"/>
                          <wps:cNvSpPr/>
                          <wps:spPr>
                            <a:xfrm>
                              <a:off x="2477386" y="1988288"/>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5" name="Oval 16"/>
                          <wps:cNvSpPr/>
                          <wps:spPr>
                            <a:xfrm>
                              <a:off x="1892595" y="1233376"/>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6" name="Oval 17"/>
                          <wps:cNvSpPr/>
                          <wps:spPr>
                            <a:xfrm>
                              <a:off x="1424763" y="3168502"/>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7" name="Oval 18"/>
                          <wps:cNvSpPr/>
                          <wps:spPr>
                            <a:xfrm>
                              <a:off x="2402958" y="3168502"/>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8" name="Oval 19"/>
                          <wps:cNvSpPr/>
                          <wps:spPr>
                            <a:xfrm>
                              <a:off x="1967023" y="2264735"/>
                              <a:ext cx="171173" cy="171194"/>
                            </a:xfrm>
                            <a:prstGeom prst="ellipse">
                              <a:avLst/>
                            </a:prstGeom>
                            <a:ln>
                              <a:solidFill>
                                <a:schemeClr val="tx2"/>
                              </a:solidFill>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29" name="Oval 20"/>
                          <wps:cNvSpPr/>
                          <wps:spPr>
                            <a:xfrm>
                              <a:off x="1722474" y="3636335"/>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30" name="Oval 21"/>
                          <wps:cNvSpPr/>
                          <wps:spPr>
                            <a:xfrm>
                              <a:off x="2137144" y="3636335"/>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31" name="Oval 22"/>
                          <wps:cNvSpPr/>
                          <wps:spPr>
                            <a:xfrm>
                              <a:off x="1637414" y="1775637"/>
                              <a:ext cx="171173" cy="171194"/>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32" name="Oval 23"/>
                          <wps:cNvSpPr/>
                          <wps:spPr>
                            <a:xfrm>
                              <a:off x="2232837" y="1775637"/>
                              <a:ext cx="171173" cy="171194"/>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33" name="Right Arrow 25"/>
                          <wps:cNvSpPr/>
                          <wps:spPr>
                            <a:xfrm rot="1317967">
                              <a:off x="978195" y="1584251"/>
                              <a:ext cx="734188"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4" name="Right Arrow 30"/>
                          <wps:cNvSpPr/>
                          <wps:spPr>
                            <a:xfrm rot="21447403">
                              <a:off x="999460" y="2286000"/>
                              <a:ext cx="1027423"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5" name="Right Arrow 31"/>
                          <wps:cNvSpPr/>
                          <wps:spPr>
                            <a:xfrm rot="379022">
                              <a:off x="978195" y="3072809"/>
                              <a:ext cx="1503742"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6" name="Right Arrow 32"/>
                          <wps:cNvSpPr/>
                          <wps:spPr>
                            <a:xfrm rot="827474">
                              <a:off x="967563" y="3083442"/>
                              <a:ext cx="572619"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g:grpSp>
                      <wps:wsp>
                        <wps:cNvPr id="11339" name="Text Box 11339"/>
                        <wps:cNvSpPr txBox="1"/>
                        <wps:spPr>
                          <a:xfrm>
                            <a:off x="0" y="3699510"/>
                            <a:ext cx="1988820" cy="554990"/>
                          </a:xfrm>
                          <a:prstGeom prst="rect">
                            <a:avLst/>
                          </a:prstGeom>
                          <a:solidFill>
                            <a:prstClr val="white"/>
                          </a:solidFill>
                          <a:ln>
                            <a:noFill/>
                          </a:ln>
                          <a:effectLst/>
                        </wps:spPr>
                        <wps:txbx>
                          <w:txbxContent>
                            <w:p w:rsidR="00FC0D1B" w:rsidRPr="00FF3380" w:rsidRDefault="00FC0D1B" w:rsidP="00997C17">
                              <w:pPr>
                                <w:pStyle w:val="Caption"/>
                                <w:jc w:val="left"/>
                                <w:rPr>
                                  <w:b w:val="0"/>
                                  <w:bCs w:val="0"/>
                                  <w:smallCaps/>
                                  <w:noProof/>
                                  <w:spacing w:val="5"/>
                                  <w:sz w:val="32"/>
                                  <w:szCs w:val="32"/>
                                </w:rPr>
                              </w:pPr>
                              <w:bookmarkStart w:id="256" w:name="_Ref405646307"/>
                              <w:r>
                                <w:t xml:space="preserve">Figure </w:t>
                              </w:r>
                              <w:r>
                                <w:fldChar w:fldCharType="begin"/>
                              </w:r>
                              <w:r w:rsidRPr="00997C17">
                                <w:instrText xml:space="preserve"> SEQ Figure \* ARABIC </w:instrText>
                              </w:r>
                              <w:r>
                                <w:fldChar w:fldCharType="separate"/>
                              </w:r>
                              <w:r>
                                <w:rPr>
                                  <w:noProof/>
                                </w:rPr>
                                <w:t>64</w:t>
                              </w:r>
                              <w:r>
                                <w:fldChar w:fldCharType="end"/>
                              </w:r>
                              <w:bookmarkEnd w:id="256"/>
                              <w:r>
                                <w:t xml:space="preserve"> - Example UI where the user is able to select pairings of sensors and actuat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343" o:spid="_x0000_s1310" style="position:absolute;margin-left:0;margin-top:3.35pt;width:156.65pt;height:335pt;z-index:251963392;mso-position-horizontal-relative:text;mso-position-vertical-relative:text" coordsize="19894,425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">
                <v:group id="Group 11338" o:spid="_x0000_s1311" style="position:absolute;width:19894;height:35521" coordsize="32641,58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42kJIccAAADe&#10;AAAADwAAAAAAAAAAAAAAAACqAgAAZHJzL2Rvd25yZXYueG1sUEsFBgAAAAAEAAQA+gAAAJ4DAAAA&#10;AA==&#10;">
                  <v:shape id="Picture 3" o:spid="_x0000_s1312" type="#_x0000_t75" style="position:absolute;width:32641;height:582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Xp/zGAAAA3QAAAA8AAABkcnMvZG93bnJldi54bWxEj0FrwkAUhO+C/2F5hd50k1KKia5SBYv0&#10;oGgtXh/ZZxLMvg27W0399a4geBxm5htmMutMI87kfG1ZQTpMQBAXVtdcKtj/LAcjED4ga2wsk4J/&#10;8jCb9nsTzLW98JbOu1CKCGGfo4IqhDaX0hcVGfRD2xJH72idwRClK6V2eIlw08i3JPmQBmuOCxW2&#10;tKioOO3+jIJsm23S732T8tfVzXG1/u0Wh6VSry/d5xhEoC48w4/2Sit4T7IM7m/iE5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Nen/MYAAADdAAAADwAAAAAAAAAAAAAA&#10;AACfAgAAZHJzL2Rvd25yZXYueG1sUEsFBgAAAAAEAAQA9wAAAJIDAAAAAA==&#10;" stroked="t" strokecolor="black [3213]" strokeweight="2.25pt">
                    <v:imagedata r:id="rId245" o:title="GalaxyS4" cropleft="14526f" cropright="14210f"/>
                    <v:path arrowok="t"/>
                  </v:shape>
                  <v:shape id="Picture 4" o:spid="_x0000_s1313" type="#_x0000_t75" style="position:absolute;left:2551;top:4678;width:27220;height:48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gF4LDAAAA3QAAAA8AAABkcnMvZG93bnJldi54bWxET11rwjAUfRf8D+EKe9O0YwytRhFlIGwy&#10;7NTnS3Ntis1NaaK2+/XmYbDHw/lerDpbizu1vnKsIJ0kIIgLpysuFRx/PsZTED4ga6wdk4KePKyW&#10;w8ECM+0efKB7HkoRQ9hnqMCE0GRS+sKQRT9xDXHkLq61GCJsS6lbfMRwW8vXJHmXFiuODQYb2hgq&#10;rvnNKvidbb/PqTnN8q/P0356KPrtWfdKvYy69RxEoC78i//cO63gLU3i/vgmPgG5f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6AXgsMAAADdAAAADwAAAAAAAAAAAAAAAACf&#10;AgAAZHJzL2Rvd25yZXYueG1sUEsFBgAAAAAEAAQA9wAAAI8DAAAAAA==&#10;">
                    <v:imagedata r:id="rId246" o:title="Screenshot_2014-10-23-17-07-38"/>
                    <v:path arrowok="t"/>
                  </v:shape>
                  <v:shape id="Picture 5" o:spid="_x0000_s1314" type="#_x0000_t75" style="position:absolute;left:10526;top:11270;width:18607;height:409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4PkaPFAAAA3QAAAA8AAABkcnMvZG93bnJldi54bWxEj0FrwkAUhO+F/oflFXrTTVRsiK5iiy2e&#10;lKb2/sg+k9Ds23R3G+O/dwWhx2FmvmGW68G0oifnG8sK0nECgri0uuFKwfHrfZSB8AFZY2uZFFzI&#10;w3r1+LDEXNszf1JfhEpECPscFdQhdLmUvqzJoB/bjjh6J+sMhihdJbXDc4SbVk6SZC4NNhwXauzo&#10;rabyp/gzCg6/L/NsU3xsp8dJ77Lvgi6z171Sz0/DZgEi0BD+w/f2TiuYpUkKtzfxCcjVF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5GjxQAAAN0AAAAPAAAAAAAAAAAAAAAA&#10;AJ8CAABkcnMvZG93bnJldi54bWxQSwUGAAAAAAQABAD3AAAAkQMAAAAA&#10;">
                    <v:imagedata r:id="rId247" o:title="MaleFrontSketch" croptop="2097f" cropleft="3344f" cropright="4681f"/>
                    <v:path arrowok="t"/>
                  </v:shape>
                  <v:oval id="Oval 3" o:spid="_x0000_s1315" style="position:absolute;left:14247;top:19882;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5HcYA&#10;AADeAAAADwAAAGRycy9kb3ducmV2LnhtbERPTWvCQBC9C/6HZYReSt2oEEp0E1SwFOqhtS3V25Ad&#10;k2B2Nma3Gv31XaHgbR7vc2ZZZ2pxotZVlhWMhhEI4tzqigsFX5+rp2cQziNrrC2Tggs5yNJ+b4aJ&#10;tmf+oNPGFyKEsEtQQel9k0jp8pIMuqFtiAO3t61BH2BbSN3iOYSbWo6jKJYGKw4NJTa0LCk/bH6N&#10;gl28WnD8/vbI68bli+8XvG5/jko9DLr5FISnzt/F/+5XHeaPJuMJ3N4JN8j0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m5HcYAAADeAAAADwAAAAAAAAAAAAAAAACYAgAAZHJz&#10;L2Rvd25yZXYueG1sUEsFBgAAAAAEAAQA9QAAAIsDAAAAAA==&#10;" fillcolor="#4f81bd [3204]" strokecolor="#243f60 [1604]" strokeweight="2pt"/>
                  <v:oval id="Oval 15" o:spid="_x0000_s1316" style="position:absolute;left:24773;top:19882;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AhacYA&#10;AADeAAAADwAAAGRycy9kb3ducmV2LnhtbERPTWvCQBC9F/wPywheSt1oSyjRVVRQhPZQbUW9Ddkx&#10;CWZnY3bV1F/vFgre5vE+ZzhuTCkuVLvCsoJeNwJBnFpdcKbg53v+8g7CeWSNpWVS8EsOxqPW0xAT&#10;ba+8osvaZyKEsEtQQe59lUjp0pwMuq6tiAN3sLVBH2CdSV3jNYSbUvajKJYGCw4NOVY0yyk9rs9G&#10;wT6eTzn++njmz8ql080Cb7vtSalOu5kMQHhq/EP8717qML/32n+Dv3fCDXJ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AhacYAAADeAAAADwAAAAAAAAAAAAAAAACYAgAAZHJz&#10;L2Rvd25yZXYueG1sUEsFBgAAAAAEAAQA9QAAAIsDAAAAAA==&#10;" fillcolor="#4f81bd [3204]" strokecolor="#243f60 [1604]" strokeweight="2pt"/>
                  <v:oval id="Oval 16" o:spid="_x0000_s1317" style="position:absolute;left:18925;top:1233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yE8sYA&#10;AADeAAAADwAAAGRycy9kb3ducmV2LnhtbERPTWvCQBC9F/wPywheSt1oaSjRVVRQhPZQbUW9Ddkx&#10;CWZnY3bV1F/vFgre5vE+ZzhuTCkuVLvCsoJeNwJBnFpdcKbg53v+8g7CeWSNpWVS8EsOxqPW0xAT&#10;ba+8osvaZyKEsEtQQe59lUjp0pwMuq6tiAN3sLVBH2CdSV3jNYSbUvajKJYGCw4NOVY0yyk9rs9G&#10;wT6eTzn++njmz8ql080Cb7vtSalOu5kMQHhq/EP8717qML/32n+Dv3fCDXJ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4yE8sYAAADeAAAADwAAAAAAAAAAAAAAAACYAgAAZHJz&#10;L2Rvd25yZXYueG1sUEsFBgAAAAAEAAQA9QAAAIsDAAAAAA==&#10;" fillcolor="#4f81bd [3204]" strokecolor="#243f60 [1604]" strokeweight="2pt"/>
                  <v:oval id="Oval 17" o:spid="_x0000_s1318" style="position:absolute;left:14247;top:31685;width:1712;height:17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4ahcYA&#10;AADeAAAADwAAAGRycy9kb3ducmV2LnhtbERPS2vCQBC+F/wPywheSt2oEErqKlpQBD3UR6nehuyY&#10;hGZnY3bV6K93hUJv8/E9ZzhuTCkuVLvCsoJeNwJBnFpdcKZgt529vYNwHlljaZkU3MjBeNR6GWKi&#10;7ZXXdNn4TIQQdgkqyL2vEildmpNB17UVceCOtjboA6wzqWu8hnBTyn4UxdJgwaEhx4o+c0p/N2ej&#10;4BDPphx/LV95Vbl0+j3H+/7npFSn3Uw+QHhq/L/4z73QYX5v0I/h+U64QY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14ahcYAAADeAAAADwAAAAAAAAAAAAAAAACYAgAAZHJz&#10;L2Rvd25yZXYueG1sUEsFBgAAAAAEAAQA9QAAAIsDAAAAAA==&#10;" fillcolor="#4f81bd [3204]" strokecolor="#243f60 [1604]" strokeweight="2pt"/>
                  <v:oval id="Oval 18" o:spid="_x0000_s1319" style="position:absolute;left:24029;top:31685;width:1712;height:17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K/HsYA&#10;AADeAAAADwAAAGRycy9kb3ducmV2LnhtbERPS2vCQBC+C/0PyxR6Ed2oECW6Si1YBD20PlBvQ3ZM&#10;QrOzaXaraX+9WxC8zcf3nMmsMaW4UO0Kywp63QgEcWp1wZmC3XbRGYFwHlljaZkU/JKD2fSpNcFE&#10;2yt/0mXjMxFC2CWoIPe+SqR0aU4GXddWxIE729qgD7DOpK7xGsJNKftRFEuDBYeGHCt6yyn92vwY&#10;Bad4Mef4Y9XmdeXS+f4d/46Hb6VenpvXMQhPjX+I7+6lDvN7g/4Q/t8JN8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BK/HsYAAADeAAAADwAAAAAAAAAAAAAAAACYAgAAZHJz&#10;L2Rvd25yZXYueG1sUEsFBgAAAAAEAAQA9QAAAIsDAAAAAA==&#10;" fillcolor="#4f81bd [3204]" strokecolor="#243f60 [1604]" strokeweight="2pt"/>
                  <v:oval id="Oval 19" o:spid="_x0000_s1320" style="position:absolute;left:19670;top:22647;width:1711;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KGMccA&#10;AADeAAAADwAAAGRycy9kb3ducmV2LnhtbESPQWvCQBCF7wX/wzIFb3WjgkjqKiUgFPESbQ/ehuyY&#10;RHdnY3ar8d93DoXeZnhv3vtmtRm8U3fqYxvYwHSSgSKugm25NvB13L4tQcWEbNEFJgNPirBZj15W&#10;mNvw4JLuh1QrCeGYo4EmpS7XOlYNeYyT0BGLdg69xyRrX2vb40PCvdOzLFtojy1LQ4MdFQ1V18OP&#10;N7Bo99vSBbs77dzl9n28FOXyVBgzfh0+3kElGtK/+e/60wr+dD4TXnlHZt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rShjHHAAAA3gAAAA8AAAAAAAAAAAAAAAAAmAIAAGRy&#10;cy9kb3ducmV2LnhtbFBLBQYAAAAABAAEAPUAAACMAwAAAAA=&#10;" fillcolor="#f79646 [3209]" strokecolor="#1f497d [3215]" strokeweight="2pt"/>
                  <v:oval id="Oval 20" o:spid="_x0000_s1321" style="position:absolute;left:17224;top:3636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GO98YA&#10;AADeAAAADwAAAGRycy9kb3ducmV2LnhtbERPS2vCQBC+C/0PyxR6Ed2oEDS6Si1YBD20PlBvQ3ZM&#10;QrOzaXaraX+9WxC8zcf3nMmsMaW4UO0Kywp63QgEcWp1wZmC3XbRGYJwHlljaZkU/JKD2fSpNcFE&#10;2yt/0mXjMxFC2CWoIPe+SqR0aU4GXddWxIE729qgD7DOpK7xGsJNKftRFEuDBYeGHCt6yyn92vwY&#10;Bad4Mef4Y9XmdeXS+f4d/46Hb6VenpvXMQhPjX+I7+6lDvN7g/4I/t8JN8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sGO98YAAADeAAAADwAAAAAAAAAAAAAAAACYAgAAZHJz&#10;L2Rvd25yZXYueG1sUEsFBgAAAAAEAAQA9QAAAIsDAAAAAA==&#10;" fillcolor="#4f81bd [3204]" strokecolor="#243f60 [1604]" strokeweight="2pt"/>
                  <v:oval id="Oval 21" o:spid="_x0000_s1322" style="position:absolute;left:21371;top:3636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Kxt8kA&#10;AADeAAAADwAAAGRycy9kb3ducmV2LnhtbESPQWvCQBCF74L/YZlCL9JsrBAkdZUqWArtwWrF9jZk&#10;p0kwOxuzW0376zsHobcZ5s1775steteoM3Wh9mxgnKSgiAtvay4NvO/Wd1NQISJbbDyTgR8KsJgP&#10;BzPMrb/wG523sVRiwiFHA1WMba51KCpyGBLfEsvty3cOo6xdqW2HFzF3jb5P00w7rFkSKmxpVVFx&#10;3H47A5/ZesnZ5mXEr20olvsn/P04nIy5vekfH0BF6uO/+Pr9bKX+eDIRAMGRGfT8D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iiKxt8kAAADeAAAADwAAAAAAAAAAAAAAAACYAgAA&#10;ZHJzL2Rvd25yZXYueG1sUEsFBgAAAAAEAAQA9QAAAI4DAAAAAA==&#10;" fillcolor="#4f81bd [3204]" strokecolor="#243f60 [1604]" strokeweight="2pt"/>
                  <v:oval id="Oval 22" o:spid="_x0000_s1323" style="position:absolute;left:16374;top:17756;width:1711;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LeUcMA&#10;AADeAAAADwAAAGRycy9kb3ducmV2LnhtbERPTWvCQBC9C/6HZQRvukml0qRughREKfWgbe9DdpoE&#10;d2dDdmPSf98tFHqbx/ucXTlZI+7U+9axgnSdgCCunG65VvDxflg9gfABWaNxTAq+yUNZzGc7zLUb&#10;+UL3a6hFDGGfo4ImhC6X0lcNWfRr1xFH7sv1FkOEfS11j2MMt0Y+JMlWWmw5NjTY0UtD1e06WAXt&#10;eBnSwX6+HcngozQ2e82ys1LLxbR/BhFoCv/iP/dJx/npZpPC7zvxBln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6LeUcMAAADeAAAADwAAAAAAAAAAAAAAAACYAgAAZHJzL2Rv&#10;d25yZXYueG1sUEsFBgAAAAAEAAQA9QAAAIgDAAAAAA==&#10;" fillcolor="#f79646 [3209]" strokecolor="#974706 [1609]" strokeweight="2pt"/>
                  <v:oval id="Oval 23" o:spid="_x0000_s1324" style="position:absolute;left:22328;top:17756;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BAJsMA&#10;AADeAAAADwAAAGRycy9kb3ducmV2LnhtbERPyWrDMBC9B/oPYgq9JbITGmI3sgmB0lKaQ5beB2ti&#10;m0gjY8mx+/dVodDbPN4623KyRtyp961jBekiAUFcOd1yreByfp1vQPiArNE4JgXf5KEsHmZbzLUb&#10;+Uj3U6hFDGGfo4ImhC6X0lcNWfQL1xFH7up6iyHCvpa6xzGGWyOXSbKWFluODQ12tG+oup0Gq6Ad&#10;j0M62K/PNzL4LI3NPrLsoNTT47R7ARFoCv/iP/e7jvPT1WoJv+/EG2T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3BAJsMAAADeAAAADwAAAAAAAAAAAAAAAACYAgAAZHJzL2Rv&#10;d25yZXYueG1sUEsFBgAAAAAEAAQA9QAAAIgDAAAAAA==&#10;" fillcolor="#f79646 [3209]" strokecolor="#974706 [1609]" strokeweight="2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5" o:spid="_x0000_s1325" type="#_x0000_t13" style="position:absolute;left:9781;top:15842;width:7342;height:1997;rotation:143957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eQTsAA&#10;AADeAAAADwAAAGRycy9kb3ducmV2LnhtbERPTYvCMBC9C/6HMII3TbUgthpFBGFvi9WDx7GZbco2&#10;k9JErf/eCIK3ebzPWW9724g7db52rGA2TUAQl07XXCk4nw6TJQgfkDU2jknBkzxsN8PBGnPtHnyk&#10;exEqEUPY56jAhNDmUvrSkEU/dS1x5P5cZzFE2FVSd/iI4baR8yRZSIs1xwaDLe0Nlf/FzSqY864o&#10;M2uupzZrquy54MvvjZUaj/rdCkSgPnzFH/ePjvNnaZrC+514g9y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xeQTsAAAADeAAAADwAAAAAAAAAAAAAAAACYAgAAZHJzL2Rvd25y&#10;ZXYueG1sUEsFBgAAAAAEAAQA9QAAAIUDAAAAAA==&#10;" adj="18662,6606" fillcolor="#c0504d [3205]" strokecolor="#622423 [1605]" strokeweight=".25pt"/>
                  <v:shape id="Right Arrow 30" o:spid="_x0000_s1326" type="#_x0000_t13" style="position:absolute;left:9994;top:22860;width:10274;height:1997;rotation:-16667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UNysQA&#10;AADeAAAADwAAAGRycy9kb3ducmV2LnhtbERPS2sCMRC+F/ofwhS8adYHRVejaIsgFCpqL70NmzG7&#10;uJmsSVy3/74pCL3Nx/ecxaqztWjJh8qxguEgA0FcOF2xUfB12vanIEJE1lg7JgU/FGC1fH5aYK7d&#10;nQ/UHqMRKYRDjgrKGJtcylCUZDEMXEOcuLPzFmOC3kjt8Z7CbS1HWfYqLVacGkps6K2k4nK8WQWz&#10;q3efU0tnv5nhx/bb79+NaZXqvXTrOYhIXfwXP9w7neYPx+MJ/L2Tbp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lDcrEAAAA3gAAAA8AAAAAAAAAAAAAAAAAmAIAAGRycy9k&#10;b3ducmV2LnhtbFBLBQYAAAAABAAEAPUAAACJAwAAAAA=&#10;" adj="19501,6606" fillcolor="#c0504d [3205]" strokecolor="#622423 [1605]" strokeweight=".25pt"/>
                  <v:shape id="Right Arrow 31" o:spid="_x0000_s1327" type="#_x0000_t13" style="position:absolute;left:9781;top:30728;width:15038;height:1997;rotation:41399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jB7sMA&#10;AADeAAAADwAAAGRycy9kb3ducmV2LnhtbERPS2sCMRC+F/wPYQpeRBOVVt0aRaQFS3upj/uwme4u&#10;3UyWJLrrvzeC0Nt8fM9Zrjtbiwv5UDnWMB4pEMS5MxUXGo6Hj+EcRIjIBmvHpOFKAdar3tMSM+Na&#10;/qHLPhYihXDIUEMZY5NJGfKSLIaRa4gT9+u8xZigL6Tx2KZwW8uJUq/SYsWpocSGtiXlf/uz1aDa&#10;98YvPovBbFbzF4bTHNXhW+v+c7d5AxGpi//ih3tn0vzxdPoC93fSDX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TjB7sMAAADeAAAADwAAAAAAAAAAAAAAAACYAgAAZHJzL2Rv&#10;d25yZXYueG1sUEsFBgAAAAAEAAQA9QAAAIgDAAAAAA==&#10;" adj="20166,6606" fillcolor="#c0504d [3205]" strokecolor="#622423 [1605]" strokeweight=".25pt"/>
                  <v:shape id="Right Arrow 32" o:spid="_x0000_s1328" type="#_x0000_t13" style="position:absolute;left:9675;top:30834;width:5726;height:1997;rotation:90382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J+Z8UA&#10;AADeAAAADwAAAGRycy9kb3ducmV2LnhtbERP22rCQBB9L/gPywi+1U0URFLXEIVUpZSi9gOG7DRJ&#10;zc6m2TWm/fpuQejbHM51VulgGtFT52rLCuJpBIK4sLrmUsH7OX9cgnAeWWNjmRR8k4N0PXpYYaLt&#10;jY/Un3wpQgi7BBVU3reJlK6oyKCb2pY4cB+2M+gD7EqpO7yFcNPIWRQtpMGaQ0OFLW0rKi6nq1Gw&#10;4z6r959vm41+fo1fvn7yy6HNlZqMh+wJhKfB/4vv7r0O8+P5fAF/74Qb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gn5nxQAAAN4AAAAPAAAAAAAAAAAAAAAAAJgCAABkcnMv&#10;ZG93bnJldi54bWxQSwUGAAAAAAQABAD1AAAAigMAAAAA&#10;" adj="17833,6606" fillcolor="#c0504d [3205]" strokecolor="#622423 [1605]" strokeweight=".25pt"/>
                </v:group>
                <v:shape id="Text Box 11339" o:spid="_x0000_s1329" type="#_x0000_t202" style="position:absolute;top:36995;width:19888;height:55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BGTcYA&#10;AADeAAAADwAAAGRycy9kb3ducmV2LnhtbERPTWsCMRC9F/wPYYReSs3aFalbo4hYaHuRbr14Gzbj&#10;ZutmsiRZ3f77plDwNo/3Ocv1YFtxIR8axwqmkwwEceV0w7WCw9fr4zOIEJE1to5JwQ8FWK9Gd0ss&#10;tLvyJ13KWIsUwqFABSbGrpAyVIYshonriBN3ct5iTNDXUnu8pnDbyqcsm0uLDacGgx1tDVXnsrcK&#10;9rPj3jz0p93HZpb790O/nX/XpVL342HzAiLSEG/if/ebTvOneb6Av3fSDX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FBGTcYAAADeAAAADwAAAAAAAAAAAAAAAACYAgAAZHJz&#10;L2Rvd25yZXYueG1sUEsFBgAAAAAEAAQA9QAAAIsDAAAAAA==&#10;" stroked="f">
                  <v:textbox style="mso-fit-shape-to-text:t" inset="0,0,0,0">
                    <w:txbxContent>
                      <w:p w:rsidR="00FC0D1B" w:rsidRPr="00FF3380" w:rsidRDefault="00FC0D1B" w:rsidP="00997C17">
                        <w:pPr>
                          <w:pStyle w:val="Caption"/>
                          <w:jc w:val="left"/>
                          <w:rPr>
                            <w:b w:val="0"/>
                            <w:bCs w:val="0"/>
                            <w:smallCaps/>
                            <w:noProof/>
                            <w:spacing w:val="5"/>
                            <w:sz w:val="32"/>
                            <w:szCs w:val="32"/>
                          </w:rPr>
                        </w:pPr>
                        <w:bookmarkStart w:id="257" w:name="_Ref405646307"/>
                        <w:r>
                          <w:t xml:space="preserve">Figure </w:t>
                        </w:r>
                        <w:r>
                          <w:fldChar w:fldCharType="begin"/>
                        </w:r>
                        <w:r w:rsidRPr="00997C17">
                          <w:instrText xml:space="preserve"> SEQ Figure \* ARABIC </w:instrText>
                        </w:r>
                        <w:r>
                          <w:fldChar w:fldCharType="separate"/>
                        </w:r>
                        <w:r>
                          <w:rPr>
                            <w:noProof/>
                          </w:rPr>
                          <w:t>64</w:t>
                        </w:r>
                        <w:r>
                          <w:fldChar w:fldCharType="end"/>
                        </w:r>
                        <w:bookmarkEnd w:id="257"/>
                        <w:r>
                          <w:t xml:space="preserve"> - Example UI where the user is able to select pairings of sensors and actuators</w:t>
                        </w:r>
                      </w:p>
                    </w:txbxContent>
                  </v:textbox>
                </v:shape>
                <w10:wrap type="square"/>
              </v:group>
            </w:pict>
          </mc:Fallback>
        </mc:AlternateContent>
      </w:r>
      <w:r>
        <w:rPr>
          <w:noProof/>
        </w:rPr>
        <mc:AlternateContent>
          <mc:Choice Requires="wps">
            <w:drawing>
              <wp:anchor distT="0" distB="0" distL="114300" distR="114300" simplePos="0" relativeHeight="251961344" behindDoc="0" locked="0" layoutInCell="1" allowOverlap="1" wp14:anchorId="51A08CA4" wp14:editId="17404872">
                <wp:simplePos x="0" y="0"/>
                <wp:positionH relativeFrom="column">
                  <wp:posOffset>1254125</wp:posOffset>
                </wp:positionH>
                <wp:positionV relativeFrom="paragraph">
                  <wp:posOffset>222885</wp:posOffset>
                </wp:positionV>
                <wp:extent cx="2614930" cy="567690"/>
                <wp:effectExtent l="0" t="0" r="13970" b="22860"/>
                <wp:wrapSquare wrapText="bothSides"/>
                <wp:docPr id="11322" name="TextBox 8"/>
                <wp:cNvGraphicFramePr/>
                <a:graphic xmlns:a="http://schemas.openxmlformats.org/drawingml/2006/main">
                  <a:graphicData uri="http://schemas.microsoft.com/office/word/2010/wordprocessingShape">
                    <wps:wsp>
                      <wps:cNvSpPr txBox="1"/>
                      <wps:spPr>
                        <a:xfrm>
                          <a:off x="0" y="0"/>
                          <a:ext cx="2614930" cy="567690"/>
                        </a:xfrm>
                        <a:prstGeom prst="rect">
                          <a:avLst/>
                        </a:prstGeom>
                        <a:solidFill>
                          <a:schemeClr val="bg1"/>
                        </a:solidFill>
                        <a:ln w="19050">
                          <a:solidFill>
                            <a:schemeClr val="tx1"/>
                          </a:solidFill>
                        </a:ln>
                      </wps:spPr>
                      <wps:txbx>
                        <w:txbxContent>
                          <w:p w:rsidR="00FC0D1B" w:rsidRDefault="00FC0D1B" w:rsidP="00344342">
                            <w:pPr>
                              <w:pStyle w:val="CartoonNormal"/>
                            </w:pPr>
                            <w:proofErr w:type="gramStart"/>
                            <w:r>
                              <w:t>Mobile app that will allow for connecting different sensors to actuators on your body.</w:t>
                            </w:r>
                            <w:proofErr w:type="gramEnd"/>
                          </w:p>
                        </w:txbxContent>
                      </wps:txbx>
                      <wps:bodyPr wrap="square" rtlCol="0">
                        <a:noAutofit/>
                      </wps:bodyPr>
                    </wps:wsp>
                  </a:graphicData>
                </a:graphic>
                <wp14:sizeRelV relativeFrom="margin">
                  <wp14:pctHeight>0</wp14:pctHeight>
                </wp14:sizeRelV>
              </wp:anchor>
            </w:drawing>
          </mc:Choice>
          <mc:Fallback>
            <w:pict>
              <v:shape id="TextBox 8" o:spid="_x0000_s1330" type="#_x0000_t202" style="position:absolute;margin-left:98.75pt;margin-top:17.55pt;width:205.9pt;height:44.7pt;z-index:251961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" fillcolor="white [3212]" strokecolor="black [3213]" strokeweight="1.5pt">
                <v:textbox>
                  <w:txbxContent>
                    <w:p w:rsidR="00FC0D1B" w:rsidRDefault="00FC0D1B" w:rsidP="00344342">
                      <w:pPr>
                        <w:pStyle w:val="CartoonNormal"/>
                      </w:pPr>
                      <w:proofErr w:type="gramStart"/>
                      <w:r>
                        <w:t>Mobile app that will allow for connecting different sensors to actuators on your body.</w:t>
                      </w:r>
                      <w:proofErr w:type="gramEnd"/>
                    </w:p>
                  </w:txbxContent>
                </v:textbox>
                <w10:wrap type="square"/>
              </v:shape>
            </w:pict>
          </mc:Fallback>
        </mc:AlternateContent>
      </w:r>
      <w:r w:rsidR="001D1D3A" w:rsidRPr="00131217">
        <w:t>Future vision</w:t>
      </w:r>
      <w:bookmarkEnd w:id="255"/>
    </w:p>
    <w:p w:rsidR="00AC7330" w:rsidRPr="00131217" w:rsidRDefault="00100B77" w:rsidP="00AC7330">
      <w:r w:rsidRPr="00131217">
        <w:t>I see as the final objective of Digital Synesthesia and artificial sensory experiences a system in which a user will be able to decide a group of sensory experiences to activate depending on the activity they want to undertake</w:t>
      </w:r>
      <w:r w:rsidR="00997C17">
        <w:t xml:space="preserve"> (</w:t>
      </w:r>
      <w:r w:rsidR="00997C17">
        <w:fldChar w:fldCharType="begin"/>
      </w:r>
      <w:r w:rsidR="00997C17">
        <w:instrText xml:space="preserve"> REF _Ref405646307 \h </w:instrText>
      </w:r>
      <w:r w:rsidR="00997C17">
        <w:fldChar w:fldCharType="separate"/>
      </w:r>
      <w:r w:rsidR="00997C17">
        <w:t xml:space="preserve">Figure </w:t>
      </w:r>
      <w:r w:rsidR="00997C17">
        <w:rPr>
          <w:noProof/>
        </w:rPr>
        <w:t>64</w:t>
      </w:r>
      <w:r w:rsidR="00997C17">
        <w:fldChar w:fldCharType="end"/>
      </w:r>
      <w:r w:rsidR="00997C17">
        <w:t>)</w:t>
      </w:r>
      <w:r w:rsidRPr="00131217">
        <w:t xml:space="preserve">. So if a user wants to go sailing, they might want to activate a sense for north at the waist, for wind speed on the temple and distance to other boats on the chest, responding to glance direction from the forehead. This means that their apparel must come with the </w:t>
      </w:r>
      <w:r w:rsidR="00D24BFF" w:rsidRPr="00131217">
        <w:t>feedback</w:t>
      </w:r>
      <w:r w:rsidRPr="00131217">
        <w:t xml:space="preserve">s built in or a set of wearable </w:t>
      </w:r>
      <w:r w:rsidR="00D24BFF" w:rsidRPr="00131217">
        <w:t>feedback</w:t>
      </w:r>
      <w:r w:rsidRPr="00131217">
        <w:t>s must be available. The user will use the mobile app to create this sensor-</w:t>
      </w:r>
      <w:r w:rsidR="00D24BFF" w:rsidRPr="00131217">
        <w:t>feedback</w:t>
      </w:r>
      <w:r w:rsidRPr="00131217">
        <w:t xml:space="preserve"> link, so the app will show the sensors available and the </w:t>
      </w:r>
      <w:r w:rsidR="00D24BFF" w:rsidRPr="00131217">
        <w:t>feedback</w:t>
      </w:r>
      <w:r w:rsidRPr="00131217">
        <w:t>s in the body and make the connection. Once the activity is over, the user will turn off the sensors and be on their way.</w:t>
      </w:r>
    </w:p>
    <w:p w:rsidR="00BF07F5" w:rsidRPr="00131217" w:rsidRDefault="00997C17" w:rsidP="00AC7330">
      <w:r>
        <w:rPr>
          <w:noProof/>
        </w:rPr>
        <mc:AlternateContent>
          <mc:Choice Requires="wpg">
            <w:drawing>
              <wp:anchor distT="0" distB="0" distL="114300" distR="114300" simplePos="0" relativeHeight="251968512" behindDoc="0" locked="0" layoutInCell="1" allowOverlap="1">
                <wp:simplePos x="0" y="0"/>
                <wp:positionH relativeFrom="column">
                  <wp:posOffset>-2124385</wp:posOffset>
                </wp:positionH>
                <wp:positionV relativeFrom="paragraph">
                  <wp:posOffset>881321</wp:posOffset>
                </wp:positionV>
                <wp:extent cx="3911275" cy="3172460"/>
                <wp:effectExtent l="19050" t="38100" r="32385" b="8890"/>
                <wp:wrapSquare wrapText="bothSides"/>
                <wp:docPr id="11342" name="Group 11342"/>
                <wp:cNvGraphicFramePr/>
                <a:graphic xmlns:a="http://schemas.openxmlformats.org/drawingml/2006/main">
                  <a:graphicData uri="http://schemas.microsoft.com/office/word/2010/wordprocessingGroup">
                    <wpg:wgp>
                      <wpg:cNvGrpSpPr/>
                      <wpg:grpSpPr>
                        <a:xfrm>
                          <a:off x="0" y="0"/>
                          <a:ext cx="3911275" cy="3172460"/>
                          <a:chOff x="0" y="0"/>
                          <a:chExt cx="3911275" cy="3172460"/>
                        </a:xfrm>
                      </wpg:grpSpPr>
                      <wpg:grpSp>
                        <wpg:cNvPr id="11340" name="Group 11340"/>
                        <wpg:cNvGrpSpPr/>
                        <wpg:grpSpPr>
                          <a:xfrm>
                            <a:off x="21265" y="0"/>
                            <a:ext cx="3890010" cy="2753360"/>
                            <a:chOff x="1" y="0"/>
                            <a:chExt cx="3890552" cy="2753919"/>
                          </a:xfrm>
                        </wpg:grpSpPr>
                        <pic:pic xmlns:pic="http://schemas.openxmlformats.org/drawingml/2006/picture">
                          <pic:nvPicPr>
                            <pic:cNvPr id="3074" name="Picture 2" descr="C:\Users\TitoAlfaro\Documents\PhDThesis\images\ralph-lauren-aerotype-jacket.jpg"/>
                            <pic:cNvPicPr>
                              <a:picLocks noChangeAspect="1"/>
                            </pic:cNvPicPr>
                          </pic:nvPicPr>
                          <pic:blipFill rotWithShape="1">
                            <a:blip r:embed="rId248">
                              <a:extLst>
                                <a:ext uri="{28A0092B-C50C-407E-A947-70E740481C1C}">
                                  <a14:useLocalDpi xmlns:a14="http://schemas.microsoft.com/office/drawing/2010/main" val="0"/>
                                </a:ext>
                              </a:extLst>
                            </a:blip>
                            <a:srcRect l="24499" t="2713" r="22330" b="5675"/>
                            <a:stretch/>
                          </pic:blipFill>
                          <pic:spPr bwMode="auto">
                            <a:xfrm>
                              <a:off x="1" y="10633"/>
                              <a:ext cx="1681619" cy="274328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75" name="Picture 3" descr="C:\Users\TitoAlfaro\Documents\PhDThesis\images\New-fire-equipment-11-7.jpg"/>
                            <pic:cNvPicPr>
                              <a:picLocks noChangeAspect="1"/>
                            </pic:cNvPicPr>
                          </pic:nvPicPr>
                          <pic:blipFill rotWithShape="1">
                            <a:blip r:embed="rId249" cstate="print">
                              <a:extLst>
                                <a:ext uri="{28A0092B-C50C-407E-A947-70E740481C1C}">
                                  <a14:useLocalDpi xmlns:a14="http://schemas.microsoft.com/office/drawing/2010/main" val="0"/>
                                </a:ext>
                              </a:extLst>
                            </a:blip>
                            <a:srcRect b="8230"/>
                            <a:stretch/>
                          </pic:blipFill>
                          <pic:spPr bwMode="auto">
                            <a:xfrm>
                              <a:off x="1904569" y="0"/>
                              <a:ext cx="1985984" cy="274328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grpSp>
                      <wps:wsp>
                        <wps:cNvPr id="11341" name="Text Box 11341"/>
                        <wps:cNvSpPr txBox="1"/>
                        <wps:spPr>
                          <a:xfrm>
                            <a:off x="0" y="2902585"/>
                            <a:ext cx="3890010" cy="269875"/>
                          </a:xfrm>
                          <a:prstGeom prst="rect">
                            <a:avLst/>
                          </a:prstGeom>
                          <a:solidFill>
                            <a:prstClr val="white"/>
                          </a:solidFill>
                          <a:ln>
                            <a:noFill/>
                          </a:ln>
                          <a:effectLst/>
                        </wps:spPr>
                        <wps:txbx>
                          <w:txbxContent>
                            <w:p w:rsidR="00FC0D1B" w:rsidRPr="00204914" w:rsidRDefault="00FC0D1B" w:rsidP="00997C17">
                              <w:pPr>
                                <w:pStyle w:val="Caption"/>
                                <w:rPr>
                                  <w:noProof/>
                                  <w:sz w:val="24"/>
                                  <w:szCs w:val="20"/>
                                </w:rPr>
                              </w:pPr>
                              <w:bookmarkStart w:id="258" w:name="_Ref405646526"/>
                              <w:r>
                                <w:t xml:space="preserve">Figure </w:t>
                              </w:r>
                              <w:r>
                                <w:fldChar w:fldCharType="begin"/>
                              </w:r>
                              <w:r w:rsidRPr="00997C17">
                                <w:instrText xml:space="preserve"> SEQ Figure \* ARABIC </w:instrText>
                              </w:r>
                              <w:r>
                                <w:fldChar w:fldCharType="separate"/>
                              </w:r>
                              <w:r>
                                <w:rPr>
                                  <w:noProof/>
                                </w:rPr>
                                <w:t>65</w:t>
                              </w:r>
                              <w:r>
                                <w:fldChar w:fldCharType="end"/>
                              </w:r>
                              <w:bookmarkEnd w:id="258"/>
                              <w:r>
                                <w:t xml:space="preserve"> - Specialized garments for specific scnarios will be develop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342" o:spid="_x0000_s1331" style="position:absolute;left:0;text-align:left;margin-left:-167.25pt;margin-top:69.4pt;width:307.95pt;height:249.8pt;z-index:251968512;mso-position-horizontal-relative:text;mso-position-vertical-relative:text" coordsize="39112,317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">
                <v:group id="Group 11340" o:spid="_x0000_s1332" style="position:absolute;left:212;width:38900;height:27533" coordorigin="" coordsize="38905,275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UZdlrIAAAA&#10;3gAAAA8AAAAAAAAAAAAAAAAAqgIAAGRycy9kb3ducmV2LnhtbFBLBQYAAAAABAAEAPoAAACfAwAA&#10;AAA=&#10;">
                  <v:shape id="Picture 2" o:spid="_x0000_s1333" type="#_x0000_t75" style="position:absolute;top:106;width:16816;height:27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xjo/GAAAA3QAAAA8AAABkcnMvZG93bnJldi54bWxEj0FrwkAUhO+C/2F5Qi9SN1ZpNHUjIhQ8&#10;FbTt/Zl9ZtNk34bsatL++q5Q6HGYmW+YzXawjbhR5yvHCuazBARx4XTFpYKP99fHFQgfkDU2jknB&#10;N3nY5uPRBjPtej7S7RRKESHsM1RgQmgzKX1hyKKfuZY4ehfXWQxRdqXUHfYRbhv5lCTP0mLFccFg&#10;S3tDRX26WgU/6RQ/3/R0vSrMsT6cl+f+a5Eq9TAZdi8gAg3hP/zXPmgFiyRdwv1NfAIy/w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fGOj8YAAADdAAAADwAAAAAAAAAAAAAA&#10;AACfAgAAZHJzL2Rvd25yZXYueG1sUEsFBgAAAAAEAAQA9wAAAJIDAAAAAA==&#10;" stroked="t" strokecolor="black [3213]" strokeweight="2.25pt">
                    <v:imagedata r:id="rId250" o:title="ralph-lauren-aerotype-jacket" croptop="1778f" cropbottom="3719f" cropleft="16056f" cropright="14634f"/>
                    <v:path arrowok="t"/>
                  </v:shape>
                  <v:shape id="Picture 3" o:spid="_x0000_s1334" type="#_x0000_t75" style="position:absolute;left:19045;width:19860;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5gSzEAAAA3QAAAA8AAABkcnMvZG93bnJldi54bWxEj1uLwjAUhN8F/0M4C75pquKt2yiyy4JP&#10;gpcfcGiOvdiclCbWur/eCIKPw8x8wySbzlSipcYVlhWMRxEI4tTqgjMF59PfcAnCeWSNlWVS8CAH&#10;m3W/l2Cs7Z0P1B59JgKEXYwKcu/rWEqX5mTQjWxNHLyLbQz6IJtM6gbvAW4qOYmiuTRYcFjIsaaf&#10;nNLr8WYUZKvy342v51Lupzd5aFd68nvSSg2+uu03CE+d/4Tf7Z1WMI0WM3i9CU9Arp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y5gSzEAAAA3QAAAA8AAAAAAAAAAAAAAAAA&#10;nwIAAGRycy9kb3ducmV2LnhtbFBLBQYAAAAABAAEAPcAAACQAwAAAAA=&#10;" stroked="t" strokecolor="black [3213]" strokeweight="2.25pt">
                    <v:imagedata r:id="rId251" o:title="New-fire-equipment-11-7" cropbottom="5394f"/>
                    <v:path arrowok="t"/>
                  </v:shape>
                </v:group>
                <v:shape id="Text Box 11341" o:spid="_x0000_s1335" type="#_x0000_t202" style="position:absolute;top:29025;width:3890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A5NsYA&#10;AADeAAAADwAAAGRycy9kb3ducmV2LnhtbERPTWvCQBC9F/wPyxR6KbpJDSKpq4hYaHuRRi/ehuyY&#10;TZudDbsbTf99t1DobR7vc1ab0XbiSj60jhXkswwEce10y42C0/FlugQRIrLGzjEp+KYAm/XkboWl&#10;djf+oGsVG5FCOJSowMTYl1KG2pDFMHM9ceIuzluMCfpGao+3FG47+ZRlC2mx5dRgsKedofqrGqyC&#10;Q3E+mMfhsn/fFnP/dhp2i8+mUurhftw+g4g0xn/xn/tVp/n5vMjh9510g1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iA5NsYAAADeAAAADwAAAAAAAAAAAAAAAACYAgAAZHJz&#10;L2Rvd25yZXYueG1sUEsFBgAAAAAEAAQA9QAAAIsDAAAAAA==&#10;" stroked="f">
                  <v:textbox style="mso-fit-shape-to-text:t" inset="0,0,0,0">
                    <w:txbxContent>
                      <w:p w:rsidR="00FC0D1B" w:rsidRPr="00204914" w:rsidRDefault="00FC0D1B" w:rsidP="00997C17">
                        <w:pPr>
                          <w:pStyle w:val="Caption"/>
                          <w:rPr>
                            <w:noProof/>
                            <w:sz w:val="24"/>
                            <w:szCs w:val="20"/>
                          </w:rPr>
                        </w:pPr>
                        <w:bookmarkStart w:id="259" w:name="_Ref405646526"/>
                        <w:r>
                          <w:t xml:space="preserve">Figure </w:t>
                        </w:r>
                        <w:r>
                          <w:fldChar w:fldCharType="begin"/>
                        </w:r>
                        <w:r w:rsidRPr="00997C17">
                          <w:instrText xml:space="preserve"> SEQ Figure \* ARABIC </w:instrText>
                        </w:r>
                        <w:r>
                          <w:fldChar w:fldCharType="separate"/>
                        </w:r>
                        <w:r>
                          <w:rPr>
                            <w:noProof/>
                          </w:rPr>
                          <w:t>65</w:t>
                        </w:r>
                        <w:r>
                          <w:fldChar w:fldCharType="end"/>
                        </w:r>
                        <w:bookmarkEnd w:id="259"/>
                        <w:r>
                          <w:t xml:space="preserve"> - Specialized garments for specific scnarios will be developed</w:t>
                        </w:r>
                      </w:p>
                    </w:txbxContent>
                  </v:textbox>
                </v:shape>
                <w10:wrap type="square"/>
              </v:group>
            </w:pict>
          </mc:Fallback>
        </mc:AlternateContent>
      </w:r>
      <w:r w:rsidR="00BF07F5" w:rsidRPr="00131217">
        <w:t xml:space="preserve">Future specialized garments will take into account the need to offer artificial sensory experiences and will have embedded different </w:t>
      </w:r>
      <w:r w:rsidR="00D24BFF" w:rsidRPr="00131217">
        <w:t>feedback</w:t>
      </w:r>
      <w:r w:rsidR="00BF07F5" w:rsidRPr="00131217">
        <w:t>s around the body. This can apply for spo</w:t>
      </w:r>
      <w:r>
        <w:t>rts apparel or general day wear (</w:t>
      </w:r>
      <w:r>
        <w:fldChar w:fldCharType="begin"/>
      </w:r>
      <w:r>
        <w:instrText xml:space="preserve"> REF _Ref405646526 \h </w:instrText>
      </w:r>
      <w:r>
        <w:fldChar w:fldCharType="separate"/>
      </w:r>
      <w:r>
        <w:t xml:space="preserve">Figure </w:t>
      </w:r>
      <w:r>
        <w:rPr>
          <w:noProof/>
        </w:rPr>
        <w:t>64</w:t>
      </w:r>
      <w:r>
        <w:fldChar w:fldCharType="end"/>
      </w:r>
      <w:r>
        <w:t>).</w:t>
      </w:r>
      <w:r w:rsidR="00BF07F5" w:rsidRPr="00131217">
        <w:t xml:space="preserve"> Also work related apparel for jobs requiring high levels of attention and quick reaction. An air traffic controller can wear </w:t>
      </w:r>
      <w:proofErr w:type="gramStart"/>
      <w:r w:rsidR="00BF07F5" w:rsidRPr="00131217">
        <w:t>an</w:t>
      </w:r>
      <w:proofErr w:type="gramEnd"/>
      <w:r w:rsidR="00BF07F5" w:rsidRPr="00131217">
        <w:t xml:space="preserve"> </w:t>
      </w:r>
      <w:r w:rsidR="00D24BFF" w:rsidRPr="00131217">
        <w:t>feedback</w:t>
      </w:r>
      <w:r w:rsidR="00BF07F5" w:rsidRPr="00131217">
        <w:t xml:space="preserve"> while working that will keep him or her informed of anomalies in the traffic pattern as well as quickly orient them to where the anomaly is happening</w:t>
      </w:r>
    </w:p>
    <w:p w:rsidR="00513878" w:rsidRPr="00131217" w:rsidRDefault="00EE0492" w:rsidP="00797E32">
      <w:r w:rsidRPr="00131217">
        <w:t xml:space="preserve">Another exciting avenue for this system involves Virtual Reality. One big drawback of virtual reality systems is the </w:t>
      </w:r>
      <w:r w:rsidR="00997C17">
        <w:rPr>
          <w:noProof/>
        </w:rPr>
        <w:lastRenderedPageBreak/>
        <mc:AlternateContent>
          <mc:Choice Requires="wps">
            <w:drawing>
              <wp:anchor distT="0" distB="0" distL="114300" distR="114300" simplePos="0" relativeHeight="251973632" behindDoc="0" locked="0" layoutInCell="1" allowOverlap="1" wp14:anchorId="05407E8A" wp14:editId="164321B1">
                <wp:simplePos x="0" y="0"/>
                <wp:positionH relativeFrom="column">
                  <wp:posOffset>-63500</wp:posOffset>
                </wp:positionH>
                <wp:positionV relativeFrom="paragraph">
                  <wp:posOffset>4607560</wp:posOffset>
                </wp:positionV>
                <wp:extent cx="2732405" cy="635"/>
                <wp:effectExtent l="0" t="0" r="0" b="0"/>
                <wp:wrapSquare wrapText="bothSides"/>
                <wp:docPr id="11346" name="Text Box 11346"/>
                <wp:cNvGraphicFramePr/>
                <a:graphic xmlns:a="http://schemas.openxmlformats.org/drawingml/2006/main">
                  <a:graphicData uri="http://schemas.microsoft.com/office/word/2010/wordprocessingShape">
                    <wps:wsp>
                      <wps:cNvSpPr txBox="1"/>
                      <wps:spPr>
                        <a:xfrm>
                          <a:off x="0" y="0"/>
                          <a:ext cx="2732405" cy="635"/>
                        </a:xfrm>
                        <a:prstGeom prst="rect">
                          <a:avLst/>
                        </a:prstGeom>
                        <a:solidFill>
                          <a:prstClr val="white"/>
                        </a:solidFill>
                        <a:ln>
                          <a:noFill/>
                        </a:ln>
                        <a:effectLst/>
                      </wps:spPr>
                      <wps:txbx>
                        <w:txbxContent>
                          <w:p w:rsidR="00FC0D1B" w:rsidRPr="006C0105" w:rsidRDefault="00FC0D1B" w:rsidP="00997C17">
                            <w:pPr>
                              <w:pStyle w:val="Caption"/>
                              <w:rPr>
                                <w:sz w:val="24"/>
                                <w:szCs w:val="20"/>
                              </w:rPr>
                            </w:pPr>
                            <w:r>
                              <w:t xml:space="preserve">Figure </w:t>
                            </w:r>
                            <w:fldSimple w:instr=" SEQ Figure \* ARABIC ">
                              <w:r>
                                <w:rPr>
                                  <w:noProof/>
                                </w:rPr>
                                <w:t>66</w:t>
                              </w:r>
                            </w:fldSimple>
                            <w:r>
                              <w:t xml:space="preserve"> - scenario for trainingin the real world for feedback in the virtual wor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1346" o:spid="_x0000_s1336" type="#_x0000_t202" style="position:absolute;left:0;text-align:left;margin-left:-5pt;margin-top:362.8pt;width:215.15pt;height:.05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" stroked="f">
                <v:textbox style="mso-fit-shape-to-text:t" inset="0,0,0,0">
                  <w:txbxContent>
                    <w:p w:rsidR="00FC0D1B" w:rsidRPr="006C0105" w:rsidRDefault="00FC0D1B" w:rsidP="00997C17">
                      <w:pPr>
                        <w:pStyle w:val="Caption"/>
                        <w:rPr>
                          <w:sz w:val="24"/>
                          <w:szCs w:val="20"/>
                        </w:rPr>
                      </w:pPr>
                      <w:r>
                        <w:t xml:space="preserve">Figure </w:t>
                      </w:r>
                      <w:fldSimple w:instr=" SEQ Figure \* ARABIC ">
                        <w:r>
                          <w:rPr>
                            <w:noProof/>
                          </w:rPr>
                          <w:t>66</w:t>
                        </w:r>
                      </w:fldSimple>
                      <w:r>
                        <w:t xml:space="preserve"> - scenario for trainingin the real world for feedback in the virtual world</w:t>
                      </w:r>
                    </w:p>
                  </w:txbxContent>
                </v:textbox>
                <w10:wrap type="square"/>
              </v:shape>
            </w:pict>
          </mc:Fallback>
        </mc:AlternateContent>
      </w:r>
      <w:r w:rsidR="00997C17">
        <w:rPr>
          <w:noProof/>
        </w:rPr>
        <mc:AlternateContent>
          <mc:Choice Requires="wpg">
            <w:drawing>
              <wp:anchor distT="0" distB="0" distL="114300" distR="114300" simplePos="0" relativeHeight="251971584" behindDoc="0" locked="0" layoutInCell="1" allowOverlap="1">
                <wp:simplePos x="0" y="0"/>
                <wp:positionH relativeFrom="column">
                  <wp:posOffset>-63795</wp:posOffset>
                </wp:positionH>
                <wp:positionV relativeFrom="paragraph">
                  <wp:posOffset>21265</wp:posOffset>
                </wp:positionV>
                <wp:extent cx="2732567" cy="4529470"/>
                <wp:effectExtent l="38100" t="38100" r="29845" b="42545"/>
                <wp:wrapSquare wrapText="bothSides"/>
                <wp:docPr id="11345" name="Group 11345"/>
                <wp:cNvGraphicFramePr/>
                <a:graphic xmlns:a="http://schemas.openxmlformats.org/drawingml/2006/main">
                  <a:graphicData uri="http://schemas.microsoft.com/office/word/2010/wordprocessingGroup">
                    <wpg:wgp>
                      <wpg:cNvGrpSpPr/>
                      <wpg:grpSpPr>
                        <a:xfrm>
                          <a:off x="0" y="0"/>
                          <a:ext cx="2732567" cy="4529470"/>
                          <a:chOff x="0" y="0"/>
                          <a:chExt cx="2732567" cy="4529470"/>
                        </a:xfrm>
                      </wpg:grpSpPr>
                      <pic:pic xmlns:pic="http://schemas.openxmlformats.org/drawingml/2006/picture">
                        <pic:nvPicPr>
                          <pic:cNvPr id="11344" name="Picture 7"/>
                          <pic:cNvPicPr>
                            <a:picLocks noChangeAspect="1"/>
                          </pic:cNvPicPr>
                        </pic:nvPicPr>
                        <pic:blipFill rotWithShape="1">
                          <a:blip r:embed="rId233">
                            <a:extLst>
                              <a:ext uri="{28A0092B-C50C-407E-A947-70E740481C1C}">
                                <a14:useLocalDpi xmlns:a14="http://schemas.microsoft.com/office/drawing/2010/main" val="0"/>
                              </a:ext>
                            </a:extLst>
                          </a:blip>
                          <a:srcRect l="4924" t="16853" r="7707" b="16853"/>
                          <a:stretch/>
                        </pic:blipFill>
                        <pic:spPr>
                          <a:xfrm>
                            <a:off x="0" y="0"/>
                            <a:ext cx="2732567" cy="1552354"/>
                          </a:xfrm>
                          <a:prstGeom prst="rect">
                            <a:avLst/>
                          </a:prstGeom>
                          <a:ln w="28575">
                            <a:solidFill>
                              <a:schemeClr val="tx1"/>
                            </a:solidFill>
                          </a:ln>
                        </pic:spPr>
                      </pic:pic>
                      <pic:pic xmlns:pic="http://schemas.openxmlformats.org/drawingml/2006/picture">
                        <pic:nvPicPr>
                          <pic:cNvPr id="4098" name="Picture 2" descr="C:\Users\TitoAlfaro\Documents\PhDThesis\images\srvr.jpeg"/>
                          <pic:cNvPicPr>
                            <a:picLocks noChangeAspect="1"/>
                          </pic:cNvPicPr>
                        </pic:nvPicPr>
                        <pic:blipFill rotWithShape="1">
                          <a:blip r:embed="rId252" cstate="print">
                            <a:extLst>
                              <a:ext uri="{28A0092B-C50C-407E-A947-70E740481C1C}">
                                <a14:useLocalDpi xmlns:a14="http://schemas.microsoft.com/office/drawing/2010/main" val="0"/>
                              </a:ext>
                            </a:extLst>
                          </a:blip>
                          <a:srcRect l="21201" t="12608" r="25604" b="7408"/>
                          <a:stretch/>
                        </pic:blipFill>
                        <pic:spPr bwMode="auto">
                          <a:xfrm>
                            <a:off x="0" y="1796902"/>
                            <a:ext cx="2732567" cy="2732568"/>
                          </a:xfrm>
                          <a:prstGeom prst="rect">
                            <a:avLst/>
                          </a:prstGeom>
                          <a:noFill/>
                          <a:ln w="28575">
                            <a:solidFill>
                              <a:schemeClr val="tx1"/>
                            </a:solidFill>
                          </a:ln>
                          <a:extLst/>
                        </pic:spPr>
                      </pic:pic>
                    </wpg:wgp>
                  </a:graphicData>
                </a:graphic>
              </wp:anchor>
            </w:drawing>
          </mc:Choice>
          <mc:Fallback>
            <w:pict>
              <v:group id="Group 11345" o:spid="_x0000_s1026" style="position:absolute;margin-left:-5pt;margin-top:1.65pt;width:215.15pt;height:356.65pt;z-index:251971584" coordsize="27325,45294"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AAAQAAAAIA&#10;AgACAAIAAAAAAAAAAAAAAAAAAAAAAAAAigABAAAABAAIAAAAAAAAAAAAAAAAAAAAAAAAAAAAAAAA&#10;AAAAAAAAAAAAAAAAAAAAAAAAAAAAAAAAAAAAAAAAAAAAAAAAAAAAAAAAAAAAAAAAAAAAAAAAAAAA&#10;AAAAAAAAAAAAAAAAAAAAAAAAAAAAAAAAAAAAAAAAAAAAAAAAAAAAAAAAAAAAAAAAoAEAAAAAEAAI&#10;AAEAAQCAAuABAAAAAAAAAAAAAAgAg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">
                <v:shape id="Picture 7" o:spid="_x0000_s1027" type="#_x0000_t75" style="position:absolute;width:27325;height:155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1PFrjEAAAA3gAAAA8AAABkcnMvZG93bnJldi54bWxET0trwkAQvhf8D8sIXkrd+AohdRUrBLxI&#10;MUrP0+yYBLOzIbuN8d+7hUJv8/E9Z70dTCN66lxtWcFsGoEgLqyuuVRwOWdvCQjnkTU2lknBgxxs&#10;N6OXNaba3vlEfe5LEULYpaig8r5NpXRFRQbd1LbEgbvazqAPsCul7vAewk0j51EUS4M1h4YKW9pX&#10;VNzyH6Mg/shu8+T7s0z2cYHZ67HH1Vev1GQ87N5BeBr8v/jPfdBh/myxXMLvO+EGuXk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1PFrjEAAAA3gAAAA8AAAAAAAAAAAAAAAAA&#10;nwIAAGRycy9kb3ducmV2LnhtbFBLBQYAAAAABAAEAPcAAACQAwAAAAA=&#10;" stroked="t" strokecolor="black [3213]" strokeweight="2.25pt">
                  <v:imagedata r:id="rId253" o:title="" croptop="11045f" cropbottom="11045f" cropleft="3227f" cropright="5051f"/>
                  <v:path arrowok="t"/>
                </v:shape>
                <v:shape id="Picture 2" o:spid="_x0000_s1028" type="#_x0000_t75" style="position:absolute;top:17969;width:27325;height:273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wmHfBAAAA3QAAAA8AAABkcnMvZG93bnJldi54bWxET8uKwjAU3Q/4D+EK7sZUEUerUUQRBHHh&#10;4wMuzbWpNjelidr69WYhzPJw3vNlY0vxpNoXjhUM+gkI4szpgnMFl/P2dwLCB2SNpWNS0JKH5aLz&#10;M8dUuxcf6XkKuYgh7FNUYEKoUil9Zsii77uKOHJXV1sMEda51DW+Yrgt5TBJxtJiwbHBYEVrQ9n9&#10;9LAKjsZu9vL23j/e67+bP4za6mxapXrdZjUDEagJ/+Kve6cVjJJpnBvfxCcgFx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WwmHfBAAAA3QAAAA8AAAAAAAAAAAAAAAAAnwIA&#10;AGRycy9kb3ducmV2LnhtbFBLBQYAAAAABAAEAPcAAACNAwAAAAA=&#10;" stroked="t" strokecolor="black [3213]" strokeweight="2.25pt">
                  <v:imagedata r:id="rId254" o:title="srvr" croptop="8263f" cropbottom="4855f" cropleft="13894f" cropright="16780f"/>
                  <v:path arrowok="t"/>
                </v:shape>
                <w10:wrap type="square"/>
              </v:group>
            </w:pict>
          </mc:Fallback>
        </mc:AlternateContent>
      </w:r>
      <w:r w:rsidRPr="00131217">
        <w:t xml:space="preserve">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w:t>
      </w:r>
      <w:r w:rsidR="00D24BFF" w:rsidRPr="00131217">
        <w:t>feedback</w:t>
      </w:r>
      <w:r w:rsidRPr="00131217">
        <w:t xml:space="preserve"> in the hand and get used to how the artificial sense feels when approaching different objects with their hand in the real world. Once in the virtual world, the </w:t>
      </w:r>
      <w:r w:rsidR="00D24BFF" w:rsidRPr="00131217">
        <w:t>feedback</w:t>
      </w:r>
      <w:r w:rsidRPr="00131217">
        <w:t xml:space="preserve"> will take the signal not from a sensor but from the VR machine. The user’s brain should be able to relate both experiences and make the virtual experience much richer.</w:t>
      </w:r>
      <w:r w:rsidR="00513878" w:rsidRPr="00131217">
        <w:br w:type="page"/>
      </w:r>
    </w:p>
    <w:p w:rsidR="00F31C6F" w:rsidRPr="00131217" w:rsidRDefault="00F31C6F" w:rsidP="001D1D3A">
      <w:pPr>
        <w:pStyle w:val="Heading1"/>
      </w:pPr>
      <w:bookmarkStart w:id="260" w:name="_Toc405796898"/>
      <w:r w:rsidRPr="00131217">
        <w:lastRenderedPageBreak/>
        <w:t>Conclusions</w:t>
      </w:r>
      <w:bookmarkEnd w:id="260"/>
    </w:p>
    <w:p w:rsidR="00EB7EEA" w:rsidRPr="00131217" w:rsidRDefault="00EB7EEA" w:rsidP="00EB7EEA">
      <w:r w:rsidRPr="00131217">
        <w:t xml:space="preserve">This thesis began with many ideas and inspirations that loosely pointed towards a same objective. The mobile interface is not evolving fast enough because of its high dependence on vision. Our mobile devices have a much greater capability than what common use demands of them. In order to advance the mobile user interface we need to advance the mobile experience at the same time. The sense of vision is overused and it uses too much of the brain’s capacity. There is a clear ability of the brain to re-route sensory experiences that needs to be explored. Mobile devices and mobile technology are so concerned with creating immersi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rsidRPr="00131217">
        <w:t>signals</w:t>
      </w:r>
      <w:r w:rsidRPr="00131217">
        <w:t xml:space="preserve"> in our environment that we are missing because of our limited sensory capability and even some we had and have now lost.</w:t>
      </w:r>
    </w:p>
    <w:p w:rsidR="00831DB7" w:rsidRPr="00131217" w:rsidRDefault="00831DB7" w:rsidP="00EB7EEA">
      <w:r w:rsidRPr="00131217">
        <w:t xml:space="preserve">Roughly as the project took form, all these ideas got reduced to </w:t>
      </w:r>
      <w:r w:rsidR="00EF79F6" w:rsidRPr="00131217">
        <w:t>fewer</w:t>
      </w:r>
      <w:r w:rsidRPr="00131217">
        <w:t xml:space="preserve"> questions. </w:t>
      </w:r>
      <w:r w:rsidR="00EF79F6" w:rsidRPr="00131217">
        <w:t>W</w:t>
      </w:r>
      <w:r w:rsidRPr="00131217">
        <w:t xml:space="preserve">e agree that there must be some useful application to tapping into an unfelt environmental signal </w:t>
      </w:r>
      <w:r w:rsidR="00EF79F6" w:rsidRPr="00131217">
        <w:t>but this always clashes</w:t>
      </w:r>
      <w:r w:rsidRPr="00131217">
        <w:t xml:space="preserve"> with the fact that since we can’t feel it then we don’t know how to use these signals or to what end. So a really important question for me was if a user can take completely unknown 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proven both this points by creating situations that did not give subjects and extended amount of practice time and that would progressively reduce the amount of contextual information known by the user.</w:t>
      </w:r>
    </w:p>
    <w:p w:rsidR="00EB7EEA" w:rsidRPr="00131217" w:rsidRDefault="00EB7EEA" w:rsidP="00EB7EEA"/>
    <w:p w:rsidR="00F31C6F" w:rsidRPr="00131217" w:rsidRDefault="00F31C6F">
      <w:pPr>
        <w:rPr>
          <w:smallCaps/>
          <w:spacing w:val="5"/>
          <w:sz w:val="32"/>
          <w:szCs w:val="32"/>
        </w:rPr>
      </w:pPr>
      <w:r w:rsidRPr="00131217">
        <w:br w:type="page"/>
      </w:r>
    </w:p>
    <w:p w:rsidR="00B83FE1" w:rsidRPr="00131217" w:rsidRDefault="00513878" w:rsidP="0024501D">
      <w:pPr>
        <w:pStyle w:val="Heading1"/>
      </w:pPr>
      <w:bookmarkStart w:id="261" w:name="_Toc405796899"/>
      <w:r w:rsidRPr="00131217">
        <w:lastRenderedPageBreak/>
        <w:t>References</w:t>
      </w:r>
      <w:bookmarkEnd w:id="261"/>
    </w:p>
    <w:p w:rsidR="00447045" w:rsidRPr="00447045" w:rsidRDefault="00525CF9">
      <w:pPr>
        <w:pStyle w:val="NormalWeb"/>
        <w:ind w:left="480" w:hanging="480"/>
        <w:divId w:val="1946501680"/>
        <w:rPr>
          <w:rFonts w:ascii="Calibri" w:hAnsi="Calibri"/>
          <w:noProof/>
        </w:rPr>
      </w:pPr>
      <w:r w:rsidRPr="00131217">
        <w:fldChar w:fldCharType="begin" w:fldLock="1"/>
      </w:r>
      <w:r w:rsidRPr="00131217">
        <w:instrText xml:space="preserve">ADDIN Mendeley Bibliography CSL_BIBLIOGRAPHY </w:instrText>
      </w:r>
      <w:r w:rsidRPr="00131217">
        <w:fldChar w:fldCharType="separate"/>
      </w:r>
      <w:r w:rsidR="00447045" w:rsidRPr="00447045">
        <w:rPr>
          <w:rFonts w:ascii="Calibri" w:hAnsi="Calibri"/>
          <w:noProof/>
        </w:rPr>
        <w:t xml:space="preserve">Bach-y-Rita, P, C C Collins, F A Saunders, B White, and L Scadden. 1969. “Vision Substitution by Tactile Image Projection.” </w:t>
      </w:r>
      <w:r w:rsidR="00447045" w:rsidRPr="00447045">
        <w:rPr>
          <w:rFonts w:ascii="Calibri" w:hAnsi="Calibri"/>
          <w:i/>
          <w:iCs/>
          <w:noProof/>
        </w:rPr>
        <w:t>Nature</w:t>
      </w:r>
      <w:r w:rsidR="00447045" w:rsidRPr="00447045">
        <w:rPr>
          <w:rFonts w:ascii="Calibri" w:hAnsi="Calibri"/>
          <w:noProof/>
        </w:rPr>
        <w:t xml:space="preserve"> 221: 963–964. doi:10.1038/221963a0.</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Bach-Y-Rita, Paul. 2006. “Tactile Sensory Substitution Studies.” </w:t>
      </w:r>
      <w:r w:rsidRPr="00447045">
        <w:rPr>
          <w:rFonts w:ascii="Calibri" w:hAnsi="Calibri"/>
          <w:i/>
          <w:iCs/>
          <w:noProof/>
        </w:rPr>
        <w:t>Annals of the New York Academy of Sciences</w:t>
      </w:r>
      <w:r w:rsidRPr="00447045">
        <w:rPr>
          <w:rFonts w:ascii="Calibri" w:hAnsi="Calibri"/>
          <w:noProof/>
        </w:rPr>
        <w:t xml:space="preserve"> 1013 (1) (January 12): 83–91. doi:10.1196/annals.1305.006. http://doi.wiley.com/10.1196/annals.1305.006.</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Bach-y-Rita, Paul, and Stephen W. Kercel. 2003. “Sensory Substitution and the Human–machine Interface.” </w:t>
      </w:r>
      <w:r w:rsidRPr="00447045">
        <w:rPr>
          <w:rFonts w:ascii="Calibri" w:hAnsi="Calibri"/>
          <w:i/>
          <w:iCs/>
          <w:noProof/>
        </w:rPr>
        <w:t>Trends in Cognitive Sciences</w:t>
      </w:r>
      <w:r w:rsidRPr="00447045">
        <w:rPr>
          <w:rFonts w:ascii="Calibri" w:hAnsi="Calibri"/>
          <w:noProof/>
        </w:rPr>
        <w:t xml:space="preserve"> 7 (12) (December): 541–546. doi:10.1016/j.tics.2003.10.013. http://linkinghub.elsevier.com/retrieve/pii/S1364661303002900.</w:t>
      </w:r>
    </w:p>
    <w:p w:rsidR="00447045" w:rsidRPr="00B579F9" w:rsidRDefault="00447045">
      <w:pPr>
        <w:pStyle w:val="NormalWeb"/>
        <w:ind w:left="480" w:hanging="480"/>
        <w:divId w:val="1946501680"/>
        <w:rPr>
          <w:rFonts w:ascii="Calibri" w:hAnsi="Calibri"/>
          <w:noProof/>
          <w:lang w:val="es-CO"/>
        </w:rPr>
      </w:pPr>
      <w:r w:rsidRPr="00B579F9">
        <w:rPr>
          <w:rFonts w:ascii="Calibri" w:hAnsi="Calibri"/>
          <w:noProof/>
          <w:lang w:val="es-CO"/>
        </w:rPr>
        <w:t>Ben-Tsvi, Ytai. 2012. “IOIO Documentation.”</w:t>
      </w:r>
    </w:p>
    <w:p w:rsidR="00447045" w:rsidRPr="00447045" w:rsidRDefault="00447045">
      <w:pPr>
        <w:pStyle w:val="NormalWeb"/>
        <w:ind w:left="480" w:hanging="480"/>
        <w:divId w:val="1946501680"/>
        <w:rPr>
          <w:rFonts w:ascii="Calibri" w:hAnsi="Calibri"/>
          <w:noProof/>
        </w:rPr>
      </w:pPr>
      <w:r w:rsidRPr="00447045">
        <w:rPr>
          <w:rFonts w:ascii="Calibri" w:hAnsi="Calibri"/>
          <w:noProof/>
        </w:rPr>
        <w:t>Berg, Dann. “Body Hacking: My Magnetic Implant.” http://www.iamdann.com/2012/03/21/my-magnet-implant-body-modification.</w:t>
      </w:r>
    </w:p>
    <w:p w:rsidR="00447045" w:rsidRPr="00447045" w:rsidRDefault="00447045">
      <w:pPr>
        <w:pStyle w:val="NormalWeb"/>
        <w:ind w:left="480" w:hanging="480"/>
        <w:divId w:val="1946501680"/>
        <w:rPr>
          <w:rFonts w:ascii="Calibri" w:hAnsi="Calibri"/>
          <w:noProof/>
        </w:rPr>
      </w:pPr>
      <w:r w:rsidRPr="00447045">
        <w:rPr>
          <w:rFonts w:ascii="Calibri" w:hAnsi="Calibri"/>
          <w:noProof/>
        </w:rPr>
        <w:t>Boddhu, Sanjay K., Robert L. Williams, Edward Wasser, and Niranjan Kode. 2012. “Increasing Situational Awareness Using Smartphones” 8389 (May 1): 83891J–83891J–13. doi:10.1117/12.920035. http://proceedings.spiedigitallibrary.org/proceeding.aspx?articleid=1354523.</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Bujacz, Michal, Piotr Skulimowski, and Pawel Strumillo. 2012. “Naviton—A Prototype Mobility Aid for Auditory Presentation of Three-Dimensional Scenes to the Visually Impaired.” </w:t>
      </w:r>
      <w:r w:rsidRPr="00447045">
        <w:rPr>
          <w:rFonts w:ascii="Calibri" w:hAnsi="Calibri"/>
          <w:i/>
          <w:iCs/>
          <w:noProof/>
        </w:rPr>
        <w:t>J. Audio Eng. Soc</w:t>
      </w:r>
      <w:r w:rsidRPr="00447045">
        <w:rPr>
          <w:rFonts w:ascii="Calibri" w:hAnsi="Calibri"/>
          <w:noProof/>
        </w:rPr>
        <w:t xml:space="preserve"> 60 (9): 696–708.</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Danilov, Yuri, and Mitchell Tyler. 2005. “Brainport: An Alternative Input to the Brain.” </w:t>
      </w:r>
      <w:r w:rsidRPr="00447045">
        <w:rPr>
          <w:rFonts w:ascii="Calibri" w:hAnsi="Calibri"/>
          <w:i/>
          <w:iCs/>
          <w:noProof/>
        </w:rPr>
        <w:t>Journal of Integrative Neuroscience</w:t>
      </w:r>
      <w:r w:rsidRPr="00447045">
        <w:rPr>
          <w:rFonts w:ascii="Calibri" w:hAnsi="Calibri"/>
          <w:noProof/>
        </w:rPr>
        <w:t xml:space="preserve"> 4 (4) (December): 537–50. http://www.ncbi.nlm.nih.gov/pubmed/16385646.</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Dayan, Eran, and Leonardo G Cohen. 2011. “Neuroplasticity Subserving Motor Skill Learning.” </w:t>
      </w:r>
      <w:r w:rsidRPr="00447045">
        <w:rPr>
          <w:rFonts w:ascii="Calibri" w:hAnsi="Calibri"/>
          <w:i/>
          <w:iCs/>
          <w:noProof/>
        </w:rPr>
        <w:t>Neuron</w:t>
      </w:r>
      <w:r w:rsidRPr="00447045">
        <w:rPr>
          <w:rFonts w:ascii="Calibri" w:hAnsi="Calibri"/>
          <w:noProof/>
        </w:rPr>
        <w:t xml:space="preserve"> 72 (3) (November 3): 443–54. doi:10.1016/j.neuron.2011.10.008. http://www.pubmedcentral.nih.gov/articlerender.fcgi?artid=3217208&amp;tool=pmcentrez&amp;rendertype=abstract.</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Dorneich, M. C., P. M. Ververs, S. D. Whitlow, and S. Mathan. 2006. “Evaluation of a Tactile Navigation Cueing System and Real-Time Assessment of Cognitive State.” </w:t>
      </w:r>
      <w:r w:rsidRPr="00447045">
        <w:rPr>
          <w:rFonts w:ascii="Calibri" w:hAnsi="Calibri"/>
          <w:i/>
          <w:iCs/>
          <w:noProof/>
        </w:rPr>
        <w:t>Proceedings of the Human Factors and Ergonomics Society Annual Meeting</w:t>
      </w:r>
      <w:r w:rsidRPr="00447045">
        <w:rPr>
          <w:rFonts w:ascii="Calibri" w:hAnsi="Calibri"/>
          <w:noProof/>
        </w:rPr>
        <w:t xml:space="preserve"> 50 (24) (October 1): 2600–2604. http://pro.sagepub.com/content/50/24/2600.abstract.</w:t>
      </w:r>
    </w:p>
    <w:p w:rsidR="00447045" w:rsidRPr="00447045" w:rsidRDefault="00447045">
      <w:pPr>
        <w:pStyle w:val="NormalWeb"/>
        <w:ind w:left="480" w:hanging="480"/>
        <w:divId w:val="1946501680"/>
        <w:rPr>
          <w:rFonts w:ascii="Calibri" w:hAnsi="Calibri"/>
          <w:noProof/>
        </w:rPr>
      </w:pPr>
      <w:r w:rsidRPr="00447045">
        <w:rPr>
          <w:rFonts w:ascii="Calibri" w:hAnsi="Calibri"/>
          <w:noProof/>
        </w:rPr>
        <w:lastRenderedPageBreak/>
        <w:t xml:space="preserve">Draganski, B, C Gaser, and Volker Busch. 2004. “Neuroplasticity: Changes in Grey Matter Induced by Training.” </w:t>
      </w:r>
      <w:r w:rsidRPr="00447045">
        <w:rPr>
          <w:rFonts w:ascii="Calibri" w:hAnsi="Calibri"/>
          <w:i/>
          <w:iCs/>
          <w:noProof/>
        </w:rPr>
        <w:t>Nature</w:t>
      </w:r>
      <w:r w:rsidRPr="00447045">
        <w:rPr>
          <w:rFonts w:ascii="Calibri" w:hAnsi="Calibri"/>
          <w:noProof/>
        </w:rPr>
        <w:t>: 311–312. http://www.nature.com/nature/journal/v427/n6972/abs/427311a.html.</w:t>
      </w:r>
    </w:p>
    <w:p w:rsidR="00447045" w:rsidRPr="00447045" w:rsidRDefault="00447045">
      <w:pPr>
        <w:pStyle w:val="NormalWeb"/>
        <w:ind w:left="480" w:hanging="480"/>
        <w:divId w:val="1946501680"/>
        <w:rPr>
          <w:rFonts w:ascii="Calibri" w:hAnsi="Calibri"/>
          <w:noProof/>
        </w:rPr>
      </w:pPr>
      <w:r w:rsidRPr="00447045">
        <w:rPr>
          <w:rFonts w:ascii="Calibri" w:hAnsi="Calibri"/>
          <w:noProof/>
        </w:rPr>
        <w:t>Hoggan, Eve, Craig Stewart, Laura Haverinen, Giulio Jacucci, and Vuokko Lantz. 2012. “Pressages : Augmenting Phone Calls with Non-Verbal Messages”: 555–562.</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Iwasaki, K, T Miyaki, and J Rekimoto. 2010. “AffectPhone: A Handset Device to Present User’s Emotional State with Warmth/Coolness.” </w:t>
      </w:r>
      <w:r w:rsidRPr="00447045">
        <w:rPr>
          <w:rFonts w:ascii="Calibri" w:hAnsi="Calibri"/>
          <w:i/>
          <w:iCs/>
          <w:noProof/>
        </w:rPr>
        <w:t>B-Interface</w:t>
      </w:r>
      <w:r w:rsidRPr="00447045">
        <w:rPr>
          <w:rFonts w:ascii="Calibri" w:hAnsi="Calibri"/>
          <w:noProof/>
        </w:rPr>
        <w:t>. http://scholar.google.com/scholar?hl=en&amp;btnG=Search&amp;q=intitle:AffectPhone:+A+Handset+Device+to+Present+User’s+Emotional+State+with+Warmth/Coolness#0.</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Jones, L.A., and M. Berris. 2003. “Material Discrimination and Thermal Perception.” In </w:t>
      </w:r>
      <w:r w:rsidRPr="00447045">
        <w:rPr>
          <w:rFonts w:ascii="Calibri" w:hAnsi="Calibri"/>
          <w:i/>
          <w:iCs/>
          <w:noProof/>
        </w:rPr>
        <w:t>11th Symposium on Haptic Interfaces for Virtual Environment and Teleoperator Systems, 2003. HAPTICS 2003. Proceedings.</w:t>
      </w:r>
      <w:r w:rsidRPr="00447045">
        <w:rPr>
          <w:rFonts w:ascii="Calibri" w:hAnsi="Calibri"/>
          <w:noProof/>
        </w:rPr>
        <w:t>, 171–178. IEEE Comput. Soc. doi:10.1109/HAPTIC.2003.1191267. http://ieeexplore.ieee.org/lpdocs/epic03/wrapper.htm?arnumber=1191267.</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Jones, L.A., and H.-N. Ho. 2008. “Warm or Cool, Large or Small? The Challenge of Thermal Displays.” </w:t>
      </w:r>
      <w:r w:rsidRPr="00447045">
        <w:rPr>
          <w:rFonts w:ascii="Calibri" w:hAnsi="Calibri"/>
          <w:i/>
          <w:iCs/>
          <w:noProof/>
        </w:rPr>
        <w:t>IEEE Transactions on Haptics</w:t>
      </w:r>
      <w:r w:rsidRPr="00447045">
        <w:rPr>
          <w:rFonts w:ascii="Calibri" w:hAnsi="Calibri"/>
          <w:noProof/>
        </w:rPr>
        <w:t xml:space="preserve"> 1 (1) (January): 53–70. doi:10.1109/TOH.2008.2. http://ieeexplore.ieee.org/lpdocs/epic03/wrapper.htm?arnumber=4543167.</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Jones, Lynette A, Jacquelyn Kunkel, and Erin Piateski. 2009. “Vibrotactile Pattern Recognition on the Arm and Back.” </w:t>
      </w:r>
      <w:r w:rsidRPr="00447045">
        <w:rPr>
          <w:rFonts w:ascii="Calibri" w:hAnsi="Calibri"/>
          <w:i/>
          <w:iCs/>
          <w:noProof/>
        </w:rPr>
        <w:t>Perception</w:t>
      </w:r>
      <w:r w:rsidRPr="00447045">
        <w:rPr>
          <w:rFonts w:ascii="Calibri" w:hAnsi="Calibri"/>
          <w:noProof/>
        </w:rPr>
        <w:t xml:space="preserve"> 38 (1) (January): 52–68. http://www.ncbi.nlm.nih.gov/pubmed/19323136.</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Loprestia, Edmund Frank, Alex Mihailidisb, and Ned Kirschc. 2004. “Assistive Technology for Cognitive Rehabilitation: State of the Art.” </w:t>
      </w:r>
      <w:r w:rsidRPr="00447045">
        <w:rPr>
          <w:rFonts w:ascii="Calibri" w:hAnsi="Calibri"/>
          <w:i/>
          <w:iCs/>
          <w:noProof/>
        </w:rPr>
        <w:t>Neuropsychological Rehabilitation: An International</w:t>
      </w:r>
      <w:r w:rsidRPr="00447045">
        <w:rPr>
          <w:rFonts w:ascii="Calibri" w:hAnsi="Calibri"/>
          <w:noProof/>
        </w:rPr>
        <w:t xml:space="preserve"> 14 (1-2): 5–39.</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Morehead, Albert, Geoffrey Mott-Smith, and Philip D. Morehead. 2001. </w:t>
      </w:r>
      <w:r w:rsidRPr="00447045">
        <w:rPr>
          <w:rFonts w:ascii="Calibri" w:hAnsi="Calibri"/>
          <w:i/>
          <w:iCs/>
          <w:noProof/>
        </w:rPr>
        <w:t>Hoyle’s Rules of Games</w:t>
      </w:r>
      <w:r w:rsidRPr="00447045">
        <w:rPr>
          <w:rFonts w:ascii="Calibri" w:hAnsi="Calibri"/>
          <w:noProof/>
        </w:rPr>
        <w:t>.</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Nagel, Saskia K, Christine Carl, Tobias Kringe, Robert Märtin, and Peter König. 2005. “Beyond Sensory Substitution--Learning the Sixth Sense.” </w:t>
      </w:r>
      <w:r w:rsidRPr="00447045">
        <w:rPr>
          <w:rFonts w:ascii="Calibri" w:hAnsi="Calibri"/>
          <w:i/>
          <w:iCs/>
          <w:noProof/>
        </w:rPr>
        <w:t>Journal of Neural Engineering</w:t>
      </w:r>
      <w:r w:rsidRPr="00447045">
        <w:rPr>
          <w:rFonts w:ascii="Calibri" w:hAnsi="Calibri"/>
          <w:noProof/>
        </w:rPr>
        <w:t xml:space="preserve"> 2 (4) (December 1): R13–26. http://iopscience.iop.org/1741-2552/2/4/R02.</w:t>
      </w:r>
    </w:p>
    <w:p w:rsidR="00447045" w:rsidRPr="00447045" w:rsidRDefault="00447045">
      <w:pPr>
        <w:pStyle w:val="NormalWeb"/>
        <w:ind w:left="480" w:hanging="480"/>
        <w:divId w:val="1946501680"/>
        <w:rPr>
          <w:rFonts w:ascii="Calibri" w:hAnsi="Calibri"/>
          <w:noProof/>
        </w:rPr>
      </w:pPr>
      <w:r w:rsidRPr="00B579F9">
        <w:rPr>
          <w:rFonts w:ascii="Calibri" w:hAnsi="Calibri"/>
          <w:noProof/>
          <w:lang w:val="es-CO"/>
        </w:rPr>
        <w:t xml:space="preserve">Pascual-Leone, Alvaro, Amir Amedi, Felipe Fregni, and Lotfi B Merabet. </w:t>
      </w:r>
      <w:r w:rsidRPr="00447045">
        <w:rPr>
          <w:rFonts w:ascii="Calibri" w:hAnsi="Calibri"/>
          <w:noProof/>
        </w:rPr>
        <w:t xml:space="preserve">2005. “The Plastic Human Brain Cortex.” </w:t>
      </w:r>
      <w:r w:rsidRPr="00447045">
        <w:rPr>
          <w:rFonts w:ascii="Calibri" w:hAnsi="Calibri"/>
          <w:i/>
          <w:iCs/>
          <w:noProof/>
        </w:rPr>
        <w:t>Annual Review of Neuroscience</w:t>
      </w:r>
      <w:r w:rsidRPr="00447045">
        <w:rPr>
          <w:rFonts w:ascii="Calibri" w:hAnsi="Calibri"/>
          <w:noProof/>
        </w:rPr>
        <w:t xml:space="preserve"> 28 (January): 377–401. doi:10.1146/annurev.neuro.27.070203.144216. http://www.ncbi.nlm.nih.gov/pubmed/16022601.</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Paulos, E. 2003. “Connexus: A Communal Interface.” </w:t>
      </w:r>
      <w:r w:rsidRPr="00447045">
        <w:rPr>
          <w:rFonts w:ascii="Calibri" w:hAnsi="Calibri"/>
          <w:i/>
          <w:iCs/>
          <w:noProof/>
        </w:rPr>
        <w:t>Proceedings of the 2003 Conference on Designing for …</w:t>
      </w:r>
      <w:r w:rsidRPr="00447045">
        <w:rPr>
          <w:rFonts w:ascii="Calibri" w:hAnsi="Calibri"/>
          <w:noProof/>
        </w:rPr>
        <w:t>. http://dl.acm.org/citation.cfm?id=997082.</w:t>
      </w:r>
    </w:p>
    <w:p w:rsidR="00447045" w:rsidRPr="00447045" w:rsidRDefault="00447045">
      <w:pPr>
        <w:pStyle w:val="NormalWeb"/>
        <w:ind w:left="480" w:hanging="480"/>
        <w:divId w:val="1946501680"/>
        <w:rPr>
          <w:rFonts w:ascii="Calibri" w:hAnsi="Calibri"/>
          <w:noProof/>
        </w:rPr>
      </w:pPr>
      <w:r w:rsidRPr="00447045">
        <w:rPr>
          <w:rFonts w:ascii="Calibri" w:hAnsi="Calibri"/>
          <w:noProof/>
        </w:rPr>
        <w:lastRenderedPageBreak/>
        <w:t>Peng, Junyao, and Sabine Seymour. “Envisioning the Cyborg in the 21st Century and Beyond.”</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Raj, A. K., S. J. Kass, and J. F. Perry. 2000. “Vibrotactile Displays for Improving Spatial Awareness.” </w:t>
      </w:r>
      <w:r w:rsidRPr="00447045">
        <w:rPr>
          <w:rFonts w:ascii="Calibri" w:hAnsi="Calibri"/>
          <w:i/>
          <w:iCs/>
          <w:noProof/>
        </w:rPr>
        <w:t>Proceedings of the Human Factors and Ergonomics Society Annual Meeting</w:t>
      </w:r>
      <w:r w:rsidRPr="00447045">
        <w:rPr>
          <w:rFonts w:ascii="Calibri" w:hAnsi="Calibri"/>
          <w:noProof/>
        </w:rPr>
        <w:t xml:space="preserve"> 44 (1) (July 1): 181–184. http://pro.sagepub.com/content/44/1/181.abstract.</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Rekimoto, J. 2009. “SenseableRays: Opto-Haptic Substitution for Touch-Enhanced Interactive Spaces.” </w:t>
      </w:r>
      <w:r w:rsidRPr="00447045">
        <w:rPr>
          <w:rFonts w:ascii="Calibri" w:hAnsi="Calibri"/>
          <w:i/>
          <w:iCs/>
          <w:noProof/>
        </w:rPr>
        <w:t>CHI’09 Extended Abstracts on Human Factors in …</w:t>
      </w:r>
      <w:r w:rsidRPr="00447045">
        <w:rPr>
          <w:rFonts w:ascii="Calibri" w:hAnsi="Calibri"/>
          <w:noProof/>
        </w:rPr>
        <w:t xml:space="preserve"> (April 4): 2519. doi:10.1145/1520340.1520356. http://dl.acm.org/citation.cfm?id=1520340.1520356.</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Sagi, Yaniv, Ido Tavor, Shir Hofstetter, Shimrit Tzur-Moryosef, Tamar Blumenfeld-Katzir, and Yaniv Assaf. 2012. “Learning in the Fast Lane: New Insights into Neuroplasticity.” </w:t>
      </w:r>
      <w:r w:rsidRPr="00447045">
        <w:rPr>
          <w:rFonts w:ascii="Calibri" w:hAnsi="Calibri"/>
          <w:i/>
          <w:iCs/>
          <w:noProof/>
        </w:rPr>
        <w:t>Neuron</w:t>
      </w:r>
      <w:r w:rsidRPr="00447045">
        <w:rPr>
          <w:rFonts w:ascii="Calibri" w:hAnsi="Calibri"/>
          <w:noProof/>
        </w:rPr>
        <w:t xml:space="preserve"> 73 (6) (March 22): 1195–203. doi:10.1016/j.neuron.2012.01.025. http://www.ncbi.nlm.nih.gov/pubmed/22445346.</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Sampaio, Eliana, Stéphane Maris, and Paul Bach-y-Rita. 2001. “Brain Plasticity: ‘visual’ Acuity of Blind Persons via the Tongue.” </w:t>
      </w:r>
      <w:r w:rsidRPr="00447045">
        <w:rPr>
          <w:rFonts w:ascii="Calibri" w:hAnsi="Calibri"/>
          <w:i/>
          <w:iCs/>
          <w:noProof/>
        </w:rPr>
        <w:t>Brain Research</w:t>
      </w:r>
      <w:r w:rsidRPr="00447045">
        <w:rPr>
          <w:rFonts w:ascii="Calibri" w:hAnsi="Calibri"/>
          <w:noProof/>
        </w:rPr>
        <w:t xml:space="preserve"> 908 (2) (July): 204–207. doi:10.1016/S0006-8993(01)02667-1. http://dx.doi.org/10.1016/S0006-8993(01)02667-1.</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Schlaug, Gottfried, Marie Forgeard, Lin Zhu, Andrea Norton, Andrew Norton, and Ellen Winner. 2009. “Training-Induced Neuroplasticity in Young Children.” </w:t>
      </w:r>
      <w:r w:rsidRPr="00447045">
        <w:rPr>
          <w:rFonts w:ascii="Calibri" w:hAnsi="Calibri"/>
          <w:i/>
          <w:iCs/>
          <w:noProof/>
        </w:rPr>
        <w:t>Annals of the New York Academy of Sciences</w:t>
      </w:r>
      <w:r w:rsidRPr="00447045">
        <w:rPr>
          <w:rFonts w:ascii="Calibri" w:hAnsi="Calibri"/>
          <w:noProof/>
        </w:rPr>
        <w:t xml:space="preserve"> 1169 (July): 205–8. doi:10.1111/j.1749-6632.2009.04842.x. http://www.pubmedcentral.nih.gov/articlerender.fcgi?artid=3005566&amp;tool=pmcentrez&amp;rendertype=abstract.</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Sodhi, Rajinder, Ivan Poupyrev, Matthew Glisson, and Ali Israr. 2013. “AIREAL: Interactive Tactile Experiences in Free Air.” </w:t>
      </w:r>
      <w:r w:rsidRPr="00447045">
        <w:rPr>
          <w:rFonts w:ascii="Calibri" w:hAnsi="Calibri"/>
          <w:i/>
          <w:iCs/>
          <w:noProof/>
        </w:rPr>
        <w:t>ACM Transactions on Graphics …</w:t>
      </w:r>
      <w:r w:rsidRPr="00447045">
        <w:rPr>
          <w:rFonts w:ascii="Calibri" w:hAnsi="Calibri"/>
          <w:noProof/>
        </w:rPr>
        <w:t xml:space="preserve"> 32 (4) (July 1): 1. doi:10.1145/2461912.2462007. http://dl.acm.org/citation.cfm?id=2461912.2462007.</w:t>
      </w:r>
    </w:p>
    <w:p w:rsidR="00447045" w:rsidRPr="00447045" w:rsidRDefault="00447045">
      <w:pPr>
        <w:pStyle w:val="NormalWeb"/>
        <w:ind w:left="480" w:hanging="480"/>
        <w:divId w:val="1946501680"/>
        <w:rPr>
          <w:rFonts w:ascii="Calibri" w:hAnsi="Calibri"/>
          <w:noProof/>
        </w:rPr>
      </w:pPr>
      <w:r w:rsidRPr="00447045">
        <w:rPr>
          <w:rFonts w:ascii="Calibri" w:hAnsi="Calibri"/>
          <w:noProof/>
        </w:rPr>
        <w:t>Sparkfun. “Surface Transducer - Small.” https://www.sparkfun.com/products/10917.</w:t>
      </w:r>
    </w:p>
    <w:p w:rsidR="00447045" w:rsidRPr="00447045" w:rsidRDefault="00447045">
      <w:pPr>
        <w:pStyle w:val="NormalWeb"/>
        <w:ind w:left="480" w:hanging="480"/>
        <w:divId w:val="1946501680"/>
        <w:rPr>
          <w:rFonts w:ascii="Calibri" w:hAnsi="Calibri"/>
          <w:noProof/>
        </w:rPr>
      </w:pPr>
      <w:r w:rsidRPr="00447045">
        <w:rPr>
          <w:rFonts w:ascii="Calibri" w:hAnsi="Calibri"/>
          <w:noProof/>
        </w:rPr>
        <w:t>Sung, Michael, and Alex Sandy Pentland. “PokerMetrics : Stress and Lie Detection through Non-Invasive Physiological Sensing.”</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Thompson, Clive. 2013. </w:t>
      </w:r>
      <w:r w:rsidRPr="00447045">
        <w:rPr>
          <w:rFonts w:ascii="Calibri" w:hAnsi="Calibri"/>
          <w:i/>
          <w:iCs/>
          <w:noProof/>
        </w:rPr>
        <w:t>Smarter than You Think : How Technology Is Changing Our Minds for the Better</w:t>
      </w:r>
      <w:r w:rsidRPr="00447045">
        <w:rPr>
          <w:rFonts w:ascii="Calibri" w:hAnsi="Calibri"/>
          <w:noProof/>
        </w:rPr>
        <w:t>.</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Turkle, Sherry. 2011. </w:t>
      </w:r>
      <w:r w:rsidRPr="00447045">
        <w:rPr>
          <w:rFonts w:ascii="Calibri" w:hAnsi="Calibri"/>
          <w:i/>
          <w:iCs/>
          <w:noProof/>
        </w:rPr>
        <w:t>Alone Together : Why We Expect More from Technology and Less from Each Other</w:t>
      </w:r>
      <w:r w:rsidRPr="00447045">
        <w:rPr>
          <w:rFonts w:ascii="Calibri" w:hAnsi="Calibri"/>
          <w:noProof/>
        </w:rPr>
        <w:t>.</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Uexkull, Jakob von. 2010. </w:t>
      </w:r>
      <w:r w:rsidRPr="00447045">
        <w:rPr>
          <w:rFonts w:ascii="Calibri" w:hAnsi="Calibri"/>
          <w:i/>
          <w:iCs/>
          <w:noProof/>
        </w:rPr>
        <w:t>A Foray into the Worlds of Animals and Humans: With A Theory of Meaning (Posthumanities)</w:t>
      </w:r>
      <w:r w:rsidRPr="00447045">
        <w:rPr>
          <w:rFonts w:ascii="Calibri" w:hAnsi="Calibri"/>
          <w:noProof/>
        </w:rPr>
        <w:t>. Univ Of Minnesota Press. http://www.amazon.com/Foray-into-Worlds-Animals-Humans/dp/0816659001.</w:t>
      </w:r>
    </w:p>
    <w:p w:rsidR="00447045" w:rsidRPr="00447045" w:rsidRDefault="00447045">
      <w:pPr>
        <w:pStyle w:val="NormalWeb"/>
        <w:ind w:left="480" w:hanging="480"/>
        <w:divId w:val="1946501680"/>
        <w:rPr>
          <w:rFonts w:ascii="Calibri" w:hAnsi="Calibri"/>
          <w:noProof/>
        </w:rPr>
      </w:pPr>
      <w:r w:rsidRPr="00447045">
        <w:rPr>
          <w:rFonts w:ascii="Calibri" w:hAnsi="Calibri"/>
          <w:noProof/>
        </w:rPr>
        <w:lastRenderedPageBreak/>
        <w:t>WANG, C, and K O’FRIEL. 2013. “MOMO: A Haptic Navigation Device.” Accessed December 18. http://scholar.google.com/scholar?cluster=17366189376147256220&amp;hl=en&amp;oi=scholarr#0.</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Wilson, Graham, Martin Halvey, Stephen A Brewster, and Stephen A Hughes. 2011. “Some Like It Hot ? Thermal Feedback for Mobile Devices.” </w:t>
      </w:r>
      <w:r w:rsidRPr="00447045">
        <w:rPr>
          <w:rFonts w:ascii="Calibri" w:hAnsi="Calibri"/>
          <w:i/>
          <w:iCs/>
          <w:noProof/>
        </w:rPr>
        <w:t>Human Factors</w:t>
      </w:r>
      <w:r w:rsidRPr="00447045">
        <w:rPr>
          <w:rFonts w:ascii="Calibri" w:hAnsi="Calibri"/>
          <w:noProof/>
        </w:rPr>
        <w:t>. CHI ’11: 2555–2564. doi:10.1145/1978942.1979316. http://portal.acm.org/citation.cfm?id=1979316.</w:t>
      </w:r>
    </w:p>
    <w:p w:rsidR="00DE591C" w:rsidRPr="00131217" w:rsidRDefault="00525CF9" w:rsidP="00447045">
      <w:pPr>
        <w:pStyle w:val="NormalWeb"/>
        <w:ind w:left="480" w:hanging="480"/>
        <w:divId w:val="1806968552"/>
      </w:pPr>
      <w:r w:rsidRPr="00131217">
        <w:fldChar w:fldCharType="end"/>
      </w:r>
      <w:r w:rsidR="00513878" w:rsidRPr="00131217">
        <w:br w:type="page"/>
      </w:r>
    </w:p>
    <w:p w:rsidR="007D75E4" w:rsidRPr="00131217" w:rsidRDefault="007D75E4" w:rsidP="007D75E4">
      <w:pPr>
        <w:pStyle w:val="Heading1"/>
      </w:pPr>
      <w:bookmarkStart w:id="262" w:name="_Toc405796900"/>
      <w:r w:rsidRPr="00131217">
        <w:lastRenderedPageBreak/>
        <w:t>Non-Cited Bibliography</w:t>
      </w:r>
      <w:bookmarkEnd w:id="262"/>
    </w:p>
    <w:p w:rsidR="00DE591C" w:rsidRPr="00131217" w:rsidRDefault="00DE591C" w:rsidP="00DE591C">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255" w:history="1">
        <w:r w:rsidR="007D75E4" w:rsidRPr="00131217">
          <w:t>http://www.worldscientific.com/doi/abs/10.1142/S0219635205001002</w:t>
        </w:r>
      </w:hyperlink>
      <w:r w:rsidRPr="00131217">
        <w:rPr>
          <w:rFonts w:ascii="Calibri" w:hAnsi="Calibri" w:cs="Calibri"/>
          <w:noProof/>
          <w:szCs w:val="24"/>
        </w:rPr>
        <w:t>.</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pirkovska, Lilly. 2013. “Summary of Tactile User Interfaces Techniques and Systems.” Accessed August 6. http://citeseerx.ist.psu.edu/viewdoc/summary?doi=10.1.1.102.6863.</w:t>
      </w:r>
    </w:p>
    <w:p w:rsidR="007D75E4" w:rsidRPr="00131217" w:rsidRDefault="00C42023" w:rsidP="00C4202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131217" w:rsidRDefault="00E85211" w:rsidP="00E85211">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131217" w:rsidRDefault="005A3E65" w:rsidP="005A3E65">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131217" w:rsidRDefault="00497473" w:rsidP="0049747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Pr="00131217" w:rsidRDefault="00254850" w:rsidP="000624A1">
      <w:pPr>
        <w:spacing w:before="100" w:beforeAutospacing="1" w:after="100" w:afterAutospacing="1" w:line="240" w:lineRule="auto"/>
        <w:ind w:left="480" w:hanging="480"/>
        <w:jc w:val="left"/>
      </w:pPr>
      <w:r w:rsidRPr="00131217">
        <w:rPr>
          <w:rFonts w:ascii="Calibri" w:hAnsi="Calibri" w:cs="Calibri"/>
          <w:noProof/>
          <w:szCs w:val="24"/>
        </w:rPr>
        <w:t>Kramer, Gregory, Terri Bonebright, and John H Flowers. 2010. “Sonification Report : Status of the Field and Research Agenda.”</w:t>
      </w:r>
    </w:p>
    <w:p w:rsidR="00DE591C" w:rsidRPr="00131217" w:rsidRDefault="00DE591C">
      <w:pPr>
        <w:rPr>
          <w:smallCaps/>
          <w:spacing w:val="5"/>
          <w:sz w:val="32"/>
          <w:szCs w:val="32"/>
        </w:rPr>
      </w:pPr>
      <w:r w:rsidRPr="00131217">
        <w:br w:type="page"/>
      </w:r>
    </w:p>
    <w:p w:rsidR="001448A7" w:rsidRPr="00131217" w:rsidRDefault="00513878" w:rsidP="00513878">
      <w:pPr>
        <w:pStyle w:val="Heading1"/>
      </w:pPr>
      <w:bookmarkStart w:id="263" w:name="_Toc405796901"/>
      <w:r w:rsidRPr="00131217">
        <w:lastRenderedPageBreak/>
        <w:t>Bio</w:t>
      </w:r>
      <w:bookmarkEnd w:id="263"/>
    </w:p>
    <w:p w:rsidR="00BF4F0C" w:rsidRPr="00131217" w:rsidRDefault="00BF4F0C" w:rsidP="00BF4F0C">
      <w:pPr>
        <w:pStyle w:val="Heading2"/>
      </w:pPr>
      <w:bookmarkStart w:id="264" w:name="_Toc405796902"/>
      <w:r w:rsidRPr="00131217">
        <w:t>Santiago Eloy Alfaro</w:t>
      </w:r>
      <w:bookmarkEnd w:id="264"/>
    </w:p>
    <w:p w:rsidR="001D2560" w:rsidRDefault="00474A3F" w:rsidP="00BF4F0C">
      <w:r w:rsidRPr="00131217">
        <w:t xml:space="preserve">Santiago </w:t>
      </w:r>
      <w:r w:rsidR="001C4BA5" w:rsidRPr="00131217">
        <w:t xml:space="preserve">has </w:t>
      </w:r>
      <w:r w:rsidRPr="00131217">
        <w:t>r</w:t>
      </w:r>
      <w:r w:rsidR="00BF4F0C" w:rsidRPr="00131217">
        <w:t>eceived a B. in Industrial Design</w:t>
      </w:r>
      <w:r w:rsidRPr="00131217">
        <w:t xml:space="preserve"> from </w:t>
      </w:r>
      <w:r w:rsidR="001C4BA5" w:rsidRPr="00131217">
        <w:t xml:space="preserve">the “Universidad Jorge </w:t>
      </w:r>
      <w:proofErr w:type="spellStart"/>
      <w:r w:rsidR="001C4BA5" w:rsidRPr="00131217">
        <w:t>Tadeo</w:t>
      </w:r>
      <w:proofErr w:type="spellEnd"/>
      <w:r w:rsidR="001C4BA5" w:rsidRPr="00131217">
        <w:t xml:space="preserve"> Lozano” in Bogotá, Colombia in 2003</w:t>
      </w:r>
      <w:r w:rsidRPr="00131217">
        <w:t>, a Master in Industrial Design from the</w:t>
      </w:r>
      <w:r w:rsidR="001C4BA5" w:rsidRPr="00131217">
        <w:t xml:space="preserve"> “Rhode Island School of Design” in </w:t>
      </w:r>
      <w:r w:rsidRPr="00131217">
        <w:t>2007 and a S.M. in Media Technology from MIT in 2010. During his time before MIT Santiago worked in areas as varied as Media Broadcasting, Architecture and Education. During his master at the Media Lab, he started to look into the interface</w:t>
      </w:r>
      <w:r w:rsidR="00B82B13" w:rsidRPr="00131217">
        <w:t>s</w:t>
      </w:r>
      <w:r w:rsidRPr="00131217">
        <w:t xml:space="preserve"> between users and </w:t>
      </w:r>
      <w:r w:rsidR="001C4BA5" w:rsidRPr="00131217">
        <w:t xml:space="preserve">mobile devices </w:t>
      </w:r>
      <w:r w:rsidRPr="00131217">
        <w:t>with an emphasis on video storytelling. He has also taught courses on fabrication and design.</w:t>
      </w:r>
    </w:p>
    <w:p w:rsidR="001D2560" w:rsidRDefault="001D2560" w:rsidP="001D2560">
      <w:r>
        <w:br w:type="page"/>
      </w:r>
    </w:p>
    <w:p w:rsidR="00B579F9" w:rsidRDefault="00B579F9" w:rsidP="00B579F9">
      <w:pPr>
        <w:pStyle w:val="Heading1"/>
      </w:pPr>
      <w:bookmarkStart w:id="265" w:name="_Toc405796903"/>
      <w:r>
        <w:lastRenderedPageBreak/>
        <w:t>Table of Figures</w:t>
      </w:r>
      <w:bookmarkEnd w:id="265"/>
    </w:p>
    <w:p w:rsidR="00B579F9" w:rsidRPr="00B579F9" w:rsidRDefault="00B579F9" w:rsidP="00B579F9"/>
    <w:p w:rsidR="00BC5EB7" w:rsidRDefault="00B579F9">
      <w:pPr>
        <w:pStyle w:val="TableofFigures"/>
        <w:tabs>
          <w:tab w:val="right" w:leader="dot" w:pos="9350"/>
        </w:tabs>
        <w:rPr>
          <w:noProof/>
          <w:sz w:val="22"/>
          <w:szCs w:val="22"/>
        </w:rPr>
      </w:pPr>
      <w:r>
        <w:fldChar w:fldCharType="begin"/>
      </w:r>
      <w:r>
        <w:instrText xml:space="preserve"> TOC \h \z \c "Figure" </w:instrText>
      </w:r>
      <w:r>
        <w:fldChar w:fldCharType="separate"/>
      </w:r>
      <w:hyperlink w:anchor="_Toc405634125" w:history="1">
        <w:r w:rsidR="00BC5EB7" w:rsidRPr="00C378EB">
          <w:rPr>
            <w:rStyle w:val="Hyperlink"/>
            <w:noProof/>
          </w:rPr>
          <w:t>Figure 1 - Human dreams of surpassing our natural abilities</w:t>
        </w:r>
        <w:r w:rsidR="00BC5EB7">
          <w:rPr>
            <w:noProof/>
            <w:webHidden/>
          </w:rPr>
          <w:tab/>
        </w:r>
        <w:r w:rsidR="00BC5EB7">
          <w:rPr>
            <w:noProof/>
            <w:webHidden/>
          </w:rPr>
          <w:fldChar w:fldCharType="begin"/>
        </w:r>
        <w:r w:rsidR="00BC5EB7">
          <w:rPr>
            <w:noProof/>
            <w:webHidden/>
          </w:rPr>
          <w:instrText xml:space="preserve"> PAGEREF _Toc405634125 \h </w:instrText>
        </w:r>
        <w:r w:rsidR="00BC5EB7">
          <w:rPr>
            <w:noProof/>
            <w:webHidden/>
          </w:rPr>
        </w:r>
        <w:r w:rsidR="00BC5EB7">
          <w:rPr>
            <w:noProof/>
            <w:webHidden/>
          </w:rPr>
          <w:fldChar w:fldCharType="separate"/>
        </w:r>
        <w:r w:rsidR="00BC5EB7">
          <w:rPr>
            <w:noProof/>
            <w:webHidden/>
          </w:rPr>
          <w:t>10</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56" w:anchor="_Toc405634126" w:history="1">
        <w:r w:rsidR="00BC5EB7" w:rsidRPr="00C378EB">
          <w:rPr>
            <w:rStyle w:val="Hyperlink"/>
            <w:noProof/>
          </w:rPr>
          <w:t>Figure 2 - Dreams of augmenting our senses</w:t>
        </w:r>
        <w:r w:rsidR="00BC5EB7">
          <w:rPr>
            <w:noProof/>
            <w:webHidden/>
          </w:rPr>
          <w:tab/>
        </w:r>
        <w:r w:rsidR="00BC5EB7">
          <w:rPr>
            <w:noProof/>
            <w:webHidden/>
          </w:rPr>
          <w:fldChar w:fldCharType="begin"/>
        </w:r>
        <w:r w:rsidR="00BC5EB7">
          <w:rPr>
            <w:noProof/>
            <w:webHidden/>
          </w:rPr>
          <w:instrText xml:space="preserve"> PAGEREF _Toc405634126 \h </w:instrText>
        </w:r>
        <w:r w:rsidR="00BC5EB7">
          <w:rPr>
            <w:noProof/>
            <w:webHidden/>
          </w:rPr>
        </w:r>
        <w:r w:rsidR="00BC5EB7">
          <w:rPr>
            <w:noProof/>
            <w:webHidden/>
          </w:rPr>
          <w:fldChar w:fldCharType="separate"/>
        </w:r>
        <w:r w:rsidR="00BC5EB7">
          <w:rPr>
            <w:noProof/>
            <w:webHidden/>
          </w:rPr>
          <w:t>10</w:t>
        </w:r>
        <w:r w:rsidR="00BC5EB7">
          <w:rPr>
            <w:noProof/>
            <w:webHidden/>
          </w:rPr>
          <w:fldChar w:fldCharType="end"/>
        </w:r>
      </w:hyperlink>
    </w:p>
    <w:p w:rsidR="00BC5EB7" w:rsidRDefault="00FC0D1B">
      <w:pPr>
        <w:pStyle w:val="TableofFigures"/>
        <w:tabs>
          <w:tab w:val="right" w:leader="dot" w:pos="9350"/>
        </w:tabs>
        <w:rPr>
          <w:noProof/>
          <w:sz w:val="22"/>
          <w:szCs w:val="22"/>
        </w:rPr>
      </w:pPr>
      <w:hyperlink w:anchor="_Toc405634127" w:history="1">
        <w:r w:rsidR="00BC5EB7" w:rsidRPr="00C378EB">
          <w:rPr>
            <w:rStyle w:val="Hyperlink"/>
            <w:noProof/>
          </w:rPr>
          <w:t>Figure 3 - Mobile technology is the translator of the natural and artificial world</w:t>
        </w:r>
        <w:r w:rsidR="00BC5EB7">
          <w:rPr>
            <w:noProof/>
            <w:webHidden/>
          </w:rPr>
          <w:tab/>
        </w:r>
        <w:r w:rsidR="00BC5EB7">
          <w:rPr>
            <w:noProof/>
            <w:webHidden/>
          </w:rPr>
          <w:fldChar w:fldCharType="begin"/>
        </w:r>
        <w:r w:rsidR="00BC5EB7">
          <w:rPr>
            <w:noProof/>
            <w:webHidden/>
          </w:rPr>
          <w:instrText xml:space="preserve"> PAGEREF _Toc405634127 \h </w:instrText>
        </w:r>
        <w:r w:rsidR="00BC5EB7">
          <w:rPr>
            <w:noProof/>
            <w:webHidden/>
          </w:rPr>
        </w:r>
        <w:r w:rsidR="00BC5EB7">
          <w:rPr>
            <w:noProof/>
            <w:webHidden/>
          </w:rPr>
          <w:fldChar w:fldCharType="separate"/>
        </w:r>
        <w:r w:rsidR="00BC5EB7">
          <w:rPr>
            <w:noProof/>
            <w:webHidden/>
          </w:rPr>
          <w:t>11</w:t>
        </w:r>
        <w:r w:rsidR="00BC5EB7">
          <w:rPr>
            <w:noProof/>
            <w:webHidden/>
          </w:rPr>
          <w:fldChar w:fldCharType="end"/>
        </w:r>
      </w:hyperlink>
    </w:p>
    <w:p w:rsidR="00BC5EB7" w:rsidRDefault="00FC0D1B">
      <w:pPr>
        <w:pStyle w:val="TableofFigures"/>
        <w:tabs>
          <w:tab w:val="right" w:leader="dot" w:pos="9350"/>
        </w:tabs>
        <w:rPr>
          <w:noProof/>
          <w:sz w:val="22"/>
          <w:szCs w:val="22"/>
        </w:rPr>
      </w:pPr>
      <w:hyperlink w:anchor="_Toc405634128" w:history="1">
        <w:r w:rsidR="00BC5EB7" w:rsidRPr="00C378EB">
          <w:rPr>
            <w:rStyle w:val="Hyperlink"/>
            <w:noProof/>
          </w:rPr>
          <w:t>Figure 4 - Temperature sensing head-band</w:t>
        </w:r>
        <w:r w:rsidR="00BC5EB7">
          <w:rPr>
            <w:noProof/>
            <w:webHidden/>
          </w:rPr>
          <w:tab/>
        </w:r>
        <w:r w:rsidR="00BC5EB7">
          <w:rPr>
            <w:noProof/>
            <w:webHidden/>
          </w:rPr>
          <w:fldChar w:fldCharType="begin"/>
        </w:r>
        <w:r w:rsidR="00BC5EB7">
          <w:rPr>
            <w:noProof/>
            <w:webHidden/>
          </w:rPr>
          <w:instrText xml:space="preserve"> PAGEREF _Toc405634128 \h </w:instrText>
        </w:r>
        <w:r w:rsidR="00BC5EB7">
          <w:rPr>
            <w:noProof/>
            <w:webHidden/>
          </w:rPr>
        </w:r>
        <w:r w:rsidR="00BC5EB7">
          <w:rPr>
            <w:noProof/>
            <w:webHidden/>
          </w:rPr>
          <w:fldChar w:fldCharType="separate"/>
        </w:r>
        <w:r w:rsidR="00BC5EB7">
          <w:rPr>
            <w:noProof/>
            <w:webHidden/>
          </w:rPr>
          <w:t>14</w:t>
        </w:r>
        <w:r w:rsidR="00BC5EB7">
          <w:rPr>
            <w:noProof/>
            <w:webHidden/>
          </w:rPr>
          <w:fldChar w:fldCharType="end"/>
        </w:r>
      </w:hyperlink>
    </w:p>
    <w:p w:rsidR="00BC5EB7" w:rsidRDefault="00FC0D1B">
      <w:pPr>
        <w:pStyle w:val="TableofFigures"/>
        <w:tabs>
          <w:tab w:val="right" w:leader="dot" w:pos="9350"/>
        </w:tabs>
        <w:rPr>
          <w:noProof/>
          <w:sz w:val="22"/>
          <w:szCs w:val="22"/>
        </w:rPr>
      </w:pPr>
      <w:hyperlink w:anchor="_Toc405634129" w:history="1">
        <w:r w:rsidR="00BC5EB7" w:rsidRPr="00C378EB">
          <w:rPr>
            <w:rStyle w:val="Hyperlink"/>
            <w:noProof/>
          </w:rPr>
          <w:t>Figure 5 - Technology creating distraction and reducing our feeling of immersion in the world</w:t>
        </w:r>
        <w:r w:rsidR="00BC5EB7">
          <w:rPr>
            <w:noProof/>
            <w:webHidden/>
          </w:rPr>
          <w:tab/>
        </w:r>
        <w:r w:rsidR="00BC5EB7">
          <w:rPr>
            <w:noProof/>
            <w:webHidden/>
          </w:rPr>
          <w:fldChar w:fldCharType="begin"/>
        </w:r>
        <w:r w:rsidR="00BC5EB7">
          <w:rPr>
            <w:noProof/>
            <w:webHidden/>
          </w:rPr>
          <w:instrText xml:space="preserve"> PAGEREF _Toc405634129 \h </w:instrText>
        </w:r>
        <w:r w:rsidR="00BC5EB7">
          <w:rPr>
            <w:noProof/>
            <w:webHidden/>
          </w:rPr>
        </w:r>
        <w:r w:rsidR="00BC5EB7">
          <w:rPr>
            <w:noProof/>
            <w:webHidden/>
          </w:rPr>
          <w:fldChar w:fldCharType="separate"/>
        </w:r>
        <w:r w:rsidR="00BC5EB7">
          <w:rPr>
            <w:noProof/>
            <w:webHidden/>
          </w:rPr>
          <w:t>16</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57" w:anchor="_Toc405634130" w:history="1">
        <w:r w:rsidR="00BC5EB7" w:rsidRPr="00C378EB">
          <w:rPr>
            <w:rStyle w:val="Hyperlink"/>
            <w:noProof/>
          </w:rPr>
          <w:t>Figure 6 - Proximity sensing User study</w:t>
        </w:r>
        <w:r w:rsidR="00BC5EB7">
          <w:rPr>
            <w:noProof/>
            <w:webHidden/>
          </w:rPr>
          <w:tab/>
        </w:r>
        <w:r w:rsidR="00BC5EB7">
          <w:rPr>
            <w:noProof/>
            <w:webHidden/>
          </w:rPr>
          <w:fldChar w:fldCharType="begin"/>
        </w:r>
        <w:r w:rsidR="00BC5EB7">
          <w:rPr>
            <w:noProof/>
            <w:webHidden/>
          </w:rPr>
          <w:instrText xml:space="preserve"> PAGEREF _Toc405634130 \h </w:instrText>
        </w:r>
        <w:r w:rsidR="00BC5EB7">
          <w:rPr>
            <w:noProof/>
            <w:webHidden/>
          </w:rPr>
        </w:r>
        <w:r w:rsidR="00BC5EB7">
          <w:rPr>
            <w:noProof/>
            <w:webHidden/>
          </w:rPr>
          <w:fldChar w:fldCharType="separate"/>
        </w:r>
        <w:r w:rsidR="00BC5EB7">
          <w:rPr>
            <w:noProof/>
            <w:webHidden/>
          </w:rPr>
          <w:t>18</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58" w:anchor="_Toc405634131" w:history="1">
        <w:r w:rsidR="00BC5EB7" w:rsidRPr="00C378EB">
          <w:rPr>
            <w:rStyle w:val="Hyperlink"/>
            <w:noProof/>
          </w:rPr>
          <w:t>Figure 7 - Temperature sensing user study</w:t>
        </w:r>
        <w:r w:rsidR="00BC5EB7">
          <w:rPr>
            <w:noProof/>
            <w:webHidden/>
          </w:rPr>
          <w:tab/>
        </w:r>
        <w:r w:rsidR="00BC5EB7">
          <w:rPr>
            <w:noProof/>
            <w:webHidden/>
          </w:rPr>
          <w:fldChar w:fldCharType="begin"/>
        </w:r>
        <w:r w:rsidR="00BC5EB7">
          <w:rPr>
            <w:noProof/>
            <w:webHidden/>
          </w:rPr>
          <w:instrText xml:space="preserve"> PAGEREF _Toc405634131 \h </w:instrText>
        </w:r>
        <w:r w:rsidR="00BC5EB7">
          <w:rPr>
            <w:noProof/>
            <w:webHidden/>
          </w:rPr>
        </w:r>
        <w:r w:rsidR="00BC5EB7">
          <w:rPr>
            <w:noProof/>
            <w:webHidden/>
          </w:rPr>
          <w:fldChar w:fldCharType="separate"/>
        </w:r>
        <w:r w:rsidR="00BC5EB7">
          <w:rPr>
            <w:noProof/>
            <w:webHidden/>
          </w:rPr>
          <w:t>19</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59" w:anchor="_Toc405634132" w:history="1">
        <w:r w:rsidR="00BC5EB7" w:rsidRPr="00C378EB">
          <w:rPr>
            <w:rStyle w:val="Hyperlink"/>
            <w:noProof/>
          </w:rPr>
          <w:t>Figure 8 - Cellphone sensors user study</w:t>
        </w:r>
        <w:r w:rsidR="00BC5EB7">
          <w:rPr>
            <w:noProof/>
            <w:webHidden/>
          </w:rPr>
          <w:tab/>
        </w:r>
        <w:r w:rsidR="00BC5EB7">
          <w:rPr>
            <w:noProof/>
            <w:webHidden/>
          </w:rPr>
          <w:fldChar w:fldCharType="begin"/>
        </w:r>
        <w:r w:rsidR="00BC5EB7">
          <w:rPr>
            <w:noProof/>
            <w:webHidden/>
          </w:rPr>
          <w:instrText xml:space="preserve"> PAGEREF _Toc405634132 \h </w:instrText>
        </w:r>
        <w:r w:rsidR="00BC5EB7">
          <w:rPr>
            <w:noProof/>
            <w:webHidden/>
          </w:rPr>
        </w:r>
        <w:r w:rsidR="00BC5EB7">
          <w:rPr>
            <w:noProof/>
            <w:webHidden/>
          </w:rPr>
          <w:fldChar w:fldCharType="separate"/>
        </w:r>
        <w:r w:rsidR="00BC5EB7">
          <w:rPr>
            <w:noProof/>
            <w:webHidden/>
          </w:rPr>
          <w:t>19</w:t>
        </w:r>
        <w:r w:rsidR="00BC5EB7">
          <w:rPr>
            <w:noProof/>
            <w:webHidden/>
          </w:rPr>
          <w:fldChar w:fldCharType="end"/>
        </w:r>
      </w:hyperlink>
    </w:p>
    <w:p w:rsidR="00BC5EB7" w:rsidRDefault="00FC0D1B">
      <w:pPr>
        <w:pStyle w:val="TableofFigures"/>
        <w:tabs>
          <w:tab w:val="right" w:leader="dot" w:pos="9350"/>
        </w:tabs>
        <w:rPr>
          <w:noProof/>
          <w:sz w:val="22"/>
          <w:szCs w:val="22"/>
        </w:rPr>
      </w:pPr>
      <w:hyperlink w:anchor="_Toc405634133" w:history="1">
        <w:r w:rsidR="00BC5EB7" w:rsidRPr="00C378EB">
          <w:rPr>
            <w:rStyle w:val="Hyperlink"/>
            <w:noProof/>
          </w:rPr>
          <w:t>Figure 9 - L.A. Jones and Berris 2003</w:t>
        </w:r>
        <w:r w:rsidR="00BC5EB7">
          <w:rPr>
            <w:noProof/>
            <w:webHidden/>
          </w:rPr>
          <w:tab/>
        </w:r>
        <w:r w:rsidR="00BC5EB7">
          <w:rPr>
            <w:noProof/>
            <w:webHidden/>
          </w:rPr>
          <w:fldChar w:fldCharType="begin"/>
        </w:r>
        <w:r w:rsidR="00BC5EB7">
          <w:rPr>
            <w:noProof/>
            <w:webHidden/>
          </w:rPr>
          <w:instrText xml:space="preserve"> PAGEREF _Toc405634133 \h </w:instrText>
        </w:r>
        <w:r w:rsidR="00BC5EB7">
          <w:rPr>
            <w:noProof/>
            <w:webHidden/>
          </w:rPr>
        </w:r>
        <w:r w:rsidR="00BC5EB7">
          <w:rPr>
            <w:noProof/>
            <w:webHidden/>
          </w:rPr>
          <w:fldChar w:fldCharType="separate"/>
        </w:r>
        <w:r w:rsidR="00BC5EB7">
          <w:rPr>
            <w:noProof/>
            <w:webHidden/>
          </w:rPr>
          <w:t>21</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60" w:anchor="_Toc405634134" w:history="1">
        <w:r w:rsidR="00BC5EB7" w:rsidRPr="00C378EB">
          <w:rPr>
            <w:rStyle w:val="Hyperlink"/>
            <w:noProof/>
          </w:rPr>
          <w:t>Figure 10 - WILSON ET AL. 2011</w:t>
        </w:r>
        <w:r w:rsidR="00BC5EB7">
          <w:rPr>
            <w:noProof/>
            <w:webHidden/>
          </w:rPr>
          <w:tab/>
        </w:r>
        <w:r w:rsidR="00BC5EB7">
          <w:rPr>
            <w:noProof/>
            <w:webHidden/>
          </w:rPr>
          <w:fldChar w:fldCharType="begin"/>
        </w:r>
        <w:r w:rsidR="00BC5EB7">
          <w:rPr>
            <w:noProof/>
            <w:webHidden/>
          </w:rPr>
          <w:instrText xml:space="preserve"> PAGEREF _Toc405634134 \h </w:instrText>
        </w:r>
        <w:r w:rsidR="00BC5EB7">
          <w:rPr>
            <w:noProof/>
            <w:webHidden/>
          </w:rPr>
        </w:r>
        <w:r w:rsidR="00BC5EB7">
          <w:rPr>
            <w:noProof/>
            <w:webHidden/>
          </w:rPr>
          <w:fldChar w:fldCharType="separate"/>
        </w:r>
        <w:r w:rsidR="00BC5EB7">
          <w:rPr>
            <w:noProof/>
            <w:webHidden/>
          </w:rPr>
          <w:t>21</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61" w:anchor="_Toc405634135" w:history="1">
        <w:r w:rsidR="00BC5EB7" w:rsidRPr="00C378EB">
          <w:rPr>
            <w:rStyle w:val="Hyperlink"/>
            <w:noProof/>
          </w:rPr>
          <w:t>Figure 11 -Rekimoto 2009</w:t>
        </w:r>
        <w:r w:rsidR="00BC5EB7">
          <w:rPr>
            <w:noProof/>
            <w:webHidden/>
          </w:rPr>
          <w:tab/>
        </w:r>
        <w:r w:rsidR="00BC5EB7">
          <w:rPr>
            <w:noProof/>
            <w:webHidden/>
          </w:rPr>
          <w:fldChar w:fldCharType="begin"/>
        </w:r>
        <w:r w:rsidR="00BC5EB7">
          <w:rPr>
            <w:noProof/>
            <w:webHidden/>
          </w:rPr>
          <w:instrText xml:space="preserve"> PAGEREF _Toc405634135 \h </w:instrText>
        </w:r>
        <w:r w:rsidR="00BC5EB7">
          <w:rPr>
            <w:noProof/>
            <w:webHidden/>
          </w:rPr>
        </w:r>
        <w:r w:rsidR="00BC5EB7">
          <w:rPr>
            <w:noProof/>
            <w:webHidden/>
          </w:rPr>
          <w:fldChar w:fldCharType="separate"/>
        </w:r>
        <w:r w:rsidR="00BC5EB7">
          <w:rPr>
            <w:noProof/>
            <w:webHidden/>
          </w:rPr>
          <w:t>22</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62" w:anchor="_Toc405634136" w:history="1">
        <w:r w:rsidR="00BC5EB7" w:rsidRPr="00C378EB">
          <w:rPr>
            <w:rStyle w:val="Hyperlink"/>
            <w:noProof/>
          </w:rPr>
          <w:t>Figure 12 - Lynette A Jones, Kunkel, and Piateski 2009</w:t>
        </w:r>
        <w:r w:rsidR="00BC5EB7">
          <w:rPr>
            <w:noProof/>
            <w:webHidden/>
          </w:rPr>
          <w:tab/>
        </w:r>
        <w:r w:rsidR="00BC5EB7">
          <w:rPr>
            <w:noProof/>
            <w:webHidden/>
          </w:rPr>
          <w:fldChar w:fldCharType="begin"/>
        </w:r>
        <w:r w:rsidR="00BC5EB7">
          <w:rPr>
            <w:noProof/>
            <w:webHidden/>
          </w:rPr>
          <w:instrText xml:space="preserve"> PAGEREF _Toc405634136 \h </w:instrText>
        </w:r>
        <w:r w:rsidR="00BC5EB7">
          <w:rPr>
            <w:noProof/>
            <w:webHidden/>
          </w:rPr>
        </w:r>
        <w:r w:rsidR="00BC5EB7">
          <w:rPr>
            <w:noProof/>
            <w:webHidden/>
          </w:rPr>
          <w:fldChar w:fldCharType="separate"/>
        </w:r>
        <w:r w:rsidR="00BC5EB7">
          <w:rPr>
            <w:noProof/>
            <w:webHidden/>
          </w:rPr>
          <w:t>22</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63" w:anchor="_Toc405634137" w:history="1">
        <w:r w:rsidR="00BC5EB7" w:rsidRPr="00C378EB">
          <w:rPr>
            <w:rStyle w:val="Hyperlink"/>
            <w:noProof/>
          </w:rPr>
          <w:t>Figure 13 - Paulos 2003</w:t>
        </w:r>
        <w:r w:rsidR="00BC5EB7">
          <w:rPr>
            <w:noProof/>
            <w:webHidden/>
          </w:rPr>
          <w:tab/>
        </w:r>
        <w:r w:rsidR="00BC5EB7">
          <w:rPr>
            <w:noProof/>
            <w:webHidden/>
          </w:rPr>
          <w:fldChar w:fldCharType="begin"/>
        </w:r>
        <w:r w:rsidR="00BC5EB7">
          <w:rPr>
            <w:noProof/>
            <w:webHidden/>
          </w:rPr>
          <w:instrText xml:space="preserve"> PAGEREF _Toc405634137 \h </w:instrText>
        </w:r>
        <w:r w:rsidR="00BC5EB7">
          <w:rPr>
            <w:noProof/>
            <w:webHidden/>
          </w:rPr>
        </w:r>
        <w:r w:rsidR="00BC5EB7">
          <w:rPr>
            <w:noProof/>
            <w:webHidden/>
          </w:rPr>
          <w:fldChar w:fldCharType="separate"/>
        </w:r>
        <w:r w:rsidR="00BC5EB7">
          <w:rPr>
            <w:noProof/>
            <w:webHidden/>
          </w:rPr>
          <w:t>23</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64" w:anchor="_Toc405634138" w:history="1">
        <w:r w:rsidR="00BC5EB7" w:rsidRPr="00C378EB">
          <w:rPr>
            <w:rStyle w:val="Hyperlink"/>
            <w:noProof/>
          </w:rPr>
          <w:t>Figure 14 - Iwasaki, Miyaki, and Rekimoto 2010</w:t>
        </w:r>
        <w:r w:rsidR="00BC5EB7">
          <w:rPr>
            <w:noProof/>
            <w:webHidden/>
          </w:rPr>
          <w:tab/>
        </w:r>
        <w:r w:rsidR="00BC5EB7">
          <w:rPr>
            <w:noProof/>
            <w:webHidden/>
          </w:rPr>
          <w:fldChar w:fldCharType="begin"/>
        </w:r>
        <w:r w:rsidR="00BC5EB7">
          <w:rPr>
            <w:noProof/>
            <w:webHidden/>
          </w:rPr>
          <w:instrText xml:space="preserve"> PAGEREF _Toc405634138 \h </w:instrText>
        </w:r>
        <w:r w:rsidR="00BC5EB7">
          <w:rPr>
            <w:noProof/>
            <w:webHidden/>
          </w:rPr>
        </w:r>
        <w:r w:rsidR="00BC5EB7">
          <w:rPr>
            <w:noProof/>
            <w:webHidden/>
          </w:rPr>
          <w:fldChar w:fldCharType="separate"/>
        </w:r>
        <w:r w:rsidR="00BC5EB7">
          <w:rPr>
            <w:noProof/>
            <w:webHidden/>
          </w:rPr>
          <w:t>23</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65" w:anchor="_Toc405634139" w:history="1">
        <w:r w:rsidR="00BC5EB7" w:rsidRPr="00C378EB">
          <w:rPr>
            <w:rStyle w:val="Hyperlink"/>
            <w:noProof/>
          </w:rPr>
          <w:t>Figure 15 – Brainport, Sampaio, Maris, and Bach-y-Rita 2001</w:t>
        </w:r>
        <w:r w:rsidR="00BC5EB7">
          <w:rPr>
            <w:noProof/>
            <w:webHidden/>
          </w:rPr>
          <w:tab/>
        </w:r>
        <w:r w:rsidR="00BC5EB7">
          <w:rPr>
            <w:noProof/>
            <w:webHidden/>
          </w:rPr>
          <w:fldChar w:fldCharType="begin"/>
        </w:r>
        <w:r w:rsidR="00BC5EB7">
          <w:rPr>
            <w:noProof/>
            <w:webHidden/>
          </w:rPr>
          <w:instrText xml:space="preserve"> PAGEREF _Toc405634139 \h </w:instrText>
        </w:r>
        <w:r w:rsidR="00BC5EB7">
          <w:rPr>
            <w:noProof/>
            <w:webHidden/>
          </w:rPr>
        </w:r>
        <w:r w:rsidR="00BC5EB7">
          <w:rPr>
            <w:noProof/>
            <w:webHidden/>
          </w:rPr>
          <w:fldChar w:fldCharType="separate"/>
        </w:r>
        <w:r w:rsidR="00BC5EB7">
          <w:rPr>
            <w:noProof/>
            <w:webHidden/>
          </w:rPr>
          <w:t>24</w:t>
        </w:r>
        <w:r w:rsidR="00BC5EB7">
          <w:rPr>
            <w:noProof/>
            <w:webHidden/>
          </w:rPr>
          <w:fldChar w:fldCharType="end"/>
        </w:r>
      </w:hyperlink>
    </w:p>
    <w:p w:rsidR="00BC5EB7" w:rsidRDefault="00FC0D1B">
      <w:pPr>
        <w:pStyle w:val="TableofFigures"/>
        <w:tabs>
          <w:tab w:val="right" w:leader="dot" w:pos="9350"/>
        </w:tabs>
        <w:rPr>
          <w:noProof/>
          <w:sz w:val="22"/>
          <w:szCs w:val="22"/>
        </w:rPr>
      </w:pPr>
      <w:hyperlink w:anchor="_Toc405634140" w:history="1">
        <w:r w:rsidR="00BC5EB7" w:rsidRPr="00C378EB">
          <w:rPr>
            <w:rStyle w:val="Hyperlink"/>
            <w:noProof/>
          </w:rPr>
          <w:t>Figure 16 – Eyeborg, Peng and Seymour</w:t>
        </w:r>
        <w:r w:rsidR="00BC5EB7">
          <w:rPr>
            <w:noProof/>
            <w:webHidden/>
          </w:rPr>
          <w:tab/>
        </w:r>
        <w:r w:rsidR="00BC5EB7">
          <w:rPr>
            <w:noProof/>
            <w:webHidden/>
          </w:rPr>
          <w:fldChar w:fldCharType="begin"/>
        </w:r>
        <w:r w:rsidR="00BC5EB7">
          <w:rPr>
            <w:noProof/>
            <w:webHidden/>
          </w:rPr>
          <w:instrText xml:space="preserve"> PAGEREF _Toc405634140 \h </w:instrText>
        </w:r>
        <w:r w:rsidR="00BC5EB7">
          <w:rPr>
            <w:noProof/>
            <w:webHidden/>
          </w:rPr>
        </w:r>
        <w:r w:rsidR="00BC5EB7">
          <w:rPr>
            <w:noProof/>
            <w:webHidden/>
          </w:rPr>
          <w:fldChar w:fldCharType="separate"/>
        </w:r>
        <w:r w:rsidR="00BC5EB7">
          <w:rPr>
            <w:noProof/>
            <w:webHidden/>
          </w:rPr>
          <w:t>24</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66" w:anchor="_Toc405634141" w:history="1">
        <w:r w:rsidR="00BC5EB7" w:rsidRPr="00C378EB">
          <w:rPr>
            <w:rStyle w:val="Hyperlink"/>
            <w:noProof/>
          </w:rPr>
          <w:t>Figure 17 - Blind climber using Brainport</w:t>
        </w:r>
        <w:r w:rsidR="00BC5EB7">
          <w:rPr>
            <w:noProof/>
            <w:webHidden/>
          </w:rPr>
          <w:tab/>
        </w:r>
        <w:r w:rsidR="00BC5EB7">
          <w:rPr>
            <w:noProof/>
            <w:webHidden/>
          </w:rPr>
          <w:fldChar w:fldCharType="begin"/>
        </w:r>
        <w:r w:rsidR="00BC5EB7">
          <w:rPr>
            <w:noProof/>
            <w:webHidden/>
          </w:rPr>
          <w:instrText xml:space="preserve"> PAGEREF _Toc405634141 \h </w:instrText>
        </w:r>
        <w:r w:rsidR="00BC5EB7">
          <w:rPr>
            <w:noProof/>
            <w:webHidden/>
          </w:rPr>
        </w:r>
        <w:r w:rsidR="00BC5EB7">
          <w:rPr>
            <w:noProof/>
            <w:webHidden/>
          </w:rPr>
          <w:fldChar w:fldCharType="separate"/>
        </w:r>
        <w:r w:rsidR="00BC5EB7">
          <w:rPr>
            <w:noProof/>
            <w:webHidden/>
          </w:rPr>
          <w:t>24</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67" w:anchor="_Toc405634142" w:history="1">
        <w:r w:rsidR="00BC5EB7" w:rsidRPr="00C378EB">
          <w:rPr>
            <w:rStyle w:val="Hyperlink"/>
            <w:noProof/>
          </w:rPr>
          <w:t>Figure 18 – Aireal (Sodhi et al. 2013)</w:t>
        </w:r>
        <w:r w:rsidR="00BC5EB7">
          <w:rPr>
            <w:noProof/>
            <w:webHidden/>
          </w:rPr>
          <w:tab/>
        </w:r>
        <w:r w:rsidR="00BC5EB7">
          <w:rPr>
            <w:noProof/>
            <w:webHidden/>
          </w:rPr>
          <w:fldChar w:fldCharType="begin"/>
        </w:r>
        <w:r w:rsidR="00BC5EB7">
          <w:rPr>
            <w:noProof/>
            <w:webHidden/>
          </w:rPr>
          <w:instrText xml:space="preserve"> PAGEREF _Toc405634142 \h </w:instrText>
        </w:r>
        <w:r w:rsidR="00BC5EB7">
          <w:rPr>
            <w:noProof/>
            <w:webHidden/>
          </w:rPr>
        </w:r>
        <w:r w:rsidR="00BC5EB7">
          <w:rPr>
            <w:noProof/>
            <w:webHidden/>
          </w:rPr>
          <w:fldChar w:fldCharType="separate"/>
        </w:r>
        <w:r w:rsidR="00BC5EB7">
          <w:rPr>
            <w:noProof/>
            <w:webHidden/>
          </w:rPr>
          <w:t>25</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68" w:anchor="_Toc405634143" w:history="1">
        <w:r w:rsidR="00BC5EB7" w:rsidRPr="00C378EB">
          <w:rPr>
            <w:rStyle w:val="Hyperlink"/>
            <w:noProof/>
          </w:rPr>
          <w:t xml:space="preserve">Figure 19 - Feelspace belt </w:t>
        </w:r>
        <w:r w:rsidR="00BC5EB7" w:rsidRPr="00C378EB">
          <w:rPr>
            <w:rStyle w:val="Hyperlink"/>
            <w:noProof/>
            <w:shd w:val="clear" w:color="auto" w:fill="FFFFFF"/>
          </w:rPr>
          <w:t>(Nagel et al. 2005)</w:t>
        </w:r>
        <w:r w:rsidR="00BC5EB7">
          <w:rPr>
            <w:noProof/>
            <w:webHidden/>
          </w:rPr>
          <w:tab/>
        </w:r>
        <w:r w:rsidR="00BC5EB7">
          <w:rPr>
            <w:noProof/>
            <w:webHidden/>
          </w:rPr>
          <w:fldChar w:fldCharType="begin"/>
        </w:r>
        <w:r w:rsidR="00BC5EB7">
          <w:rPr>
            <w:noProof/>
            <w:webHidden/>
          </w:rPr>
          <w:instrText xml:space="preserve"> PAGEREF _Toc405634143 \h </w:instrText>
        </w:r>
        <w:r w:rsidR="00BC5EB7">
          <w:rPr>
            <w:noProof/>
            <w:webHidden/>
          </w:rPr>
        </w:r>
        <w:r w:rsidR="00BC5EB7">
          <w:rPr>
            <w:noProof/>
            <w:webHidden/>
          </w:rPr>
          <w:fldChar w:fldCharType="separate"/>
        </w:r>
        <w:r w:rsidR="00BC5EB7">
          <w:rPr>
            <w:noProof/>
            <w:webHidden/>
          </w:rPr>
          <w:t>25</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69" w:anchor="_Toc405634144" w:history="1">
        <w:r w:rsidR="00BC5EB7" w:rsidRPr="00C378EB">
          <w:rPr>
            <w:rStyle w:val="Hyperlink"/>
            <w:noProof/>
          </w:rPr>
          <w:t>Figure 20 – System diagram</w:t>
        </w:r>
        <w:r w:rsidR="00BC5EB7">
          <w:rPr>
            <w:noProof/>
            <w:webHidden/>
          </w:rPr>
          <w:tab/>
        </w:r>
        <w:r w:rsidR="00BC5EB7">
          <w:rPr>
            <w:noProof/>
            <w:webHidden/>
          </w:rPr>
          <w:fldChar w:fldCharType="begin"/>
        </w:r>
        <w:r w:rsidR="00BC5EB7">
          <w:rPr>
            <w:noProof/>
            <w:webHidden/>
          </w:rPr>
          <w:instrText xml:space="preserve"> PAGEREF _Toc405634144 \h </w:instrText>
        </w:r>
        <w:r w:rsidR="00BC5EB7">
          <w:rPr>
            <w:noProof/>
            <w:webHidden/>
          </w:rPr>
        </w:r>
        <w:r w:rsidR="00BC5EB7">
          <w:rPr>
            <w:noProof/>
            <w:webHidden/>
          </w:rPr>
          <w:fldChar w:fldCharType="separate"/>
        </w:r>
        <w:r w:rsidR="00BC5EB7">
          <w:rPr>
            <w:noProof/>
            <w:webHidden/>
          </w:rPr>
          <w:t>27</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70" w:anchor="_Toc405634145" w:history="1">
        <w:r w:rsidR="00BC5EB7" w:rsidRPr="00C378EB">
          <w:rPr>
            <w:rStyle w:val="Hyperlink"/>
            <w:noProof/>
          </w:rPr>
          <w:t>Figure 21 - Example sensitivity ui</w:t>
        </w:r>
        <w:r w:rsidR="00BC5EB7">
          <w:rPr>
            <w:noProof/>
            <w:webHidden/>
          </w:rPr>
          <w:tab/>
        </w:r>
        <w:r w:rsidR="00BC5EB7">
          <w:rPr>
            <w:noProof/>
            <w:webHidden/>
          </w:rPr>
          <w:fldChar w:fldCharType="begin"/>
        </w:r>
        <w:r w:rsidR="00BC5EB7">
          <w:rPr>
            <w:noProof/>
            <w:webHidden/>
          </w:rPr>
          <w:instrText xml:space="preserve"> PAGEREF _Toc405634145 \h </w:instrText>
        </w:r>
        <w:r w:rsidR="00BC5EB7">
          <w:rPr>
            <w:noProof/>
            <w:webHidden/>
          </w:rPr>
        </w:r>
        <w:r w:rsidR="00BC5EB7">
          <w:rPr>
            <w:noProof/>
            <w:webHidden/>
          </w:rPr>
          <w:fldChar w:fldCharType="separate"/>
        </w:r>
        <w:r w:rsidR="00BC5EB7">
          <w:rPr>
            <w:noProof/>
            <w:webHidden/>
          </w:rPr>
          <w:t>29</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71" w:anchor="_Toc405634146" w:history="1">
        <w:r w:rsidR="00BC5EB7" w:rsidRPr="00C378EB">
          <w:rPr>
            <w:rStyle w:val="Hyperlink"/>
            <w:noProof/>
          </w:rPr>
          <w:t>Figure 22 - Sensor beam Pattern</w:t>
        </w:r>
        <w:r w:rsidR="00BC5EB7">
          <w:rPr>
            <w:noProof/>
            <w:webHidden/>
          </w:rPr>
          <w:tab/>
        </w:r>
        <w:r w:rsidR="00BC5EB7">
          <w:rPr>
            <w:noProof/>
            <w:webHidden/>
          </w:rPr>
          <w:fldChar w:fldCharType="begin"/>
        </w:r>
        <w:r w:rsidR="00BC5EB7">
          <w:rPr>
            <w:noProof/>
            <w:webHidden/>
          </w:rPr>
          <w:instrText xml:space="preserve"> PAGEREF _Toc405634146 \h </w:instrText>
        </w:r>
        <w:r w:rsidR="00BC5EB7">
          <w:rPr>
            <w:noProof/>
            <w:webHidden/>
          </w:rPr>
        </w:r>
        <w:r w:rsidR="00BC5EB7">
          <w:rPr>
            <w:noProof/>
            <w:webHidden/>
          </w:rPr>
          <w:fldChar w:fldCharType="separate"/>
        </w:r>
        <w:r w:rsidR="00BC5EB7">
          <w:rPr>
            <w:noProof/>
            <w:webHidden/>
          </w:rPr>
          <w:t>33</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72" w:anchor="_Toc405634147" w:history="1">
        <w:r w:rsidR="00BC5EB7" w:rsidRPr="00C378EB">
          <w:rPr>
            <w:rStyle w:val="Hyperlink"/>
            <w:noProof/>
          </w:rPr>
          <w:t>Figure 23 - Schematic and board for the proximity user study</w:t>
        </w:r>
        <w:r w:rsidR="00BC5EB7">
          <w:rPr>
            <w:noProof/>
            <w:webHidden/>
          </w:rPr>
          <w:tab/>
        </w:r>
        <w:r w:rsidR="00BC5EB7">
          <w:rPr>
            <w:noProof/>
            <w:webHidden/>
          </w:rPr>
          <w:fldChar w:fldCharType="begin"/>
        </w:r>
        <w:r w:rsidR="00BC5EB7">
          <w:rPr>
            <w:noProof/>
            <w:webHidden/>
          </w:rPr>
          <w:instrText xml:space="preserve"> PAGEREF _Toc405634147 \h </w:instrText>
        </w:r>
        <w:r w:rsidR="00BC5EB7">
          <w:rPr>
            <w:noProof/>
            <w:webHidden/>
          </w:rPr>
        </w:r>
        <w:r w:rsidR="00BC5EB7">
          <w:rPr>
            <w:noProof/>
            <w:webHidden/>
          </w:rPr>
          <w:fldChar w:fldCharType="separate"/>
        </w:r>
        <w:r w:rsidR="00BC5EB7">
          <w:rPr>
            <w:noProof/>
            <w:webHidden/>
          </w:rPr>
          <w:t>34</w:t>
        </w:r>
        <w:r w:rsidR="00BC5EB7">
          <w:rPr>
            <w:noProof/>
            <w:webHidden/>
          </w:rPr>
          <w:fldChar w:fldCharType="end"/>
        </w:r>
      </w:hyperlink>
    </w:p>
    <w:p w:rsidR="00BC5EB7" w:rsidRDefault="00FC0D1B">
      <w:pPr>
        <w:pStyle w:val="TableofFigures"/>
        <w:tabs>
          <w:tab w:val="right" w:leader="dot" w:pos="9350"/>
        </w:tabs>
        <w:rPr>
          <w:noProof/>
          <w:sz w:val="22"/>
          <w:szCs w:val="22"/>
        </w:rPr>
      </w:pPr>
      <w:hyperlink w:anchor="_Toc405634148" w:history="1">
        <w:r w:rsidR="00BC5EB7" w:rsidRPr="00C378EB">
          <w:rPr>
            <w:rStyle w:val="Hyperlink"/>
            <w:noProof/>
          </w:rPr>
          <w:t>Figure 24 - User interface for the proximity user study</w:t>
        </w:r>
        <w:r w:rsidR="00BC5EB7">
          <w:rPr>
            <w:noProof/>
            <w:webHidden/>
          </w:rPr>
          <w:tab/>
        </w:r>
        <w:r w:rsidR="00BC5EB7">
          <w:rPr>
            <w:noProof/>
            <w:webHidden/>
          </w:rPr>
          <w:fldChar w:fldCharType="begin"/>
        </w:r>
        <w:r w:rsidR="00BC5EB7">
          <w:rPr>
            <w:noProof/>
            <w:webHidden/>
          </w:rPr>
          <w:instrText xml:space="preserve"> PAGEREF _Toc405634148 \h </w:instrText>
        </w:r>
        <w:r w:rsidR="00BC5EB7">
          <w:rPr>
            <w:noProof/>
            <w:webHidden/>
          </w:rPr>
        </w:r>
        <w:r w:rsidR="00BC5EB7">
          <w:rPr>
            <w:noProof/>
            <w:webHidden/>
          </w:rPr>
          <w:fldChar w:fldCharType="separate"/>
        </w:r>
        <w:r w:rsidR="00BC5EB7">
          <w:rPr>
            <w:noProof/>
            <w:webHidden/>
          </w:rPr>
          <w:t>35</w:t>
        </w:r>
        <w:r w:rsidR="00BC5EB7">
          <w:rPr>
            <w:noProof/>
            <w:webHidden/>
          </w:rPr>
          <w:fldChar w:fldCharType="end"/>
        </w:r>
      </w:hyperlink>
    </w:p>
    <w:p w:rsidR="00BC5EB7" w:rsidRDefault="00FC0D1B">
      <w:pPr>
        <w:pStyle w:val="TableofFigures"/>
        <w:tabs>
          <w:tab w:val="right" w:leader="dot" w:pos="9350"/>
        </w:tabs>
        <w:rPr>
          <w:noProof/>
          <w:sz w:val="22"/>
          <w:szCs w:val="22"/>
        </w:rPr>
      </w:pPr>
      <w:hyperlink w:anchor="_Toc405634149" w:history="1">
        <w:r w:rsidR="00BC5EB7" w:rsidRPr="00C378EB">
          <w:rPr>
            <w:rStyle w:val="Hyperlink"/>
            <w:noProof/>
          </w:rPr>
          <w:t>Figure 25 - Subject during phase one</w:t>
        </w:r>
        <w:r w:rsidR="00BC5EB7">
          <w:rPr>
            <w:noProof/>
            <w:webHidden/>
          </w:rPr>
          <w:tab/>
        </w:r>
        <w:r w:rsidR="00BC5EB7">
          <w:rPr>
            <w:noProof/>
            <w:webHidden/>
          </w:rPr>
          <w:fldChar w:fldCharType="begin"/>
        </w:r>
        <w:r w:rsidR="00BC5EB7">
          <w:rPr>
            <w:noProof/>
            <w:webHidden/>
          </w:rPr>
          <w:instrText xml:space="preserve"> PAGEREF _Toc405634149 \h </w:instrText>
        </w:r>
        <w:r w:rsidR="00BC5EB7">
          <w:rPr>
            <w:noProof/>
            <w:webHidden/>
          </w:rPr>
        </w:r>
        <w:r w:rsidR="00BC5EB7">
          <w:rPr>
            <w:noProof/>
            <w:webHidden/>
          </w:rPr>
          <w:fldChar w:fldCharType="separate"/>
        </w:r>
        <w:r w:rsidR="00BC5EB7">
          <w:rPr>
            <w:noProof/>
            <w:webHidden/>
          </w:rPr>
          <w:t>36</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73" w:anchor="_Toc405634150" w:history="1">
        <w:r w:rsidR="00BC5EB7" w:rsidRPr="00C378EB">
          <w:rPr>
            <w:rStyle w:val="Hyperlink"/>
            <w:noProof/>
          </w:rPr>
          <w:t>Figure 26 - One, Two and Three bars</w:t>
        </w:r>
        <w:r w:rsidR="00BC5EB7">
          <w:rPr>
            <w:noProof/>
            <w:webHidden/>
          </w:rPr>
          <w:tab/>
        </w:r>
        <w:r w:rsidR="00BC5EB7">
          <w:rPr>
            <w:noProof/>
            <w:webHidden/>
          </w:rPr>
          <w:fldChar w:fldCharType="begin"/>
        </w:r>
        <w:r w:rsidR="00BC5EB7">
          <w:rPr>
            <w:noProof/>
            <w:webHidden/>
          </w:rPr>
          <w:instrText xml:space="preserve"> PAGEREF _Toc405634150 \h </w:instrText>
        </w:r>
        <w:r w:rsidR="00BC5EB7">
          <w:rPr>
            <w:noProof/>
            <w:webHidden/>
          </w:rPr>
        </w:r>
        <w:r w:rsidR="00BC5EB7">
          <w:rPr>
            <w:noProof/>
            <w:webHidden/>
          </w:rPr>
          <w:fldChar w:fldCharType="separate"/>
        </w:r>
        <w:r w:rsidR="00BC5EB7">
          <w:rPr>
            <w:noProof/>
            <w:webHidden/>
          </w:rPr>
          <w:t>37</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74" w:anchor="_Toc405634151" w:history="1">
        <w:r w:rsidR="00BC5EB7" w:rsidRPr="00C378EB">
          <w:rPr>
            <w:rStyle w:val="Hyperlink"/>
            <w:noProof/>
          </w:rPr>
          <w:t>Figure 27 - Accuracy on phase one</w:t>
        </w:r>
        <w:r w:rsidR="00BC5EB7">
          <w:rPr>
            <w:noProof/>
            <w:webHidden/>
          </w:rPr>
          <w:tab/>
        </w:r>
        <w:r w:rsidR="00BC5EB7">
          <w:rPr>
            <w:noProof/>
            <w:webHidden/>
          </w:rPr>
          <w:fldChar w:fldCharType="begin"/>
        </w:r>
        <w:r w:rsidR="00BC5EB7">
          <w:rPr>
            <w:noProof/>
            <w:webHidden/>
          </w:rPr>
          <w:instrText xml:space="preserve"> PAGEREF _Toc405634151 \h </w:instrText>
        </w:r>
        <w:r w:rsidR="00BC5EB7">
          <w:rPr>
            <w:noProof/>
            <w:webHidden/>
          </w:rPr>
        </w:r>
        <w:r w:rsidR="00BC5EB7">
          <w:rPr>
            <w:noProof/>
            <w:webHidden/>
          </w:rPr>
          <w:fldChar w:fldCharType="separate"/>
        </w:r>
        <w:r w:rsidR="00BC5EB7">
          <w:rPr>
            <w:noProof/>
            <w:webHidden/>
          </w:rPr>
          <w:t>37</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75" w:anchor="_Toc405634152" w:history="1">
        <w:r w:rsidR="00BC5EB7" w:rsidRPr="00C378EB">
          <w:rPr>
            <w:rStyle w:val="Hyperlink"/>
            <w:noProof/>
          </w:rPr>
          <w:t>Figure 28 - X axis green, y axis blue and z axis red</w:t>
        </w:r>
        <w:r w:rsidR="00BC5EB7">
          <w:rPr>
            <w:noProof/>
            <w:webHidden/>
          </w:rPr>
          <w:tab/>
        </w:r>
        <w:r w:rsidR="00BC5EB7">
          <w:rPr>
            <w:noProof/>
            <w:webHidden/>
          </w:rPr>
          <w:fldChar w:fldCharType="begin"/>
        </w:r>
        <w:r w:rsidR="00BC5EB7">
          <w:rPr>
            <w:noProof/>
            <w:webHidden/>
          </w:rPr>
          <w:instrText xml:space="preserve"> PAGEREF _Toc405634152 \h </w:instrText>
        </w:r>
        <w:r w:rsidR="00BC5EB7">
          <w:rPr>
            <w:noProof/>
            <w:webHidden/>
          </w:rPr>
        </w:r>
        <w:r w:rsidR="00BC5EB7">
          <w:rPr>
            <w:noProof/>
            <w:webHidden/>
          </w:rPr>
          <w:fldChar w:fldCharType="separate"/>
        </w:r>
        <w:r w:rsidR="00BC5EB7">
          <w:rPr>
            <w:noProof/>
            <w:webHidden/>
          </w:rPr>
          <w:t>38</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76" w:anchor="_Toc405634153" w:history="1">
        <w:r w:rsidR="00BC5EB7" w:rsidRPr="00C378EB">
          <w:rPr>
            <w:rStyle w:val="Hyperlink"/>
            <w:noProof/>
          </w:rPr>
          <w:t>Figure 29 - Different shapes for phase two</w:t>
        </w:r>
        <w:r w:rsidR="00BC5EB7">
          <w:rPr>
            <w:noProof/>
            <w:webHidden/>
          </w:rPr>
          <w:tab/>
        </w:r>
        <w:r w:rsidR="00BC5EB7">
          <w:rPr>
            <w:noProof/>
            <w:webHidden/>
          </w:rPr>
          <w:fldChar w:fldCharType="begin"/>
        </w:r>
        <w:r w:rsidR="00BC5EB7">
          <w:rPr>
            <w:noProof/>
            <w:webHidden/>
          </w:rPr>
          <w:instrText xml:space="preserve"> PAGEREF _Toc405634153 \h </w:instrText>
        </w:r>
        <w:r w:rsidR="00BC5EB7">
          <w:rPr>
            <w:noProof/>
            <w:webHidden/>
          </w:rPr>
        </w:r>
        <w:r w:rsidR="00BC5EB7">
          <w:rPr>
            <w:noProof/>
            <w:webHidden/>
          </w:rPr>
          <w:fldChar w:fldCharType="separate"/>
        </w:r>
        <w:r w:rsidR="00BC5EB7">
          <w:rPr>
            <w:noProof/>
            <w:webHidden/>
          </w:rPr>
          <w:t>39</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77" w:anchor="_Toc405634154" w:history="1">
        <w:r w:rsidR="00BC5EB7" w:rsidRPr="00C378EB">
          <w:rPr>
            <w:rStyle w:val="Hyperlink"/>
            <w:noProof/>
          </w:rPr>
          <w:t>Figure 30 - Percentage of Accuracy on phase two</w:t>
        </w:r>
        <w:r w:rsidR="00BC5EB7">
          <w:rPr>
            <w:noProof/>
            <w:webHidden/>
          </w:rPr>
          <w:tab/>
        </w:r>
        <w:r w:rsidR="00BC5EB7">
          <w:rPr>
            <w:noProof/>
            <w:webHidden/>
          </w:rPr>
          <w:fldChar w:fldCharType="begin"/>
        </w:r>
        <w:r w:rsidR="00BC5EB7">
          <w:rPr>
            <w:noProof/>
            <w:webHidden/>
          </w:rPr>
          <w:instrText xml:space="preserve"> PAGEREF _Toc405634154 \h </w:instrText>
        </w:r>
        <w:r w:rsidR="00BC5EB7">
          <w:rPr>
            <w:noProof/>
            <w:webHidden/>
          </w:rPr>
        </w:r>
        <w:r w:rsidR="00BC5EB7">
          <w:rPr>
            <w:noProof/>
            <w:webHidden/>
          </w:rPr>
          <w:fldChar w:fldCharType="separate"/>
        </w:r>
        <w:r w:rsidR="00BC5EB7">
          <w:rPr>
            <w:noProof/>
            <w:webHidden/>
          </w:rPr>
          <w:t>39</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78" w:anchor="_Toc405634155" w:history="1">
        <w:r w:rsidR="00BC5EB7" w:rsidRPr="00C378EB">
          <w:rPr>
            <w:rStyle w:val="Hyperlink"/>
            <w:noProof/>
          </w:rPr>
          <w:t>Figure 31 - shapes for phse 3. cUBE, SPHERE AND PRISM</w:t>
        </w:r>
        <w:r w:rsidR="00BC5EB7">
          <w:rPr>
            <w:noProof/>
            <w:webHidden/>
          </w:rPr>
          <w:tab/>
        </w:r>
        <w:r w:rsidR="00BC5EB7">
          <w:rPr>
            <w:noProof/>
            <w:webHidden/>
          </w:rPr>
          <w:fldChar w:fldCharType="begin"/>
        </w:r>
        <w:r w:rsidR="00BC5EB7">
          <w:rPr>
            <w:noProof/>
            <w:webHidden/>
          </w:rPr>
          <w:instrText xml:space="preserve"> PAGEREF _Toc405634155 \h </w:instrText>
        </w:r>
        <w:r w:rsidR="00BC5EB7">
          <w:rPr>
            <w:noProof/>
            <w:webHidden/>
          </w:rPr>
        </w:r>
        <w:r w:rsidR="00BC5EB7">
          <w:rPr>
            <w:noProof/>
            <w:webHidden/>
          </w:rPr>
          <w:fldChar w:fldCharType="separate"/>
        </w:r>
        <w:r w:rsidR="00BC5EB7">
          <w:rPr>
            <w:noProof/>
            <w:webHidden/>
          </w:rPr>
          <w:t>41</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79" w:anchor="_Toc405634156" w:history="1">
        <w:r w:rsidR="00BC5EB7" w:rsidRPr="00C378EB">
          <w:rPr>
            <w:rStyle w:val="Hyperlink"/>
            <w:noProof/>
          </w:rPr>
          <w:t>Figure 32 -  Percentage of accuracy on phase 3</w:t>
        </w:r>
        <w:r w:rsidR="00BC5EB7">
          <w:rPr>
            <w:noProof/>
            <w:webHidden/>
          </w:rPr>
          <w:tab/>
        </w:r>
        <w:r w:rsidR="00BC5EB7">
          <w:rPr>
            <w:noProof/>
            <w:webHidden/>
          </w:rPr>
          <w:fldChar w:fldCharType="begin"/>
        </w:r>
        <w:r w:rsidR="00BC5EB7">
          <w:rPr>
            <w:noProof/>
            <w:webHidden/>
          </w:rPr>
          <w:instrText xml:space="preserve"> PAGEREF _Toc405634156 \h </w:instrText>
        </w:r>
        <w:r w:rsidR="00BC5EB7">
          <w:rPr>
            <w:noProof/>
            <w:webHidden/>
          </w:rPr>
        </w:r>
        <w:r w:rsidR="00BC5EB7">
          <w:rPr>
            <w:noProof/>
            <w:webHidden/>
          </w:rPr>
          <w:fldChar w:fldCharType="separate"/>
        </w:r>
        <w:r w:rsidR="00BC5EB7">
          <w:rPr>
            <w:noProof/>
            <w:webHidden/>
          </w:rPr>
          <w:t>41</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80" w:anchor="_Toc405634157" w:history="1">
        <w:r w:rsidR="00BC5EB7" w:rsidRPr="00C378EB">
          <w:rPr>
            <w:rStyle w:val="Hyperlink"/>
            <w:noProof/>
          </w:rPr>
          <w:t>Figure 33 – Rig for testing the controlled behaviour of the procimity sensor</w:t>
        </w:r>
        <w:r w:rsidR="00BC5EB7">
          <w:rPr>
            <w:noProof/>
            <w:webHidden/>
          </w:rPr>
          <w:tab/>
        </w:r>
        <w:r w:rsidR="00BC5EB7">
          <w:rPr>
            <w:noProof/>
            <w:webHidden/>
          </w:rPr>
          <w:fldChar w:fldCharType="begin"/>
        </w:r>
        <w:r w:rsidR="00BC5EB7">
          <w:rPr>
            <w:noProof/>
            <w:webHidden/>
          </w:rPr>
          <w:instrText xml:space="preserve"> PAGEREF _Toc405634157 \h </w:instrText>
        </w:r>
        <w:r w:rsidR="00BC5EB7">
          <w:rPr>
            <w:noProof/>
            <w:webHidden/>
          </w:rPr>
        </w:r>
        <w:r w:rsidR="00BC5EB7">
          <w:rPr>
            <w:noProof/>
            <w:webHidden/>
          </w:rPr>
          <w:fldChar w:fldCharType="separate"/>
        </w:r>
        <w:r w:rsidR="00BC5EB7">
          <w:rPr>
            <w:noProof/>
            <w:webHidden/>
          </w:rPr>
          <w:t>43</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81" w:anchor="_Toc405634158" w:history="1">
        <w:r w:rsidR="00BC5EB7" w:rsidRPr="00C378EB">
          <w:rPr>
            <w:rStyle w:val="Hyperlink"/>
            <w:noProof/>
          </w:rPr>
          <w:t>Figure 34 - Markings to accurately re-create the measurements</w:t>
        </w:r>
        <w:r w:rsidR="00BC5EB7">
          <w:rPr>
            <w:noProof/>
            <w:webHidden/>
          </w:rPr>
          <w:tab/>
        </w:r>
        <w:r w:rsidR="00BC5EB7">
          <w:rPr>
            <w:noProof/>
            <w:webHidden/>
          </w:rPr>
          <w:fldChar w:fldCharType="begin"/>
        </w:r>
        <w:r w:rsidR="00BC5EB7">
          <w:rPr>
            <w:noProof/>
            <w:webHidden/>
          </w:rPr>
          <w:instrText xml:space="preserve"> PAGEREF _Toc405634158 \h </w:instrText>
        </w:r>
        <w:r w:rsidR="00BC5EB7">
          <w:rPr>
            <w:noProof/>
            <w:webHidden/>
          </w:rPr>
        </w:r>
        <w:r w:rsidR="00BC5EB7">
          <w:rPr>
            <w:noProof/>
            <w:webHidden/>
          </w:rPr>
          <w:fldChar w:fldCharType="separate"/>
        </w:r>
        <w:r w:rsidR="00BC5EB7">
          <w:rPr>
            <w:noProof/>
            <w:webHidden/>
          </w:rPr>
          <w:t>43</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82" w:anchor="_Toc405634159" w:history="1">
        <w:r w:rsidR="00BC5EB7" w:rsidRPr="00C378EB">
          <w:rPr>
            <w:rStyle w:val="Hyperlink"/>
            <w:noProof/>
          </w:rPr>
          <w:t>Figure 35– Controlled measurements at 12”from table and no bars</w:t>
        </w:r>
        <w:r w:rsidR="00BC5EB7">
          <w:rPr>
            <w:noProof/>
            <w:webHidden/>
          </w:rPr>
          <w:tab/>
        </w:r>
        <w:r w:rsidR="00BC5EB7">
          <w:rPr>
            <w:noProof/>
            <w:webHidden/>
          </w:rPr>
          <w:fldChar w:fldCharType="begin"/>
        </w:r>
        <w:r w:rsidR="00BC5EB7">
          <w:rPr>
            <w:noProof/>
            <w:webHidden/>
          </w:rPr>
          <w:instrText xml:space="preserve"> PAGEREF _Toc405634159 \h </w:instrText>
        </w:r>
        <w:r w:rsidR="00BC5EB7">
          <w:rPr>
            <w:noProof/>
            <w:webHidden/>
          </w:rPr>
        </w:r>
        <w:r w:rsidR="00BC5EB7">
          <w:rPr>
            <w:noProof/>
            <w:webHidden/>
          </w:rPr>
          <w:fldChar w:fldCharType="separate"/>
        </w:r>
        <w:r w:rsidR="00BC5EB7">
          <w:rPr>
            <w:noProof/>
            <w:webHidden/>
          </w:rPr>
          <w:t>44</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83" w:anchor="_Toc405634160" w:history="1">
        <w:r w:rsidR="00BC5EB7" w:rsidRPr="00C378EB">
          <w:rPr>
            <w:rStyle w:val="Hyperlink"/>
            <w:noProof/>
          </w:rPr>
          <w:t>Figure 36 – Controlled measurements at 9”from table and no bars</w:t>
        </w:r>
        <w:r w:rsidR="00BC5EB7">
          <w:rPr>
            <w:noProof/>
            <w:webHidden/>
          </w:rPr>
          <w:tab/>
        </w:r>
        <w:r w:rsidR="00BC5EB7">
          <w:rPr>
            <w:noProof/>
            <w:webHidden/>
          </w:rPr>
          <w:fldChar w:fldCharType="begin"/>
        </w:r>
        <w:r w:rsidR="00BC5EB7">
          <w:rPr>
            <w:noProof/>
            <w:webHidden/>
          </w:rPr>
          <w:instrText xml:space="preserve"> PAGEREF _Toc405634160 \h </w:instrText>
        </w:r>
        <w:r w:rsidR="00BC5EB7">
          <w:rPr>
            <w:noProof/>
            <w:webHidden/>
          </w:rPr>
        </w:r>
        <w:r w:rsidR="00BC5EB7">
          <w:rPr>
            <w:noProof/>
            <w:webHidden/>
          </w:rPr>
          <w:fldChar w:fldCharType="separate"/>
        </w:r>
        <w:r w:rsidR="00BC5EB7">
          <w:rPr>
            <w:noProof/>
            <w:webHidden/>
          </w:rPr>
          <w:t>45</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84" w:anchor="_Toc405634161" w:history="1">
        <w:r w:rsidR="00BC5EB7" w:rsidRPr="00C378EB">
          <w:rPr>
            <w:rStyle w:val="Hyperlink"/>
            <w:noProof/>
          </w:rPr>
          <w:t>Figure 37 – Controlled measurments at 12”from the table and one bar</w:t>
        </w:r>
        <w:r w:rsidR="00BC5EB7">
          <w:rPr>
            <w:noProof/>
            <w:webHidden/>
          </w:rPr>
          <w:tab/>
        </w:r>
        <w:r w:rsidR="00BC5EB7">
          <w:rPr>
            <w:noProof/>
            <w:webHidden/>
          </w:rPr>
          <w:fldChar w:fldCharType="begin"/>
        </w:r>
        <w:r w:rsidR="00BC5EB7">
          <w:rPr>
            <w:noProof/>
            <w:webHidden/>
          </w:rPr>
          <w:instrText xml:space="preserve"> PAGEREF _Toc405634161 \h </w:instrText>
        </w:r>
        <w:r w:rsidR="00BC5EB7">
          <w:rPr>
            <w:noProof/>
            <w:webHidden/>
          </w:rPr>
        </w:r>
        <w:r w:rsidR="00BC5EB7">
          <w:rPr>
            <w:noProof/>
            <w:webHidden/>
          </w:rPr>
          <w:fldChar w:fldCharType="separate"/>
        </w:r>
        <w:r w:rsidR="00BC5EB7">
          <w:rPr>
            <w:noProof/>
            <w:webHidden/>
          </w:rPr>
          <w:t>46</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85" w:anchor="_Toc405634162" w:history="1">
        <w:r w:rsidR="00BC5EB7" w:rsidRPr="00C378EB">
          <w:rPr>
            <w:rStyle w:val="Hyperlink"/>
            <w:noProof/>
          </w:rPr>
          <w:t>Figure 38– Controlled measurements at 9”from table and one bar</w:t>
        </w:r>
        <w:r w:rsidR="00BC5EB7">
          <w:rPr>
            <w:noProof/>
            <w:webHidden/>
          </w:rPr>
          <w:tab/>
        </w:r>
        <w:r w:rsidR="00BC5EB7">
          <w:rPr>
            <w:noProof/>
            <w:webHidden/>
          </w:rPr>
          <w:fldChar w:fldCharType="begin"/>
        </w:r>
        <w:r w:rsidR="00BC5EB7">
          <w:rPr>
            <w:noProof/>
            <w:webHidden/>
          </w:rPr>
          <w:instrText xml:space="preserve"> PAGEREF _Toc405634162 \h </w:instrText>
        </w:r>
        <w:r w:rsidR="00BC5EB7">
          <w:rPr>
            <w:noProof/>
            <w:webHidden/>
          </w:rPr>
        </w:r>
        <w:r w:rsidR="00BC5EB7">
          <w:rPr>
            <w:noProof/>
            <w:webHidden/>
          </w:rPr>
          <w:fldChar w:fldCharType="separate"/>
        </w:r>
        <w:r w:rsidR="00BC5EB7">
          <w:rPr>
            <w:noProof/>
            <w:webHidden/>
          </w:rPr>
          <w:t>47</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86" w:anchor="_Toc405634163" w:history="1">
        <w:r w:rsidR="00BC5EB7" w:rsidRPr="00C378EB">
          <w:rPr>
            <w:rStyle w:val="Hyperlink"/>
            <w:noProof/>
          </w:rPr>
          <w:t>Figure 39- controlled measurements from 12” from the table with the prism</w:t>
        </w:r>
        <w:r w:rsidR="00BC5EB7">
          <w:rPr>
            <w:noProof/>
            <w:webHidden/>
          </w:rPr>
          <w:tab/>
        </w:r>
        <w:r w:rsidR="00BC5EB7">
          <w:rPr>
            <w:noProof/>
            <w:webHidden/>
          </w:rPr>
          <w:fldChar w:fldCharType="begin"/>
        </w:r>
        <w:r w:rsidR="00BC5EB7">
          <w:rPr>
            <w:noProof/>
            <w:webHidden/>
          </w:rPr>
          <w:instrText xml:space="preserve"> PAGEREF _Toc405634163 \h </w:instrText>
        </w:r>
        <w:r w:rsidR="00BC5EB7">
          <w:rPr>
            <w:noProof/>
            <w:webHidden/>
          </w:rPr>
        </w:r>
        <w:r w:rsidR="00BC5EB7">
          <w:rPr>
            <w:noProof/>
            <w:webHidden/>
          </w:rPr>
          <w:fldChar w:fldCharType="separate"/>
        </w:r>
        <w:r w:rsidR="00BC5EB7">
          <w:rPr>
            <w:noProof/>
            <w:webHidden/>
          </w:rPr>
          <w:t>48</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87" w:anchor="_Toc405634164" w:history="1">
        <w:r w:rsidR="00BC5EB7" w:rsidRPr="00C378EB">
          <w:rPr>
            <w:rStyle w:val="Hyperlink"/>
            <w:noProof/>
          </w:rPr>
          <w:t>Figure 40 –controlled measurements from 9” from the table with the prism</w:t>
        </w:r>
        <w:r w:rsidR="00BC5EB7">
          <w:rPr>
            <w:noProof/>
            <w:webHidden/>
          </w:rPr>
          <w:tab/>
        </w:r>
        <w:r w:rsidR="00BC5EB7">
          <w:rPr>
            <w:noProof/>
            <w:webHidden/>
          </w:rPr>
          <w:fldChar w:fldCharType="begin"/>
        </w:r>
        <w:r w:rsidR="00BC5EB7">
          <w:rPr>
            <w:noProof/>
            <w:webHidden/>
          </w:rPr>
          <w:instrText xml:space="preserve"> PAGEREF _Toc405634164 \h </w:instrText>
        </w:r>
        <w:r w:rsidR="00BC5EB7">
          <w:rPr>
            <w:noProof/>
            <w:webHidden/>
          </w:rPr>
        </w:r>
        <w:r w:rsidR="00BC5EB7">
          <w:rPr>
            <w:noProof/>
            <w:webHidden/>
          </w:rPr>
          <w:fldChar w:fldCharType="separate"/>
        </w:r>
        <w:r w:rsidR="00BC5EB7">
          <w:rPr>
            <w:noProof/>
            <w:webHidden/>
          </w:rPr>
          <w:t>49</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88" w:anchor="_Toc405634165" w:history="1">
        <w:r w:rsidR="00BC5EB7" w:rsidRPr="00C378EB">
          <w:rPr>
            <w:rStyle w:val="Hyperlink"/>
            <w:noProof/>
          </w:rPr>
          <w:t>Figure 42 - board top</w:t>
        </w:r>
        <w:r w:rsidR="00BC5EB7">
          <w:rPr>
            <w:noProof/>
            <w:webHidden/>
          </w:rPr>
          <w:tab/>
        </w:r>
        <w:r w:rsidR="00BC5EB7">
          <w:rPr>
            <w:noProof/>
            <w:webHidden/>
          </w:rPr>
          <w:fldChar w:fldCharType="begin"/>
        </w:r>
        <w:r w:rsidR="00BC5EB7">
          <w:rPr>
            <w:noProof/>
            <w:webHidden/>
          </w:rPr>
          <w:instrText xml:space="preserve"> PAGEREF _Toc405634165 \h </w:instrText>
        </w:r>
        <w:r w:rsidR="00BC5EB7">
          <w:rPr>
            <w:noProof/>
            <w:webHidden/>
          </w:rPr>
        </w:r>
        <w:r w:rsidR="00BC5EB7">
          <w:rPr>
            <w:noProof/>
            <w:webHidden/>
          </w:rPr>
          <w:fldChar w:fldCharType="separate"/>
        </w:r>
        <w:r w:rsidR="00BC5EB7">
          <w:rPr>
            <w:noProof/>
            <w:webHidden/>
          </w:rPr>
          <w:t>50</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89" w:anchor="_Toc405634166" w:history="1">
        <w:r w:rsidR="00BC5EB7" w:rsidRPr="00C378EB">
          <w:rPr>
            <w:rStyle w:val="Hyperlink"/>
            <w:noProof/>
          </w:rPr>
          <w:t>Figure 42 - board bottom</w:t>
        </w:r>
        <w:r w:rsidR="00BC5EB7">
          <w:rPr>
            <w:noProof/>
            <w:webHidden/>
          </w:rPr>
          <w:tab/>
        </w:r>
        <w:r w:rsidR="00BC5EB7">
          <w:rPr>
            <w:noProof/>
            <w:webHidden/>
          </w:rPr>
          <w:fldChar w:fldCharType="begin"/>
        </w:r>
        <w:r w:rsidR="00BC5EB7">
          <w:rPr>
            <w:noProof/>
            <w:webHidden/>
          </w:rPr>
          <w:instrText xml:space="preserve"> PAGEREF _Toc405634166 \h </w:instrText>
        </w:r>
        <w:r w:rsidR="00BC5EB7">
          <w:rPr>
            <w:noProof/>
            <w:webHidden/>
          </w:rPr>
        </w:r>
        <w:r w:rsidR="00BC5EB7">
          <w:rPr>
            <w:noProof/>
            <w:webHidden/>
          </w:rPr>
          <w:fldChar w:fldCharType="separate"/>
        </w:r>
        <w:r w:rsidR="00BC5EB7">
          <w:rPr>
            <w:noProof/>
            <w:webHidden/>
          </w:rPr>
          <w:t>50</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90" w:anchor="_Toc405634167" w:history="1">
        <w:r w:rsidR="00BC5EB7" w:rsidRPr="00C378EB">
          <w:rPr>
            <w:rStyle w:val="Hyperlink"/>
            <w:noProof/>
          </w:rPr>
          <w:t>Figure 43 - Sensor Field of View</w:t>
        </w:r>
        <w:r w:rsidR="00BC5EB7">
          <w:rPr>
            <w:noProof/>
            <w:webHidden/>
          </w:rPr>
          <w:tab/>
        </w:r>
        <w:r w:rsidR="00BC5EB7">
          <w:rPr>
            <w:noProof/>
            <w:webHidden/>
          </w:rPr>
          <w:fldChar w:fldCharType="begin"/>
        </w:r>
        <w:r w:rsidR="00BC5EB7">
          <w:rPr>
            <w:noProof/>
            <w:webHidden/>
          </w:rPr>
          <w:instrText xml:space="preserve"> PAGEREF _Toc405634167 \h </w:instrText>
        </w:r>
        <w:r w:rsidR="00BC5EB7">
          <w:rPr>
            <w:noProof/>
            <w:webHidden/>
          </w:rPr>
        </w:r>
        <w:r w:rsidR="00BC5EB7">
          <w:rPr>
            <w:noProof/>
            <w:webHidden/>
          </w:rPr>
          <w:fldChar w:fldCharType="separate"/>
        </w:r>
        <w:r w:rsidR="00BC5EB7">
          <w:rPr>
            <w:noProof/>
            <w:webHidden/>
          </w:rPr>
          <w:t>51</w:t>
        </w:r>
        <w:r w:rsidR="00BC5EB7">
          <w:rPr>
            <w:noProof/>
            <w:webHidden/>
          </w:rPr>
          <w:fldChar w:fldCharType="end"/>
        </w:r>
      </w:hyperlink>
    </w:p>
    <w:p w:rsidR="00BC5EB7" w:rsidRDefault="00FC0D1B">
      <w:pPr>
        <w:pStyle w:val="TableofFigures"/>
        <w:tabs>
          <w:tab w:val="right" w:leader="dot" w:pos="9350"/>
        </w:tabs>
        <w:rPr>
          <w:noProof/>
          <w:sz w:val="22"/>
          <w:szCs w:val="22"/>
        </w:rPr>
      </w:pPr>
      <w:hyperlink w:anchor="_Toc405634168" w:history="1">
        <w:r w:rsidR="00BC5EB7" w:rsidRPr="00C378EB">
          <w:rPr>
            <w:rStyle w:val="Hyperlink"/>
            <w:noProof/>
          </w:rPr>
          <w:t>Figure 44 - User interface for second study</w:t>
        </w:r>
        <w:r w:rsidR="00BC5EB7">
          <w:rPr>
            <w:noProof/>
            <w:webHidden/>
          </w:rPr>
          <w:tab/>
        </w:r>
        <w:r w:rsidR="00BC5EB7">
          <w:rPr>
            <w:noProof/>
            <w:webHidden/>
          </w:rPr>
          <w:fldChar w:fldCharType="begin"/>
        </w:r>
        <w:r w:rsidR="00BC5EB7">
          <w:rPr>
            <w:noProof/>
            <w:webHidden/>
          </w:rPr>
          <w:instrText xml:space="preserve"> PAGEREF _Toc405634168 \h </w:instrText>
        </w:r>
        <w:r w:rsidR="00BC5EB7">
          <w:rPr>
            <w:noProof/>
            <w:webHidden/>
          </w:rPr>
        </w:r>
        <w:r w:rsidR="00BC5EB7">
          <w:rPr>
            <w:noProof/>
            <w:webHidden/>
          </w:rPr>
          <w:fldChar w:fldCharType="separate"/>
        </w:r>
        <w:r w:rsidR="00BC5EB7">
          <w:rPr>
            <w:noProof/>
            <w:webHidden/>
          </w:rPr>
          <w:t>52</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91" w:anchor="_Toc405634169" w:history="1">
        <w:r w:rsidR="00BC5EB7" w:rsidRPr="00C378EB">
          <w:rPr>
            <w:rStyle w:val="Hyperlink"/>
            <w:noProof/>
          </w:rPr>
          <w:t>Figure 45 - green when correct, red when wrong</w:t>
        </w:r>
        <w:r w:rsidR="00BC5EB7">
          <w:rPr>
            <w:noProof/>
            <w:webHidden/>
          </w:rPr>
          <w:tab/>
        </w:r>
        <w:r w:rsidR="00BC5EB7">
          <w:rPr>
            <w:noProof/>
            <w:webHidden/>
          </w:rPr>
          <w:fldChar w:fldCharType="begin"/>
        </w:r>
        <w:r w:rsidR="00BC5EB7">
          <w:rPr>
            <w:noProof/>
            <w:webHidden/>
          </w:rPr>
          <w:instrText xml:space="preserve"> PAGEREF _Toc405634169 \h </w:instrText>
        </w:r>
        <w:r w:rsidR="00BC5EB7">
          <w:rPr>
            <w:noProof/>
            <w:webHidden/>
          </w:rPr>
        </w:r>
        <w:r w:rsidR="00BC5EB7">
          <w:rPr>
            <w:noProof/>
            <w:webHidden/>
          </w:rPr>
          <w:fldChar w:fldCharType="separate"/>
        </w:r>
        <w:r w:rsidR="00BC5EB7">
          <w:rPr>
            <w:noProof/>
            <w:webHidden/>
          </w:rPr>
          <w:t>52</w:t>
        </w:r>
        <w:r w:rsidR="00BC5EB7">
          <w:rPr>
            <w:noProof/>
            <w:webHidden/>
          </w:rPr>
          <w:fldChar w:fldCharType="end"/>
        </w:r>
      </w:hyperlink>
    </w:p>
    <w:p w:rsidR="00BC5EB7" w:rsidRDefault="00FC0D1B">
      <w:pPr>
        <w:pStyle w:val="TableofFigures"/>
        <w:tabs>
          <w:tab w:val="right" w:leader="dot" w:pos="9350"/>
        </w:tabs>
        <w:rPr>
          <w:noProof/>
          <w:sz w:val="22"/>
          <w:szCs w:val="22"/>
        </w:rPr>
      </w:pPr>
      <w:hyperlink w:anchor="_Toc405634170" w:history="1">
        <w:r w:rsidR="00BC5EB7" w:rsidRPr="00C378EB">
          <w:rPr>
            <w:rStyle w:val="Hyperlink"/>
            <w:noProof/>
          </w:rPr>
          <w:t>Figure 46 - average time taken by the users to give an answer</w:t>
        </w:r>
        <w:r w:rsidR="00BC5EB7">
          <w:rPr>
            <w:noProof/>
            <w:webHidden/>
          </w:rPr>
          <w:tab/>
        </w:r>
        <w:r w:rsidR="00BC5EB7">
          <w:rPr>
            <w:noProof/>
            <w:webHidden/>
          </w:rPr>
          <w:fldChar w:fldCharType="begin"/>
        </w:r>
        <w:r w:rsidR="00BC5EB7">
          <w:rPr>
            <w:noProof/>
            <w:webHidden/>
          </w:rPr>
          <w:instrText xml:space="preserve"> PAGEREF _Toc405634170 \h </w:instrText>
        </w:r>
        <w:r w:rsidR="00BC5EB7">
          <w:rPr>
            <w:noProof/>
            <w:webHidden/>
          </w:rPr>
        </w:r>
        <w:r w:rsidR="00BC5EB7">
          <w:rPr>
            <w:noProof/>
            <w:webHidden/>
          </w:rPr>
          <w:fldChar w:fldCharType="separate"/>
        </w:r>
        <w:r w:rsidR="00BC5EB7">
          <w:rPr>
            <w:noProof/>
            <w:webHidden/>
          </w:rPr>
          <w:t>53</w:t>
        </w:r>
        <w:r w:rsidR="00BC5EB7">
          <w:rPr>
            <w:noProof/>
            <w:webHidden/>
          </w:rPr>
          <w:fldChar w:fldCharType="end"/>
        </w:r>
      </w:hyperlink>
    </w:p>
    <w:p w:rsidR="00BC5EB7" w:rsidRDefault="00FC0D1B">
      <w:pPr>
        <w:pStyle w:val="TableofFigures"/>
        <w:tabs>
          <w:tab w:val="right" w:leader="dot" w:pos="9350"/>
        </w:tabs>
        <w:rPr>
          <w:noProof/>
          <w:sz w:val="22"/>
          <w:szCs w:val="22"/>
        </w:rPr>
      </w:pPr>
      <w:hyperlink w:anchor="_Toc405634171" w:history="1">
        <w:r w:rsidR="00BC5EB7" w:rsidRPr="00C378EB">
          <w:rPr>
            <w:rStyle w:val="Hyperlink"/>
            <w:noProof/>
          </w:rPr>
          <w:t>Figure 47 - Average accuracy of the users’ responses</w:t>
        </w:r>
        <w:r w:rsidR="00BC5EB7">
          <w:rPr>
            <w:noProof/>
            <w:webHidden/>
          </w:rPr>
          <w:tab/>
        </w:r>
        <w:r w:rsidR="00BC5EB7">
          <w:rPr>
            <w:noProof/>
            <w:webHidden/>
          </w:rPr>
          <w:fldChar w:fldCharType="begin"/>
        </w:r>
        <w:r w:rsidR="00BC5EB7">
          <w:rPr>
            <w:noProof/>
            <w:webHidden/>
          </w:rPr>
          <w:instrText xml:space="preserve"> PAGEREF _Toc405634171 \h </w:instrText>
        </w:r>
        <w:r w:rsidR="00BC5EB7">
          <w:rPr>
            <w:noProof/>
            <w:webHidden/>
          </w:rPr>
        </w:r>
        <w:r w:rsidR="00BC5EB7">
          <w:rPr>
            <w:noProof/>
            <w:webHidden/>
          </w:rPr>
          <w:fldChar w:fldCharType="separate"/>
        </w:r>
        <w:r w:rsidR="00BC5EB7">
          <w:rPr>
            <w:noProof/>
            <w:webHidden/>
          </w:rPr>
          <w:t>54</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92" w:anchor="_Toc405634172" w:history="1">
        <w:r w:rsidR="00BC5EB7" w:rsidRPr="00C378EB">
          <w:rPr>
            <w:rStyle w:val="Hyperlink"/>
            <w:noProof/>
          </w:rPr>
          <w:t>Figure 48 - Board Top</w:t>
        </w:r>
        <w:r w:rsidR="00BC5EB7">
          <w:rPr>
            <w:noProof/>
            <w:webHidden/>
          </w:rPr>
          <w:tab/>
        </w:r>
        <w:r w:rsidR="00BC5EB7">
          <w:rPr>
            <w:noProof/>
            <w:webHidden/>
          </w:rPr>
          <w:fldChar w:fldCharType="begin"/>
        </w:r>
        <w:r w:rsidR="00BC5EB7">
          <w:rPr>
            <w:noProof/>
            <w:webHidden/>
          </w:rPr>
          <w:instrText xml:space="preserve"> PAGEREF _Toc405634172 \h </w:instrText>
        </w:r>
        <w:r w:rsidR="00BC5EB7">
          <w:rPr>
            <w:noProof/>
            <w:webHidden/>
          </w:rPr>
        </w:r>
        <w:r w:rsidR="00BC5EB7">
          <w:rPr>
            <w:noProof/>
            <w:webHidden/>
          </w:rPr>
          <w:fldChar w:fldCharType="separate"/>
        </w:r>
        <w:r w:rsidR="00BC5EB7">
          <w:rPr>
            <w:noProof/>
            <w:webHidden/>
          </w:rPr>
          <w:t>56</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93" w:anchor="_Toc405634173" w:history="1">
        <w:r w:rsidR="00BC5EB7" w:rsidRPr="00C378EB">
          <w:rPr>
            <w:rStyle w:val="Hyperlink"/>
            <w:noProof/>
          </w:rPr>
          <w:t>Figure 49 - Ui for the subject</w:t>
        </w:r>
        <w:r w:rsidR="00BC5EB7">
          <w:rPr>
            <w:noProof/>
            <w:webHidden/>
          </w:rPr>
          <w:tab/>
        </w:r>
        <w:r w:rsidR="00BC5EB7">
          <w:rPr>
            <w:noProof/>
            <w:webHidden/>
          </w:rPr>
          <w:fldChar w:fldCharType="begin"/>
        </w:r>
        <w:r w:rsidR="00BC5EB7">
          <w:rPr>
            <w:noProof/>
            <w:webHidden/>
          </w:rPr>
          <w:instrText xml:space="preserve"> PAGEREF _Toc405634173 \h </w:instrText>
        </w:r>
        <w:r w:rsidR="00BC5EB7">
          <w:rPr>
            <w:noProof/>
            <w:webHidden/>
          </w:rPr>
        </w:r>
        <w:r w:rsidR="00BC5EB7">
          <w:rPr>
            <w:noProof/>
            <w:webHidden/>
          </w:rPr>
          <w:fldChar w:fldCharType="separate"/>
        </w:r>
        <w:r w:rsidR="00BC5EB7">
          <w:rPr>
            <w:noProof/>
            <w:webHidden/>
          </w:rPr>
          <w:t>57</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94" w:anchor="_Toc405634174" w:history="1">
        <w:r w:rsidR="00BC5EB7" w:rsidRPr="00C378EB">
          <w:rPr>
            <w:rStyle w:val="Hyperlink"/>
            <w:noProof/>
          </w:rPr>
          <w:t>Figure 50 - UI for the researcher</w:t>
        </w:r>
        <w:r w:rsidR="00BC5EB7">
          <w:rPr>
            <w:noProof/>
            <w:webHidden/>
          </w:rPr>
          <w:tab/>
        </w:r>
        <w:r w:rsidR="00BC5EB7">
          <w:rPr>
            <w:noProof/>
            <w:webHidden/>
          </w:rPr>
          <w:fldChar w:fldCharType="begin"/>
        </w:r>
        <w:r w:rsidR="00BC5EB7">
          <w:rPr>
            <w:noProof/>
            <w:webHidden/>
          </w:rPr>
          <w:instrText xml:space="preserve"> PAGEREF _Toc405634174 \h </w:instrText>
        </w:r>
        <w:r w:rsidR="00BC5EB7">
          <w:rPr>
            <w:noProof/>
            <w:webHidden/>
          </w:rPr>
        </w:r>
        <w:r w:rsidR="00BC5EB7">
          <w:rPr>
            <w:noProof/>
            <w:webHidden/>
          </w:rPr>
          <w:fldChar w:fldCharType="separate"/>
        </w:r>
        <w:r w:rsidR="00BC5EB7">
          <w:rPr>
            <w:noProof/>
            <w:webHidden/>
          </w:rPr>
          <w:t>57</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95" w:anchor="_Toc405634175" w:history="1">
        <w:r w:rsidR="00BC5EB7" w:rsidRPr="00C378EB">
          <w:rPr>
            <w:rStyle w:val="Hyperlink"/>
            <w:noProof/>
          </w:rPr>
          <w:t>Figure 51 – Percentage of correct answers</w:t>
        </w:r>
        <w:r w:rsidR="00BC5EB7">
          <w:rPr>
            <w:noProof/>
            <w:webHidden/>
          </w:rPr>
          <w:tab/>
        </w:r>
        <w:r w:rsidR="00BC5EB7">
          <w:rPr>
            <w:noProof/>
            <w:webHidden/>
          </w:rPr>
          <w:fldChar w:fldCharType="begin"/>
        </w:r>
        <w:r w:rsidR="00BC5EB7">
          <w:rPr>
            <w:noProof/>
            <w:webHidden/>
          </w:rPr>
          <w:instrText xml:space="preserve"> PAGEREF _Toc405634175 \h </w:instrText>
        </w:r>
        <w:r w:rsidR="00BC5EB7">
          <w:rPr>
            <w:noProof/>
            <w:webHidden/>
          </w:rPr>
        </w:r>
        <w:r w:rsidR="00BC5EB7">
          <w:rPr>
            <w:noProof/>
            <w:webHidden/>
          </w:rPr>
          <w:fldChar w:fldCharType="separate"/>
        </w:r>
        <w:r w:rsidR="00BC5EB7">
          <w:rPr>
            <w:noProof/>
            <w:webHidden/>
          </w:rPr>
          <w:t>58</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96" w:anchor="_Toc405634176" w:history="1">
        <w:r w:rsidR="00BC5EB7" w:rsidRPr="00C378EB">
          <w:rPr>
            <w:rStyle w:val="Hyperlink"/>
            <w:noProof/>
          </w:rPr>
          <w:t>Figure 52 - The Smell Mixer</w:t>
        </w:r>
        <w:r w:rsidR="00BC5EB7">
          <w:rPr>
            <w:noProof/>
            <w:webHidden/>
          </w:rPr>
          <w:tab/>
        </w:r>
        <w:r w:rsidR="00BC5EB7">
          <w:rPr>
            <w:noProof/>
            <w:webHidden/>
          </w:rPr>
          <w:fldChar w:fldCharType="begin"/>
        </w:r>
        <w:r w:rsidR="00BC5EB7">
          <w:rPr>
            <w:noProof/>
            <w:webHidden/>
          </w:rPr>
          <w:instrText xml:space="preserve"> PAGEREF _Toc405634176 \h </w:instrText>
        </w:r>
        <w:r w:rsidR="00BC5EB7">
          <w:rPr>
            <w:noProof/>
            <w:webHidden/>
          </w:rPr>
        </w:r>
        <w:r w:rsidR="00BC5EB7">
          <w:rPr>
            <w:noProof/>
            <w:webHidden/>
          </w:rPr>
          <w:fldChar w:fldCharType="separate"/>
        </w:r>
        <w:r w:rsidR="00BC5EB7">
          <w:rPr>
            <w:noProof/>
            <w:webHidden/>
          </w:rPr>
          <w:t>61</w:t>
        </w:r>
        <w:r w:rsidR="00BC5EB7">
          <w:rPr>
            <w:noProof/>
            <w:webHidden/>
          </w:rPr>
          <w:fldChar w:fldCharType="end"/>
        </w:r>
      </w:hyperlink>
    </w:p>
    <w:p w:rsidR="00BC5EB7" w:rsidRDefault="00FC0D1B">
      <w:pPr>
        <w:pStyle w:val="TableofFigures"/>
        <w:tabs>
          <w:tab w:val="right" w:leader="dot" w:pos="9350"/>
        </w:tabs>
        <w:rPr>
          <w:noProof/>
          <w:sz w:val="22"/>
          <w:szCs w:val="22"/>
        </w:rPr>
      </w:pPr>
      <w:hyperlink w:anchor="_Toc405634177" w:history="1">
        <w:r w:rsidR="00BC5EB7" w:rsidRPr="00C378EB">
          <w:rPr>
            <w:rStyle w:val="Hyperlink"/>
            <w:noProof/>
          </w:rPr>
          <w:t>Figure 53 – Smell mixerr shematic</w:t>
        </w:r>
        <w:r w:rsidR="00BC5EB7">
          <w:rPr>
            <w:noProof/>
            <w:webHidden/>
          </w:rPr>
          <w:tab/>
        </w:r>
        <w:r w:rsidR="00BC5EB7">
          <w:rPr>
            <w:noProof/>
            <w:webHidden/>
          </w:rPr>
          <w:fldChar w:fldCharType="begin"/>
        </w:r>
        <w:r w:rsidR="00BC5EB7">
          <w:rPr>
            <w:noProof/>
            <w:webHidden/>
          </w:rPr>
          <w:instrText xml:space="preserve"> PAGEREF _Toc405634177 \h </w:instrText>
        </w:r>
        <w:r w:rsidR="00BC5EB7">
          <w:rPr>
            <w:noProof/>
            <w:webHidden/>
          </w:rPr>
        </w:r>
        <w:r w:rsidR="00BC5EB7">
          <w:rPr>
            <w:noProof/>
            <w:webHidden/>
          </w:rPr>
          <w:fldChar w:fldCharType="separate"/>
        </w:r>
        <w:r w:rsidR="00BC5EB7">
          <w:rPr>
            <w:noProof/>
            <w:webHidden/>
          </w:rPr>
          <w:t>61</w:t>
        </w:r>
        <w:r w:rsidR="00BC5EB7">
          <w:rPr>
            <w:noProof/>
            <w:webHidden/>
          </w:rPr>
          <w:fldChar w:fldCharType="end"/>
        </w:r>
      </w:hyperlink>
    </w:p>
    <w:p w:rsidR="00BC5EB7" w:rsidRDefault="00FC0D1B">
      <w:pPr>
        <w:pStyle w:val="TableofFigures"/>
        <w:tabs>
          <w:tab w:val="right" w:leader="dot" w:pos="9350"/>
        </w:tabs>
        <w:rPr>
          <w:noProof/>
          <w:sz w:val="22"/>
          <w:szCs w:val="22"/>
        </w:rPr>
      </w:pPr>
      <w:hyperlink w:anchor="_Toc405634178" w:history="1">
        <w:r w:rsidR="00BC5EB7" w:rsidRPr="00C378EB">
          <w:rPr>
            <w:rStyle w:val="Hyperlink"/>
            <w:noProof/>
          </w:rPr>
          <w:t>Figure 54 - Smell mixer screenshot</w:t>
        </w:r>
        <w:r w:rsidR="00BC5EB7">
          <w:rPr>
            <w:noProof/>
            <w:webHidden/>
          </w:rPr>
          <w:tab/>
        </w:r>
        <w:r w:rsidR="00BC5EB7">
          <w:rPr>
            <w:noProof/>
            <w:webHidden/>
          </w:rPr>
          <w:fldChar w:fldCharType="begin"/>
        </w:r>
        <w:r w:rsidR="00BC5EB7">
          <w:rPr>
            <w:noProof/>
            <w:webHidden/>
          </w:rPr>
          <w:instrText xml:space="preserve"> PAGEREF _Toc405634178 \h </w:instrText>
        </w:r>
        <w:r w:rsidR="00BC5EB7">
          <w:rPr>
            <w:noProof/>
            <w:webHidden/>
          </w:rPr>
        </w:r>
        <w:r w:rsidR="00BC5EB7">
          <w:rPr>
            <w:noProof/>
            <w:webHidden/>
          </w:rPr>
          <w:fldChar w:fldCharType="separate"/>
        </w:r>
        <w:r w:rsidR="00BC5EB7">
          <w:rPr>
            <w:noProof/>
            <w:webHidden/>
          </w:rPr>
          <w:t>62</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97" w:anchor="_Toc405634179" w:history="1">
        <w:r w:rsidR="00BC5EB7" w:rsidRPr="00C378EB">
          <w:rPr>
            <w:rStyle w:val="Hyperlink"/>
            <w:noProof/>
          </w:rPr>
          <w:t>Figure 55 - Group playing liar's dice</w:t>
        </w:r>
        <w:r w:rsidR="00BC5EB7">
          <w:rPr>
            <w:noProof/>
            <w:webHidden/>
          </w:rPr>
          <w:tab/>
        </w:r>
        <w:r w:rsidR="00BC5EB7">
          <w:rPr>
            <w:noProof/>
            <w:webHidden/>
          </w:rPr>
          <w:fldChar w:fldCharType="begin"/>
        </w:r>
        <w:r w:rsidR="00BC5EB7">
          <w:rPr>
            <w:noProof/>
            <w:webHidden/>
          </w:rPr>
          <w:instrText xml:space="preserve"> PAGEREF _Toc405634179 \h </w:instrText>
        </w:r>
        <w:r w:rsidR="00BC5EB7">
          <w:rPr>
            <w:noProof/>
            <w:webHidden/>
          </w:rPr>
        </w:r>
        <w:r w:rsidR="00BC5EB7">
          <w:rPr>
            <w:noProof/>
            <w:webHidden/>
          </w:rPr>
          <w:fldChar w:fldCharType="separate"/>
        </w:r>
        <w:r w:rsidR="00BC5EB7">
          <w:rPr>
            <w:noProof/>
            <w:webHidden/>
          </w:rPr>
          <w:t>63</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98" w:anchor="_Toc405634180" w:history="1">
        <w:r w:rsidR="00BC5EB7" w:rsidRPr="00C378EB">
          <w:rPr>
            <w:rStyle w:val="Hyperlink"/>
            <w:noProof/>
          </w:rPr>
          <w:t>Figure 56 - Cap with IOIO, battery and vibrator</w:t>
        </w:r>
        <w:r w:rsidR="00BC5EB7">
          <w:rPr>
            <w:noProof/>
            <w:webHidden/>
          </w:rPr>
          <w:tab/>
        </w:r>
        <w:r w:rsidR="00BC5EB7">
          <w:rPr>
            <w:noProof/>
            <w:webHidden/>
          </w:rPr>
          <w:fldChar w:fldCharType="begin"/>
        </w:r>
        <w:r w:rsidR="00BC5EB7">
          <w:rPr>
            <w:noProof/>
            <w:webHidden/>
          </w:rPr>
          <w:instrText xml:space="preserve"> PAGEREF _Toc405634180 \h </w:instrText>
        </w:r>
        <w:r w:rsidR="00BC5EB7">
          <w:rPr>
            <w:noProof/>
            <w:webHidden/>
          </w:rPr>
        </w:r>
        <w:r w:rsidR="00BC5EB7">
          <w:rPr>
            <w:noProof/>
            <w:webHidden/>
          </w:rPr>
          <w:fldChar w:fldCharType="separate"/>
        </w:r>
        <w:r w:rsidR="00BC5EB7">
          <w:rPr>
            <w:noProof/>
            <w:webHidden/>
          </w:rPr>
          <w:t>64</w:t>
        </w:r>
        <w:r w:rsidR="00BC5EB7">
          <w:rPr>
            <w:noProof/>
            <w:webHidden/>
          </w:rPr>
          <w:fldChar w:fldCharType="end"/>
        </w:r>
      </w:hyperlink>
    </w:p>
    <w:p w:rsidR="00BC5EB7" w:rsidRDefault="00FC0D1B">
      <w:pPr>
        <w:pStyle w:val="TableofFigures"/>
        <w:tabs>
          <w:tab w:val="right" w:leader="dot" w:pos="9350"/>
        </w:tabs>
        <w:rPr>
          <w:noProof/>
          <w:sz w:val="22"/>
          <w:szCs w:val="22"/>
        </w:rPr>
      </w:pPr>
      <w:hyperlink r:id="rId299" w:anchor="_Toc405634181" w:history="1">
        <w:r w:rsidR="00BC5EB7" w:rsidRPr="00C378EB">
          <w:rPr>
            <w:rStyle w:val="Hyperlink"/>
            <w:noProof/>
          </w:rPr>
          <w:t>Figure 57 - User with cap</w:t>
        </w:r>
        <w:r w:rsidR="00BC5EB7">
          <w:rPr>
            <w:noProof/>
            <w:webHidden/>
          </w:rPr>
          <w:tab/>
        </w:r>
        <w:r w:rsidR="00BC5EB7">
          <w:rPr>
            <w:noProof/>
            <w:webHidden/>
          </w:rPr>
          <w:fldChar w:fldCharType="begin"/>
        </w:r>
        <w:r w:rsidR="00BC5EB7">
          <w:rPr>
            <w:noProof/>
            <w:webHidden/>
          </w:rPr>
          <w:instrText xml:space="preserve"> PAGEREF _Toc405634181 \h </w:instrText>
        </w:r>
        <w:r w:rsidR="00BC5EB7">
          <w:rPr>
            <w:noProof/>
            <w:webHidden/>
          </w:rPr>
        </w:r>
        <w:r w:rsidR="00BC5EB7">
          <w:rPr>
            <w:noProof/>
            <w:webHidden/>
          </w:rPr>
          <w:fldChar w:fldCharType="separate"/>
        </w:r>
        <w:r w:rsidR="00BC5EB7">
          <w:rPr>
            <w:noProof/>
            <w:webHidden/>
          </w:rPr>
          <w:t>64</w:t>
        </w:r>
        <w:r w:rsidR="00BC5EB7">
          <w:rPr>
            <w:noProof/>
            <w:webHidden/>
          </w:rPr>
          <w:fldChar w:fldCharType="end"/>
        </w:r>
      </w:hyperlink>
    </w:p>
    <w:p w:rsidR="00BC5EB7" w:rsidRDefault="00FC0D1B">
      <w:pPr>
        <w:pStyle w:val="TableofFigures"/>
        <w:tabs>
          <w:tab w:val="right" w:leader="dot" w:pos="9350"/>
        </w:tabs>
        <w:rPr>
          <w:noProof/>
          <w:sz w:val="22"/>
          <w:szCs w:val="22"/>
        </w:rPr>
      </w:pPr>
      <w:hyperlink w:anchor="_Toc405634182" w:history="1">
        <w:r w:rsidR="00BC5EB7" w:rsidRPr="00C378EB">
          <w:rPr>
            <w:rStyle w:val="Hyperlink"/>
            <w:noProof/>
          </w:rPr>
          <w:t>Figure 58 - REsults of stress study, user 1</w:t>
        </w:r>
        <w:r w:rsidR="00BC5EB7">
          <w:rPr>
            <w:noProof/>
            <w:webHidden/>
          </w:rPr>
          <w:tab/>
        </w:r>
        <w:r w:rsidR="00BC5EB7">
          <w:rPr>
            <w:noProof/>
            <w:webHidden/>
          </w:rPr>
          <w:fldChar w:fldCharType="begin"/>
        </w:r>
        <w:r w:rsidR="00BC5EB7">
          <w:rPr>
            <w:noProof/>
            <w:webHidden/>
          </w:rPr>
          <w:instrText xml:space="preserve"> PAGEREF _Toc405634182 \h </w:instrText>
        </w:r>
        <w:r w:rsidR="00BC5EB7">
          <w:rPr>
            <w:noProof/>
            <w:webHidden/>
          </w:rPr>
        </w:r>
        <w:r w:rsidR="00BC5EB7">
          <w:rPr>
            <w:noProof/>
            <w:webHidden/>
          </w:rPr>
          <w:fldChar w:fldCharType="separate"/>
        </w:r>
        <w:r w:rsidR="00BC5EB7">
          <w:rPr>
            <w:noProof/>
            <w:webHidden/>
          </w:rPr>
          <w:t>65</w:t>
        </w:r>
        <w:r w:rsidR="00BC5EB7">
          <w:rPr>
            <w:noProof/>
            <w:webHidden/>
          </w:rPr>
          <w:fldChar w:fldCharType="end"/>
        </w:r>
      </w:hyperlink>
    </w:p>
    <w:p w:rsidR="00BC5EB7" w:rsidRDefault="00FC0D1B">
      <w:pPr>
        <w:pStyle w:val="TableofFigures"/>
        <w:tabs>
          <w:tab w:val="right" w:leader="dot" w:pos="9350"/>
        </w:tabs>
        <w:rPr>
          <w:noProof/>
          <w:sz w:val="22"/>
          <w:szCs w:val="22"/>
        </w:rPr>
      </w:pPr>
      <w:hyperlink w:anchor="_Toc405634183" w:history="1">
        <w:r w:rsidR="00BC5EB7" w:rsidRPr="00C378EB">
          <w:rPr>
            <w:rStyle w:val="Hyperlink"/>
            <w:noProof/>
          </w:rPr>
          <w:t>Figure 59- RESULTS OF STRESS STUDY, USER 2</w:t>
        </w:r>
        <w:r w:rsidR="00BC5EB7">
          <w:rPr>
            <w:noProof/>
            <w:webHidden/>
          </w:rPr>
          <w:tab/>
        </w:r>
        <w:r w:rsidR="00BC5EB7">
          <w:rPr>
            <w:noProof/>
            <w:webHidden/>
          </w:rPr>
          <w:fldChar w:fldCharType="begin"/>
        </w:r>
        <w:r w:rsidR="00BC5EB7">
          <w:rPr>
            <w:noProof/>
            <w:webHidden/>
          </w:rPr>
          <w:instrText xml:space="preserve"> PAGEREF _Toc405634183 \h </w:instrText>
        </w:r>
        <w:r w:rsidR="00BC5EB7">
          <w:rPr>
            <w:noProof/>
            <w:webHidden/>
          </w:rPr>
        </w:r>
        <w:r w:rsidR="00BC5EB7">
          <w:rPr>
            <w:noProof/>
            <w:webHidden/>
          </w:rPr>
          <w:fldChar w:fldCharType="separate"/>
        </w:r>
        <w:r w:rsidR="00BC5EB7">
          <w:rPr>
            <w:noProof/>
            <w:webHidden/>
          </w:rPr>
          <w:t>65</w:t>
        </w:r>
        <w:r w:rsidR="00BC5EB7">
          <w:rPr>
            <w:noProof/>
            <w:webHidden/>
          </w:rPr>
          <w:fldChar w:fldCharType="end"/>
        </w:r>
      </w:hyperlink>
    </w:p>
    <w:p w:rsidR="00BC5EB7" w:rsidRDefault="00FC0D1B">
      <w:pPr>
        <w:pStyle w:val="TableofFigures"/>
        <w:tabs>
          <w:tab w:val="right" w:leader="dot" w:pos="9350"/>
        </w:tabs>
        <w:rPr>
          <w:noProof/>
          <w:sz w:val="22"/>
          <w:szCs w:val="22"/>
        </w:rPr>
      </w:pPr>
      <w:hyperlink w:anchor="_Toc405634184" w:history="1">
        <w:r w:rsidR="00BC5EB7" w:rsidRPr="00C378EB">
          <w:rPr>
            <w:rStyle w:val="Hyperlink"/>
            <w:noProof/>
          </w:rPr>
          <w:t>Figure 60- RESULTS OF STRESS STUDY, USER 3</w:t>
        </w:r>
        <w:r w:rsidR="00BC5EB7">
          <w:rPr>
            <w:noProof/>
            <w:webHidden/>
          </w:rPr>
          <w:tab/>
        </w:r>
        <w:r w:rsidR="00BC5EB7">
          <w:rPr>
            <w:noProof/>
            <w:webHidden/>
          </w:rPr>
          <w:fldChar w:fldCharType="begin"/>
        </w:r>
        <w:r w:rsidR="00BC5EB7">
          <w:rPr>
            <w:noProof/>
            <w:webHidden/>
          </w:rPr>
          <w:instrText xml:space="preserve"> PAGEREF _Toc405634184 \h </w:instrText>
        </w:r>
        <w:r w:rsidR="00BC5EB7">
          <w:rPr>
            <w:noProof/>
            <w:webHidden/>
          </w:rPr>
        </w:r>
        <w:r w:rsidR="00BC5EB7">
          <w:rPr>
            <w:noProof/>
            <w:webHidden/>
          </w:rPr>
          <w:fldChar w:fldCharType="separate"/>
        </w:r>
        <w:r w:rsidR="00BC5EB7">
          <w:rPr>
            <w:noProof/>
            <w:webHidden/>
          </w:rPr>
          <w:t>66</w:t>
        </w:r>
        <w:r w:rsidR="00BC5EB7">
          <w:rPr>
            <w:noProof/>
            <w:webHidden/>
          </w:rPr>
          <w:fldChar w:fldCharType="end"/>
        </w:r>
      </w:hyperlink>
    </w:p>
    <w:p w:rsidR="00BC5EB7" w:rsidRDefault="00FC0D1B">
      <w:pPr>
        <w:pStyle w:val="TableofFigures"/>
        <w:tabs>
          <w:tab w:val="right" w:leader="dot" w:pos="9350"/>
        </w:tabs>
        <w:rPr>
          <w:noProof/>
          <w:sz w:val="22"/>
          <w:szCs w:val="22"/>
        </w:rPr>
      </w:pPr>
      <w:hyperlink w:anchor="_Toc405634185" w:history="1">
        <w:r w:rsidR="00BC5EB7" w:rsidRPr="00C378EB">
          <w:rPr>
            <w:rStyle w:val="Hyperlink"/>
            <w:noProof/>
          </w:rPr>
          <w:t>Figure 61- RESULTS OF STRESS STUDY, USER 4</w:t>
        </w:r>
        <w:r w:rsidR="00BC5EB7">
          <w:rPr>
            <w:noProof/>
            <w:webHidden/>
          </w:rPr>
          <w:tab/>
        </w:r>
        <w:r w:rsidR="00BC5EB7">
          <w:rPr>
            <w:noProof/>
            <w:webHidden/>
          </w:rPr>
          <w:fldChar w:fldCharType="begin"/>
        </w:r>
        <w:r w:rsidR="00BC5EB7">
          <w:rPr>
            <w:noProof/>
            <w:webHidden/>
          </w:rPr>
          <w:instrText xml:space="preserve"> PAGEREF _Toc405634185 \h </w:instrText>
        </w:r>
        <w:r w:rsidR="00BC5EB7">
          <w:rPr>
            <w:noProof/>
            <w:webHidden/>
          </w:rPr>
        </w:r>
        <w:r w:rsidR="00BC5EB7">
          <w:rPr>
            <w:noProof/>
            <w:webHidden/>
          </w:rPr>
          <w:fldChar w:fldCharType="separate"/>
        </w:r>
        <w:r w:rsidR="00BC5EB7">
          <w:rPr>
            <w:noProof/>
            <w:webHidden/>
          </w:rPr>
          <w:t>66</w:t>
        </w:r>
        <w:r w:rsidR="00BC5EB7">
          <w:rPr>
            <w:noProof/>
            <w:webHidden/>
          </w:rPr>
          <w:fldChar w:fldCharType="end"/>
        </w:r>
      </w:hyperlink>
    </w:p>
    <w:p w:rsidR="00B579F9" w:rsidRDefault="00B579F9" w:rsidP="00B134C6">
      <w:pPr>
        <w:rPr>
          <w:smallCaps/>
          <w:spacing w:val="5"/>
          <w:sz w:val="32"/>
          <w:szCs w:val="32"/>
        </w:rPr>
      </w:pPr>
      <w:r>
        <w:fldChar w:fldCharType="end"/>
      </w:r>
      <w:r>
        <w:br w:type="page"/>
      </w:r>
    </w:p>
    <w:p w:rsidR="004A2A46" w:rsidRDefault="001D2560" w:rsidP="001D2560">
      <w:pPr>
        <w:pStyle w:val="Heading1"/>
      </w:pPr>
      <w:bookmarkStart w:id="266" w:name="_Toc405796904"/>
      <w:r>
        <w:lastRenderedPageBreak/>
        <w:t>Appendix A - The MaxSonar-EZ0 Sensor</w:t>
      </w:r>
      <w:bookmarkEnd w:id="266"/>
    </w:p>
    <w:p w:rsidR="004A2A46" w:rsidRDefault="004A2A46">
      <w:pPr>
        <w:rPr>
          <w:smallCaps/>
          <w:spacing w:val="5"/>
          <w:sz w:val="32"/>
          <w:szCs w:val="32"/>
        </w:rPr>
      </w:pPr>
      <w:r>
        <w:br w:type="page"/>
      </w:r>
    </w:p>
    <w:p w:rsidR="004A2A46" w:rsidRPr="004A2A46" w:rsidRDefault="004A2A46" w:rsidP="004A2A46">
      <w:pPr>
        <w:pStyle w:val="Heading1"/>
      </w:pPr>
      <w:bookmarkStart w:id="267" w:name="_Toc405796905"/>
      <w:r w:rsidRPr="004A2A46">
        <w:lastRenderedPageBreak/>
        <w:t>Appendix B – The MLX90614BAA Sensor</w:t>
      </w:r>
      <w:bookmarkEnd w:id="267"/>
    </w:p>
    <w:p w:rsidR="004A2A46" w:rsidRDefault="004A2A46" w:rsidP="004A2A46">
      <w:pPr>
        <w:rPr>
          <w:smallCaps/>
          <w:spacing w:val="5"/>
          <w:sz w:val="32"/>
          <w:szCs w:val="32"/>
        </w:rPr>
      </w:pPr>
      <w:r>
        <w:br w:type="page"/>
      </w:r>
    </w:p>
    <w:p w:rsidR="001D2560" w:rsidRDefault="001D2560" w:rsidP="001D2560">
      <w:pPr>
        <w:pStyle w:val="Heading1"/>
      </w:pPr>
    </w:p>
    <w:sectPr w:rsidR="001D2560" w:rsidSect="00B2178E">
      <w:footerReference w:type="default" r:id="rId30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2A92" w:rsidRDefault="00092A92" w:rsidP="00C23F63">
      <w:pPr>
        <w:spacing w:after="0" w:line="240" w:lineRule="auto"/>
      </w:pPr>
      <w:r>
        <w:separator/>
      </w:r>
    </w:p>
  </w:endnote>
  <w:endnote w:type="continuationSeparator" w:id="0">
    <w:p w:rsidR="00092A92" w:rsidRDefault="00092A92"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ime Ace 2.0 BB">
    <w:panose1 w:val="00000000000000000000"/>
    <w:charset w:val="00"/>
    <w:family w:val="modern"/>
    <w:notTrueType/>
    <w:pitch w:val="variable"/>
    <w:sig w:usb0="80000007" w:usb1="00000008" w:usb2="00000000" w:usb3="00000000" w:csb0="00000003"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FC0D1B" w:rsidRDefault="00FC0D1B">
        <w:pPr>
          <w:pStyle w:val="Footer"/>
          <w:jc w:val="center"/>
        </w:pPr>
        <w:r>
          <w:fldChar w:fldCharType="begin"/>
        </w:r>
        <w:r>
          <w:instrText xml:space="preserve"> PAGE   \* MERGEFORMAT </w:instrText>
        </w:r>
        <w:r>
          <w:fldChar w:fldCharType="separate"/>
        </w:r>
        <w:r w:rsidR="002D3791">
          <w:rPr>
            <w:noProof/>
          </w:rPr>
          <w:t>74</w:t>
        </w:r>
        <w:r>
          <w:rPr>
            <w:noProof/>
          </w:rPr>
          <w:fldChar w:fldCharType="end"/>
        </w:r>
      </w:p>
    </w:sdtContent>
  </w:sdt>
  <w:p w:rsidR="00FC0D1B" w:rsidRDefault="00FC0D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2A92" w:rsidRDefault="00092A92" w:rsidP="00C23F63">
      <w:pPr>
        <w:spacing w:after="0" w:line="240" w:lineRule="auto"/>
      </w:pPr>
      <w:r>
        <w:separator/>
      </w:r>
    </w:p>
  </w:footnote>
  <w:footnote w:type="continuationSeparator" w:id="0">
    <w:p w:rsidR="00092A92" w:rsidRDefault="00092A92" w:rsidP="00C23F63">
      <w:pPr>
        <w:spacing w:after="0" w:line="240" w:lineRule="auto"/>
      </w:pPr>
      <w:r>
        <w:continuationSeparator/>
      </w:r>
    </w:p>
  </w:footnote>
  <w:footnote w:id="1">
    <w:p w:rsidR="00FC0D1B" w:rsidRDefault="00FC0D1B">
      <w:pPr>
        <w:pStyle w:val="FootnoteText"/>
      </w:pPr>
      <w:r>
        <w:rPr>
          <w:rStyle w:val="FootnoteReference"/>
        </w:rPr>
        <w:footnoteRef/>
      </w:r>
      <w:r>
        <w:t xml:space="preserve"> </w:t>
      </w:r>
      <w:r w:rsidRPr="00F2046E">
        <w:t>http://www.maxbotix.com/Ultrasonic_Sensors/MB1000.htm</w:t>
      </w:r>
    </w:p>
  </w:footnote>
  <w:footnote w:id="2">
    <w:p w:rsidR="00FC0D1B" w:rsidRDefault="00FC0D1B">
      <w:pPr>
        <w:pStyle w:val="FootnoteText"/>
      </w:pPr>
      <w:r>
        <w:rPr>
          <w:rStyle w:val="FootnoteReference"/>
        </w:rPr>
        <w:footnoteRef/>
      </w:r>
      <w:r>
        <w:t xml:space="preserve"> </w:t>
      </w:r>
      <w:r w:rsidRPr="00D35062">
        <w:t>http://www.melexis.com/Infrared-Thermometer-Sensors/Infrared-Thermometer-Sensors/MLX90614-615.aspx</w:t>
      </w:r>
    </w:p>
  </w:footnote>
  <w:footnote w:id="3">
    <w:p w:rsidR="00FC0D1B" w:rsidRDefault="00FC0D1B" w:rsidP="00C50A65">
      <w:r w:rsidRPr="00C50A65">
        <w:rPr>
          <w:rStyle w:val="FootnoteReference"/>
          <w:sz w:val="18"/>
        </w:rPr>
        <w:footnoteRef/>
      </w:r>
      <w:r w:rsidRPr="00C50A65">
        <w:rPr>
          <w:sz w:val="18"/>
        </w:rPr>
        <w:t xml:space="preserve"> With my advisor V. Michael </w:t>
      </w:r>
      <w:proofErr w:type="spellStart"/>
      <w:r w:rsidRPr="00C50A65">
        <w:rPr>
          <w:sz w:val="18"/>
        </w:rPr>
        <w:t>Bove</w:t>
      </w:r>
      <w:proofErr w:type="spellEnd"/>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C3D64"/>
    <w:multiLevelType w:val="hybridMultilevel"/>
    <w:tmpl w:val="E6BC7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25116B"/>
    <w:multiLevelType w:val="hybridMultilevel"/>
    <w:tmpl w:val="C47A2D06"/>
    <w:lvl w:ilvl="0" w:tplc="1BF018A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98705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7C11F0"/>
    <w:multiLevelType w:val="hybridMultilevel"/>
    <w:tmpl w:val="CC6CC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152025F"/>
    <w:multiLevelType w:val="hybridMultilevel"/>
    <w:tmpl w:val="2BE20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3F8F04FB"/>
    <w:multiLevelType w:val="hybridMultilevel"/>
    <w:tmpl w:val="60481D90"/>
    <w:lvl w:ilvl="0" w:tplc="227434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4ADD467B"/>
    <w:multiLevelType w:val="hybridMultilevel"/>
    <w:tmpl w:val="39D05F52"/>
    <w:lvl w:ilvl="0" w:tplc="7FE4C10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1FB5BCF"/>
    <w:multiLevelType w:val="multilevel"/>
    <w:tmpl w:val="E00601A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556846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DAB2D3A"/>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F3A70CA"/>
    <w:multiLevelType w:val="multilevel"/>
    <w:tmpl w:val="68980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9DE27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5465E67"/>
    <w:multiLevelType w:val="hybridMultilevel"/>
    <w:tmpl w:val="C2C6D4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F301A7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2"/>
  </w:num>
  <w:num w:numId="3">
    <w:abstractNumId w:val="2"/>
  </w:num>
  <w:num w:numId="4">
    <w:abstractNumId w:val="9"/>
  </w:num>
  <w:num w:numId="5">
    <w:abstractNumId w:val="10"/>
  </w:num>
  <w:num w:numId="6">
    <w:abstractNumId w:val="14"/>
  </w:num>
  <w:num w:numId="7">
    <w:abstractNumId w:val="1"/>
  </w:num>
  <w:num w:numId="8">
    <w:abstractNumId w:val="4"/>
  </w:num>
  <w:num w:numId="9">
    <w:abstractNumId w:val="7"/>
  </w:num>
  <w:num w:numId="10">
    <w:abstractNumId w:val="13"/>
  </w:num>
  <w:num w:numId="11">
    <w:abstractNumId w:val="11"/>
  </w:num>
  <w:num w:numId="12">
    <w:abstractNumId w:val="3"/>
  </w:num>
  <w:num w:numId="13">
    <w:abstractNumId w:val="8"/>
  </w:num>
  <w:num w:numId="14">
    <w:abstractNumId w:val="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04ACB"/>
    <w:rsid w:val="00005C5A"/>
    <w:rsid w:val="00012811"/>
    <w:rsid w:val="00012AF7"/>
    <w:rsid w:val="00014E48"/>
    <w:rsid w:val="00015463"/>
    <w:rsid w:val="00015DBF"/>
    <w:rsid w:val="00016F7B"/>
    <w:rsid w:val="00017318"/>
    <w:rsid w:val="00017457"/>
    <w:rsid w:val="00017618"/>
    <w:rsid w:val="00027F30"/>
    <w:rsid w:val="000303AC"/>
    <w:rsid w:val="00033466"/>
    <w:rsid w:val="0003363C"/>
    <w:rsid w:val="00036F77"/>
    <w:rsid w:val="00040F6E"/>
    <w:rsid w:val="00041CF1"/>
    <w:rsid w:val="00045F88"/>
    <w:rsid w:val="00046259"/>
    <w:rsid w:val="000531EF"/>
    <w:rsid w:val="0005458F"/>
    <w:rsid w:val="000570AC"/>
    <w:rsid w:val="000624A1"/>
    <w:rsid w:val="000630E4"/>
    <w:rsid w:val="000645D1"/>
    <w:rsid w:val="00072BF1"/>
    <w:rsid w:val="00076864"/>
    <w:rsid w:val="00080413"/>
    <w:rsid w:val="00081FBE"/>
    <w:rsid w:val="00082EAC"/>
    <w:rsid w:val="00086F41"/>
    <w:rsid w:val="00090A85"/>
    <w:rsid w:val="00092A92"/>
    <w:rsid w:val="000A3A54"/>
    <w:rsid w:val="000A4982"/>
    <w:rsid w:val="000A5CE0"/>
    <w:rsid w:val="000A7A97"/>
    <w:rsid w:val="000B24A3"/>
    <w:rsid w:val="000B3040"/>
    <w:rsid w:val="000B39EE"/>
    <w:rsid w:val="000C2714"/>
    <w:rsid w:val="000C329E"/>
    <w:rsid w:val="000C3E8C"/>
    <w:rsid w:val="000C4EC2"/>
    <w:rsid w:val="000C5ADD"/>
    <w:rsid w:val="000D0A45"/>
    <w:rsid w:val="000D35DE"/>
    <w:rsid w:val="000E245F"/>
    <w:rsid w:val="000E7418"/>
    <w:rsid w:val="000F0600"/>
    <w:rsid w:val="000F0DA5"/>
    <w:rsid w:val="000F36DA"/>
    <w:rsid w:val="000F70F2"/>
    <w:rsid w:val="00100B77"/>
    <w:rsid w:val="0010603E"/>
    <w:rsid w:val="00106A98"/>
    <w:rsid w:val="00111E7B"/>
    <w:rsid w:val="001132A3"/>
    <w:rsid w:val="00115565"/>
    <w:rsid w:val="001166D5"/>
    <w:rsid w:val="00117AC8"/>
    <w:rsid w:val="00120134"/>
    <w:rsid w:val="00120443"/>
    <w:rsid w:val="00124480"/>
    <w:rsid w:val="00124729"/>
    <w:rsid w:val="00124CCD"/>
    <w:rsid w:val="00131217"/>
    <w:rsid w:val="001346AF"/>
    <w:rsid w:val="001349DB"/>
    <w:rsid w:val="001356D0"/>
    <w:rsid w:val="001448A7"/>
    <w:rsid w:val="00152E09"/>
    <w:rsid w:val="001536F4"/>
    <w:rsid w:val="00155B89"/>
    <w:rsid w:val="0015686A"/>
    <w:rsid w:val="0017203F"/>
    <w:rsid w:val="00173E3F"/>
    <w:rsid w:val="00175104"/>
    <w:rsid w:val="0017580E"/>
    <w:rsid w:val="001800AE"/>
    <w:rsid w:val="00183F63"/>
    <w:rsid w:val="00192737"/>
    <w:rsid w:val="00194615"/>
    <w:rsid w:val="00194C46"/>
    <w:rsid w:val="00195B3F"/>
    <w:rsid w:val="001962AB"/>
    <w:rsid w:val="001A52C7"/>
    <w:rsid w:val="001B2138"/>
    <w:rsid w:val="001B4216"/>
    <w:rsid w:val="001B6904"/>
    <w:rsid w:val="001C2698"/>
    <w:rsid w:val="001C4BA5"/>
    <w:rsid w:val="001C55A4"/>
    <w:rsid w:val="001C60A1"/>
    <w:rsid w:val="001C61AB"/>
    <w:rsid w:val="001C6CC5"/>
    <w:rsid w:val="001C71B5"/>
    <w:rsid w:val="001D1D3A"/>
    <w:rsid w:val="001D2560"/>
    <w:rsid w:val="001D47B2"/>
    <w:rsid w:val="001D5524"/>
    <w:rsid w:val="001D7A6F"/>
    <w:rsid w:val="001E11AE"/>
    <w:rsid w:val="001E1938"/>
    <w:rsid w:val="001E3193"/>
    <w:rsid w:val="001E7867"/>
    <w:rsid w:val="001F035F"/>
    <w:rsid w:val="001F156F"/>
    <w:rsid w:val="0020009E"/>
    <w:rsid w:val="00201024"/>
    <w:rsid w:val="00202ACF"/>
    <w:rsid w:val="00203546"/>
    <w:rsid w:val="002067E5"/>
    <w:rsid w:val="0020690D"/>
    <w:rsid w:val="00207A08"/>
    <w:rsid w:val="0021172E"/>
    <w:rsid w:val="00211839"/>
    <w:rsid w:val="00211B18"/>
    <w:rsid w:val="00212FBD"/>
    <w:rsid w:val="0021455B"/>
    <w:rsid w:val="00227C40"/>
    <w:rsid w:val="00230263"/>
    <w:rsid w:val="002318D8"/>
    <w:rsid w:val="00231BEF"/>
    <w:rsid w:val="00232125"/>
    <w:rsid w:val="0024334E"/>
    <w:rsid w:val="0024501D"/>
    <w:rsid w:val="00246D07"/>
    <w:rsid w:val="00254850"/>
    <w:rsid w:val="00255CDE"/>
    <w:rsid w:val="00256590"/>
    <w:rsid w:val="002659D5"/>
    <w:rsid w:val="002801F7"/>
    <w:rsid w:val="00281FB8"/>
    <w:rsid w:val="0028327C"/>
    <w:rsid w:val="00284746"/>
    <w:rsid w:val="0028482E"/>
    <w:rsid w:val="002856B9"/>
    <w:rsid w:val="00286682"/>
    <w:rsid w:val="002908A4"/>
    <w:rsid w:val="002A218D"/>
    <w:rsid w:val="002A7212"/>
    <w:rsid w:val="002B0DB5"/>
    <w:rsid w:val="002B10AA"/>
    <w:rsid w:val="002B7FB5"/>
    <w:rsid w:val="002C182B"/>
    <w:rsid w:val="002C69BE"/>
    <w:rsid w:val="002D0952"/>
    <w:rsid w:val="002D2859"/>
    <w:rsid w:val="002D3791"/>
    <w:rsid w:val="002D39A7"/>
    <w:rsid w:val="002D41B2"/>
    <w:rsid w:val="002D64C9"/>
    <w:rsid w:val="002E5147"/>
    <w:rsid w:val="002F24F6"/>
    <w:rsid w:val="002F6747"/>
    <w:rsid w:val="002F678D"/>
    <w:rsid w:val="00300C8E"/>
    <w:rsid w:val="00301959"/>
    <w:rsid w:val="00301F16"/>
    <w:rsid w:val="003044D4"/>
    <w:rsid w:val="0031573D"/>
    <w:rsid w:val="00315840"/>
    <w:rsid w:val="0032014A"/>
    <w:rsid w:val="00325329"/>
    <w:rsid w:val="003312D6"/>
    <w:rsid w:val="00331B5D"/>
    <w:rsid w:val="0033241A"/>
    <w:rsid w:val="00333297"/>
    <w:rsid w:val="00334266"/>
    <w:rsid w:val="0033774A"/>
    <w:rsid w:val="00343DBC"/>
    <w:rsid w:val="00344342"/>
    <w:rsid w:val="003450B5"/>
    <w:rsid w:val="0035113F"/>
    <w:rsid w:val="00353B82"/>
    <w:rsid w:val="00357731"/>
    <w:rsid w:val="00360B5C"/>
    <w:rsid w:val="00366838"/>
    <w:rsid w:val="003700CC"/>
    <w:rsid w:val="00375637"/>
    <w:rsid w:val="00375A7F"/>
    <w:rsid w:val="00376163"/>
    <w:rsid w:val="003766A6"/>
    <w:rsid w:val="003771B8"/>
    <w:rsid w:val="00382723"/>
    <w:rsid w:val="003914C8"/>
    <w:rsid w:val="003914D7"/>
    <w:rsid w:val="00394C6F"/>
    <w:rsid w:val="0039550B"/>
    <w:rsid w:val="003962FA"/>
    <w:rsid w:val="003A19D7"/>
    <w:rsid w:val="003A21B1"/>
    <w:rsid w:val="003A4AFB"/>
    <w:rsid w:val="003A7EF3"/>
    <w:rsid w:val="003C28DD"/>
    <w:rsid w:val="003C417B"/>
    <w:rsid w:val="003C65A3"/>
    <w:rsid w:val="003D221A"/>
    <w:rsid w:val="003D7EDB"/>
    <w:rsid w:val="003E028C"/>
    <w:rsid w:val="003E6E10"/>
    <w:rsid w:val="003E79A1"/>
    <w:rsid w:val="003F0920"/>
    <w:rsid w:val="003F277A"/>
    <w:rsid w:val="003F5B23"/>
    <w:rsid w:val="003F6082"/>
    <w:rsid w:val="00402A8B"/>
    <w:rsid w:val="004101AF"/>
    <w:rsid w:val="00420376"/>
    <w:rsid w:val="00421785"/>
    <w:rsid w:val="00421799"/>
    <w:rsid w:val="00424FAF"/>
    <w:rsid w:val="004303C0"/>
    <w:rsid w:val="0043373A"/>
    <w:rsid w:val="00443CCB"/>
    <w:rsid w:val="00445478"/>
    <w:rsid w:val="0044590D"/>
    <w:rsid w:val="00447045"/>
    <w:rsid w:val="004504CF"/>
    <w:rsid w:val="00466CDF"/>
    <w:rsid w:val="00470A55"/>
    <w:rsid w:val="00471645"/>
    <w:rsid w:val="0047309D"/>
    <w:rsid w:val="00473689"/>
    <w:rsid w:val="0047372E"/>
    <w:rsid w:val="00474A3F"/>
    <w:rsid w:val="00475673"/>
    <w:rsid w:val="004858F3"/>
    <w:rsid w:val="0049049C"/>
    <w:rsid w:val="004907CA"/>
    <w:rsid w:val="0049120C"/>
    <w:rsid w:val="00494E5F"/>
    <w:rsid w:val="00497473"/>
    <w:rsid w:val="004A08B8"/>
    <w:rsid w:val="004A13DA"/>
    <w:rsid w:val="004A16DC"/>
    <w:rsid w:val="004A1763"/>
    <w:rsid w:val="004A2A46"/>
    <w:rsid w:val="004A5B02"/>
    <w:rsid w:val="004B26E9"/>
    <w:rsid w:val="004B750C"/>
    <w:rsid w:val="004B75B6"/>
    <w:rsid w:val="004B773E"/>
    <w:rsid w:val="004C1131"/>
    <w:rsid w:val="004C1688"/>
    <w:rsid w:val="004C200F"/>
    <w:rsid w:val="004C403A"/>
    <w:rsid w:val="004C6671"/>
    <w:rsid w:val="004D1076"/>
    <w:rsid w:val="004D618B"/>
    <w:rsid w:val="004E714D"/>
    <w:rsid w:val="004E742E"/>
    <w:rsid w:val="004F053E"/>
    <w:rsid w:val="004F1B29"/>
    <w:rsid w:val="004F1B38"/>
    <w:rsid w:val="004F2708"/>
    <w:rsid w:val="004F2802"/>
    <w:rsid w:val="004F551D"/>
    <w:rsid w:val="004F6543"/>
    <w:rsid w:val="005005D2"/>
    <w:rsid w:val="0050601B"/>
    <w:rsid w:val="00510AF3"/>
    <w:rsid w:val="00513878"/>
    <w:rsid w:val="0051560A"/>
    <w:rsid w:val="00515B2D"/>
    <w:rsid w:val="00522039"/>
    <w:rsid w:val="00522725"/>
    <w:rsid w:val="00525CF9"/>
    <w:rsid w:val="00530219"/>
    <w:rsid w:val="00543ECA"/>
    <w:rsid w:val="00546A85"/>
    <w:rsid w:val="00547350"/>
    <w:rsid w:val="005549ED"/>
    <w:rsid w:val="005604F7"/>
    <w:rsid w:val="00561176"/>
    <w:rsid w:val="00564409"/>
    <w:rsid w:val="00565135"/>
    <w:rsid w:val="005653A1"/>
    <w:rsid w:val="00566462"/>
    <w:rsid w:val="0056784D"/>
    <w:rsid w:val="005720D6"/>
    <w:rsid w:val="00574170"/>
    <w:rsid w:val="005760E6"/>
    <w:rsid w:val="00580C34"/>
    <w:rsid w:val="00580DCD"/>
    <w:rsid w:val="0058262E"/>
    <w:rsid w:val="00584431"/>
    <w:rsid w:val="005925B5"/>
    <w:rsid w:val="00594419"/>
    <w:rsid w:val="0059676A"/>
    <w:rsid w:val="005A2D09"/>
    <w:rsid w:val="005A3E65"/>
    <w:rsid w:val="005B0BB8"/>
    <w:rsid w:val="005B2F69"/>
    <w:rsid w:val="005B4148"/>
    <w:rsid w:val="005B438E"/>
    <w:rsid w:val="005C0DE0"/>
    <w:rsid w:val="005C311B"/>
    <w:rsid w:val="005C379A"/>
    <w:rsid w:val="005C6D42"/>
    <w:rsid w:val="005D6E8F"/>
    <w:rsid w:val="005E366C"/>
    <w:rsid w:val="005F0C34"/>
    <w:rsid w:val="005F1A3E"/>
    <w:rsid w:val="005F3622"/>
    <w:rsid w:val="006036A6"/>
    <w:rsid w:val="00603B17"/>
    <w:rsid w:val="006063AD"/>
    <w:rsid w:val="006101CE"/>
    <w:rsid w:val="006107F6"/>
    <w:rsid w:val="00613AD0"/>
    <w:rsid w:val="00614829"/>
    <w:rsid w:val="00621BBB"/>
    <w:rsid w:val="00625435"/>
    <w:rsid w:val="006344A0"/>
    <w:rsid w:val="0063665E"/>
    <w:rsid w:val="006371AC"/>
    <w:rsid w:val="00642301"/>
    <w:rsid w:val="00660AB6"/>
    <w:rsid w:val="006613CD"/>
    <w:rsid w:val="006647BB"/>
    <w:rsid w:val="006665BE"/>
    <w:rsid w:val="006676FC"/>
    <w:rsid w:val="0067265E"/>
    <w:rsid w:val="00672711"/>
    <w:rsid w:val="00673F93"/>
    <w:rsid w:val="00682882"/>
    <w:rsid w:val="006848F4"/>
    <w:rsid w:val="0068611F"/>
    <w:rsid w:val="006864B9"/>
    <w:rsid w:val="0069165C"/>
    <w:rsid w:val="006939FC"/>
    <w:rsid w:val="006941C7"/>
    <w:rsid w:val="006954A5"/>
    <w:rsid w:val="006957AF"/>
    <w:rsid w:val="00695E9D"/>
    <w:rsid w:val="006A21F8"/>
    <w:rsid w:val="006A38CF"/>
    <w:rsid w:val="006A3B61"/>
    <w:rsid w:val="006A7890"/>
    <w:rsid w:val="006A79C3"/>
    <w:rsid w:val="006B2A53"/>
    <w:rsid w:val="006B5523"/>
    <w:rsid w:val="006C1C8A"/>
    <w:rsid w:val="006C399E"/>
    <w:rsid w:val="006E45DD"/>
    <w:rsid w:val="006E5713"/>
    <w:rsid w:val="006E64AB"/>
    <w:rsid w:val="006E7D58"/>
    <w:rsid w:val="006F00B6"/>
    <w:rsid w:val="006F552A"/>
    <w:rsid w:val="006F7514"/>
    <w:rsid w:val="00703552"/>
    <w:rsid w:val="00704625"/>
    <w:rsid w:val="00705092"/>
    <w:rsid w:val="0071166F"/>
    <w:rsid w:val="00712219"/>
    <w:rsid w:val="00716AC3"/>
    <w:rsid w:val="007205E0"/>
    <w:rsid w:val="00721CB2"/>
    <w:rsid w:val="00722B0E"/>
    <w:rsid w:val="00724E6B"/>
    <w:rsid w:val="0072574B"/>
    <w:rsid w:val="00727F47"/>
    <w:rsid w:val="00732882"/>
    <w:rsid w:val="0073447A"/>
    <w:rsid w:val="007416D2"/>
    <w:rsid w:val="007474CC"/>
    <w:rsid w:val="00753A00"/>
    <w:rsid w:val="0075424F"/>
    <w:rsid w:val="00755575"/>
    <w:rsid w:val="00755BD6"/>
    <w:rsid w:val="007565C2"/>
    <w:rsid w:val="0075671D"/>
    <w:rsid w:val="0075740A"/>
    <w:rsid w:val="00760EC0"/>
    <w:rsid w:val="00761D86"/>
    <w:rsid w:val="00762413"/>
    <w:rsid w:val="007641B2"/>
    <w:rsid w:val="007657A7"/>
    <w:rsid w:val="00770A0C"/>
    <w:rsid w:val="00772602"/>
    <w:rsid w:val="007727AB"/>
    <w:rsid w:val="007729F3"/>
    <w:rsid w:val="007737E7"/>
    <w:rsid w:val="00773A0B"/>
    <w:rsid w:val="00776348"/>
    <w:rsid w:val="007765CF"/>
    <w:rsid w:val="0079355A"/>
    <w:rsid w:val="00793F8B"/>
    <w:rsid w:val="007954F4"/>
    <w:rsid w:val="0079558C"/>
    <w:rsid w:val="00795D80"/>
    <w:rsid w:val="00797E32"/>
    <w:rsid w:val="007A0B24"/>
    <w:rsid w:val="007A226D"/>
    <w:rsid w:val="007B0A21"/>
    <w:rsid w:val="007B1E93"/>
    <w:rsid w:val="007C040F"/>
    <w:rsid w:val="007C77B6"/>
    <w:rsid w:val="007D4E67"/>
    <w:rsid w:val="007D525F"/>
    <w:rsid w:val="007D75E4"/>
    <w:rsid w:val="007E049C"/>
    <w:rsid w:val="007E0B9C"/>
    <w:rsid w:val="007E6667"/>
    <w:rsid w:val="007E70C1"/>
    <w:rsid w:val="007F1C90"/>
    <w:rsid w:val="007F1EFE"/>
    <w:rsid w:val="007F21DE"/>
    <w:rsid w:val="007F43BB"/>
    <w:rsid w:val="007F5CCB"/>
    <w:rsid w:val="00822F87"/>
    <w:rsid w:val="00826743"/>
    <w:rsid w:val="00827BFD"/>
    <w:rsid w:val="00831DB7"/>
    <w:rsid w:val="00833011"/>
    <w:rsid w:val="00840FBD"/>
    <w:rsid w:val="00841375"/>
    <w:rsid w:val="00847DED"/>
    <w:rsid w:val="008515AC"/>
    <w:rsid w:val="00856D5D"/>
    <w:rsid w:val="00857C60"/>
    <w:rsid w:val="00862857"/>
    <w:rsid w:val="008670F0"/>
    <w:rsid w:val="0088448A"/>
    <w:rsid w:val="00887708"/>
    <w:rsid w:val="00890044"/>
    <w:rsid w:val="00892710"/>
    <w:rsid w:val="008954DF"/>
    <w:rsid w:val="00897831"/>
    <w:rsid w:val="008A0FCA"/>
    <w:rsid w:val="008A2A91"/>
    <w:rsid w:val="008A4F32"/>
    <w:rsid w:val="008A7850"/>
    <w:rsid w:val="008B017B"/>
    <w:rsid w:val="008B24CB"/>
    <w:rsid w:val="008B3191"/>
    <w:rsid w:val="008B5473"/>
    <w:rsid w:val="008C17B4"/>
    <w:rsid w:val="008C6F68"/>
    <w:rsid w:val="008D5118"/>
    <w:rsid w:val="008D559E"/>
    <w:rsid w:val="008D73ED"/>
    <w:rsid w:val="008E0EE5"/>
    <w:rsid w:val="008E237F"/>
    <w:rsid w:val="008E5A8E"/>
    <w:rsid w:val="008E5E2A"/>
    <w:rsid w:val="008F0BCA"/>
    <w:rsid w:val="008F1C0A"/>
    <w:rsid w:val="008F699C"/>
    <w:rsid w:val="008F7E8B"/>
    <w:rsid w:val="00902C82"/>
    <w:rsid w:val="00911CDD"/>
    <w:rsid w:val="00914726"/>
    <w:rsid w:val="00921927"/>
    <w:rsid w:val="009344BB"/>
    <w:rsid w:val="00942036"/>
    <w:rsid w:val="00953BC1"/>
    <w:rsid w:val="00953F93"/>
    <w:rsid w:val="009606D2"/>
    <w:rsid w:val="00970376"/>
    <w:rsid w:val="0097143B"/>
    <w:rsid w:val="00974267"/>
    <w:rsid w:val="00993756"/>
    <w:rsid w:val="00997C17"/>
    <w:rsid w:val="009A08A5"/>
    <w:rsid w:val="009A6A4F"/>
    <w:rsid w:val="009B3E48"/>
    <w:rsid w:val="009B58B5"/>
    <w:rsid w:val="009B5A13"/>
    <w:rsid w:val="009E082A"/>
    <w:rsid w:val="009E429B"/>
    <w:rsid w:val="009E4536"/>
    <w:rsid w:val="009E506C"/>
    <w:rsid w:val="009F6641"/>
    <w:rsid w:val="00A15330"/>
    <w:rsid w:val="00A16CB3"/>
    <w:rsid w:val="00A231EE"/>
    <w:rsid w:val="00A23CAD"/>
    <w:rsid w:val="00A2491B"/>
    <w:rsid w:val="00A26652"/>
    <w:rsid w:val="00A3206B"/>
    <w:rsid w:val="00A32198"/>
    <w:rsid w:val="00A33954"/>
    <w:rsid w:val="00A33C5E"/>
    <w:rsid w:val="00A36D11"/>
    <w:rsid w:val="00A42427"/>
    <w:rsid w:val="00A44E93"/>
    <w:rsid w:val="00A478F5"/>
    <w:rsid w:val="00A50C5F"/>
    <w:rsid w:val="00A50F41"/>
    <w:rsid w:val="00A51060"/>
    <w:rsid w:val="00A5185F"/>
    <w:rsid w:val="00A6327F"/>
    <w:rsid w:val="00A66288"/>
    <w:rsid w:val="00A729C4"/>
    <w:rsid w:val="00A73050"/>
    <w:rsid w:val="00A90BCA"/>
    <w:rsid w:val="00A920F2"/>
    <w:rsid w:val="00A931B2"/>
    <w:rsid w:val="00A940A7"/>
    <w:rsid w:val="00A964B1"/>
    <w:rsid w:val="00AA4456"/>
    <w:rsid w:val="00AA5519"/>
    <w:rsid w:val="00AA6151"/>
    <w:rsid w:val="00AB0434"/>
    <w:rsid w:val="00AB0B3C"/>
    <w:rsid w:val="00AB5679"/>
    <w:rsid w:val="00AC314A"/>
    <w:rsid w:val="00AC3196"/>
    <w:rsid w:val="00AC39CC"/>
    <w:rsid w:val="00AC4C24"/>
    <w:rsid w:val="00AC664D"/>
    <w:rsid w:val="00AC7330"/>
    <w:rsid w:val="00AD4B6E"/>
    <w:rsid w:val="00AD5175"/>
    <w:rsid w:val="00AD528A"/>
    <w:rsid w:val="00AD7CED"/>
    <w:rsid w:val="00AE0664"/>
    <w:rsid w:val="00AE59A5"/>
    <w:rsid w:val="00AE6064"/>
    <w:rsid w:val="00AE6B2D"/>
    <w:rsid w:val="00B0561A"/>
    <w:rsid w:val="00B06E7C"/>
    <w:rsid w:val="00B079C8"/>
    <w:rsid w:val="00B07BDC"/>
    <w:rsid w:val="00B134C6"/>
    <w:rsid w:val="00B153A7"/>
    <w:rsid w:val="00B2178E"/>
    <w:rsid w:val="00B32929"/>
    <w:rsid w:val="00B32CA3"/>
    <w:rsid w:val="00B41478"/>
    <w:rsid w:val="00B5045A"/>
    <w:rsid w:val="00B5257D"/>
    <w:rsid w:val="00B535AE"/>
    <w:rsid w:val="00B56C32"/>
    <w:rsid w:val="00B579F9"/>
    <w:rsid w:val="00B72306"/>
    <w:rsid w:val="00B75833"/>
    <w:rsid w:val="00B76316"/>
    <w:rsid w:val="00B7681E"/>
    <w:rsid w:val="00B82B13"/>
    <w:rsid w:val="00B83DCF"/>
    <w:rsid w:val="00B83FE1"/>
    <w:rsid w:val="00B841A4"/>
    <w:rsid w:val="00B86F6A"/>
    <w:rsid w:val="00BA3075"/>
    <w:rsid w:val="00BA3C76"/>
    <w:rsid w:val="00BA443E"/>
    <w:rsid w:val="00BA459D"/>
    <w:rsid w:val="00BB058B"/>
    <w:rsid w:val="00BB11C9"/>
    <w:rsid w:val="00BB5B21"/>
    <w:rsid w:val="00BB6397"/>
    <w:rsid w:val="00BB7A2B"/>
    <w:rsid w:val="00BC0AD8"/>
    <w:rsid w:val="00BC0E26"/>
    <w:rsid w:val="00BC1937"/>
    <w:rsid w:val="00BC5043"/>
    <w:rsid w:val="00BC5703"/>
    <w:rsid w:val="00BC5EB7"/>
    <w:rsid w:val="00BD241B"/>
    <w:rsid w:val="00BE0778"/>
    <w:rsid w:val="00BE2601"/>
    <w:rsid w:val="00BE42CD"/>
    <w:rsid w:val="00BE4CC3"/>
    <w:rsid w:val="00BF07F5"/>
    <w:rsid w:val="00BF1320"/>
    <w:rsid w:val="00BF1322"/>
    <w:rsid w:val="00BF2A35"/>
    <w:rsid w:val="00BF2F20"/>
    <w:rsid w:val="00BF3680"/>
    <w:rsid w:val="00BF4D77"/>
    <w:rsid w:val="00BF4F0C"/>
    <w:rsid w:val="00C06619"/>
    <w:rsid w:val="00C06B67"/>
    <w:rsid w:val="00C23F63"/>
    <w:rsid w:val="00C41BC5"/>
    <w:rsid w:val="00C42023"/>
    <w:rsid w:val="00C431CF"/>
    <w:rsid w:val="00C43214"/>
    <w:rsid w:val="00C44A91"/>
    <w:rsid w:val="00C469F7"/>
    <w:rsid w:val="00C47773"/>
    <w:rsid w:val="00C50A65"/>
    <w:rsid w:val="00C521F9"/>
    <w:rsid w:val="00C56598"/>
    <w:rsid w:val="00C618DB"/>
    <w:rsid w:val="00C61940"/>
    <w:rsid w:val="00C62027"/>
    <w:rsid w:val="00C71192"/>
    <w:rsid w:val="00C757D9"/>
    <w:rsid w:val="00C75CDF"/>
    <w:rsid w:val="00C82892"/>
    <w:rsid w:val="00C86738"/>
    <w:rsid w:val="00C94633"/>
    <w:rsid w:val="00C97FA1"/>
    <w:rsid w:val="00CA3D53"/>
    <w:rsid w:val="00CA600F"/>
    <w:rsid w:val="00CB5D10"/>
    <w:rsid w:val="00CB75BE"/>
    <w:rsid w:val="00CC3419"/>
    <w:rsid w:val="00CC68A7"/>
    <w:rsid w:val="00CD54FD"/>
    <w:rsid w:val="00CD591F"/>
    <w:rsid w:val="00CD678D"/>
    <w:rsid w:val="00CE5AFF"/>
    <w:rsid w:val="00CF0CC2"/>
    <w:rsid w:val="00CF355A"/>
    <w:rsid w:val="00D0080B"/>
    <w:rsid w:val="00D03080"/>
    <w:rsid w:val="00D03866"/>
    <w:rsid w:val="00D06489"/>
    <w:rsid w:val="00D07494"/>
    <w:rsid w:val="00D074D9"/>
    <w:rsid w:val="00D07BAD"/>
    <w:rsid w:val="00D12DEE"/>
    <w:rsid w:val="00D1636F"/>
    <w:rsid w:val="00D17361"/>
    <w:rsid w:val="00D24088"/>
    <w:rsid w:val="00D24BFF"/>
    <w:rsid w:val="00D24E1D"/>
    <w:rsid w:val="00D30136"/>
    <w:rsid w:val="00D35062"/>
    <w:rsid w:val="00D35F8A"/>
    <w:rsid w:val="00D36D59"/>
    <w:rsid w:val="00D37143"/>
    <w:rsid w:val="00D40D20"/>
    <w:rsid w:val="00D40E6A"/>
    <w:rsid w:val="00D45C97"/>
    <w:rsid w:val="00D46960"/>
    <w:rsid w:val="00D51F8A"/>
    <w:rsid w:val="00D55F73"/>
    <w:rsid w:val="00D67B1E"/>
    <w:rsid w:val="00D73BFB"/>
    <w:rsid w:val="00D76093"/>
    <w:rsid w:val="00D820AC"/>
    <w:rsid w:val="00D8769F"/>
    <w:rsid w:val="00D91D29"/>
    <w:rsid w:val="00D940D6"/>
    <w:rsid w:val="00D96583"/>
    <w:rsid w:val="00DA0931"/>
    <w:rsid w:val="00DA119C"/>
    <w:rsid w:val="00DA2D57"/>
    <w:rsid w:val="00DA6B75"/>
    <w:rsid w:val="00DB379A"/>
    <w:rsid w:val="00DB6BF2"/>
    <w:rsid w:val="00DB7DCE"/>
    <w:rsid w:val="00DC174B"/>
    <w:rsid w:val="00DC2243"/>
    <w:rsid w:val="00DD0CB0"/>
    <w:rsid w:val="00DD224D"/>
    <w:rsid w:val="00DD4F50"/>
    <w:rsid w:val="00DE3142"/>
    <w:rsid w:val="00DE591C"/>
    <w:rsid w:val="00DE6416"/>
    <w:rsid w:val="00DF3EC6"/>
    <w:rsid w:val="00DF40F1"/>
    <w:rsid w:val="00E0073D"/>
    <w:rsid w:val="00E06596"/>
    <w:rsid w:val="00E154CA"/>
    <w:rsid w:val="00E1563B"/>
    <w:rsid w:val="00E15B64"/>
    <w:rsid w:val="00E22275"/>
    <w:rsid w:val="00E235B4"/>
    <w:rsid w:val="00E25AB8"/>
    <w:rsid w:val="00E350A4"/>
    <w:rsid w:val="00E35C80"/>
    <w:rsid w:val="00E5298D"/>
    <w:rsid w:val="00E574C3"/>
    <w:rsid w:val="00E70D0F"/>
    <w:rsid w:val="00E72968"/>
    <w:rsid w:val="00E76C51"/>
    <w:rsid w:val="00E77045"/>
    <w:rsid w:val="00E81C51"/>
    <w:rsid w:val="00E85211"/>
    <w:rsid w:val="00E907D0"/>
    <w:rsid w:val="00E92A66"/>
    <w:rsid w:val="00E9328C"/>
    <w:rsid w:val="00E950F1"/>
    <w:rsid w:val="00E97573"/>
    <w:rsid w:val="00EA19E5"/>
    <w:rsid w:val="00EA27CE"/>
    <w:rsid w:val="00EA5E97"/>
    <w:rsid w:val="00EA64C1"/>
    <w:rsid w:val="00EB14FF"/>
    <w:rsid w:val="00EB1AC8"/>
    <w:rsid w:val="00EB74D7"/>
    <w:rsid w:val="00EB7EEA"/>
    <w:rsid w:val="00EB7FD4"/>
    <w:rsid w:val="00EC0352"/>
    <w:rsid w:val="00EC2388"/>
    <w:rsid w:val="00EC24D0"/>
    <w:rsid w:val="00EC2E75"/>
    <w:rsid w:val="00EC78CA"/>
    <w:rsid w:val="00ED0F2B"/>
    <w:rsid w:val="00ED17A5"/>
    <w:rsid w:val="00EE0492"/>
    <w:rsid w:val="00EE1E1B"/>
    <w:rsid w:val="00EE22D6"/>
    <w:rsid w:val="00EF42AA"/>
    <w:rsid w:val="00EF79AC"/>
    <w:rsid w:val="00EF79F6"/>
    <w:rsid w:val="00EF7D88"/>
    <w:rsid w:val="00F00AA5"/>
    <w:rsid w:val="00F0133F"/>
    <w:rsid w:val="00F07E28"/>
    <w:rsid w:val="00F11979"/>
    <w:rsid w:val="00F1598B"/>
    <w:rsid w:val="00F15BCD"/>
    <w:rsid w:val="00F16820"/>
    <w:rsid w:val="00F17675"/>
    <w:rsid w:val="00F2046E"/>
    <w:rsid w:val="00F21BE9"/>
    <w:rsid w:val="00F31C6F"/>
    <w:rsid w:val="00F37296"/>
    <w:rsid w:val="00F37929"/>
    <w:rsid w:val="00F42C0F"/>
    <w:rsid w:val="00F46F64"/>
    <w:rsid w:val="00F502B4"/>
    <w:rsid w:val="00F626C1"/>
    <w:rsid w:val="00F650B3"/>
    <w:rsid w:val="00F66964"/>
    <w:rsid w:val="00F67648"/>
    <w:rsid w:val="00F75EEE"/>
    <w:rsid w:val="00F76878"/>
    <w:rsid w:val="00F8249B"/>
    <w:rsid w:val="00F90E6D"/>
    <w:rsid w:val="00F931C9"/>
    <w:rsid w:val="00F932B2"/>
    <w:rsid w:val="00F97040"/>
    <w:rsid w:val="00FA11E9"/>
    <w:rsid w:val="00FA42B9"/>
    <w:rsid w:val="00FA49E9"/>
    <w:rsid w:val="00FB0AD5"/>
    <w:rsid w:val="00FB1A4D"/>
    <w:rsid w:val="00FC0663"/>
    <w:rsid w:val="00FC0D1B"/>
    <w:rsid w:val="00FC2CE3"/>
    <w:rsid w:val="00FC3051"/>
    <w:rsid w:val="00FD4F92"/>
    <w:rsid w:val="00FD5436"/>
    <w:rsid w:val="00FD6335"/>
    <w:rsid w:val="00FD7102"/>
    <w:rsid w:val="00FE0AD0"/>
    <w:rsid w:val="00FE3544"/>
    <w:rsid w:val="00FE579D"/>
    <w:rsid w:val="00FF095D"/>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7E049C"/>
    <w:pPr>
      <w:spacing w:after="0" w:line="240" w:lineRule="auto"/>
      <w:jc w:val="left"/>
    </w:pPr>
    <w:rPr>
      <w:rFonts w:ascii="Anime Ace 2.0 BB" w:hAnsi="Anime Ace 2.0 BB"/>
      <w:caps/>
      <w:color w:val="000000" w:themeColor="text1"/>
      <w:sz w:val="12"/>
    </w:rPr>
  </w:style>
  <w:style w:type="character" w:customStyle="1" w:styleId="CartoonNormalChar">
    <w:name w:val="CartoonNormal Char"/>
    <w:basedOn w:val="DefaultParagraphFont"/>
    <w:link w:val="CartoonNormal"/>
    <w:rsid w:val="007E049C"/>
    <w:rPr>
      <w:rFonts w:ascii="Anime Ace 2.0 BB" w:hAnsi="Anime Ace 2.0 BB"/>
      <w:caps/>
      <w:color w:val="000000" w:themeColor="text1"/>
      <w:sz w:val="12"/>
    </w:rPr>
  </w:style>
  <w:style w:type="paragraph" w:styleId="TableofFigures">
    <w:name w:val="table of figures"/>
    <w:basedOn w:val="Normal"/>
    <w:next w:val="Normal"/>
    <w:uiPriority w:val="99"/>
    <w:unhideWhenUsed/>
    <w:rsid w:val="00B579F9"/>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7E049C"/>
    <w:pPr>
      <w:spacing w:after="0" w:line="240" w:lineRule="auto"/>
      <w:jc w:val="left"/>
    </w:pPr>
    <w:rPr>
      <w:rFonts w:ascii="Anime Ace 2.0 BB" w:hAnsi="Anime Ace 2.0 BB"/>
      <w:caps/>
      <w:color w:val="000000" w:themeColor="text1"/>
      <w:sz w:val="12"/>
    </w:rPr>
  </w:style>
  <w:style w:type="character" w:customStyle="1" w:styleId="CartoonNormalChar">
    <w:name w:val="CartoonNormal Char"/>
    <w:basedOn w:val="DefaultParagraphFont"/>
    <w:link w:val="CartoonNormal"/>
    <w:rsid w:val="007E049C"/>
    <w:rPr>
      <w:rFonts w:ascii="Anime Ace 2.0 BB" w:hAnsi="Anime Ace 2.0 BB"/>
      <w:caps/>
      <w:color w:val="000000" w:themeColor="text1"/>
      <w:sz w:val="12"/>
    </w:rPr>
  </w:style>
  <w:style w:type="paragraph" w:styleId="TableofFigures">
    <w:name w:val="table of figures"/>
    <w:basedOn w:val="Normal"/>
    <w:next w:val="Normal"/>
    <w:uiPriority w:val="99"/>
    <w:unhideWhenUsed/>
    <w:rsid w:val="00B579F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346529">
      <w:bodyDiv w:val="1"/>
      <w:marLeft w:val="0"/>
      <w:marRight w:val="0"/>
      <w:marTop w:val="0"/>
      <w:marBottom w:val="0"/>
      <w:divBdr>
        <w:top w:val="none" w:sz="0" w:space="0" w:color="auto"/>
        <w:left w:val="none" w:sz="0" w:space="0" w:color="auto"/>
        <w:bottom w:val="none" w:sz="0" w:space="0" w:color="auto"/>
        <w:right w:val="none" w:sz="0" w:space="0" w:color="auto"/>
      </w:divBdr>
    </w:div>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78514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0611502">
      <w:bodyDiv w:val="1"/>
      <w:marLeft w:val="0"/>
      <w:marRight w:val="0"/>
      <w:marTop w:val="0"/>
      <w:marBottom w:val="0"/>
      <w:divBdr>
        <w:top w:val="none" w:sz="0" w:space="0" w:color="auto"/>
        <w:left w:val="none" w:sz="0" w:space="0" w:color="auto"/>
        <w:bottom w:val="none" w:sz="0" w:space="0" w:color="auto"/>
        <w:right w:val="none" w:sz="0" w:space="0" w:color="auto"/>
      </w:divBdr>
    </w:div>
    <w:div w:id="46504742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8089535">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19142667">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51208182">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sChild>
                                                                                                                                                                                        <w:div w:id="785923590">
                                                                                                                                                                                          <w:marLeft w:val="0"/>
                                                                                                                                                                                          <w:marRight w:val="0"/>
                                                                                                                                                                                          <w:marTop w:val="0"/>
                                                                                                                                                                                          <w:marBottom w:val="0"/>
                                                                                                                                                                                          <w:divBdr>
                                                                                                                                                                                            <w:top w:val="none" w:sz="0" w:space="0" w:color="auto"/>
                                                                                                                                                                                            <w:left w:val="none" w:sz="0" w:space="0" w:color="auto"/>
                                                                                                                                                                                            <w:bottom w:val="none" w:sz="0" w:space="0" w:color="auto"/>
                                                                                                                                                                                            <w:right w:val="none" w:sz="0" w:space="0" w:color="auto"/>
                                                                                                                                                                                          </w:divBdr>
                                                                                                                                                                                          <w:divsChild>
                                                                                                                                                                                            <w:div w:id="475680906">
                                                                                                                                                                                              <w:marLeft w:val="0"/>
                                                                                                                                                                                              <w:marRight w:val="0"/>
                                                                                                                                                                                              <w:marTop w:val="0"/>
                                                                                                                                                                                              <w:marBottom w:val="0"/>
                                                                                                                                                                                              <w:divBdr>
                                                                                                                                                                                                <w:top w:val="none" w:sz="0" w:space="0" w:color="auto"/>
                                                                                                                                                                                                <w:left w:val="none" w:sz="0" w:space="0" w:color="auto"/>
                                                                                                                                                                                                <w:bottom w:val="none" w:sz="0" w:space="0" w:color="auto"/>
                                                                                                                                                                                                <w:right w:val="none" w:sz="0" w:space="0" w:color="auto"/>
                                                                                                                                                                                              </w:divBdr>
                                                                                                                                                                                              <w:divsChild>
                                                                                                                                                                                                <w:div w:id="1801456988">
                                                                                                                                                                                                  <w:marLeft w:val="0"/>
                                                                                                                                                                                                  <w:marRight w:val="0"/>
                                                                                                                                                                                                  <w:marTop w:val="0"/>
                                                                                                                                                                                                  <w:marBottom w:val="0"/>
                                                                                                                                                                                                  <w:divBdr>
                                                                                                                                                                                                    <w:top w:val="none" w:sz="0" w:space="0" w:color="auto"/>
                                                                                                                                                                                                    <w:left w:val="none" w:sz="0" w:space="0" w:color="auto"/>
                                                                                                                                                                                                    <w:bottom w:val="none" w:sz="0" w:space="0" w:color="auto"/>
                                                                                                                                                                                                    <w:right w:val="none" w:sz="0" w:space="0" w:color="auto"/>
                                                                                                                                                                                                  </w:divBdr>
                                                                                                                                                                                                </w:div>
                                                                                                                                                                                                <w:div w:id="1332221580">
                                                                                                                                                                                                  <w:marLeft w:val="0"/>
                                                                                                                                                                                                  <w:marRight w:val="0"/>
                                                                                                                                                                                                  <w:marTop w:val="0"/>
                                                                                                                                                                                                  <w:marBottom w:val="0"/>
                                                                                                                                                                                                  <w:divBdr>
                                                                                                                                                                                                    <w:top w:val="none" w:sz="0" w:space="0" w:color="auto"/>
                                                                                                                                                                                                    <w:left w:val="none" w:sz="0" w:space="0" w:color="auto"/>
                                                                                                                                                                                                    <w:bottom w:val="none" w:sz="0" w:space="0" w:color="auto"/>
                                                                                                                                                                                                    <w:right w:val="none" w:sz="0" w:space="0" w:color="auto"/>
                                                                                                                                                                                                  </w:divBdr>
                                                                                                                                                                                                  <w:divsChild>
                                                                                                                                                                                                    <w:div w:id="1115979093">
                                                                                                                                                                                                      <w:marLeft w:val="0"/>
                                                                                                                                                                                                      <w:marRight w:val="0"/>
                                                                                                                                                                                                      <w:marTop w:val="0"/>
                                                                                                                                                                                                      <w:marBottom w:val="0"/>
                                                                                                                                                                                                      <w:divBdr>
                                                                                                                                                                                                        <w:top w:val="none" w:sz="0" w:space="0" w:color="auto"/>
                                                                                                                                                                                                        <w:left w:val="none" w:sz="0" w:space="0" w:color="auto"/>
                                                                                                                                                                                                        <w:bottom w:val="none" w:sz="0" w:space="0" w:color="auto"/>
                                                                                                                                                                                                        <w:right w:val="none" w:sz="0" w:space="0" w:color="auto"/>
                                                                                                                                                                                                      </w:divBdr>
                                                                                                                                                                                                      <w:divsChild>
                                                                                                                                                                                                        <w:div w:id="168445630">
                                                                                                                                                                                                          <w:marLeft w:val="0"/>
                                                                                                                                                                                                          <w:marRight w:val="0"/>
                                                                                                                                                                                                          <w:marTop w:val="0"/>
                                                                                                                                                                                                          <w:marBottom w:val="0"/>
                                                                                                                                                                                                          <w:divBdr>
                                                                                                                                                                                                            <w:top w:val="none" w:sz="0" w:space="0" w:color="auto"/>
                                                                                                                                                                                                            <w:left w:val="none" w:sz="0" w:space="0" w:color="auto"/>
                                                                                                                                                                                                            <w:bottom w:val="none" w:sz="0" w:space="0" w:color="auto"/>
                                                                                                                                                                                                            <w:right w:val="none" w:sz="0" w:space="0" w:color="auto"/>
                                                                                                                                                                                                          </w:divBdr>
                                                                                                                                                                                                        </w:div>
                                                                                                                                                                                                        <w:div w:id="1385182242">
                                                                                                                                                                                                          <w:marLeft w:val="0"/>
                                                                                                                                                                                                          <w:marRight w:val="0"/>
                                                                                                                                                                                                          <w:marTop w:val="0"/>
                                                                                                                                                                                                          <w:marBottom w:val="0"/>
                                                                                                                                                                                                          <w:divBdr>
                                                                                                                                                                                                            <w:top w:val="none" w:sz="0" w:space="0" w:color="auto"/>
                                                                                                                                                                                                            <w:left w:val="none" w:sz="0" w:space="0" w:color="auto"/>
                                                                                                                                                                                                            <w:bottom w:val="none" w:sz="0" w:space="0" w:color="auto"/>
                                                                                                                                                                                                            <w:right w:val="none" w:sz="0" w:space="0" w:color="auto"/>
                                                                                                                                                                                                          </w:divBdr>
                                                                                                                                                                                                          <w:divsChild>
                                                                                                                                                                                                            <w:div w:id="158886680">
                                                                                                                                                                                                              <w:marLeft w:val="0"/>
                                                                                                                                                                                                              <w:marRight w:val="0"/>
                                                                                                                                                                                                              <w:marTop w:val="0"/>
                                                                                                                                                                                                              <w:marBottom w:val="0"/>
                                                                                                                                                                                                              <w:divBdr>
                                                                                                                                                                                                                <w:top w:val="none" w:sz="0" w:space="0" w:color="auto"/>
                                                                                                                                                                                                                <w:left w:val="none" w:sz="0" w:space="0" w:color="auto"/>
                                                                                                                                                                                                                <w:bottom w:val="none" w:sz="0" w:space="0" w:color="auto"/>
                                                                                                                                                                                                                <w:right w:val="none" w:sz="0" w:space="0" w:color="auto"/>
                                                                                                                                                                                                              </w:divBdr>
                                                                                                                                                                                                              <w:divsChild>
                                                                                                                                                                                                                <w:div w:id="243682745">
                                                                                                                                                                                                                  <w:marLeft w:val="0"/>
                                                                                                                                                                                                                  <w:marRight w:val="0"/>
                                                                                                                                                                                                                  <w:marTop w:val="0"/>
                                                                                                                                                                                                                  <w:marBottom w:val="0"/>
                                                                                                                                                                                                                  <w:divBdr>
                                                                                                                                                                                                                    <w:top w:val="none" w:sz="0" w:space="0" w:color="auto"/>
                                                                                                                                                                                                                    <w:left w:val="none" w:sz="0" w:space="0" w:color="auto"/>
                                                                                                                                                                                                                    <w:bottom w:val="none" w:sz="0" w:space="0" w:color="auto"/>
                                                                                                                                                                                                                    <w:right w:val="none" w:sz="0" w:space="0" w:color="auto"/>
                                                                                                                                                                                                                  </w:divBdr>
                                                                                                                                                                                                                  <w:divsChild>
                                                                                                                                                                                                                    <w:div w:id="1665281858">
                                                                                                                                                                                                                      <w:marLeft w:val="0"/>
                                                                                                                                                                                                                      <w:marRight w:val="0"/>
                                                                                                                                                                                                                      <w:marTop w:val="0"/>
                                                                                                                                                                                                                      <w:marBottom w:val="0"/>
                                                                                                                                                                                                                      <w:divBdr>
                                                                                                                                                                                                                        <w:top w:val="none" w:sz="0" w:space="0" w:color="auto"/>
                                                                                                                                                                                                                        <w:left w:val="none" w:sz="0" w:space="0" w:color="auto"/>
                                                                                                                                                                                                                        <w:bottom w:val="none" w:sz="0" w:space="0" w:color="auto"/>
                                                                                                                                                                                                                        <w:right w:val="none" w:sz="0" w:space="0" w:color="auto"/>
                                                                                                                                                                                                                      </w:divBdr>
                                                                                                                                                                                                                      <w:divsChild>
                                                                                                                                                                                                                        <w:div w:id="792595119">
                                                                                                                                                                                                                          <w:marLeft w:val="0"/>
                                                                                                                                                                                                                          <w:marRight w:val="0"/>
                                                                                                                                                                                                                          <w:marTop w:val="0"/>
                                                                                                                                                                                                                          <w:marBottom w:val="0"/>
                                                                                                                                                                                                                          <w:divBdr>
                                                                                                                                                                                                                            <w:top w:val="none" w:sz="0" w:space="0" w:color="auto"/>
                                                                                                                                                                                                                            <w:left w:val="none" w:sz="0" w:space="0" w:color="auto"/>
                                                                                                                                                                                                                            <w:bottom w:val="none" w:sz="0" w:space="0" w:color="auto"/>
                                                                                                                                                                                                                            <w:right w:val="none" w:sz="0" w:space="0" w:color="auto"/>
                                                                                                                                                                                                                          </w:divBdr>
                                                                                                                                                                                                                          <w:divsChild>
                                                                                                                                                                                                                            <w:div w:id="908535290">
                                                                                                                                                                                                                              <w:marLeft w:val="0"/>
                                                                                                                                                                                                                              <w:marRight w:val="0"/>
                                                                                                                                                                                                                              <w:marTop w:val="0"/>
                                                                                                                                                                                                                              <w:marBottom w:val="0"/>
                                                                                                                                                                                                                              <w:divBdr>
                                                                                                                                                                                                                                <w:top w:val="none" w:sz="0" w:space="0" w:color="auto"/>
                                                                                                                                                                                                                                <w:left w:val="none" w:sz="0" w:space="0" w:color="auto"/>
                                                                                                                                                                                                                                <w:bottom w:val="none" w:sz="0" w:space="0" w:color="auto"/>
                                                                                                                                                                                                                                <w:right w:val="none" w:sz="0" w:space="0" w:color="auto"/>
                                                                                                                                                                                                                              </w:divBdr>
                                                                                                                                                                                                                              <w:divsChild>
                                                                                                                                                                                                                                <w:div w:id="1174688268">
                                                                                                                                                                                                                                  <w:marLeft w:val="0"/>
                                                                                                                                                                                                                                  <w:marRight w:val="0"/>
                                                                                                                                                                                                                                  <w:marTop w:val="0"/>
                                                                                                                                                                                                                                  <w:marBottom w:val="0"/>
                                                                                                                                                                                                                                  <w:divBdr>
                                                                                                                                                                                                                                    <w:top w:val="none" w:sz="0" w:space="0" w:color="auto"/>
                                                                                                                                                                                                                                    <w:left w:val="none" w:sz="0" w:space="0" w:color="auto"/>
                                                                                                                                                                                                                                    <w:bottom w:val="none" w:sz="0" w:space="0" w:color="auto"/>
                                                                                                                                                                                                                                    <w:right w:val="none" w:sz="0" w:space="0" w:color="auto"/>
                                                                                                                                                                                                                                  </w:divBdr>
                                                                                                                                                                                                                                  <w:divsChild>
                                                                                                                                                                                                                                    <w:div w:id="2109345980">
                                                                                                                                                                                                                                      <w:marLeft w:val="0"/>
                                                                                                                                                                                                                                      <w:marRight w:val="0"/>
                                                                                                                                                                                                                                      <w:marTop w:val="0"/>
                                                                                                                                                                                                                                      <w:marBottom w:val="0"/>
                                                                                                                                                                                                                                      <w:divBdr>
                                                                                                                                                                                                                                        <w:top w:val="none" w:sz="0" w:space="0" w:color="auto"/>
                                                                                                                                                                                                                                        <w:left w:val="none" w:sz="0" w:space="0" w:color="auto"/>
                                                                                                                                                                                                                                        <w:bottom w:val="none" w:sz="0" w:space="0" w:color="auto"/>
                                                                                                                                                                                                                                        <w:right w:val="none" w:sz="0" w:space="0" w:color="auto"/>
                                                                                                                                                                                                                                      </w:divBdr>
                                                                                                                                                                                                                                      <w:divsChild>
                                                                                                                                                                                                                                        <w:div w:id="291325097">
                                                                                                                                                                                                                                          <w:marLeft w:val="0"/>
                                                                                                                                                                                                                                          <w:marRight w:val="0"/>
                                                                                                                                                                                                                                          <w:marTop w:val="0"/>
                                                                                                                                                                                                                                          <w:marBottom w:val="0"/>
                                                                                                                                                                                                                                          <w:divBdr>
                                                                                                                                                                                                                                            <w:top w:val="none" w:sz="0" w:space="0" w:color="auto"/>
                                                                                                                                                                                                                                            <w:left w:val="none" w:sz="0" w:space="0" w:color="auto"/>
                                                                                                                                                                                                                                            <w:bottom w:val="none" w:sz="0" w:space="0" w:color="auto"/>
                                                                                                                                                                                                                                            <w:right w:val="none" w:sz="0" w:space="0" w:color="auto"/>
                                                                                                                                                                                                                                          </w:divBdr>
                                                                                                                                                                                                                                          <w:divsChild>
                                                                                                                                                                                                                                            <w:div w:id="1806968552">
                                                                                                                                                                                                                                              <w:marLeft w:val="0"/>
                                                                                                                                                                                                                                              <w:marRight w:val="0"/>
                                                                                                                                                                                                                                              <w:marTop w:val="0"/>
                                                                                                                                                                                                                                              <w:marBottom w:val="0"/>
                                                                                                                                                                                                                                              <w:divBdr>
                                                                                                                                                                                                                                                <w:top w:val="none" w:sz="0" w:space="0" w:color="auto"/>
                                                                                                                                                                                                                                                <w:left w:val="none" w:sz="0" w:space="0" w:color="auto"/>
                                                                                                                                                                                                                                                <w:bottom w:val="none" w:sz="0" w:space="0" w:color="auto"/>
                                                                                                                                                                                                                                                <w:right w:val="none" w:sz="0" w:space="0" w:color="auto"/>
                                                                                                                                                                                                                                              </w:divBdr>
                                                                                                                                                                                                                                              <w:divsChild>
                                                                                                                                                                                                                                                <w:div w:id="194650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1343438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762027590">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jpeg"/><Relationship Id="rId299" Type="http://schemas.openxmlformats.org/officeDocument/2006/relationships/hyperlink" Target="file:///C:\Users\TitoAlfaro\Documents\PhDThesis\Phd-Thesis.docx" TargetMode="External"/><Relationship Id="rId21" Type="http://schemas.openxmlformats.org/officeDocument/2006/relationships/image" Target="media/image13.jpe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5.png"/><Relationship Id="rId138" Type="http://schemas.openxmlformats.org/officeDocument/2006/relationships/image" Target="media/image115.jpeg"/><Relationship Id="rId159" Type="http://schemas.openxmlformats.org/officeDocument/2006/relationships/image" Target="media/image125.png"/><Relationship Id="rId170" Type="http://schemas.openxmlformats.org/officeDocument/2006/relationships/chart" Target="charts/chart22.xml"/><Relationship Id="rId191" Type="http://schemas.openxmlformats.org/officeDocument/2006/relationships/chart" Target="charts/chart25.xml"/><Relationship Id="rId205" Type="http://schemas.openxmlformats.org/officeDocument/2006/relationships/image" Target="media/image162.jpeg"/><Relationship Id="rId226" Type="http://schemas.openxmlformats.org/officeDocument/2006/relationships/image" Target="media/image182.png"/><Relationship Id="rId247" Type="http://schemas.openxmlformats.org/officeDocument/2006/relationships/image" Target="media/image199.png"/><Relationship Id="rId107" Type="http://schemas.openxmlformats.org/officeDocument/2006/relationships/chart" Target="charts/chart2.xml"/><Relationship Id="rId268" Type="http://schemas.openxmlformats.org/officeDocument/2006/relationships/hyperlink" Target="file:///C:\Users\TitoAlfaro\Documents\PhDThesis\Phd-Thesis.docx" TargetMode="External"/><Relationship Id="rId289" Type="http://schemas.openxmlformats.org/officeDocument/2006/relationships/hyperlink" Target="file:///C:\Users\TitoAlfaro\Documents\PhDThesis\Phd-Thesis.docx" TargetMode="External"/><Relationship Id="rId11" Type="http://schemas.openxmlformats.org/officeDocument/2006/relationships/image" Target="media/image3.jpeg"/><Relationship Id="rId32" Type="http://schemas.openxmlformats.org/officeDocument/2006/relationships/image" Target="media/image24.jpeg"/><Relationship Id="rId53" Type="http://schemas.openxmlformats.org/officeDocument/2006/relationships/image" Target="media/image45.png"/><Relationship Id="rId74" Type="http://schemas.openxmlformats.org/officeDocument/2006/relationships/image" Target="media/image66.jpeg"/><Relationship Id="rId128" Type="http://schemas.openxmlformats.org/officeDocument/2006/relationships/chart" Target="charts/chart9.xml"/><Relationship Id="rId149" Type="http://schemas.openxmlformats.org/officeDocument/2006/relationships/image" Target="media/image120.png"/><Relationship Id="rId5" Type="http://schemas.openxmlformats.org/officeDocument/2006/relationships/settings" Target="settings.xml"/><Relationship Id="rId95" Type="http://schemas.openxmlformats.org/officeDocument/2006/relationships/image" Target="media/image86.jpeg"/><Relationship Id="rId160" Type="http://schemas.openxmlformats.org/officeDocument/2006/relationships/image" Target="media/image126.png"/><Relationship Id="rId181" Type="http://schemas.openxmlformats.org/officeDocument/2006/relationships/image" Target="media/image143.png"/><Relationship Id="rId216" Type="http://schemas.openxmlformats.org/officeDocument/2006/relationships/image" Target="media/image173.jpeg"/><Relationship Id="rId237" Type="http://schemas.openxmlformats.org/officeDocument/2006/relationships/image" Target="media/image189.jpeg"/><Relationship Id="rId258" Type="http://schemas.openxmlformats.org/officeDocument/2006/relationships/hyperlink" Target="file:///C:\Users\TitoAlfaro\Documents\PhDThesis\Phd-Thesis.docx" TargetMode="External"/><Relationship Id="rId279" Type="http://schemas.openxmlformats.org/officeDocument/2006/relationships/hyperlink" Target="file:///C:\Users\TitoAlfaro\Documents\PhDThesis\Phd-Thesis.docx" TargetMode="External"/><Relationship Id="rId22" Type="http://schemas.openxmlformats.org/officeDocument/2006/relationships/image" Target="media/image14.jpeg"/><Relationship Id="rId43" Type="http://schemas.openxmlformats.org/officeDocument/2006/relationships/image" Target="media/image35.png"/><Relationship Id="rId64" Type="http://schemas.openxmlformats.org/officeDocument/2006/relationships/image" Target="media/image56.jpg"/><Relationship Id="rId118" Type="http://schemas.openxmlformats.org/officeDocument/2006/relationships/image" Target="media/image104.jpeg"/><Relationship Id="rId139" Type="http://schemas.openxmlformats.org/officeDocument/2006/relationships/chart" Target="charts/chart13.xml"/><Relationship Id="rId290" Type="http://schemas.openxmlformats.org/officeDocument/2006/relationships/hyperlink" Target="file:///C:\Users\TitoAlfaro\Documents\PhDThesis\Phd-Thesis.docx" TargetMode="External"/><Relationship Id="rId85" Type="http://schemas.openxmlformats.org/officeDocument/2006/relationships/image" Target="media/image76.png"/><Relationship Id="rId150" Type="http://schemas.openxmlformats.org/officeDocument/2006/relationships/image" Target="media/image121.png"/><Relationship Id="rId171" Type="http://schemas.openxmlformats.org/officeDocument/2006/relationships/chart" Target="charts/chart23.xml"/><Relationship Id="rId192" Type="http://schemas.openxmlformats.org/officeDocument/2006/relationships/chart" Target="charts/chart26.xml"/><Relationship Id="rId206" Type="http://schemas.openxmlformats.org/officeDocument/2006/relationships/image" Target="media/image163.jpeg"/><Relationship Id="rId227" Type="http://schemas.openxmlformats.org/officeDocument/2006/relationships/image" Target="media/image183.emf"/><Relationship Id="rId248" Type="http://schemas.openxmlformats.org/officeDocument/2006/relationships/image" Target="media/image200.jpeg"/><Relationship Id="rId269" Type="http://schemas.openxmlformats.org/officeDocument/2006/relationships/hyperlink" Target="file:///C:\Users\TitoAlfaro\Documents\PhDThesis\Phd-Thesis.docx" TargetMode="External"/><Relationship Id="rId12" Type="http://schemas.openxmlformats.org/officeDocument/2006/relationships/image" Target="media/image4.jpeg"/><Relationship Id="rId33" Type="http://schemas.openxmlformats.org/officeDocument/2006/relationships/image" Target="media/image25.png"/><Relationship Id="rId108" Type="http://schemas.openxmlformats.org/officeDocument/2006/relationships/image" Target="media/image96.jpeg"/><Relationship Id="rId129" Type="http://schemas.openxmlformats.org/officeDocument/2006/relationships/image" Target="media/image109.png"/><Relationship Id="rId280" Type="http://schemas.openxmlformats.org/officeDocument/2006/relationships/hyperlink" Target="file:///C:\Users\TitoAlfaro\Documents\PhDThesis\Phd-Thesis.docx" TargetMode="External"/><Relationship Id="rId54" Type="http://schemas.openxmlformats.org/officeDocument/2006/relationships/image" Target="media/image46.png"/><Relationship Id="rId75" Type="http://schemas.openxmlformats.org/officeDocument/2006/relationships/image" Target="media/image67.png"/><Relationship Id="rId96" Type="http://schemas.openxmlformats.org/officeDocument/2006/relationships/chart" Target="charts/chart1.xml"/><Relationship Id="rId140" Type="http://schemas.openxmlformats.org/officeDocument/2006/relationships/chart" Target="charts/chart14.xml"/><Relationship Id="rId161" Type="http://schemas.openxmlformats.org/officeDocument/2006/relationships/image" Target="media/image127.png"/><Relationship Id="rId182" Type="http://schemas.openxmlformats.org/officeDocument/2006/relationships/image" Target="media/image144.png"/><Relationship Id="rId217" Type="http://schemas.openxmlformats.org/officeDocument/2006/relationships/image" Target="media/image174.jpeg"/><Relationship Id="rId6" Type="http://schemas.openxmlformats.org/officeDocument/2006/relationships/webSettings" Target="webSettings.xml"/><Relationship Id="rId238" Type="http://schemas.openxmlformats.org/officeDocument/2006/relationships/image" Target="media/image190.jpeg"/><Relationship Id="rId259" Type="http://schemas.openxmlformats.org/officeDocument/2006/relationships/hyperlink" Target="file:///C:\Users\TitoAlfaro\Documents\PhDThesis\Phd-Thesis.docx" TargetMode="External"/><Relationship Id="rId23" Type="http://schemas.openxmlformats.org/officeDocument/2006/relationships/image" Target="media/image15.jpeg"/><Relationship Id="rId119" Type="http://schemas.openxmlformats.org/officeDocument/2006/relationships/chart" Target="charts/chart4.xml"/><Relationship Id="rId270" Type="http://schemas.openxmlformats.org/officeDocument/2006/relationships/hyperlink" Target="file:///C:\Users\TitoAlfaro\Documents\PhDThesis\Phd-Thesis.docx" TargetMode="External"/><Relationship Id="rId291" Type="http://schemas.openxmlformats.org/officeDocument/2006/relationships/hyperlink" Target="file:///C:\Users\TitoAlfaro\Documents\PhDThesis\Phd-Thesis.docx" TargetMode="External"/><Relationship Id="rId44" Type="http://schemas.openxmlformats.org/officeDocument/2006/relationships/image" Target="media/image36.png"/><Relationship Id="rId65" Type="http://schemas.openxmlformats.org/officeDocument/2006/relationships/image" Target="media/image57.jpeg"/><Relationship Id="rId86" Type="http://schemas.openxmlformats.org/officeDocument/2006/relationships/image" Target="media/image77.png"/><Relationship Id="rId130" Type="http://schemas.openxmlformats.org/officeDocument/2006/relationships/image" Target="media/image110.png"/><Relationship Id="rId151" Type="http://schemas.openxmlformats.org/officeDocument/2006/relationships/image" Target="media/image119.jpeg"/><Relationship Id="rId172" Type="http://schemas.openxmlformats.org/officeDocument/2006/relationships/image" Target="media/image136.png"/><Relationship Id="rId193" Type="http://schemas.openxmlformats.org/officeDocument/2006/relationships/chart" Target="charts/chart27.xml"/><Relationship Id="rId207" Type="http://schemas.openxmlformats.org/officeDocument/2006/relationships/image" Target="media/image164.jpeg"/><Relationship Id="rId228" Type="http://schemas.openxmlformats.org/officeDocument/2006/relationships/image" Target="media/image184.jpeg"/><Relationship Id="rId249" Type="http://schemas.openxmlformats.org/officeDocument/2006/relationships/image" Target="media/image201.jpeg"/><Relationship Id="rId13" Type="http://schemas.openxmlformats.org/officeDocument/2006/relationships/image" Target="media/image5.jpeg"/><Relationship Id="rId109" Type="http://schemas.openxmlformats.org/officeDocument/2006/relationships/image" Target="media/image97.jpeg"/><Relationship Id="rId260" Type="http://schemas.openxmlformats.org/officeDocument/2006/relationships/hyperlink" Target="file:///C:\Users\TitoAlfaro\Documents\PhDThesis\Phd-Thesis.docx" TargetMode="External"/><Relationship Id="rId281" Type="http://schemas.openxmlformats.org/officeDocument/2006/relationships/hyperlink" Target="file:///C:\Users\TitoAlfaro\Documents\PhDThesis\Phd-Thesis.docx" TargetMode="External"/><Relationship Id="rId34" Type="http://schemas.openxmlformats.org/officeDocument/2006/relationships/image" Target="media/image26.jpe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7.png"/><Relationship Id="rId120" Type="http://schemas.openxmlformats.org/officeDocument/2006/relationships/chart" Target="charts/chart5.xml"/><Relationship Id="rId141" Type="http://schemas.openxmlformats.org/officeDocument/2006/relationships/chart" Target="charts/chart15.xml"/><Relationship Id="rId7" Type="http://schemas.openxmlformats.org/officeDocument/2006/relationships/footnotes" Target="footnotes.xml"/><Relationship Id="rId162" Type="http://schemas.openxmlformats.org/officeDocument/2006/relationships/image" Target="media/image128.png"/><Relationship Id="rId183" Type="http://schemas.openxmlformats.org/officeDocument/2006/relationships/image" Target="media/image145.jpeg"/><Relationship Id="rId218" Type="http://schemas.openxmlformats.org/officeDocument/2006/relationships/image" Target="media/image175.jpeg"/><Relationship Id="rId239" Type="http://schemas.openxmlformats.org/officeDocument/2006/relationships/image" Target="media/image191.jpeg"/><Relationship Id="rId2" Type="http://schemas.openxmlformats.org/officeDocument/2006/relationships/numbering" Target="numbering.xml"/><Relationship Id="rId29" Type="http://schemas.openxmlformats.org/officeDocument/2006/relationships/image" Target="media/image21.jpeg"/><Relationship Id="rId250" Type="http://schemas.openxmlformats.org/officeDocument/2006/relationships/image" Target="media/image202.jpeg"/><Relationship Id="rId255" Type="http://schemas.openxmlformats.org/officeDocument/2006/relationships/hyperlink" Target="http://www.worldscientific.com/doi/abs/10.1142/S0219635205001002" TargetMode="External"/><Relationship Id="rId271" Type="http://schemas.openxmlformats.org/officeDocument/2006/relationships/hyperlink" Target="file:///C:\Users\TitoAlfaro\Documents\PhDThesis\Phd-Thesis.docx" TargetMode="External"/><Relationship Id="rId276" Type="http://schemas.openxmlformats.org/officeDocument/2006/relationships/hyperlink" Target="file:///C:\Users\TitoAlfaro\Documents\PhDThesis\Phd-Thesis.docx" TargetMode="External"/><Relationship Id="rId292" Type="http://schemas.openxmlformats.org/officeDocument/2006/relationships/hyperlink" Target="file:///C:\Users\TitoAlfaro\Documents\PhDThesis\Phd-Thesis.docx" TargetMode="External"/><Relationship Id="rId297" Type="http://schemas.openxmlformats.org/officeDocument/2006/relationships/hyperlink" Target="file:///C:\Users\TitoAlfaro\Documents\PhDThesis\Phd-Thesis.docx" TargetMode="External"/><Relationship Id="rId24" Type="http://schemas.openxmlformats.org/officeDocument/2006/relationships/image" Target="media/image16.jpeg"/><Relationship Id="rId40" Type="http://schemas.openxmlformats.org/officeDocument/2006/relationships/image" Target="media/image32.jpe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8.png"/><Relationship Id="rId110" Type="http://schemas.openxmlformats.org/officeDocument/2006/relationships/image" Target="media/image98.jpeg"/><Relationship Id="rId115" Type="http://schemas.openxmlformats.org/officeDocument/2006/relationships/image" Target="media/image101.jpeg"/><Relationship Id="rId131" Type="http://schemas.openxmlformats.org/officeDocument/2006/relationships/image" Target="media/image111.png"/><Relationship Id="rId136" Type="http://schemas.openxmlformats.org/officeDocument/2006/relationships/image" Target="media/image113.png"/><Relationship Id="rId157" Type="http://schemas.openxmlformats.org/officeDocument/2006/relationships/image" Target="media/image123.png"/><Relationship Id="rId178" Type="http://schemas.openxmlformats.org/officeDocument/2006/relationships/image" Target="media/image141.png"/><Relationship Id="rId301" Type="http://schemas.openxmlformats.org/officeDocument/2006/relationships/fontTable" Target="fontTable.xml"/><Relationship Id="rId61" Type="http://schemas.openxmlformats.org/officeDocument/2006/relationships/image" Target="media/image53.png"/><Relationship Id="rId82" Type="http://schemas.openxmlformats.org/officeDocument/2006/relationships/image" Target="media/image73.gif"/><Relationship Id="rId152" Type="http://schemas.openxmlformats.org/officeDocument/2006/relationships/image" Target="media/image120.jpeg"/><Relationship Id="rId173" Type="http://schemas.openxmlformats.org/officeDocument/2006/relationships/image" Target="media/image137.png"/><Relationship Id="rId194" Type="http://schemas.openxmlformats.org/officeDocument/2006/relationships/chart" Target="charts/chart28.xml"/><Relationship Id="rId199" Type="http://schemas.openxmlformats.org/officeDocument/2006/relationships/customXml" Target="ink/ink1.xml"/><Relationship Id="rId203" Type="http://schemas.openxmlformats.org/officeDocument/2006/relationships/image" Target="media/image160.png"/><Relationship Id="rId208" Type="http://schemas.openxmlformats.org/officeDocument/2006/relationships/image" Target="media/image165.jpeg"/><Relationship Id="rId229" Type="http://schemas.openxmlformats.org/officeDocument/2006/relationships/image" Target="media/image185.jpeg"/><Relationship Id="rId19" Type="http://schemas.openxmlformats.org/officeDocument/2006/relationships/image" Target="media/image11.jpeg"/><Relationship Id="rId224" Type="http://schemas.openxmlformats.org/officeDocument/2006/relationships/image" Target="media/image179.jpeg"/><Relationship Id="rId240" Type="http://schemas.openxmlformats.org/officeDocument/2006/relationships/image" Target="media/image192.jpeg"/><Relationship Id="rId245" Type="http://schemas.openxmlformats.org/officeDocument/2006/relationships/image" Target="media/image197.jpeg"/><Relationship Id="rId261" Type="http://schemas.openxmlformats.org/officeDocument/2006/relationships/hyperlink" Target="file:///C:\Users\TitoAlfaro\Documents\PhDThesis\Phd-Thesis.docx" TargetMode="External"/><Relationship Id="rId266" Type="http://schemas.openxmlformats.org/officeDocument/2006/relationships/hyperlink" Target="file:///C:\Users\TitoAlfaro\Documents\PhDThesis\Phd-Thesis.docx" TargetMode="External"/><Relationship Id="rId287" Type="http://schemas.openxmlformats.org/officeDocument/2006/relationships/hyperlink" Target="file:///C:\Users\TitoAlfaro\Documents\PhDThesis\Phd-Thesis.docx" TargetMode="External"/><Relationship Id="rId14" Type="http://schemas.openxmlformats.org/officeDocument/2006/relationships/image" Target="media/image6.jpeg"/><Relationship Id="rId30" Type="http://schemas.openxmlformats.org/officeDocument/2006/relationships/image" Target="media/image22.jpe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hyperlink" Target="https://github.com/ytai/ioio/wiki/IOIO-Over-Bluetooth" TargetMode="External"/><Relationship Id="rId100" Type="http://schemas.openxmlformats.org/officeDocument/2006/relationships/image" Target="media/image89.jpeg"/><Relationship Id="rId105" Type="http://schemas.openxmlformats.org/officeDocument/2006/relationships/image" Target="media/image94.jpeg"/><Relationship Id="rId126" Type="http://schemas.openxmlformats.org/officeDocument/2006/relationships/chart" Target="charts/chart7.xml"/><Relationship Id="rId147" Type="http://schemas.openxmlformats.org/officeDocument/2006/relationships/chart" Target="charts/chart18.xml"/><Relationship Id="rId168" Type="http://schemas.openxmlformats.org/officeDocument/2006/relationships/image" Target="media/image134.png"/><Relationship Id="rId282" Type="http://schemas.openxmlformats.org/officeDocument/2006/relationships/hyperlink" Target="file:///C:\Users\TitoAlfaro\Documents\PhDThesis\Phd-Thesis.docx" TargetMode="External"/><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jpeg"/><Relationship Id="rId93" Type="http://schemas.openxmlformats.org/officeDocument/2006/relationships/image" Target="media/image84.jpeg"/><Relationship Id="rId98" Type="http://schemas.openxmlformats.org/officeDocument/2006/relationships/oleObject" Target="embeddings/Microsoft_Excel_Chart1.xls"/><Relationship Id="rId121" Type="http://schemas.openxmlformats.org/officeDocument/2006/relationships/chart" Target="charts/chart6.xml"/><Relationship Id="rId142" Type="http://schemas.openxmlformats.org/officeDocument/2006/relationships/image" Target="media/image116.png"/><Relationship Id="rId163" Type="http://schemas.openxmlformats.org/officeDocument/2006/relationships/image" Target="media/image129.jpg"/><Relationship Id="rId184" Type="http://schemas.openxmlformats.org/officeDocument/2006/relationships/image" Target="media/image146.jpeg"/><Relationship Id="rId189" Type="http://schemas.openxmlformats.org/officeDocument/2006/relationships/image" Target="media/image151.jpeg"/><Relationship Id="rId219" Type="http://schemas.openxmlformats.org/officeDocument/2006/relationships/image" Target="media/image176.png"/><Relationship Id="rId3" Type="http://schemas.openxmlformats.org/officeDocument/2006/relationships/styles" Target="styles.xml"/><Relationship Id="rId214" Type="http://schemas.openxmlformats.org/officeDocument/2006/relationships/image" Target="media/image171.jpeg"/><Relationship Id="rId230" Type="http://schemas.openxmlformats.org/officeDocument/2006/relationships/image" Target="media/image186.jpeg"/><Relationship Id="rId235" Type="http://schemas.openxmlformats.org/officeDocument/2006/relationships/image" Target="media/image187.jpeg"/><Relationship Id="rId251" Type="http://schemas.openxmlformats.org/officeDocument/2006/relationships/image" Target="media/image203.jpeg"/><Relationship Id="rId256" Type="http://schemas.openxmlformats.org/officeDocument/2006/relationships/hyperlink" Target="file:///C:\Users\TitoAlfaro\Documents\PhDThesis\Phd-Thesis.docx" TargetMode="External"/><Relationship Id="rId277" Type="http://schemas.openxmlformats.org/officeDocument/2006/relationships/hyperlink" Target="file:///C:\Users\TitoAlfaro\Documents\PhDThesis\Phd-Thesis.docx" TargetMode="External"/><Relationship Id="rId298" Type="http://schemas.openxmlformats.org/officeDocument/2006/relationships/hyperlink" Target="file:///C:\Users\TitoAlfaro\Documents\PhDThesis\Phd-Thesis.docx" TargetMode="External"/><Relationship Id="rId25" Type="http://schemas.openxmlformats.org/officeDocument/2006/relationships/image" Target="media/image17.jpe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2.jpeg"/><Relationship Id="rId137" Type="http://schemas.openxmlformats.org/officeDocument/2006/relationships/image" Target="media/image114.png"/><Relationship Id="rId158" Type="http://schemas.openxmlformats.org/officeDocument/2006/relationships/image" Target="media/image124.png"/><Relationship Id="rId272" Type="http://schemas.openxmlformats.org/officeDocument/2006/relationships/hyperlink" Target="file:///C:\Users\TitoAlfaro\Documents\PhDThesis\Phd-Thesis.docx" TargetMode="External"/><Relationship Id="rId293" Type="http://schemas.openxmlformats.org/officeDocument/2006/relationships/hyperlink" Target="file:///C:\Users\TitoAlfaro\Documents\PhDThesis\Phd-Thesis.docx" TargetMode="External"/><Relationship Id="rId302" Type="http://schemas.openxmlformats.org/officeDocument/2006/relationships/theme" Target="theme/theme1.xml"/><Relationship Id="rId20" Type="http://schemas.openxmlformats.org/officeDocument/2006/relationships/image" Target="media/image12.jpeg"/><Relationship Id="rId41" Type="http://schemas.openxmlformats.org/officeDocument/2006/relationships/image" Target="media/image33.jpeg"/><Relationship Id="rId62" Type="http://schemas.openxmlformats.org/officeDocument/2006/relationships/image" Target="media/image54.png"/><Relationship Id="rId83" Type="http://schemas.openxmlformats.org/officeDocument/2006/relationships/image" Target="media/image74.gif"/><Relationship Id="rId88" Type="http://schemas.openxmlformats.org/officeDocument/2006/relationships/image" Target="media/image79.png"/><Relationship Id="rId111" Type="http://schemas.openxmlformats.org/officeDocument/2006/relationships/image" Target="media/image99.jpeg"/><Relationship Id="rId132" Type="http://schemas.openxmlformats.org/officeDocument/2006/relationships/chart" Target="charts/chart10.xml"/><Relationship Id="rId153" Type="http://schemas.openxmlformats.org/officeDocument/2006/relationships/chart" Target="charts/chart19.xml"/><Relationship Id="rId174" Type="http://schemas.openxmlformats.org/officeDocument/2006/relationships/image" Target="media/image138.png"/><Relationship Id="rId179" Type="http://schemas.openxmlformats.org/officeDocument/2006/relationships/oleObject" Target="embeddings/Microsoft_Excel_Chart3.xls"/><Relationship Id="rId195" Type="http://schemas.openxmlformats.org/officeDocument/2006/relationships/image" Target="media/image153.jpeg"/><Relationship Id="rId209" Type="http://schemas.openxmlformats.org/officeDocument/2006/relationships/image" Target="media/image166.jpeg"/><Relationship Id="rId190" Type="http://schemas.openxmlformats.org/officeDocument/2006/relationships/image" Target="media/image152.jpeg"/><Relationship Id="rId204" Type="http://schemas.openxmlformats.org/officeDocument/2006/relationships/image" Target="media/image161.emf"/><Relationship Id="rId220" Type="http://schemas.openxmlformats.org/officeDocument/2006/relationships/customXml" Target="ink/ink2.xml"/><Relationship Id="rId225" Type="http://schemas.openxmlformats.org/officeDocument/2006/relationships/image" Target="media/image260.jpeg"/><Relationship Id="rId241" Type="http://schemas.openxmlformats.org/officeDocument/2006/relationships/image" Target="media/image193.jpg"/><Relationship Id="rId246" Type="http://schemas.openxmlformats.org/officeDocument/2006/relationships/image" Target="media/image198.png"/><Relationship Id="rId267" Type="http://schemas.openxmlformats.org/officeDocument/2006/relationships/hyperlink" Target="file:///C:\Users\TitoAlfaro\Documents\PhDThesis\Phd-Thesis.docx" TargetMode="External"/><Relationship Id="rId288" Type="http://schemas.openxmlformats.org/officeDocument/2006/relationships/hyperlink" Target="file:///C:\Users\TitoAlfaro\Documents\PhDThesis\Phd-Thesis.docx" TargetMode="External"/><Relationship Id="rId15" Type="http://schemas.openxmlformats.org/officeDocument/2006/relationships/image" Target="media/image7.jpeg"/><Relationship Id="rId36" Type="http://schemas.openxmlformats.org/officeDocument/2006/relationships/image" Target="media/image28.jpeg"/><Relationship Id="rId57" Type="http://schemas.openxmlformats.org/officeDocument/2006/relationships/image" Target="media/image49.png"/><Relationship Id="rId106" Type="http://schemas.openxmlformats.org/officeDocument/2006/relationships/image" Target="media/image95.jpeg"/><Relationship Id="rId127" Type="http://schemas.openxmlformats.org/officeDocument/2006/relationships/chart" Target="charts/chart8.xml"/><Relationship Id="rId262" Type="http://schemas.openxmlformats.org/officeDocument/2006/relationships/hyperlink" Target="file:///C:\Users\TitoAlfaro\Documents\PhDThesis\Phd-Thesis.docx" TargetMode="External"/><Relationship Id="rId283" Type="http://schemas.openxmlformats.org/officeDocument/2006/relationships/hyperlink" Target="file:///C:\Users\TitoAlfaro\Documents\PhDThesis\Phd-Thesis.docx" TargetMode="External"/><Relationship Id="rId10" Type="http://schemas.openxmlformats.org/officeDocument/2006/relationships/image" Target="media/image2.jpeg"/><Relationship Id="rId31" Type="http://schemas.openxmlformats.org/officeDocument/2006/relationships/image" Target="media/image23.jpg"/><Relationship Id="rId52" Type="http://schemas.openxmlformats.org/officeDocument/2006/relationships/image" Target="media/image44.png"/><Relationship Id="rId73" Type="http://schemas.openxmlformats.org/officeDocument/2006/relationships/image" Target="media/image65.jpg"/><Relationship Id="rId78" Type="http://schemas.openxmlformats.org/officeDocument/2006/relationships/image" Target="media/image69.png"/><Relationship Id="rId94" Type="http://schemas.openxmlformats.org/officeDocument/2006/relationships/image" Target="media/image85.jpeg"/><Relationship Id="rId99" Type="http://schemas.openxmlformats.org/officeDocument/2006/relationships/image" Target="media/image88.jpeg"/><Relationship Id="rId101" Type="http://schemas.openxmlformats.org/officeDocument/2006/relationships/image" Target="media/image90.jpeg"/><Relationship Id="rId122" Type="http://schemas.openxmlformats.org/officeDocument/2006/relationships/image" Target="media/image105.png"/><Relationship Id="rId143" Type="http://schemas.openxmlformats.org/officeDocument/2006/relationships/image" Target="media/image117.png"/><Relationship Id="rId148" Type="http://schemas.openxmlformats.org/officeDocument/2006/relationships/image" Target="media/image119.png"/><Relationship Id="rId164" Type="http://schemas.openxmlformats.org/officeDocument/2006/relationships/image" Target="media/image130.jpeg"/><Relationship Id="rId169" Type="http://schemas.openxmlformats.org/officeDocument/2006/relationships/image" Target="media/image135.png"/><Relationship Id="rId185" Type="http://schemas.openxmlformats.org/officeDocument/2006/relationships/image" Target="media/image147.jpeg"/><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image" Target="media/image142.jpeg"/><Relationship Id="rId210" Type="http://schemas.openxmlformats.org/officeDocument/2006/relationships/image" Target="media/image167.jpeg"/><Relationship Id="rId215" Type="http://schemas.openxmlformats.org/officeDocument/2006/relationships/image" Target="media/image172.jpeg"/><Relationship Id="rId236" Type="http://schemas.openxmlformats.org/officeDocument/2006/relationships/image" Target="media/image188.jpeg"/><Relationship Id="rId257" Type="http://schemas.openxmlformats.org/officeDocument/2006/relationships/hyperlink" Target="file:///C:\Users\TitoAlfaro\Documents\PhDThesis\Phd-Thesis.docx" TargetMode="External"/><Relationship Id="rId278" Type="http://schemas.openxmlformats.org/officeDocument/2006/relationships/hyperlink" Target="file:///C:\Users\TitoAlfaro\Documents\PhDThesis\Phd-Thesis.docx" TargetMode="External"/><Relationship Id="rId26" Type="http://schemas.openxmlformats.org/officeDocument/2006/relationships/image" Target="media/image18.jpeg"/><Relationship Id="rId231" Type="http://schemas.openxmlformats.org/officeDocument/2006/relationships/image" Target="media/image180.png"/><Relationship Id="rId252" Type="http://schemas.openxmlformats.org/officeDocument/2006/relationships/image" Target="media/image204.jpeg"/><Relationship Id="rId273" Type="http://schemas.openxmlformats.org/officeDocument/2006/relationships/hyperlink" Target="file:///C:\Users\TitoAlfaro\Documents\PhDThesis\Phd-Thesis.docx" TargetMode="External"/><Relationship Id="rId294" Type="http://schemas.openxmlformats.org/officeDocument/2006/relationships/hyperlink" Target="file:///C:\Users\TitoAlfaro\Documents\PhDThesis\Phd-Thesis.docx" TargetMode="External"/><Relationship Id="rId47" Type="http://schemas.openxmlformats.org/officeDocument/2006/relationships/image" Target="media/image39.png"/><Relationship Id="rId68" Type="http://schemas.openxmlformats.org/officeDocument/2006/relationships/image" Target="media/image60.jpeg"/><Relationship Id="rId89" Type="http://schemas.openxmlformats.org/officeDocument/2006/relationships/image" Target="media/image80.jpeg"/><Relationship Id="rId112" Type="http://schemas.openxmlformats.org/officeDocument/2006/relationships/chart" Target="charts/chart3.xml"/><Relationship Id="rId133" Type="http://schemas.openxmlformats.org/officeDocument/2006/relationships/chart" Target="charts/chart11.xml"/><Relationship Id="rId154" Type="http://schemas.openxmlformats.org/officeDocument/2006/relationships/chart" Target="charts/chart20.xml"/><Relationship Id="rId175" Type="http://schemas.openxmlformats.org/officeDocument/2006/relationships/image" Target="media/image139.png"/><Relationship Id="rId196" Type="http://schemas.openxmlformats.org/officeDocument/2006/relationships/image" Target="media/image154.jpeg"/><Relationship Id="rId200" Type="http://schemas.openxmlformats.org/officeDocument/2006/relationships/image" Target="media/image157.jpeg"/><Relationship Id="rId16" Type="http://schemas.openxmlformats.org/officeDocument/2006/relationships/image" Target="media/image8.jpeg"/><Relationship Id="rId221" Type="http://schemas.openxmlformats.org/officeDocument/2006/relationships/image" Target="../clipboard/media/image3.emf"/><Relationship Id="rId242" Type="http://schemas.openxmlformats.org/officeDocument/2006/relationships/image" Target="media/image194.jpeg"/><Relationship Id="rId263" Type="http://schemas.openxmlformats.org/officeDocument/2006/relationships/hyperlink" Target="file:///C:\Users\TitoAlfaro\Documents\PhDThesis\Phd-Thesis.docx" TargetMode="External"/><Relationship Id="rId284" Type="http://schemas.openxmlformats.org/officeDocument/2006/relationships/hyperlink" Target="file:///C:\Users\TitoAlfaro\Documents\PhDThesis\Phd-Thesis.docx" TargetMode="External"/><Relationship Id="rId37" Type="http://schemas.openxmlformats.org/officeDocument/2006/relationships/image" Target="media/image29.jpeg"/><Relationship Id="rId58" Type="http://schemas.openxmlformats.org/officeDocument/2006/relationships/image" Target="media/image50.png"/><Relationship Id="rId79" Type="http://schemas.openxmlformats.org/officeDocument/2006/relationships/image" Target="media/image70.png"/><Relationship Id="rId102" Type="http://schemas.openxmlformats.org/officeDocument/2006/relationships/image" Target="media/image91.jpeg"/><Relationship Id="rId123" Type="http://schemas.openxmlformats.org/officeDocument/2006/relationships/image" Target="media/image106.png"/><Relationship Id="rId144" Type="http://schemas.openxmlformats.org/officeDocument/2006/relationships/image" Target="media/image118.png"/><Relationship Id="rId90" Type="http://schemas.openxmlformats.org/officeDocument/2006/relationships/image" Target="media/image81.jpeg"/><Relationship Id="rId165" Type="http://schemas.openxmlformats.org/officeDocument/2006/relationships/image" Target="media/image131.png"/><Relationship Id="rId186" Type="http://schemas.openxmlformats.org/officeDocument/2006/relationships/image" Target="media/image148.jpeg"/><Relationship Id="rId211" Type="http://schemas.openxmlformats.org/officeDocument/2006/relationships/image" Target="media/image168.jpeg"/><Relationship Id="rId232" Type="http://schemas.openxmlformats.org/officeDocument/2006/relationships/image" Target="media/image181.jpeg"/><Relationship Id="rId253" Type="http://schemas.openxmlformats.org/officeDocument/2006/relationships/image" Target="media/image1920.jpeg"/><Relationship Id="rId274" Type="http://schemas.openxmlformats.org/officeDocument/2006/relationships/hyperlink" Target="file:///C:\Users\TitoAlfaro\Documents\PhDThesis\Phd-Thesis.docx" TargetMode="External"/><Relationship Id="rId295" Type="http://schemas.openxmlformats.org/officeDocument/2006/relationships/hyperlink" Target="file:///C:\Users\TitoAlfaro\Documents\PhDThesis\Phd-Thesis.docx" TargetMode="External"/><Relationship Id="rId27" Type="http://schemas.openxmlformats.org/officeDocument/2006/relationships/image" Target="media/image19.jpeg"/><Relationship Id="rId48" Type="http://schemas.openxmlformats.org/officeDocument/2006/relationships/image" Target="media/image40.png"/><Relationship Id="rId69" Type="http://schemas.openxmlformats.org/officeDocument/2006/relationships/image" Target="media/image61.jpeg"/><Relationship Id="rId113" Type="http://schemas.openxmlformats.org/officeDocument/2006/relationships/image" Target="media/image100.png"/><Relationship Id="rId134" Type="http://schemas.openxmlformats.org/officeDocument/2006/relationships/chart" Target="charts/chart12.xml"/><Relationship Id="rId80" Type="http://schemas.openxmlformats.org/officeDocument/2006/relationships/image" Target="media/image71.png"/><Relationship Id="rId155" Type="http://schemas.openxmlformats.org/officeDocument/2006/relationships/chart" Target="charts/chart21.xml"/><Relationship Id="rId176" Type="http://schemas.openxmlformats.org/officeDocument/2006/relationships/image" Target="media/image140.png"/><Relationship Id="rId197" Type="http://schemas.openxmlformats.org/officeDocument/2006/relationships/image" Target="media/image155.jpeg"/><Relationship Id="rId201" Type="http://schemas.openxmlformats.org/officeDocument/2006/relationships/image" Target="media/image158.jpeg"/><Relationship Id="rId222" Type="http://schemas.openxmlformats.org/officeDocument/2006/relationships/image" Target="media/image177.jpeg"/><Relationship Id="rId243" Type="http://schemas.openxmlformats.org/officeDocument/2006/relationships/image" Target="media/image195.png"/><Relationship Id="rId264" Type="http://schemas.openxmlformats.org/officeDocument/2006/relationships/hyperlink" Target="file:///C:\Users\TitoAlfaro\Documents\PhDThesis\Phd-Thesis.docx" TargetMode="External"/><Relationship Id="rId285" Type="http://schemas.openxmlformats.org/officeDocument/2006/relationships/hyperlink" Target="file:///C:\Users\TitoAlfaro\Documents\PhDThesis\Phd-Thesis.docx" TargetMode="External"/><Relationship Id="rId17" Type="http://schemas.openxmlformats.org/officeDocument/2006/relationships/image" Target="media/image9.jpeg"/><Relationship Id="rId38" Type="http://schemas.openxmlformats.org/officeDocument/2006/relationships/image" Target="media/image30.jpeg"/><Relationship Id="rId59" Type="http://schemas.openxmlformats.org/officeDocument/2006/relationships/image" Target="media/image51.png"/><Relationship Id="rId103" Type="http://schemas.openxmlformats.org/officeDocument/2006/relationships/image" Target="media/image92.jpeg"/><Relationship Id="rId124" Type="http://schemas.openxmlformats.org/officeDocument/2006/relationships/image" Target="media/image107.png"/><Relationship Id="rId70" Type="http://schemas.openxmlformats.org/officeDocument/2006/relationships/image" Target="media/image62.jpeg"/><Relationship Id="rId91" Type="http://schemas.openxmlformats.org/officeDocument/2006/relationships/image" Target="media/image82.jpeg"/><Relationship Id="rId145" Type="http://schemas.openxmlformats.org/officeDocument/2006/relationships/chart" Target="charts/chart16.xml"/><Relationship Id="rId166" Type="http://schemas.openxmlformats.org/officeDocument/2006/relationships/image" Target="media/image132.png"/><Relationship Id="rId187" Type="http://schemas.openxmlformats.org/officeDocument/2006/relationships/image" Target="media/image149.jpeg"/><Relationship Id="rId1" Type="http://schemas.openxmlformats.org/officeDocument/2006/relationships/customXml" Target="../customXml/item1.xml"/><Relationship Id="rId212" Type="http://schemas.openxmlformats.org/officeDocument/2006/relationships/image" Target="media/image169.JPG"/><Relationship Id="rId233" Type="http://schemas.openxmlformats.org/officeDocument/2006/relationships/image" Target="media/image182.JPG"/><Relationship Id="rId254" Type="http://schemas.openxmlformats.org/officeDocument/2006/relationships/image" Target="media/image209.jpeg"/><Relationship Id="rId28" Type="http://schemas.openxmlformats.org/officeDocument/2006/relationships/image" Target="media/image20.jpeg"/><Relationship Id="rId49" Type="http://schemas.openxmlformats.org/officeDocument/2006/relationships/image" Target="media/image41.png"/><Relationship Id="rId114" Type="http://schemas.openxmlformats.org/officeDocument/2006/relationships/oleObject" Target="embeddings/Microsoft_Excel_Chart2.xls"/><Relationship Id="rId275" Type="http://schemas.openxmlformats.org/officeDocument/2006/relationships/hyperlink" Target="file:///C:\Users\TitoAlfaro\Documents\PhDThesis\Phd-Thesis.docx" TargetMode="External"/><Relationship Id="rId296" Type="http://schemas.openxmlformats.org/officeDocument/2006/relationships/hyperlink" Target="file:///C:\Users\TitoAlfaro\Documents\PhDThesis\Phd-Thesis.docx" TargetMode="External"/><Relationship Id="rId300" Type="http://schemas.openxmlformats.org/officeDocument/2006/relationships/footer" Target="footer1.xml"/><Relationship Id="rId60" Type="http://schemas.openxmlformats.org/officeDocument/2006/relationships/image" Target="media/image52.png"/><Relationship Id="rId81" Type="http://schemas.openxmlformats.org/officeDocument/2006/relationships/image" Target="media/image72.png"/><Relationship Id="rId135" Type="http://schemas.openxmlformats.org/officeDocument/2006/relationships/image" Target="media/image112.png"/><Relationship Id="rId156" Type="http://schemas.openxmlformats.org/officeDocument/2006/relationships/image" Target="media/image122.png"/><Relationship Id="rId177" Type="http://schemas.openxmlformats.org/officeDocument/2006/relationships/chart" Target="charts/chart24.xml"/><Relationship Id="rId198" Type="http://schemas.openxmlformats.org/officeDocument/2006/relationships/image" Target="media/image156.png"/><Relationship Id="rId202" Type="http://schemas.openxmlformats.org/officeDocument/2006/relationships/image" Target="media/image159.jpeg"/><Relationship Id="rId223" Type="http://schemas.openxmlformats.org/officeDocument/2006/relationships/image" Target="media/image178.jpeg"/><Relationship Id="rId244" Type="http://schemas.openxmlformats.org/officeDocument/2006/relationships/image" Target="media/image196.png"/><Relationship Id="rId18" Type="http://schemas.openxmlformats.org/officeDocument/2006/relationships/image" Target="media/image10.jpeg"/><Relationship Id="rId39" Type="http://schemas.openxmlformats.org/officeDocument/2006/relationships/image" Target="media/image31.jpeg"/><Relationship Id="rId265" Type="http://schemas.openxmlformats.org/officeDocument/2006/relationships/hyperlink" Target="file:///C:\Users\TitoAlfaro\Documents\PhDThesis\Phd-Thesis.docx" TargetMode="External"/><Relationship Id="rId286" Type="http://schemas.openxmlformats.org/officeDocument/2006/relationships/hyperlink" Target="file:///C:\Users\TitoAlfaro\Documents\PhDThesis\Phd-Thesis.docx" TargetMode="External"/><Relationship Id="rId50" Type="http://schemas.openxmlformats.org/officeDocument/2006/relationships/image" Target="media/image42.png"/><Relationship Id="rId104" Type="http://schemas.openxmlformats.org/officeDocument/2006/relationships/image" Target="media/image93.jpeg"/><Relationship Id="rId125" Type="http://schemas.openxmlformats.org/officeDocument/2006/relationships/image" Target="media/image108.jpeg"/><Relationship Id="rId146" Type="http://schemas.openxmlformats.org/officeDocument/2006/relationships/chart" Target="charts/chart17.xml"/><Relationship Id="rId167" Type="http://schemas.openxmlformats.org/officeDocument/2006/relationships/image" Target="media/image133.png"/><Relationship Id="rId188" Type="http://schemas.openxmlformats.org/officeDocument/2006/relationships/image" Target="media/image150.jpeg"/><Relationship Id="rId71" Type="http://schemas.openxmlformats.org/officeDocument/2006/relationships/image" Target="media/image63.jpg"/><Relationship Id="rId92" Type="http://schemas.openxmlformats.org/officeDocument/2006/relationships/image" Target="media/image83.jpeg"/><Relationship Id="rId213" Type="http://schemas.openxmlformats.org/officeDocument/2006/relationships/image" Target="media/image170.jpeg"/><Relationship Id="rId234" Type="http://schemas.openxmlformats.org/officeDocument/2006/relationships/image" Target="media/image183.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7.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8.xml"/></Relationships>
</file>

<file path=word/charts/_rels/chart12.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9.xml"/></Relationships>
</file>

<file path=word/charts/_rels/chart13.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0.xml"/></Relationships>
</file>

<file path=word/charts/_rels/chart1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1.xml"/></Relationships>
</file>

<file path=word/charts/_rels/chart1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2.xml"/></Relationships>
</file>

<file path=word/charts/_rels/chart16.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3.xml"/></Relationships>
</file>

<file path=word/charts/_rels/chart17.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4.xml"/></Relationships>
</file>

<file path=word/charts/_rels/chart18.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5.xml"/></Relationships>
</file>

<file path=word/charts/_rels/chart19.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6.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20.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7.xml"/></Relationships>
</file>

<file path=word/charts/_rels/chart21.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8.xml"/></Relationships>
</file>

<file path=word/charts/_rels/chart2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4.xlsx"/></Relationships>
</file>

<file path=word/charts/_rels/chart2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5.xlsx"/></Relationships>
</file>

<file path=word/charts/_rels/chart24.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25.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26.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27.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28.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4.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5.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1"/>
          <c:showCatName val="0"/>
          <c:showSerName val="0"/>
          <c:showPercent val="0"/>
          <c:showBubbleSize val="0"/>
        </c:dLbls>
        <c:gapWidth val="75"/>
        <c:axId val="406135936"/>
        <c:axId val="406137856"/>
      </c:barChart>
      <c:catAx>
        <c:axId val="406135936"/>
        <c:scaling>
          <c:orientation val="minMax"/>
        </c:scaling>
        <c:delete val="0"/>
        <c:axPos val="b"/>
        <c:majorTickMark val="none"/>
        <c:minorTickMark val="none"/>
        <c:tickLblPos val="nextTo"/>
        <c:crossAx val="406137856"/>
        <c:crosses val="autoZero"/>
        <c:auto val="1"/>
        <c:lblAlgn val="ctr"/>
        <c:lblOffset val="100"/>
        <c:noMultiLvlLbl val="0"/>
      </c:catAx>
      <c:valAx>
        <c:axId val="406137856"/>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406135936"/>
        <c:crosses val="autoZero"/>
        <c:crossBetween val="between"/>
      </c:valAx>
    </c:plotArea>
    <c:legend>
      <c:legendPos val="b"/>
      <c:layout/>
      <c:overlay val="0"/>
    </c:legend>
    <c:plotVisOnly val="1"/>
    <c:dispBlanksAs val="gap"/>
    <c:showDLblsOverMax val="0"/>
  </c:chart>
  <c:spPr>
    <a:solidFill>
      <a:schemeClr val="lt1"/>
    </a:solidFill>
    <a:ln w="28575"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5</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D$25:$D$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1000</c:v>
                </c:pt>
                <c:pt idx="9">
                  <c:v>518.54840000000002</c:v>
                </c:pt>
                <c:pt idx="10">
                  <c:v>518.54840000000002</c:v>
                </c:pt>
                <c:pt idx="11">
                  <c:v>625.5376</c:v>
                </c:pt>
              </c:numCache>
            </c:numRef>
          </c:val>
          <c:smooth val="0"/>
        </c:ser>
        <c:ser>
          <c:idx val="1"/>
          <c:order val="1"/>
          <c:val>
            <c:numRef>
              <c:f>'12" One Bar'!$E$25:$E$36</c:f>
              <c:numCache>
                <c:formatCode>General</c:formatCode>
                <c:ptCount val="12"/>
              </c:numCache>
            </c:numRef>
          </c:val>
          <c:smooth val="0"/>
        </c:ser>
        <c:ser>
          <c:idx val="2"/>
          <c:order val="2"/>
          <c:val>
            <c:numRef>
              <c:f>'12" One Bar'!$F$25:$F$36</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G$25:$G$36</c:f>
              <c:numCache>
                <c:formatCode>General</c:formatCode>
                <c:ptCount val="12"/>
                <c:pt idx="0">
                  <c:v>625.5376</c:v>
                </c:pt>
                <c:pt idx="1">
                  <c:v>518.54840000000002</c:v>
                </c:pt>
                <c:pt idx="2">
                  <c:v>625.5376</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
          <c:order val="4"/>
          <c:val>
            <c:numRef>
              <c:f>'12" One Bar'!$H$25:$H$36</c:f>
              <c:numCache>
                <c:formatCode>General</c:formatCode>
                <c:ptCount val="12"/>
              </c:numCache>
            </c:numRef>
          </c:val>
          <c:smooth val="0"/>
        </c:ser>
        <c:ser>
          <c:idx val="5"/>
          <c:order val="5"/>
          <c:val>
            <c:numRef>
              <c:f>'12"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J$25:$J$36</c:f>
              <c:numCache>
                <c:formatCode>General</c:formatCode>
                <c:ptCount val="12"/>
                <c:pt idx="0">
                  <c:v>625.5376</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7"/>
          <c:order val="7"/>
          <c:val>
            <c:numRef>
              <c:f>'12" One Bar'!$K$25:$K$36</c:f>
              <c:numCache>
                <c:formatCode>General</c:formatCode>
                <c:ptCount val="12"/>
              </c:numCache>
            </c:numRef>
          </c:val>
          <c:smooth val="0"/>
        </c:ser>
        <c:ser>
          <c:idx val="8"/>
          <c:order val="8"/>
          <c:val>
            <c:numRef>
              <c:f>'12" One Bar'!$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M$25:$M$36</c:f>
              <c:numCache>
                <c:formatCode>General</c:formatCode>
                <c:ptCount val="12"/>
                <c:pt idx="0">
                  <c:v>411.55907999999999</c:v>
                </c:pt>
                <c:pt idx="1">
                  <c:v>518.54840000000002</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10"/>
          <c:order val="10"/>
          <c:val>
            <c:numRef>
              <c:f>'12" One Bar'!$N$25:$N$36</c:f>
              <c:numCache>
                <c:formatCode>General</c:formatCode>
                <c:ptCount val="12"/>
              </c:numCache>
            </c:numRef>
          </c:val>
          <c:smooth val="0"/>
        </c:ser>
        <c:ser>
          <c:idx val="11"/>
          <c:order val="11"/>
          <c:val>
            <c:numRef>
              <c:f>'12"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P$25:$P$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3"/>
          <c:order val="13"/>
          <c:val>
            <c:numRef>
              <c:f>'12" One Bar'!$Q$25:$Q$36</c:f>
              <c:numCache>
                <c:formatCode>General</c:formatCode>
                <c:ptCount val="12"/>
              </c:numCache>
            </c:numRef>
          </c:val>
          <c:smooth val="0"/>
        </c:ser>
        <c:ser>
          <c:idx val="14"/>
          <c:order val="14"/>
          <c:val>
            <c:numRef>
              <c:f>'12"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S$25:$S$36</c:f>
              <c:numCache>
                <c:formatCode>General</c:formatCode>
                <c:ptCount val="12"/>
                <c:pt idx="0">
                  <c:v>411.55907999999999</c:v>
                </c:pt>
                <c:pt idx="1">
                  <c:v>518.54840000000002</c:v>
                </c:pt>
                <c:pt idx="2">
                  <c:v>625.5376</c:v>
                </c:pt>
                <c:pt idx="3">
                  <c:v>625.5376</c:v>
                </c:pt>
                <c:pt idx="4">
                  <c:v>411.55907999999999</c:v>
                </c:pt>
                <c:pt idx="5">
                  <c:v>304.56984999999997</c:v>
                </c:pt>
                <c:pt idx="6">
                  <c:v>304.56984999999997</c:v>
                </c:pt>
                <c:pt idx="7">
                  <c:v>304.56984999999997</c:v>
                </c:pt>
                <c:pt idx="8">
                  <c:v>411.55907999999999</c:v>
                </c:pt>
                <c:pt idx="9">
                  <c:v>518.54840000000002</c:v>
                </c:pt>
                <c:pt idx="10">
                  <c:v>518.54840000000002</c:v>
                </c:pt>
                <c:pt idx="11">
                  <c:v>625.5376</c:v>
                </c:pt>
              </c:numCache>
            </c:numRef>
          </c:val>
          <c:smooth val="0"/>
        </c:ser>
        <c:ser>
          <c:idx val="16"/>
          <c:order val="16"/>
          <c:val>
            <c:numRef>
              <c:f>'12" One Bar'!$T$25:$T$36</c:f>
              <c:numCache>
                <c:formatCode>General</c:formatCode>
                <c:ptCount val="12"/>
              </c:numCache>
            </c:numRef>
          </c:val>
          <c:smooth val="0"/>
        </c:ser>
        <c:ser>
          <c:idx val="17"/>
          <c:order val="17"/>
          <c:val>
            <c:numRef>
              <c:f>'12"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V$25:$V$36</c:f>
              <c:numCache>
                <c:formatCode>General</c:formatCode>
                <c:ptCount val="12"/>
                <c:pt idx="0">
                  <c:v>518.54840000000002</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9"/>
          <c:order val="19"/>
          <c:val>
            <c:numRef>
              <c:f>'12" One Bar'!$W$25:$W$36</c:f>
              <c:numCache>
                <c:formatCode>General</c:formatCode>
                <c:ptCount val="12"/>
              </c:numCache>
            </c:numRef>
          </c:val>
          <c:smooth val="0"/>
        </c:ser>
        <c:ser>
          <c:idx val="20"/>
          <c:order val="20"/>
          <c:val>
            <c:numRef>
              <c:f>'12" One Bar'!$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Y$25:$Y$36</c:f>
              <c:numCache>
                <c:formatCode>General</c:formatCode>
                <c:ptCount val="12"/>
                <c:pt idx="0">
                  <c:v>411.55907999999999</c:v>
                </c:pt>
                <c:pt idx="1">
                  <c:v>625.5376</c:v>
                </c:pt>
                <c:pt idx="2">
                  <c:v>625.5376</c:v>
                </c:pt>
                <c:pt idx="3">
                  <c:v>625.5376</c:v>
                </c:pt>
                <c:pt idx="4">
                  <c:v>518.54840000000002</c:v>
                </c:pt>
                <c:pt idx="5">
                  <c:v>304.56984999999997</c:v>
                </c:pt>
                <c:pt idx="6">
                  <c:v>304.56984999999997</c:v>
                </c:pt>
                <c:pt idx="7">
                  <c:v>304.56984999999997</c:v>
                </c:pt>
                <c:pt idx="8">
                  <c:v>411.55907999999999</c:v>
                </c:pt>
                <c:pt idx="9">
                  <c:v>625.5376</c:v>
                </c:pt>
                <c:pt idx="10">
                  <c:v>518.54840000000002</c:v>
                </c:pt>
                <c:pt idx="11">
                  <c:v>625.5376</c:v>
                </c:pt>
              </c:numCache>
            </c:numRef>
          </c:val>
          <c:smooth val="0"/>
        </c:ser>
        <c:ser>
          <c:idx val="22"/>
          <c:order val="22"/>
          <c:val>
            <c:numRef>
              <c:f>'12" One Bar'!$Z$25:$Z$36</c:f>
              <c:numCache>
                <c:formatCode>General</c:formatCode>
                <c:ptCount val="12"/>
              </c:numCache>
            </c:numRef>
          </c:val>
          <c:smooth val="0"/>
        </c:ser>
        <c:ser>
          <c:idx val="23"/>
          <c:order val="23"/>
          <c:val>
            <c:numRef>
              <c:f>'12" One Bar'!$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B$25:$AB$36</c:f>
              <c:numCache>
                <c:formatCode>General</c:formatCode>
                <c:ptCount val="12"/>
                <c:pt idx="0">
                  <c:v>518.54840000000002</c:v>
                </c:pt>
                <c:pt idx="1">
                  <c:v>518.54840000000002</c:v>
                </c:pt>
                <c:pt idx="2">
                  <c:v>625.5376</c:v>
                </c:pt>
                <c:pt idx="3">
                  <c:v>518.54840000000002</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25"/>
          <c:order val="25"/>
          <c:val>
            <c:numRef>
              <c:f>'12" One Bar'!$AC$25:$AC$36</c:f>
              <c:numCache>
                <c:formatCode>General</c:formatCode>
                <c:ptCount val="12"/>
              </c:numCache>
            </c:numRef>
          </c:val>
          <c:smooth val="0"/>
        </c:ser>
        <c:ser>
          <c:idx val="26"/>
          <c:order val="26"/>
          <c:val>
            <c:numRef>
              <c:f>'12"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E$25:$AE$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28"/>
          <c:order val="28"/>
          <c:val>
            <c:numRef>
              <c:f>'12" One Bar'!$AF$25:$AF$36</c:f>
              <c:numCache>
                <c:formatCode>General</c:formatCode>
                <c:ptCount val="12"/>
              </c:numCache>
            </c:numRef>
          </c:val>
          <c:smooth val="0"/>
        </c:ser>
        <c:ser>
          <c:idx val="29"/>
          <c:order val="29"/>
          <c:val>
            <c:numRef>
              <c:f>'12" One Bar'!$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One Bar'!$AH$25:$AH$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1"/>
          <c:order val="31"/>
          <c:val>
            <c:numRef>
              <c:f>'12" One Bar'!$AI$25:$AI$36</c:f>
              <c:numCache>
                <c:formatCode>General</c:formatCode>
                <c:ptCount val="12"/>
              </c:numCache>
            </c:numRef>
          </c:val>
          <c:smooth val="0"/>
        </c:ser>
        <c:ser>
          <c:idx val="32"/>
          <c:order val="32"/>
          <c:val>
            <c:numRef>
              <c:f>'12" One Bar'!$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K$25:$AK$36</c:f>
              <c:numCache>
                <c:formatCode>General</c:formatCode>
                <c:ptCount val="12"/>
                <c:pt idx="0">
                  <c:v>411.55907999999999</c:v>
                </c:pt>
                <c:pt idx="1">
                  <c:v>625.5376</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34"/>
          <c:order val="34"/>
          <c:val>
            <c:numRef>
              <c:f>'12" One Bar'!$AL$25:$AL$36</c:f>
              <c:numCache>
                <c:formatCode>General</c:formatCode>
                <c:ptCount val="12"/>
              </c:numCache>
            </c:numRef>
          </c:val>
          <c:smooth val="0"/>
        </c:ser>
        <c:ser>
          <c:idx val="35"/>
          <c:order val="35"/>
          <c:val>
            <c:numRef>
              <c:f>'12"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N$25:$AN$36</c:f>
              <c:numCache>
                <c:formatCode>General</c:formatCode>
                <c:ptCount val="12"/>
                <c:pt idx="0">
                  <c:v>518.54840000000002</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7"/>
          <c:order val="37"/>
          <c:val>
            <c:numRef>
              <c:f>'12" One Bar'!$AO$25:$AO$36</c:f>
              <c:numCache>
                <c:formatCode>General</c:formatCode>
                <c:ptCount val="12"/>
              </c:numCache>
            </c:numRef>
          </c:val>
          <c:smooth val="0"/>
        </c:ser>
        <c:ser>
          <c:idx val="38"/>
          <c:order val="38"/>
          <c:val>
            <c:numRef>
              <c:f>'12"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Q$25:$AQ$36</c:f>
              <c:numCache>
                <c:formatCode>General</c:formatCode>
                <c:ptCount val="12"/>
                <c:pt idx="0">
                  <c:v>518.54840000000002</c:v>
                </c:pt>
                <c:pt idx="1">
                  <c:v>625.5376</c:v>
                </c:pt>
                <c:pt idx="2">
                  <c:v>625.5376</c:v>
                </c:pt>
                <c:pt idx="3">
                  <c:v>518.54840000000002</c:v>
                </c:pt>
                <c:pt idx="4">
                  <c:v>411.55907999999999</c:v>
                </c:pt>
                <c:pt idx="5">
                  <c:v>304.56984999999997</c:v>
                </c:pt>
                <c:pt idx="6">
                  <c:v>197.58063000000001</c:v>
                </c:pt>
                <c:pt idx="7">
                  <c:v>197.58063000000001</c:v>
                </c:pt>
                <c:pt idx="8">
                  <c:v>411.55907999999999</c:v>
                </c:pt>
                <c:pt idx="9">
                  <c:v>518.54840000000002</c:v>
                </c:pt>
                <c:pt idx="10">
                  <c:v>625.5376</c:v>
                </c:pt>
                <c:pt idx="11">
                  <c:v>625.5376</c:v>
                </c:pt>
              </c:numCache>
            </c:numRef>
          </c:val>
          <c:smooth val="0"/>
        </c:ser>
        <c:ser>
          <c:idx val="40"/>
          <c:order val="40"/>
          <c:val>
            <c:numRef>
              <c:f>'12" One Bar'!$AR$25:$AR$36</c:f>
              <c:numCache>
                <c:formatCode>General</c:formatCode>
                <c:ptCount val="12"/>
              </c:numCache>
            </c:numRef>
          </c:val>
          <c:smooth val="0"/>
        </c:ser>
        <c:ser>
          <c:idx val="41"/>
          <c:order val="41"/>
          <c:val>
            <c:numRef>
              <c:f>'12"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T$25:$AT$36</c:f>
              <c:numCache>
                <c:formatCode>General</c:formatCode>
                <c:ptCount val="12"/>
                <c:pt idx="0">
                  <c:v>518.54840000000002</c:v>
                </c:pt>
                <c:pt idx="1">
                  <c:v>625.5376</c:v>
                </c:pt>
                <c:pt idx="2">
                  <c:v>625.5376</c:v>
                </c:pt>
                <c:pt idx="3">
                  <c:v>518.54840000000002</c:v>
                </c:pt>
                <c:pt idx="4">
                  <c:v>411.55907999999999</c:v>
                </c:pt>
                <c:pt idx="5">
                  <c:v>304.56984999999997</c:v>
                </c:pt>
                <c:pt idx="6">
                  <c:v>304.56984999999997</c:v>
                </c:pt>
                <c:pt idx="7">
                  <c:v>304.56984999999997</c:v>
                </c:pt>
                <c:pt idx="8">
                  <c:v>518.54840000000002</c:v>
                </c:pt>
                <c:pt idx="9">
                  <c:v>625.5376</c:v>
                </c:pt>
                <c:pt idx="10">
                  <c:v>625.5376</c:v>
                </c:pt>
                <c:pt idx="11">
                  <c:v>625.5376</c:v>
                </c:pt>
              </c:numCache>
            </c:numRef>
          </c:val>
          <c:smooth val="0"/>
        </c:ser>
        <c:ser>
          <c:idx val="43"/>
          <c:order val="43"/>
          <c:val>
            <c:numRef>
              <c:f>'12" One Bar'!$AU$25:$AU$36</c:f>
              <c:numCache>
                <c:formatCode>General</c:formatCode>
                <c:ptCount val="12"/>
              </c:numCache>
            </c:numRef>
          </c:val>
          <c:smooth val="0"/>
        </c:ser>
        <c:ser>
          <c:idx val="44"/>
          <c:order val="44"/>
          <c:val>
            <c:numRef>
              <c:f>'12"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W$25:$AW$36</c:f>
              <c:numCache>
                <c:formatCode>General</c:formatCode>
                <c:ptCount val="12"/>
                <c:pt idx="0">
                  <c:v>518.54840000000002</c:v>
                </c:pt>
                <c:pt idx="1">
                  <c:v>518.54840000000002</c:v>
                </c:pt>
                <c:pt idx="2">
                  <c:v>518.54840000000002</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6"/>
          <c:order val="46"/>
          <c:val>
            <c:numRef>
              <c:f>'12" One Bar'!$AX$25:$AX$36</c:f>
              <c:numCache>
                <c:formatCode>General</c:formatCode>
                <c:ptCount val="12"/>
              </c:numCache>
            </c:numRef>
          </c:val>
          <c:smooth val="0"/>
        </c:ser>
        <c:ser>
          <c:idx val="47"/>
          <c:order val="47"/>
          <c:val>
            <c:numRef>
              <c:f>'12"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Z$25:$AZ$36</c:f>
              <c:numCache>
                <c:formatCode>General</c:formatCode>
                <c:ptCount val="12"/>
                <c:pt idx="0">
                  <c:v>625.5376</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49"/>
          <c:order val="49"/>
          <c:val>
            <c:numRef>
              <c:f>'12" One Bar'!$BA$25:$BA$36</c:f>
              <c:numCache>
                <c:formatCode>General</c:formatCode>
                <c:ptCount val="12"/>
              </c:numCache>
            </c:numRef>
          </c:val>
          <c:smooth val="0"/>
        </c:ser>
        <c:ser>
          <c:idx val="50"/>
          <c:order val="50"/>
          <c:val>
            <c:numRef>
              <c:f>'12"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C$25:$BC$36</c:f>
              <c:numCache>
                <c:formatCode>General</c:formatCode>
                <c:ptCount val="12"/>
                <c:pt idx="0">
                  <c:v>411.55907999999999</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518.54840000000002</c:v>
                </c:pt>
                <c:pt idx="10">
                  <c:v>625.5376</c:v>
                </c:pt>
                <c:pt idx="11">
                  <c:v>518.54840000000002</c:v>
                </c:pt>
              </c:numCache>
            </c:numRef>
          </c:val>
          <c:smooth val="0"/>
        </c:ser>
        <c:ser>
          <c:idx val="52"/>
          <c:order val="52"/>
          <c:val>
            <c:numRef>
              <c:f>'12" One Bar'!$BD$25:$BD$36</c:f>
              <c:numCache>
                <c:formatCode>General</c:formatCode>
                <c:ptCount val="12"/>
              </c:numCache>
            </c:numRef>
          </c:val>
          <c:smooth val="0"/>
        </c:ser>
        <c:ser>
          <c:idx val="53"/>
          <c:order val="53"/>
          <c:val>
            <c:numRef>
              <c:f>'12"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F$25:$BF$36</c:f>
              <c:numCache>
                <c:formatCode>General</c:formatCode>
                <c:ptCount val="12"/>
                <c:pt idx="0">
                  <c:v>518.54840000000002</c:v>
                </c:pt>
                <c:pt idx="1">
                  <c:v>625.5376</c:v>
                </c:pt>
                <c:pt idx="2">
                  <c:v>518.54840000000002</c:v>
                </c:pt>
                <c:pt idx="3">
                  <c:v>518.54840000000002</c:v>
                </c:pt>
                <c:pt idx="4">
                  <c:v>304.56984999999997</c:v>
                </c:pt>
                <c:pt idx="5">
                  <c:v>304.56984999999997</c:v>
                </c:pt>
                <c:pt idx="6">
                  <c:v>304.56984999999997</c:v>
                </c:pt>
                <c:pt idx="7">
                  <c:v>304.56984999999997</c:v>
                </c:pt>
                <c:pt idx="8">
                  <c:v>518.54840000000002</c:v>
                </c:pt>
                <c:pt idx="9">
                  <c:v>625.5376</c:v>
                </c:pt>
                <c:pt idx="10">
                  <c:v>625.5376</c:v>
                </c:pt>
                <c:pt idx="11">
                  <c:v>625.5376</c:v>
                </c:pt>
              </c:numCache>
            </c:numRef>
          </c:val>
          <c:smooth val="0"/>
        </c:ser>
        <c:dLbls>
          <c:showLegendKey val="0"/>
          <c:showVal val="0"/>
          <c:showCatName val="0"/>
          <c:showSerName val="0"/>
          <c:showPercent val="0"/>
          <c:showBubbleSize val="0"/>
        </c:dLbls>
        <c:marker val="1"/>
        <c:smooth val="0"/>
        <c:axId val="131278720"/>
        <c:axId val="131284992"/>
      </c:lineChart>
      <c:catAx>
        <c:axId val="131278720"/>
        <c:scaling>
          <c:orientation val="minMax"/>
        </c:scaling>
        <c:delete val="0"/>
        <c:axPos val="b"/>
        <c:majorTickMark val="out"/>
        <c:minorTickMark val="none"/>
        <c:tickLblPos val="nextTo"/>
        <c:crossAx val="131284992"/>
        <c:crosses val="autoZero"/>
        <c:auto val="1"/>
        <c:lblAlgn val="ctr"/>
        <c:lblOffset val="100"/>
        <c:noMultiLvlLbl val="0"/>
      </c:catAx>
      <c:valAx>
        <c:axId val="131284992"/>
        <c:scaling>
          <c:orientation val="minMax"/>
          <c:max val="1000"/>
        </c:scaling>
        <c:delete val="0"/>
        <c:axPos val="l"/>
        <c:majorGridlines/>
        <c:title>
          <c:tx>
            <c:rich>
              <a:bodyPr rot="0" vert="horz"/>
              <a:lstStyle/>
              <a:p>
                <a:pPr>
                  <a:defRPr/>
                </a:pPr>
                <a:r>
                  <a:rPr lang="en-US"/>
                  <a:t>Rate</a:t>
                </a:r>
              </a:p>
            </c:rich>
          </c:tx>
          <c:layout/>
          <c:overlay val="0"/>
        </c:title>
        <c:numFmt formatCode="General" sourceLinked="1"/>
        <c:majorTickMark val="out"/>
        <c:minorTickMark val="none"/>
        <c:tickLblPos val="nextTo"/>
        <c:crossAx val="13127872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10</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C$13:$C$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518.54840000000002</c:v>
                </c:pt>
                <c:pt idx="9">
                  <c:v>197.58063999999999</c:v>
                </c:pt>
                <c:pt idx="10">
                  <c:v>197.58063999999999</c:v>
                </c:pt>
                <c:pt idx="11">
                  <c:v>237.70160000000001</c:v>
                </c:pt>
              </c:numCache>
            </c:numRef>
          </c:val>
          <c:smooth val="0"/>
        </c:ser>
        <c:ser>
          <c:idx val="1"/>
          <c:order val="1"/>
          <c:val>
            <c:numRef>
              <c:f>'12" One Bar'!$D$13:$D$24</c:f>
              <c:numCache>
                <c:formatCode>General</c:formatCode>
                <c:ptCount val="12"/>
              </c:numCache>
            </c:numRef>
          </c:val>
          <c:smooth val="0"/>
        </c:ser>
        <c:ser>
          <c:idx val="2"/>
          <c:order val="2"/>
          <c:val>
            <c:numRef>
              <c:f>'12" One Bar'!$E$13:$E$24</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F$13:$F$24</c:f>
              <c:numCache>
                <c:formatCode>General</c:formatCode>
                <c:ptCount val="12"/>
                <c:pt idx="0">
                  <c:v>237.70160000000001</c:v>
                </c:pt>
                <c:pt idx="1">
                  <c:v>197.58063999999999</c:v>
                </c:pt>
                <c:pt idx="2">
                  <c:v>237.70160000000001</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
          <c:order val="4"/>
          <c:val>
            <c:numRef>
              <c:f>'12" One Bar'!$G$13:$G$24</c:f>
              <c:numCache>
                <c:formatCode>General</c:formatCode>
                <c:ptCount val="12"/>
              </c:numCache>
            </c:numRef>
          </c:val>
          <c:smooth val="0"/>
        </c:ser>
        <c:ser>
          <c:idx val="5"/>
          <c:order val="5"/>
          <c:val>
            <c:numRef>
              <c:f>'12"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I$13:$I$24</c:f>
              <c:numCache>
                <c:formatCode>General</c:formatCode>
                <c:ptCount val="12"/>
                <c:pt idx="0">
                  <c:v>237.70160000000001</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7"/>
          <c:order val="7"/>
          <c:val>
            <c:numRef>
              <c:f>'12" One Bar'!$J$13:$J$24</c:f>
              <c:numCache>
                <c:formatCode>General</c:formatCode>
                <c:ptCount val="12"/>
              </c:numCache>
            </c:numRef>
          </c:val>
          <c:smooth val="0"/>
        </c:ser>
        <c:ser>
          <c:idx val="8"/>
          <c:order val="8"/>
          <c:val>
            <c:numRef>
              <c:f>'12" One Bar'!$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L$13:$L$24</c:f>
              <c:numCache>
                <c:formatCode>General</c:formatCode>
                <c:ptCount val="12"/>
                <c:pt idx="0">
                  <c:v>157.45966000000001</c:v>
                </c:pt>
                <c:pt idx="1">
                  <c:v>197.58063999999999</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10"/>
          <c:order val="10"/>
          <c:val>
            <c:numRef>
              <c:f>'12" One Bar'!$M$13:$M$24</c:f>
              <c:numCache>
                <c:formatCode>General</c:formatCode>
                <c:ptCount val="12"/>
              </c:numCache>
            </c:numRef>
          </c:val>
          <c:smooth val="0"/>
        </c:ser>
        <c:ser>
          <c:idx val="11"/>
          <c:order val="11"/>
          <c:val>
            <c:numRef>
              <c:f>'12"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O$13:$O$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3"/>
          <c:order val="13"/>
          <c:val>
            <c:numRef>
              <c:f>'12" One Bar'!$P$13:$P$24</c:f>
              <c:numCache>
                <c:formatCode>General</c:formatCode>
                <c:ptCount val="12"/>
              </c:numCache>
            </c:numRef>
          </c:val>
          <c:smooth val="0"/>
        </c:ser>
        <c:ser>
          <c:idx val="14"/>
          <c:order val="14"/>
          <c:val>
            <c:numRef>
              <c:f>'12"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R$13:$R$24</c:f>
              <c:numCache>
                <c:formatCode>General</c:formatCode>
                <c:ptCount val="12"/>
                <c:pt idx="0">
                  <c:v>157.45966000000001</c:v>
                </c:pt>
                <c:pt idx="1">
                  <c:v>197.58063999999999</c:v>
                </c:pt>
                <c:pt idx="2">
                  <c:v>237.70160000000001</c:v>
                </c:pt>
                <c:pt idx="3">
                  <c:v>237.70160000000001</c:v>
                </c:pt>
                <c:pt idx="4">
                  <c:v>157.45966000000001</c:v>
                </c:pt>
                <c:pt idx="5">
                  <c:v>117.33869</c:v>
                </c:pt>
                <c:pt idx="6">
                  <c:v>117.33869</c:v>
                </c:pt>
                <c:pt idx="7">
                  <c:v>117.33869</c:v>
                </c:pt>
                <c:pt idx="8">
                  <c:v>157.45966000000001</c:v>
                </c:pt>
                <c:pt idx="9">
                  <c:v>197.58063999999999</c:v>
                </c:pt>
                <c:pt idx="10">
                  <c:v>197.58063999999999</c:v>
                </c:pt>
                <c:pt idx="11">
                  <c:v>237.70160000000001</c:v>
                </c:pt>
              </c:numCache>
            </c:numRef>
          </c:val>
          <c:smooth val="0"/>
        </c:ser>
        <c:ser>
          <c:idx val="16"/>
          <c:order val="16"/>
          <c:val>
            <c:numRef>
              <c:f>'12" One Bar'!$S$13:$S$24</c:f>
              <c:numCache>
                <c:formatCode>General</c:formatCode>
                <c:ptCount val="12"/>
              </c:numCache>
            </c:numRef>
          </c:val>
          <c:smooth val="0"/>
        </c:ser>
        <c:ser>
          <c:idx val="17"/>
          <c:order val="17"/>
          <c:val>
            <c:numRef>
              <c:f>'12"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U$13:$U$24</c:f>
              <c:numCache>
                <c:formatCode>General</c:formatCode>
                <c:ptCount val="12"/>
                <c:pt idx="0">
                  <c:v>197.58063999999999</c:v>
                </c:pt>
                <c:pt idx="1">
                  <c:v>197.58063999999999</c:v>
                </c:pt>
                <c:pt idx="2">
                  <c:v>197.58063999999999</c:v>
                </c:pt>
                <c:pt idx="3">
                  <c:v>197.58063999999999</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9"/>
          <c:order val="19"/>
          <c:val>
            <c:numRef>
              <c:f>'12" One Bar'!$V$13:$V$24</c:f>
              <c:numCache>
                <c:formatCode>General</c:formatCode>
                <c:ptCount val="12"/>
              </c:numCache>
            </c:numRef>
          </c:val>
          <c:smooth val="0"/>
        </c:ser>
        <c:ser>
          <c:idx val="20"/>
          <c:order val="20"/>
          <c:val>
            <c:numRef>
              <c:f>'12" One Bar'!$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X$13:$X$24</c:f>
              <c:numCache>
                <c:formatCode>General</c:formatCode>
                <c:ptCount val="12"/>
                <c:pt idx="0">
                  <c:v>157.45966000000001</c:v>
                </c:pt>
                <c:pt idx="1">
                  <c:v>237.70160000000001</c:v>
                </c:pt>
                <c:pt idx="2">
                  <c:v>237.70160000000001</c:v>
                </c:pt>
                <c:pt idx="3">
                  <c:v>237.70160000000001</c:v>
                </c:pt>
                <c:pt idx="4">
                  <c:v>197.58063999999999</c:v>
                </c:pt>
                <c:pt idx="5">
                  <c:v>117.33869</c:v>
                </c:pt>
                <c:pt idx="6">
                  <c:v>117.33869</c:v>
                </c:pt>
                <c:pt idx="7">
                  <c:v>117.33869</c:v>
                </c:pt>
                <c:pt idx="8">
                  <c:v>157.45966000000001</c:v>
                </c:pt>
                <c:pt idx="9">
                  <c:v>237.70160000000001</c:v>
                </c:pt>
                <c:pt idx="10">
                  <c:v>197.58063999999999</c:v>
                </c:pt>
                <c:pt idx="11">
                  <c:v>237.70160000000001</c:v>
                </c:pt>
              </c:numCache>
            </c:numRef>
          </c:val>
          <c:smooth val="0"/>
        </c:ser>
        <c:ser>
          <c:idx val="22"/>
          <c:order val="22"/>
          <c:val>
            <c:numRef>
              <c:f>'12" One Bar'!$Y$13:$Y$24</c:f>
              <c:numCache>
                <c:formatCode>General</c:formatCode>
                <c:ptCount val="12"/>
              </c:numCache>
            </c:numRef>
          </c:val>
          <c:smooth val="0"/>
        </c:ser>
        <c:ser>
          <c:idx val="23"/>
          <c:order val="23"/>
          <c:val>
            <c:numRef>
              <c:f>'12" One Bar'!$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A$13:$AA$24</c:f>
              <c:numCache>
                <c:formatCode>General</c:formatCode>
                <c:ptCount val="12"/>
                <c:pt idx="0">
                  <c:v>197.58063999999999</c:v>
                </c:pt>
                <c:pt idx="1">
                  <c:v>197.58063999999999</c:v>
                </c:pt>
                <c:pt idx="2">
                  <c:v>237.70160000000001</c:v>
                </c:pt>
                <c:pt idx="3">
                  <c:v>197.58063999999999</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25"/>
          <c:order val="25"/>
          <c:val>
            <c:numRef>
              <c:f>'12" One Bar'!$AB$13:$AB$24</c:f>
              <c:numCache>
                <c:formatCode>General</c:formatCode>
                <c:ptCount val="12"/>
              </c:numCache>
            </c:numRef>
          </c:val>
          <c:smooth val="0"/>
        </c:ser>
        <c:ser>
          <c:idx val="26"/>
          <c:order val="26"/>
          <c:val>
            <c:numRef>
              <c:f>'12"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D$13:$AD$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28"/>
          <c:order val="28"/>
          <c:val>
            <c:numRef>
              <c:f>'12" One Bar'!$AE$13:$AE$24</c:f>
              <c:numCache>
                <c:formatCode>General</c:formatCode>
                <c:ptCount val="12"/>
              </c:numCache>
            </c:numRef>
          </c:val>
          <c:smooth val="0"/>
        </c:ser>
        <c:ser>
          <c:idx val="29"/>
          <c:order val="29"/>
          <c:val>
            <c:numRef>
              <c:f>'12"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One Bar'!$AG$13:$AG$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1"/>
          <c:order val="31"/>
          <c:val>
            <c:numRef>
              <c:f>'12" One Bar'!$AH$13:$AH$24</c:f>
              <c:numCache>
                <c:formatCode>General</c:formatCode>
                <c:ptCount val="12"/>
              </c:numCache>
            </c:numRef>
          </c:val>
          <c:smooth val="0"/>
        </c:ser>
        <c:ser>
          <c:idx val="32"/>
          <c:order val="32"/>
          <c:val>
            <c:numRef>
              <c:f>'12"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J$13:$AJ$24</c:f>
              <c:numCache>
                <c:formatCode>General</c:formatCode>
                <c:ptCount val="12"/>
                <c:pt idx="0">
                  <c:v>157.45966000000001</c:v>
                </c:pt>
                <c:pt idx="1">
                  <c:v>237.70160000000001</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34"/>
          <c:order val="34"/>
          <c:val>
            <c:numRef>
              <c:f>'12" One Bar'!$AK$13:$AK$24</c:f>
              <c:numCache>
                <c:formatCode>General</c:formatCode>
                <c:ptCount val="12"/>
              </c:numCache>
            </c:numRef>
          </c:val>
          <c:smooth val="0"/>
        </c:ser>
        <c:ser>
          <c:idx val="35"/>
          <c:order val="35"/>
          <c:val>
            <c:numRef>
              <c:f>'12"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M$13:$AM$24</c:f>
              <c:numCache>
                <c:formatCode>General</c:formatCode>
                <c:ptCount val="12"/>
                <c:pt idx="0">
                  <c:v>197.58063999999999</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7"/>
          <c:order val="37"/>
          <c:val>
            <c:numRef>
              <c:f>'12" One Bar'!$AN$13:$AN$24</c:f>
              <c:numCache>
                <c:formatCode>General</c:formatCode>
                <c:ptCount val="12"/>
              </c:numCache>
            </c:numRef>
          </c:val>
          <c:smooth val="0"/>
        </c:ser>
        <c:ser>
          <c:idx val="38"/>
          <c:order val="38"/>
          <c:val>
            <c:numRef>
              <c:f>'12"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P$13:$AP$24</c:f>
              <c:numCache>
                <c:formatCode>General</c:formatCode>
                <c:ptCount val="12"/>
                <c:pt idx="0">
                  <c:v>197.58063999999999</c:v>
                </c:pt>
                <c:pt idx="1">
                  <c:v>237.70160000000001</c:v>
                </c:pt>
                <c:pt idx="2">
                  <c:v>237.70160000000001</c:v>
                </c:pt>
                <c:pt idx="3">
                  <c:v>197.58063999999999</c:v>
                </c:pt>
                <c:pt idx="4">
                  <c:v>157.45966000000001</c:v>
                </c:pt>
                <c:pt idx="5">
                  <c:v>117.33869</c:v>
                </c:pt>
                <c:pt idx="6">
                  <c:v>77.217735000000005</c:v>
                </c:pt>
                <c:pt idx="7">
                  <c:v>77.217735000000005</c:v>
                </c:pt>
                <c:pt idx="8">
                  <c:v>157.45966000000001</c:v>
                </c:pt>
                <c:pt idx="9">
                  <c:v>197.58063999999999</c:v>
                </c:pt>
                <c:pt idx="10">
                  <c:v>237.70160000000001</c:v>
                </c:pt>
                <c:pt idx="11">
                  <c:v>237.70160000000001</c:v>
                </c:pt>
              </c:numCache>
            </c:numRef>
          </c:val>
          <c:smooth val="0"/>
        </c:ser>
        <c:ser>
          <c:idx val="40"/>
          <c:order val="40"/>
          <c:val>
            <c:numRef>
              <c:f>'12" One Bar'!$AQ$13:$AQ$24</c:f>
              <c:numCache>
                <c:formatCode>General</c:formatCode>
                <c:ptCount val="12"/>
              </c:numCache>
            </c:numRef>
          </c:val>
          <c:smooth val="0"/>
        </c:ser>
        <c:ser>
          <c:idx val="41"/>
          <c:order val="41"/>
          <c:val>
            <c:numRef>
              <c:f>'12"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S$13:$AS$24</c:f>
              <c:numCache>
                <c:formatCode>General</c:formatCode>
                <c:ptCount val="12"/>
                <c:pt idx="0">
                  <c:v>197.58063999999999</c:v>
                </c:pt>
                <c:pt idx="1">
                  <c:v>237.70160000000001</c:v>
                </c:pt>
                <c:pt idx="2">
                  <c:v>237.70160000000001</c:v>
                </c:pt>
                <c:pt idx="3">
                  <c:v>197.58063999999999</c:v>
                </c:pt>
                <c:pt idx="4">
                  <c:v>157.45966000000001</c:v>
                </c:pt>
                <c:pt idx="5">
                  <c:v>117.33869</c:v>
                </c:pt>
                <c:pt idx="6">
                  <c:v>117.33869</c:v>
                </c:pt>
                <c:pt idx="7">
                  <c:v>117.33869</c:v>
                </c:pt>
                <c:pt idx="8">
                  <c:v>197.58063999999999</c:v>
                </c:pt>
                <c:pt idx="9">
                  <c:v>237.70160000000001</c:v>
                </c:pt>
                <c:pt idx="10">
                  <c:v>237.70160000000001</c:v>
                </c:pt>
                <c:pt idx="11">
                  <c:v>237.70160000000001</c:v>
                </c:pt>
              </c:numCache>
            </c:numRef>
          </c:val>
          <c:smooth val="0"/>
        </c:ser>
        <c:ser>
          <c:idx val="43"/>
          <c:order val="43"/>
          <c:val>
            <c:numRef>
              <c:f>'12" One Bar'!$AT$13:$AT$24</c:f>
              <c:numCache>
                <c:formatCode>General</c:formatCode>
                <c:ptCount val="12"/>
              </c:numCache>
            </c:numRef>
          </c:val>
          <c:smooth val="0"/>
        </c:ser>
        <c:ser>
          <c:idx val="44"/>
          <c:order val="44"/>
          <c:val>
            <c:numRef>
              <c:f>'12"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V$13:$AV$24</c:f>
              <c:numCache>
                <c:formatCode>General</c:formatCode>
                <c:ptCount val="12"/>
                <c:pt idx="0">
                  <c:v>197.58063999999999</c:v>
                </c:pt>
                <c:pt idx="1">
                  <c:v>197.58063999999999</c:v>
                </c:pt>
                <c:pt idx="2">
                  <c:v>197.58063999999999</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6"/>
          <c:order val="46"/>
          <c:val>
            <c:numRef>
              <c:f>'12" One Bar'!$AW$13:$AW$24</c:f>
              <c:numCache>
                <c:formatCode>General</c:formatCode>
                <c:ptCount val="12"/>
              </c:numCache>
            </c:numRef>
          </c:val>
          <c:smooth val="0"/>
        </c:ser>
        <c:ser>
          <c:idx val="47"/>
          <c:order val="47"/>
          <c:val>
            <c:numRef>
              <c:f>'12"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Y$13:$AY$24</c:f>
              <c:numCache>
                <c:formatCode>General</c:formatCode>
                <c:ptCount val="12"/>
                <c:pt idx="0">
                  <c:v>237.70160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49"/>
          <c:order val="49"/>
          <c:val>
            <c:numRef>
              <c:f>'12" One Bar'!$AZ$13:$AZ$24</c:f>
              <c:numCache>
                <c:formatCode>General</c:formatCode>
                <c:ptCount val="12"/>
              </c:numCache>
            </c:numRef>
          </c:val>
          <c:smooth val="0"/>
        </c:ser>
        <c:ser>
          <c:idx val="50"/>
          <c:order val="50"/>
          <c:val>
            <c:numRef>
              <c:f>'12"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B$13:$BB$24</c:f>
              <c:numCache>
                <c:formatCode>General</c:formatCode>
                <c:ptCount val="12"/>
                <c:pt idx="0">
                  <c:v>157.45966000000001</c:v>
                </c:pt>
                <c:pt idx="1">
                  <c:v>197.58063999999999</c:v>
                </c:pt>
                <c:pt idx="2">
                  <c:v>197.58063999999999</c:v>
                </c:pt>
                <c:pt idx="3">
                  <c:v>197.58063999999999</c:v>
                </c:pt>
                <c:pt idx="4">
                  <c:v>157.45966000000001</c:v>
                </c:pt>
                <c:pt idx="5">
                  <c:v>117.33869</c:v>
                </c:pt>
                <c:pt idx="6">
                  <c:v>117.33869</c:v>
                </c:pt>
                <c:pt idx="7">
                  <c:v>117.33869</c:v>
                </c:pt>
                <c:pt idx="8">
                  <c:v>157.45966000000001</c:v>
                </c:pt>
                <c:pt idx="9">
                  <c:v>197.58063999999999</c:v>
                </c:pt>
                <c:pt idx="10">
                  <c:v>237.70160000000001</c:v>
                </c:pt>
                <c:pt idx="11">
                  <c:v>197.58063999999999</c:v>
                </c:pt>
              </c:numCache>
            </c:numRef>
          </c:val>
          <c:smooth val="0"/>
        </c:ser>
        <c:ser>
          <c:idx val="52"/>
          <c:order val="52"/>
          <c:val>
            <c:numRef>
              <c:f>'12" One Bar'!$BC$13:$BC$24</c:f>
              <c:numCache>
                <c:formatCode>General</c:formatCode>
                <c:ptCount val="12"/>
              </c:numCache>
            </c:numRef>
          </c:val>
          <c:smooth val="0"/>
        </c:ser>
        <c:ser>
          <c:idx val="53"/>
          <c:order val="53"/>
          <c:val>
            <c:numRef>
              <c:f>'12"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E$13:$BE$24</c:f>
              <c:numCache>
                <c:formatCode>General</c:formatCode>
                <c:ptCount val="12"/>
                <c:pt idx="0">
                  <c:v>197.58063999999999</c:v>
                </c:pt>
                <c:pt idx="1">
                  <c:v>237.70160000000001</c:v>
                </c:pt>
                <c:pt idx="2">
                  <c:v>197.58063999999999</c:v>
                </c:pt>
                <c:pt idx="3">
                  <c:v>197.58063999999999</c:v>
                </c:pt>
                <c:pt idx="4">
                  <c:v>117.33869</c:v>
                </c:pt>
                <c:pt idx="5">
                  <c:v>117.33869</c:v>
                </c:pt>
                <c:pt idx="6">
                  <c:v>117.33869</c:v>
                </c:pt>
                <c:pt idx="7">
                  <c:v>117.33869</c:v>
                </c:pt>
                <c:pt idx="8">
                  <c:v>197.58063999999999</c:v>
                </c:pt>
                <c:pt idx="9">
                  <c:v>237.70160000000001</c:v>
                </c:pt>
                <c:pt idx="10">
                  <c:v>237.70160000000001</c:v>
                </c:pt>
                <c:pt idx="11">
                  <c:v>237.70160000000001</c:v>
                </c:pt>
              </c:numCache>
            </c:numRef>
          </c:val>
          <c:smooth val="0"/>
        </c:ser>
        <c:dLbls>
          <c:showLegendKey val="0"/>
          <c:showVal val="0"/>
          <c:showCatName val="0"/>
          <c:showSerName val="0"/>
          <c:showPercent val="0"/>
          <c:showBubbleSize val="0"/>
        </c:dLbls>
        <c:marker val="1"/>
        <c:smooth val="0"/>
        <c:axId val="235727488"/>
        <c:axId val="275825408"/>
      </c:lineChart>
      <c:catAx>
        <c:axId val="235727488"/>
        <c:scaling>
          <c:orientation val="minMax"/>
        </c:scaling>
        <c:delete val="0"/>
        <c:axPos val="b"/>
        <c:majorTickMark val="out"/>
        <c:minorTickMark val="none"/>
        <c:tickLblPos val="nextTo"/>
        <c:crossAx val="275825408"/>
        <c:crosses val="autoZero"/>
        <c:auto val="1"/>
        <c:lblAlgn val="ctr"/>
        <c:lblOffset val="100"/>
        <c:noMultiLvlLbl val="0"/>
      </c:catAx>
      <c:valAx>
        <c:axId val="275825408"/>
        <c:scaling>
          <c:orientation val="minMax"/>
          <c:max val="1000"/>
        </c:scaling>
        <c:delete val="0"/>
        <c:axPos val="l"/>
        <c:majorGridlines/>
        <c:title>
          <c:tx>
            <c:rich>
              <a:bodyPr rot="0" vert="horz"/>
              <a:lstStyle/>
              <a:p>
                <a:pPr>
                  <a:defRPr/>
                </a:pPr>
                <a:r>
                  <a:rPr lang="en-US"/>
                  <a:t>Rate</a:t>
                </a:r>
              </a:p>
            </c:rich>
          </c:tx>
          <c:layout/>
          <c:overlay val="0"/>
        </c:title>
        <c:numFmt formatCode="General" sourceLinked="1"/>
        <c:majorTickMark val="out"/>
        <c:minorTickMark val="none"/>
        <c:tickLblPos val="nextTo"/>
        <c:crossAx val="23572748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B$1:$B$12</c:f>
              <c:numCache>
                <c:formatCode>General</c:formatCode>
                <c:ptCount val="12"/>
                <c:pt idx="0">
                  <c:v>0.32258063999999997</c:v>
                </c:pt>
                <c:pt idx="1">
                  <c:v>0.38709675999999998</c:v>
                </c:pt>
                <c:pt idx="2">
                  <c:v>0.38709675999999998</c:v>
                </c:pt>
                <c:pt idx="3">
                  <c:v>0.38709675999999998</c:v>
                </c:pt>
                <c:pt idx="4">
                  <c:v>0.32258063999999997</c:v>
                </c:pt>
                <c:pt idx="5">
                  <c:v>0.29032257</c:v>
                </c:pt>
                <c:pt idx="6">
                  <c:v>0.29032257</c:v>
                </c:pt>
                <c:pt idx="7">
                  <c:v>0.29032257</c:v>
                </c:pt>
                <c:pt idx="8">
                  <c:v>0.61290323999999996</c:v>
                </c:pt>
                <c:pt idx="9">
                  <c:v>0.35483870000000001</c:v>
                </c:pt>
                <c:pt idx="10">
                  <c:v>0.35483870000000001</c:v>
                </c:pt>
                <c:pt idx="11">
                  <c:v>0.38709675999999998</c:v>
                </c:pt>
              </c:numCache>
            </c:numRef>
          </c:val>
          <c:smooth val="0"/>
        </c:ser>
        <c:ser>
          <c:idx val="1"/>
          <c:order val="1"/>
          <c:val>
            <c:numRef>
              <c:f>'12" One Bar'!$C$1:$C$12</c:f>
              <c:numCache>
                <c:formatCode>General</c:formatCode>
                <c:ptCount val="12"/>
              </c:numCache>
            </c:numRef>
          </c:val>
          <c:smooth val="0"/>
        </c:ser>
        <c:ser>
          <c:idx val="2"/>
          <c:order val="2"/>
          <c:val>
            <c:numRef>
              <c:f>'12" One Bar'!$D$1:$D$12</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E$1:$E$12</c:f>
              <c:numCache>
                <c:formatCode>General</c:formatCode>
                <c:ptCount val="12"/>
                <c:pt idx="0">
                  <c:v>0.38709675999999998</c:v>
                </c:pt>
                <c:pt idx="1">
                  <c:v>0.35483870000000001</c:v>
                </c:pt>
                <c:pt idx="2">
                  <c:v>0.38709675999999998</c:v>
                </c:pt>
                <c:pt idx="3">
                  <c:v>0.38709675999999998</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4"/>
          <c:order val="4"/>
          <c:val>
            <c:numRef>
              <c:f>'12" One Bar'!$F$1:$F$12</c:f>
              <c:numCache>
                <c:formatCode>General</c:formatCode>
                <c:ptCount val="12"/>
              </c:numCache>
            </c:numRef>
          </c:val>
          <c:smooth val="0"/>
        </c:ser>
        <c:ser>
          <c:idx val="5"/>
          <c:order val="5"/>
          <c:val>
            <c:numRef>
              <c:f>'12" One Bar'!$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H$1:$H$12</c:f>
              <c:numCache>
                <c:formatCode>General</c:formatCode>
                <c:ptCount val="12"/>
                <c:pt idx="0">
                  <c:v>0.38709675999999998</c:v>
                </c:pt>
                <c:pt idx="1">
                  <c:v>0.38709675999999998</c:v>
                </c:pt>
                <c:pt idx="2">
                  <c:v>0.35483870000000001</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7"/>
          <c:order val="7"/>
          <c:val>
            <c:numRef>
              <c:f>'12" One Bar'!$I$1:$I$12</c:f>
              <c:numCache>
                <c:formatCode>General</c:formatCode>
                <c:ptCount val="12"/>
              </c:numCache>
            </c:numRef>
          </c:val>
          <c:smooth val="0"/>
        </c:ser>
        <c:ser>
          <c:idx val="8"/>
          <c:order val="8"/>
          <c:val>
            <c:numRef>
              <c:f>'12" One Bar'!$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K$1:$K$12</c:f>
              <c:numCache>
                <c:formatCode>General</c:formatCode>
                <c:ptCount val="12"/>
                <c:pt idx="0">
                  <c:v>0.32258063999999997</c:v>
                </c:pt>
                <c:pt idx="1">
                  <c:v>0.35483870000000001</c:v>
                </c:pt>
                <c:pt idx="2">
                  <c:v>0.38709675999999998</c:v>
                </c:pt>
                <c:pt idx="3">
                  <c:v>0.38709675999999998</c:v>
                </c:pt>
                <c:pt idx="4">
                  <c:v>0.32258063999999997</c:v>
                </c:pt>
                <c:pt idx="5">
                  <c:v>0.25806449999999997</c:v>
                </c:pt>
                <c:pt idx="6">
                  <c:v>0.29032257</c:v>
                </c:pt>
                <c:pt idx="7">
                  <c:v>0.29032257</c:v>
                </c:pt>
                <c:pt idx="8">
                  <c:v>0.32258063999999997</c:v>
                </c:pt>
                <c:pt idx="9">
                  <c:v>0.38709675999999998</c:v>
                </c:pt>
                <c:pt idx="10">
                  <c:v>0.35483870000000001</c:v>
                </c:pt>
                <c:pt idx="11">
                  <c:v>0.38709675999999998</c:v>
                </c:pt>
              </c:numCache>
            </c:numRef>
          </c:val>
          <c:smooth val="0"/>
        </c:ser>
        <c:ser>
          <c:idx val="10"/>
          <c:order val="10"/>
          <c:val>
            <c:numRef>
              <c:f>'12" One Bar'!$L$1:$L$12</c:f>
              <c:numCache>
                <c:formatCode>General</c:formatCode>
                <c:ptCount val="12"/>
              </c:numCache>
            </c:numRef>
          </c:val>
          <c:smooth val="0"/>
        </c:ser>
        <c:ser>
          <c:idx val="11"/>
          <c:order val="11"/>
          <c:val>
            <c:numRef>
              <c:f>'12" One Bar'!$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One Bar'!$N$1:$N$12</c:f>
              <c:numCache>
                <c:formatCode>General</c:formatCode>
                <c:ptCount val="12"/>
                <c:pt idx="0">
                  <c:v>0.35483870000000001</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13"/>
          <c:order val="13"/>
          <c:val>
            <c:numRef>
              <c:f>'12" One Bar'!$O$1:$O$12</c:f>
              <c:numCache>
                <c:formatCode>General</c:formatCode>
                <c:ptCount val="12"/>
              </c:numCache>
            </c:numRef>
          </c:val>
          <c:smooth val="0"/>
        </c:ser>
        <c:ser>
          <c:idx val="14"/>
          <c:order val="14"/>
          <c:val>
            <c:numRef>
              <c:f>'12" One Bar'!$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Q$1:$Q$12</c:f>
              <c:numCache>
                <c:formatCode>General</c:formatCode>
                <c:ptCount val="12"/>
                <c:pt idx="0">
                  <c:v>0.32258063999999997</c:v>
                </c:pt>
                <c:pt idx="1">
                  <c:v>0.35483870000000001</c:v>
                </c:pt>
                <c:pt idx="2">
                  <c:v>0.38709675999999998</c:v>
                </c:pt>
                <c:pt idx="3">
                  <c:v>0.38709675999999998</c:v>
                </c:pt>
                <c:pt idx="4">
                  <c:v>0.32258063999999997</c:v>
                </c:pt>
                <c:pt idx="5">
                  <c:v>0.29032257</c:v>
                </c:pt>
                <c:pt idx="6">
                  <c:v>0.29032257</c:v>
                </c:pt>
                <c:pt idx="7">
                  <c:v>0.29032257</c:v>
                </c:pt>
                <c:pt idx="8">
                  <c:v>0.32258063999999997</c:v>
                </c:pt>
                <c:pt idx="9">
                  <c:v>0.35483870000000001</c:v>
                </c:pt>
                <c:pt idx="10">
                  <c:v>0.35483870000000001</c:v>
                </c:pt>
                <c:pt idx="11">
                  <c:v>0.38709675999999998</c:v>
                </c:pt>
              </c:numCache>
            </c:numRef>
          </c:val>
          <c:smooth val="0"/>
        </c:ser>
        <c:ser>
          <c:idx val="16"/>
          <c:order val="16"/>
          <c:val>
            <c:numRef>
              <c:f>'12" One Bar'!$R$1:$R$12</c:f>
              <c:numCache>
                <c:formatCode>General</c:formatCode>
                <c:ptCount val="12"/>
              </c:numCache>
            </c:numRef>
          </c:val>
          <c:smooth val="0"/>
        </c:ser>
        <c:ser>
          <c:idx val="17"/>
          <c:order val="17"/>
          <c:val>
            <c:numRef>
              <c:f>'12" One Bar'!$S$1:$S$12</c:f>
              <c:numCache>
                <c:formatCode>General</c:formatCode>
                <c:ptCount val="12"/>
              </c:numCache>
            </c:numRef>
          </c:val>
          <c:smooth val="0"/>
        </c:ser>
        <c:ser>
          <c:idx val="18"/>
          <c:order val="18"/>
          <c:spPr>
            <a:ln>
              <a:noFill/>
            </a:ln>
          </c:spPr>
          <c:marker>
            <c:symbol val="x"/>
            <c:size val="7"/>
            <c:spPr>
              <a:ln>
                <a:solidFill>
                  <a:srgbClr val="4F81BD"/>
                </a:solidFill>
              </a:ln>
            </c:spPr>
          </c:marker>
          <c:val>
            <c:numRef>
              <c:f>'12" One Bar'!$T$1:$T$12</c:f>
              <c:numCache>
                <c:formatCode>General</c:formatCode>
                <c:ptCount val="12"/>
                <c:pt idx="0">
                  <c:v>0.35483870000000001</c:v>
                </c:pt>
                <c:pt idx="1">
                  <c:v>0.35483870000000001</c:v>
                </c:pt>
                <c:pt idx="2">
                  <c:v>0.35483870000000001</c:v>
                </c:pt>
                <c:pt idx="3">
                  <c:v>0.35483870000000001</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19"/>
          <c:order val="19"/>
          <c:val>
            <c:numRef>
              <c:f>'12" One Bar'!$U$1:$U$12</c:f>
              <c:numCache>
                <c:formatCode>General</c:formatCode>
                <c:ptCount val="12"/>
              </c:numCache>
            </c:numRef>
          </c:val>
          <c:smooth val="0"/>
        </c:ser>
        <c:ser>
          <c:idx val="20"/>
          <c:order val="20"/>
          <c:val>
            <c:numRef>
              <c:f>'12" One Bar'!$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W$1:$W$12</c:f>
              <c:numCache>
                <c:formatCode>General</c:formatCode>
                <c:ptCount val="12"/>
                <c:pt idx="0">
                  <c:v>0.32258063999999997</c:v>
                </c:pt>
                <c:pt idx="1">
                  <c:v>0.38709675999999998</c:v>
                </c:pt>
                <c:pt idx="2">
                  <c:v>0.38709675999999998</c:v>
                </c:pt>
                <c:pt idx="3">
                  <c:v>0.38709675999999998</c:v>
                </c:pt>
                <c:pt idx="4">
                  <c:v>0.35483870000000001</c:v>
                </c:pt>
                <c:pt idx="5">
                  <c:v>0.29032257</c:v>
                </c:pt>
                <c:pt idx="6">
                  <c:v>0.29032257</c:v>
                </c:pt>
                <c:pt idx="7">
                  <c:v>0.29032257</c:v>
                </c:pt>
                <c:pt idx="8">
                  <c:v>0.32258063999999997</c:v>
                </c:pt>
                <c:pt idx="9">
                  <c:v>0.38709675999999998</c:v>
                </c:pt>
                <c:pt idx="10">
                  <c:v>0.35483870000000001</c:v>
                </c:pt>
                <c:pt idx="11">
                  <c:v>0.38709675999999998</c:v>
                </c:pt>
              </c:numCache>
            </c:numRef>
          </c:val>
          <c:smooth val="0"/>
        </c:ser>
        <c:ser>
          <c:idx val="22"/>
          <c:order val="22"/>
          <c:val>
            <c:numRef>
              <c:f>'12" One Bar'!$X$1:$X$12</c:f>
              <c:numCache>
                <c:formatCode>General</c:formatCode>
                <c:ptCount val="12"/>
              </c:numCache>
            </c:numRef>
          </c:val>
          <c:smooth val="0"/>
        </c:ser>
        <c:ser>
          <c:idx val="23"/>
          <c:order val="23"/>
          <c:val>
            <c:numRef>
              <c:f>'12" One Bar'!$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Z$1:$Z$12</c:f>
              <c:numCache>
                <c:formatCode>General</c:formatCode>
                <c:ptCount val="12"/>
                <c:pt idx="0">
                  <c:v>0.35483870000000001</c:v>
                </c:pt>
                <c:pt idx="1">
                  <c:v>0.35483870000000001</c:v>
                </c:pt>
                <c:pt idx="2">
                  <c:v>0.38709675999999998</c:v>
                </c:pt>
                <c:pt idx="3">
                  <c:v>0.35483870000000001</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25"/>
          <c:order val="25"/>
          <c:val>
            <c:numRef>
              <c:f>'12" One Bar'!$AA$1:$AA$12</c:f>
              <c:numCache>
                <c:formatCode>General</c:formatCode>
                <c:ptCount val="12"/>
              </c:numCache>
            </c:numRef>
          </c:val>
          <c:smooth val="0"/>
        </c:ser>
        <c:ser>
          <c:idx val="26"/>
          <c:order val="26"/>
          <c:val>
            <c:numRef>
              <c:f>'12" One Bar'!$AB$1:$AB$12</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C$1:$AC$12</c:f>
              <c:numCache>
                <c:formatCode>General</c:formatCode>
                <c:ptCount val="12"/>
                <c:pt idx="0">
                  <c:v>0.32258063999999997</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28"/>
          <c:order val="28"/>
          <c:val>
            <c:numRef>
              <c:f>'12" One Bar'!$AD$1:$AD$12</c:f>
              <c:numCache>
                <c:formatCode>General</c:formatCode>
                <c:ptCount val="12"/>
              </c:numCache>
            </c:numRef>
          </c:val>
          <c:smooth val="0"/>
        </c:ser>
        <c:ser>
          <c:idx val="29"/>
          <c:order val="29"/>
          <c:val>
            <c:numRef>
              <c:f>'12" One Bar'!$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One Bar'!$AF$1:$AF$12</c:f>
              <c:numCache>
                <c:formatCode>General</c:formatCode>
                <c:ptCount val="12"/>
                <c:pt idx="0">
                  <c:v>0.35483870000000001</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31"/>
          <c:order val="31"/>
          <c:val>
            <c:numRef>
              <c:f>'12" One Bar'!$AG$1:$AG$12</c:f>
              <c:numCache>
                <c:formatCode>General</c:formatCode>
                <c:ptCount val="12"/>
              </c:numCache>
            </c:numRef>
          </c:val>
          <c:smooth val="0"/>
        </c:ser>
        <c:ser>
          <c:idx val="32"/>
          <c:order val="32"/>
          <c:val>
            <c:numRef>
              <c:f>'12" One Bar'!$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I$1:$AI$12</c:f>
              <c:numCache>
                <c:formatCode>General</c:formatCode>
                <c:ptCount val="12"/>
                <c:pt idx="0">
                  <c:v>0.32258063999999997</c:v>
                </c:pt>
                <c:pt idx="1">
                  <c:v>0.38709675999999998</c:v>
                </c:pt>
                <c:pt idx="2">
                  <c:v>0.38709675999999998</c:v>
                </c:pt>
                <c:pt idx="3">
                  <c:v>0.38709675999999998</c:v>
                </c:pt>
                <c:pt idx="4">
                  <c:v>0.32258063999999997</c:v>
                </c:pt>
                <c:pt idx="5">
                  <c:v>0.25806449999999997</c:v>
                </c:pt>
                <c:pt idx="6">
                  <c:v>0.29032257</c:v>
                </c:pt>
                <c:pt idx="7">
                  <c:v>0.29032257</c:v>
                </c:pt>
                <c:pt idx="8">
                  <c:v>0.32258063999999997</c:v>
                </c:pt>
                <c:pt idx="9">
                  <c:v>0.38709675999999998</c:v>
                </c:pt>
                <c:pt idx="10">
                  <c:v>0.35483870000000001</c:v>
                </c:pt>
                <c:pt idx="11">
                  <c:v>0.38709675999999998</c:v>
                </c:pt>
              </c:numCache>
            </c:numRef>
          </c:val>
          <c:smooth val="0"/>
        </c:ser>
        <c:ser>
          <c:idx val="34"/>
          <c:order val="34"/>
          <c:val>
            <c:numRef>
              <c:f>'12" One Bar'!$AJ$1:$AJ$12</c:f>
              <c:numCache>
                <c:formatCode>General</c:formatCode>
                <c:ptCount val="12"/>
              </c:numCache>
            </c:numRef>
          </c:val>
          <c:smooth val="0"/>
        </c:ser>
        <c:ser>
          <c:idx val="35"/>
          <c:order val="35"/>
          <c:val>
            <c:numRef>
              <c:f>'12" One Bar'!$AK$1:$AK$12</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L$1:$AL$12</c:f>
              <c:numCache>
                <c:formatCode>General</c:formatCode>
                <c:ptCount val="12"/>
                <c:pt idx="0">
                  <c:v>0.35483870000000001</c:v>
                </c:pt>
                <c:pt idx="1">
                  <c:v>0.38709675999999998</c:v>
                </c:pt>
                <c:pt idx="2">
                  <c:v>0.35483870000000001</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37"/>
          <c:order val="37"/>
          <c:val>
            <c:numRef>
              <c:f>'12" One Bar'!$AM$1:$AM$12</c:f>
              <c:numCache>
                <c:formatCode>General</c:formatCode>
                <c:ptCount val="12"/>
              </c:numCache>
            </c:numRef>
          </c:val>
          <c:smooth val="0"/>
        </c:ser>
        <c:ser>
          <c:idx val="38"/>
          <c:order val="38"/>
          <c:val>
            <c:numRef>
              <c:f>'12" One Bar'!$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O$1:$AO$12</c:f>
              <c:numCache>
                <c:formatCode>General</c:formatCode>
                <c:ptCount val="12"/>
                <c:pt idx="0">
                  <c:v>0.35483870000000001</c:v>
                </c:pt>
                <c:pt idx="1">
                  <c:v>0.38709675999999998</c:v>
                </c:pt>
                <c:pt idx="2">
                  <c:v>0.38709675999999998</c:v>
                </c:pt>
                <c:pt idx="3">
                  <c:v>0.35483870000000001</c:v>
                </c:pt>
                <c:pt idx="4">
                  <c:v>0.32258063999999997</c:v>
                </c:pt>
                <c:pt idx="5">
                  <c:v>0.29032257</c:v>
                </c:pt>
                <c:pt idx="6">
                  <c:v>0.25806449999999997</c:v>
                </c:pt>
                <c:pt idx="7">
                  <c:v>0.25806449999999997</c:v>
                </c:pt>
                <c:pt idx="8">
                  <c:v>0.32258063999999997</c:v>
                </c:pt>
                <c:pt idx="9">
                  <c:v>0.35483870000000001</c:v>
                </c:pt>
                <c:pt idx="10">
                  <c:v>0.38709675999999998</c:v>
                </c:pt>
                <c:pt idx="11">
                  <c:v>0.38709675999999998</c:v>
                </c:pt>
              </c:numCache>
            </c:numRef>
          </c:val>
          <c:smooth val="0"/>
        </c:ser>
        <c:ser>
          <c:idx val="40"/>
          <c:order val="40"/>
          <c:val>
            <c:numRef>
              <c:f>'12" One Bar'!$AP$1:$AP$12</c:f>
              <c:numCache>
                <c:formatCode>General</c:formatCode>
                <c:ptCount val="12"/>
              </c:numCache>
            </c:numRef>
          </c:val>
          <c:smooth val="0"/>
        </c:ser>
        <c:ser>
          <c:idx val="41"/>
          <c:order val="41"/>
          <c:val>
            <c:numRef>
              <c:f>'12" One Bar'!$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R$1:$AR$12</c:f>
              <c:numCache>
                <c:formatCode>General</c:formatCode>
                <c:ptCount val="12"/>
                <c:pt idx="0">
                  <c:v>0.35483870000000001</c:v>
                </c:pt>
                <c:pt idx="1">
                  <c:v>0.38709675999999998</c:v>
                </c:pt>
                <c:pt idx="2">
                  <c:v>0.38709675999999998</c:v>
                </c:pt>
                <c:pt idx="3">
                  <c:v>0.35483870000000001</c:v>
                </c:pt>
                <c:pt idx="4">
                  <c:v>0.32258063999999997</c:v>
                </c:pt>
                <c:pt idx="5">
                  <c:v>0.29032257</c:v>
                </c:pt>
                <c:pt idx="6">
                  <c:v>0.29032257</c:v>
                </c:pt>
                <c:pt idx="7">
                  <c:v>0.29032257</c:v>
                </c:pt>
                <c:pt idx="8">
                  <c:v>0.35483870000000001</c:v>
                </c:pt>
                <c:pt idx="9">
                  <c:v>0.38709675999999998</c:v>
                </c:pt>
                <c:pt idx="10">
                  <c:v>0.38709675999999998</c:v>
                </c:pt>
                <c:pt idx="11">
                  <c:v>0.38709675999999998</c:v>
                </c:pt>
              </c:numCache>
            </c:numRef>
          </c:val>
          <c:smooth val="0"/>
        </c:ser>
        <c:ser>
          <c:idx val="43"/>
          <c:order val="43"/>
          <c:val>
            <c:numRef>
              <c:f>'12" One Bar'!$AS$1:$AS$12</c:f>
              <c:numCache>
                <c:formatCode>General</c:formatCode>
                <c:ptCount val="12"/>
              </c:numCache>
            </c:numRef>
          </c:val>
          <c:smooth val="0"/>
        </c:ser>
        <c:ser>
          <c:idx val="44"/>
          <c:order val="44"/>
          <c:val>
            <c:numRef>
              <c:f>'12" One Bar'!$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U$1:$AU$12</c:f>
              <c:numCache>
                <c:formatCode>General</c:formatCode>
                <c:ptCount val="12"/>
                <c:pt idx="0">
                  <c:v>0.35483870000000001</c:v>
                </c:pt>
                <c:pt idx="1">
                  <c:v>0.35483870000000001</c:v>
                </c:pt>
                <c:pt idx="2">
                  <c:v>0.35483870000000001</c:v>
                </c:pt>
                <c:pt idx="3">
                  <c:v>0.38709675999999998</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46"/>
          <c:order val="46"/>
          <c:val>
            <c:numRef>
              <c:f>'12" One Bar'!$AV$1:$AV$12</c:f>
              <c:numCache>
                <c:formatCode>General</c:formatCode>
                <c:ptCount val="12"/>
              </c:numCache>
            </c:numRef>
          </c:val>
          <c:smooth val="0"/>
        </c:ser>
        <c:ser>
          <c:idx val="47"/>
          <c:order val="47"/>
          <c:val>
            <c:numRef>
              <c:f>'12" One Bar'!$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X$1:$AX$12</c:f>
              <c:numCache>
                <c:formatCode>General</c:formatCode>
                <c:ptCount val="12"/>
                <c:pt idx="0">
                  <c:v>0.38709675999999998</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49"/>
          <c:order val="49"/>
          <c:val>
            <c:numRef>
              <c:f>'12" One Bar'!$AY$1:$AY$12</c:f>
              <c:numCache>
                <c:formatCode>General</c:formatCode>
                <c:ptCount val="12"/>
              </c:numCache>
            </c:numRef>
          </c:val>
          <c:smooth val="0"/>
        </c:ser>
        <c:ser>
          <c:idx val="50"/>
          <c:order val="50"/>
          <c:val>
            <c:numRef>
              <c:f>'12" One Bar'!$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A$1:$BA$12</c:f>
              <c:numCache>
                <c:formatCode>General</c:formatCode>
                <c:ptCount val="12"/>
                <c:pt idx="0">
                  <c:v>0.32258063999999997</c:v>
                </c:pt>
                <c:pt idx="1">
                  <c:v>0.35483870000000001</c:v>
                </c:pt>
                <c:pt idx="2">
                  <c:v>0.35483870000000001</c:v>
                </c:pt>
                <c:pt idx="3">
                  <c:v>0.35483870000000001</c:v>
                </c:pt>
                <c:pt idx="4">
                  <c:v>0.32258063999999997</c:v>
                </c:pt>
                <c:pt idx="5">
                  <c:v>0.29032257</c:v>
                </c:pt>
                <c:pt idx="6">
                  <c:v>0.29032257</c:v>
                </c:pt>
                <c:pt idx="7">
                  <c:v>0.29032257</c:v>
                </c:pt>
                <c:pt idx="8">
                  <c:v>0.32258063999999997</c:v>
                </c:pt>
                <c:pt idx="9">
                  <c:v>0.35483870000000001</c:v>
                </c:pt>
                <c:pt idx="10">
                  <c:v>0.38709675999999998</c:v>
                </c:pt>
                <c:pt idx="11">
                  <c:v>0.35483870000000001</c:v>
                </c:pt>
              </c:numCache>
            </c:numRef>
          </c:val>
          <c:smooth val="0"/>
        </c:ser>
        <c:ser>
          <c:idx val="52"/>
          <c:order val="52"/>
          <c:val>
            <c:numRef>
              <c:f>'12" One Bar'!$BB$1:$BB$12</c:f>
              <c:numCache>
                <c:formatCode>General</c:formatCode>
                <c:ptCount val="12"/>
              </c:numCache>
            </c:numRef>
          </c:val>
          <c:smooth val="0"/>
        </c:ser>
        <c:ser>
          <c:idx val="53"/>
          <c:order val="53"/>
          <c:val>
            <c:numRef>
              <c:f>'12" One Bar'!$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D$1:$BD$12</c:f>
              <c:numCache>
                <c:formatCode>General</c:formatCode>
                <c:ptCount val="12"/>
                <c:pt idx="0">
                  <c:v>0.35483870000000001</c:v>
                </c:pt>
                <c:pt idx="1">
                  <c:v>0.38709675999999998</c:v>
                </c:pt>
                <c:pt idx="2">
                  <c:v>0.35483870000000001</c:v>
                </c:pt>
                <c:pt idx="3">
                  <c:v>0.35483870000000001</c:v>
                </c:pt>
                <c:pt idx="4">
                  <c:v>0.29032257</c:v>
                </c:pt>
                <c:pt idx="5">
                  <c:v>0.29032257</c:v>
                </c:pt>
                <c:pt idx="6">
                  <c:v>0.29032257</c:v>
                </c:pt>
                <c:pt idx="7">
                  <c:v>0.29032257</c:v>
                </c:pt>
                <c:pt idx="8">
                  <c:v>0.35483870000000001</c:v>
                </c:pt>
                <c:pt idx="9">
                  <c:v>0.38709675999999998</c:v>
                </c:pt>
                <c:pt idx="10">
                  <c:v>0.38709675999999998</c:v>
                </c:pt>
                <c:pt idx="11">
                  <c:v>0.38709675999999998</c:v>
                </c:pt>
              </c:numCache>
            </c:numRef>
          </c:val>
          <c:smooth val="0"/>
        </c:ser>
        <c:dLbls>
          <c:showLegendKey val="0"/>
          <c:showVal val="0"/>
          <c:showCatName val="0"/>
          <c:showSerName val="0"/>
          <c:showPercent val="0"/>
          <c:showBubbleSize val="0"/>
        </c:dLbls>
        <c:marker val="1"/>
        <c:smooth val="0"/>
        <c:axId val="293416320"/>
        <c:axId val="293418496"/>
      </c:lineChart>
      <c:catAx>
        <c:axId val="293416320"/>
        <c:scaling>
          <c:orientation val="minMax"/>
        </c:scaling>
        <c:delete val="0"/>
        <c:axPos val="b"/>
        <c:majorTickMark val="out"/>
        <c:minorTickMark val="none"/>
        <c:tickLblPos val="nextTo"/>
        <c:crossAx val="293418496"/>
        <c:crosses val="autoZero"/>
        <c:auto val="1"/>
        <c:lblAlgn val="ctr"/>
        <c:lblOffset val="100"/>
        <c:noMultiLvlLbl val="0"/>
      </c:catAx>
      <c:valAx>
        <c:axId val="293418496"/>
        <c:scaling>
          <c:orientation val="minMax"/>
        </c:scaling>
        <c:delete val="0"/>
        <c:axPos val="l"/>
        <c:majorGridlines/>
        <c:title>
          <c:tx>
            <c:rich>
              <a:bodyPr rot="0" vert="horz"/>
              <a:lstStyle/>
              <a:p>
                <a:pPr>
                  <a:defRPr/>
                </a:pPr>
                <a:r>
                  <a:rPr lang="en-US"/>
                  <a:t>Sensor Data</a:t>
                </a:r>
              </a:p>
            </c:rich>
          </c:tx>
          <c:layout/>
          <c:overlay val="0"/>
        </c:title>
        <c:numFmt formatCode="General" sourceLinked="1"/>
        <c:majorTickMark val="out"/>
        <c:minorTickMark val="none"/>
        <c:tickLblPos val="nextTo"/>
        <c:crossAx val="29341632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B$1:$B$12</c:f>
              <c:numCache>
                <c:formatCode>General</c:formatCode>
                <c:ptCount val="12"/>
                <c:pt idx="0">
                  <c:v>0.25806449999999997</c:v>
                </c:pt>
                <c:pt idx="1">
                  <c:v>0.25806449999999997</c:v>
                </c:pt>
                <c:pt idx="2">
                  <c:v>0.22580644</c:v>
                </c:pt>
                <c:pt idx="3">
                  <c:v>0.25806449999999997</c:v>
                </c:pt>
                <c:pt idx="4">
                  <c:v>0.25806449999999997</c:v>
                </c:pt>
                <c:pt idx="5">
                  <c:v>0.19354837999999999</c:v>
                </c:pt>
                <c:pt idx="6">
                  <c:v>0.25806449999999997</c:v>
                </c:pt>
                <c:pt idx="7">
                  <c:v>0.25806449999999997</c:v>
                </c:pt>
                <c:pt idx="8">
                  <c:v>0.25806449999999997</c:v>
                </c:pt>
                <c:pt idx="9">
                  <c:v>0.22580644</c:v>
                </c:pt>
                <c:pt idx="10">
                  <c:v>0.25806449999999997</c:v>
                </c:pt>
                <c:pt idx="11">
                  <c:v>0.25806449999999997</c:v>
                </c:pt>
              </c:numCache>
            </c:numRef>
          </c:val>
          <c:smooth val="0"/>
        </c:ser>
        <c:ser>
          <c:idx val="1"/>
          <c:order val="1"/>
          <c:val>
            <c:numRef>
              <c:f>'9" One Bar'!$C$1:$C$12</c:f>
              <c:numCache>
                <c:formatCode>General</c:formatCode>
                <c:ptCount val="12"/>
              </c:numCache>
            </c:numRef>
          </c:val>
          <c:smooth val="0"/>
        </c:ser>
        <c:ser>
          <c:idx val="2"/>
          <c:order val="2"/>
          <c:val>
            <c:numRef>
              <c:f>'9" One Bar'!$D$1:$D$12</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E$1:$E$12</c:f>
              <c:numCache>
                <c:formatCode>General</c:formatCode>
                <c:ptCount val="12"/>
                <c:pt idx="0">
                  <c:v>0.22580644</c:v>
                </c:pt>
                <c:pt idx="1">
                  <c:v>0.25806449999999997</c:v>
                </c:pt>
                <c:pt idx="2">
                  <c:v>0.25806449999999997</c:v>
                </c:pt>
                <c:pt idx="3">
                  <c:v>0.25806449999999997</c:v>
                </c:pt>
                <c:pt idx="4">
                  <c:v>0.25806449999999997</c:v>
                </c:pt>
                <c:pt idx="5">
                  <c:v>0.19354837999999999</c:v>
                </c:pt>
                <c:pt idx="6">
                  <c:v>0.22580644</c:v>
                </c:pt>
                <c:pt idx="7">
                  <c:v>0.25806449999999997</c:v>
                </c:pt>
                <c:pt idx="8">
                  <c:v>0.25806449999999997</c:v>
                </c:pt>
                <c:pt idx="9">
                  <c:v>0.25806449999999997</c:v>
                </c:pt>
                <c:pt idx="10">
                  <c:v>0.25806449999999997</c:v>
                </c:pt>
                <c:pt idx="11">
                  <c:v>0.25806449999999997</c:v>
                </c:pt>
              </c:numCache>
            </c:numRef>
          </c:val>
          <c:smooth val="0"/>
        </c:ser>
        <c:ser>
          <c:idx val="4"/>
          <c:order val="4"/>
          <c:val>
            <c:numRef>
              <c:f>'9" One Bar'!$F$1:$F$12</c:f>
              <c:numCache>
                <c:formatCode>General</c:formatCode>
                <c:ptCount val="12"/>
              </c:numCache>
            </c:numRef>
          </c:val>
          <c:smooth val="0"/>
        </c:ser>
        <c:ser>
          <c:idx val="5"/>
          <c:order val="5"/>
          <c:val>
            <c:numRef>
              <c:f>'9" One Bar'!$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H$1:$H$12</c:f>
              <c:numCache>
                <c:formatCode>General</c:formatCode>
                <c:ptCount val="12"/>
                <c:pt idx="0">
                  <c:v>0.25806449999999997</c:v>
                </c:pt>
                <c:pt idx="1">
                  <c:v>0.25806449999999997</c:v>
                </c:pt>
                <c:pt idx="2">
                  <c:v>0.25806449999999997</c:v>
                </c:pt>
                <c:pt idx="3">
                  <c:v>0.25806449999999997</c:v>
                </c:pt>
                <c:pt idx="4">
                  <c:v>0.22580644</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7"/>
          <c:order val="7"/>
          <c:val>
            <c:numRef>
              <c:f>'9" One Bar'!$I$1:$I$12</c:f>
              <c:numCache>
                <c:formatCode>General</c:formatCode>
                <c:ptCount val="12"/>
              </c:numCache>
            </c:numRef>
          </c:val>
          <c:smooth val="0"/>
        </c:ser>
        <c:ser>
          <c:idx val="8"/>
          <c:order val="8"/>
          <c:val>
            <c:numRef>
              <c:f>'9" One Bar'!$J$1:$J$12</c:f>
              <c:numCache>
                <c:formatCode>General</c:formatCode>
                <c:ptCount val="12"/>
              </c:numCache>
            </c:numRef>
          </c:val>
          <c:smooth val="0"/>
        </c:ser>
        <c:ser>
          <c:idx val="9"/>
          <c:order val="9"/>
          <c:spPr>
            <a:ln>
              <a:noFill/>
            </a:ln>
          </c:spPr>
          <c:marker>
            <c:symbol val="x"/>
            <c:size val="7"/>
            <c:spPr>
              <a:ln>
                <a:solidFill>
                  <a:srgbClr val="4F81BD"/>
                </a:solidFill>
              </a:ln>
            </c:spPr>
          </c:marker>
          <c:val>
            <c:numRef>
              <c:f>'9" One Bar'!$K$1:$K$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0"/>
          <c:order val="10"/>
          <c:val>
            <c:numRef>
              <c:f>'9" One Bar'!$L$1:$L$12</c:f>
              <c:numCache>
                <c:formatCode>General</c:formatCode>
                <c:ptCount val="12"/>
              </c:numCache>
            </c:numRef>
          </c:val>
          <c:smooth val="0"/>
        </c:ser>
        <c:ser>
          <c:idx val="11"/>
          <c:order val="11"/>
          <c:val>
            <c:numRef>
              <c:f>'9" One Bar'!$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One Bar'!$N$1:$N$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2580644</c:v>
                </c:pt>
                <c:pt idx="10">
                  <c:v>0.25806449999999997</c:v>
                </c:pt>
                <c:pt idx="11">
                  <c:v>0.25806449999999997</c:v>
                </c:pt>
              </c:numCache>
            </c:numRef>
          </c:val>
          <c:smooth val="0"/>
        </c:ser>
        <c:ser>
          <c:idx val="13"/>
          <c:order val="13"/>
          <c:val>
            <c:numRef>
              <c:f>'9" One Bar'!$O$1:$O$12</c:f>
              <c:numCache>
                <c:formatCode>General</c:formatCode>
                <c:ptCount val="12"/>
              </c:numCache>
            </c:numRef>
          </c:val>
          <c:smooth val="0"/>
        </c:ser>
        <c:ser>
          <c:idx val="14"/>
          <c:order val="14"/>
          <c:val>
            <c:numRef>
              <c:f>'9" One Bar'!$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Q$1:$Q$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2580644</c:v>
                </c:pt>
                <c:pt idx="9">
                  <c:v>0.25806449999999997</c:v>
                </c:pt>
                <c:pt idx="10">
                  <c:v>0.22580644</c:v>
                </c:pt>
                <c:pt idx="11">
                  <c:v>0.25806449999999997</c:v>
                </c:pt>
              </c:numCache>
            </c:numRef>
          </c:val>
          <c:smooth val="0"/>
        </c:ser>
        <c:ser>
          <c:idx val="16"/>
          <c:order val="16"/>
          <c:val>
            <c:numRef>
              <c:f>'9" One Bar'!$R$1:$R$12</c:f>
              <c:numCache>
                <c:formatCode>General</c:formatCode>
                <c:ptCount val="12"/>
              </c:numCache>
            </c:numRef>
          </c:val>
          <c:smooth val="0"/>
        </c:ser>
        <c:ser>
          <c:idx val="17"/>
          <c:order val="17"/>
          <c:val>
            <c:numRef>
              <c:f>'9" One Bar'!$S$1:$S$12</c:f>
              <c:numCache>
                <c:formatCode>General</c:formatCode>
                <c:ptCount val="12"/>
              </c:numCache>
            </c:numRef>
          </c:val>
          <c:smooth val="0"/>
        </c:ser>
        <c:ser>
          <c:idx val="18"/>
          <c:order val="18"/>
          <c:spPr>
            <a:ln>
              <a:noFill/>
            </a:ln>
          </c:spPr>
          <c:marker>
            <c:symbol val="x"/>
            <c:size val="7"/>
            <c:spPr>
              <a:ln>
                <a:solidFill>
                  <a:srgbClr val="4F81BD"/>
                </a:solidFill>
              </a:ln>
            </c:spPr>
          </c:marker>
          <c:val>
            <c:numRef>
              <c:f>'9" One Bar'!$T$1:$T$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2580644</c:v>
                </c:pt>
                <c:pt idx="8">
                  <c:v>0.25806449999999997</c:v>
                </c:pt>
                <c:pt idx="9">
                  <c:v>0.25806449999999997</c:v>
                </c:pt>
                <c:pt idx="10">
                  <c:v>0.25806449999999997</c:v>
                </c:pt>
                <c:pt idx="11">
                  <c:v>0.25806449999999997</c:v>
                </c:pt>
              </c:numCache>
            </c:numRef>
          </c:val>
          <c:smooth val="0"/>
        </c:ser>
        <c:ser>
          <c:idx val="19"/>
          <c:order val="19"/>
          <c:val>
            <c:numRef>
              <c:f>'9" One Bar'!$U$1:$U$12</c:f>
              <c:numCache>
                <c:formatCode>General</c:formatCode>
                <c:ptCount val="12"/>
              </c:numCache>
            </c:numRef>
          </c:val>
          <c:smooth val="0"/>
        </c:ser>
        <c:ser>
          <c:idx val="20"/>
          <c:order val="20"/>
          <c:val>
            <c:numRef>
              <c:f>'9" One Bar'!$V$1:$V$12</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W$1:$W$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2580644</c:v>
                </c:pt>
                <c:pt idx="11">
                  <c:v>0.25806449999999997</c:v>
                </c:pt>
              </c:numCache>
            </c:numRef>
          </c:val>
          <c:smooth val="0"/>
        </c:ser>
        <c:ser>
          <c:idx val="22"/>
          <c:order val="22"/>
          <c:val>
            <c:numRef>
              <c:f>'9" One Bar'!$X$1:$X$12</c:f>
              <c:numCache>
                <c:formatCode>General</c:formatCode>
                <c:ptCount val="12"/>
              </c:numCache>
            </c:numRef>
          </c:val>
          <c:smooth val="0"/>
        </c:ser>
        <c:ser>
          <c:idx val="23"/>
          <c:order val="23"/>
          <c:val>
            <c:numRef>
              <c:f>'9" One Bar'!$Y$1:$Y$12</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Z$1:$Z$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25"/>
          <c:order val="25"/>
          <c:val>
            <c:numRef>
              <c:f>'9" One Bar'!$AA$1:$AA$12</c:f>
              <c:numCache>
                <c:formatCode>General</c:formatCode>
                <c:ptCount val="12"/>
              </c:numCache>
            </c:numRef>
          </c:val>
          <c:smooth val="0"/>
        </c:ser>
        <c:ser>
          <c:idx val="26"/>
          <c:order val="26"/>
          <c:val>
            <c:numRef>
              <c:f>'9" One Bar'!$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C$1:$AC$12</c:f>
              <c:numCache>
                <c:formatCode>General</c:formatCode>
                <c:ptCount val="12"/>
                <c:pt idx="0">
                  <c:v>0.25806449999999997</c:v>
                </c:pt>
                <c:pt idx="1">
                  <c:v>0.22580644</c:v>
                </c:pt>
                <c:pt idx="2">
                  <c:v>0.25806449999999997</c:v>
                </c:pt>
                <c:pt idx="3">
                  <c:v>0.25806449999999997</c:v>
                </c:pt>
                <c:pt idx="4">
                  <c:v>0.25806449999999997</c:v>
                </c:pt>
                <c:pt idx="5">
                  <c:v>0.16129031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28"/>
          <c:order val="28"/>
          <c:val>
            <c:numRef>
              <c:f>'9" One Bar'!$AD$1:$AD$12</c:f>
              <c:numCache>
                <c:formatCode>General</c:formatCode>
                <c:ptCount val="12"/>
              </c:numCache>
            </c:numRef>
          </c:val>
          <c:smooth val="0"/>
        </c:ser>
        <c:ser>
          <c:idx val="29"/>
          <c:order val="29"/>
          <c:val>
            <c:numRef>
              <c:f>'9" One Bar'!$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One Bar'!$AF$1:$AF$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1"/>
          <c:order val="31"/>
          <c:val>
            <c:numRef>
              <c:f>'9" One Bar'!$AG$1:$AG$12</c:f>
              <c:numCache>
                <c:formatCode>General</c:formatCode>
                <c:ptCount val="12"/>
              </c:numCache>
            </c:numRef>
          </c:val>
          <c:smooth val="0"/>
        </c:ser>
        <c:ser>
          <c:idx val="32"/>
          <c:order val="32"/>
          <c:val>
            <c:numRef>
              <c:f>'9" One Bar'!$AH$1:$AH$12</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One Bar'!$AI$1:$AI$12</c:f>
              <c:numCache>
                <c:formatCode>General</c:formatCode>
                <c:ptCount val="12"/>
                <c:pt idx="0">
                  <c:v>0.25806449999999997</c:v>
                </c:pt>
                <c:pt idx="1">
                  <c:v>0.22580644</c:v>
                </c:pt>
                <c:pt idx="2">
                  <c:v>0.22580644</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4"/>
          <c:order val="34"/>
          <c:val>
            <c:numRef>
              <c:f>'9" One Bar'!$AJ$1:$AJ$12</c:f>
              <c:numCache>
                <c:formatCode>General</c:formatCode>
                <c:ptCount val="12"/>
              </c:numCache>
            </c:numRef>
          </c:val>
          <c:smooth val="0"/>
        </c:ser>
        <c:ser>
          <c:idx val="35"/>
          <c:order val="35"/>
          <c:val>
            <c:numRef>
              <c:f>'9" One Bar'!$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L$1:$AL$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2580644</c:v>
                </c:pt>
                <c:pt idx="9">
                  <c:v>0.25806449999999997</c:v>
                </c:pt>
                <c:pt idx="10">
                  <c:v>0.25806449999999997</c:v>
                </c:pt>
                <c:pt idx="11">
                  <c:v>0.25806449999999997</c:v>
                </c:pt>
              </c:numCache>
            </c:numRef>
          </c:val>
          <c:smooth val="0"/>
        </c:ser>
        <c:ser>
          <c:idx val="37"/>
          <c:order val="37"/>
          <c:val>
            <c:numRef>
              <c:f>'9" One Bar'!$AM$1:$AM$12</c:f>
              <c:numCache>
                <c:formatCode>General</c:formatCode>
                <c:ptCount val="12"/>
              </c:numCache>
            </c:numRef>
          </c:val>
          <c:smooth val="0"/>
        </c:ser>
        <c:ser>
          <c:idx val="38"/>
          <c:order val="38"/>
          <c:val>
            <c:numRef>
              <c:f>'9" One Bar'!$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O$1:$AO$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2580644</c:v>
                </c:pt>
                <c:pt idx="8">
                  <c:v>0.51612899999999995</c:v>
                </c:pt>
                <c:pt idx="9">
                  <c:v>0.22580644</c:v>
                </c:pt>
                <c:pt idx="10">
                  <c:v>0.25806449999999997</c:v>
                </c:pt>
                <c:pt idx="11">
                  <c:v>0.25806449999999997</c:v>
                </c:pt>
              </c:numCache>
            </c:numRef>
          </c:val>
          <c:smooth val="0"/>
        </c:ser>
        <c:ser>
          <c:idx val="40"/>
          <c:order val="40"/>
          <c:val>
            <c:numRef>
              <c:f>'9" One Bar'!$AP$1:$AP$12</c:f>
              <c:numCache>
                <c:formatCode>General</c:formatCode>
                <c:ptCount val="12"/>
              </c:numCache>
            </c:numRef>
          </c:val>
          <c:smooth val="0"/>
        </c:ser>
        <c:ser>
          <c:idx val="41"/>
          <c:order val="41"/>
          <c:val>
            <c:numRef>
              <c:f>'9" One Bar'!$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R$1:$AR$12</c:f>
              <c:numCache>
                <c:formatCode>General</c:formatCode>
                <c:ptCount val="12"/>
                <c:pt idx="0">
                  <c:v>0.25806449999999997</c:v>
                </c:pt>
                <c:pt idx="1">
                  <c:v>0.22580644</c:v>
                </c:pt>
                <c:pt idx="2">
                  <c:v>0.25806449999999997</c:v>
                </c:pt>
                <c:pt idx="3">
                  <c:v>0.25806449999999997</c:v>
                </c:pt>
                <c:pt idx="4">
                  <c:v>0.25806449999999997</c:v>
                </c:pt>
                <c:pt idx="5">
                  <c:v>0.16129031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43"/>
          <c:order val="43"/>
          <c:val>
            <c:numRef>
              <c:f>'9" One Bar'!$AS$1:$AS$12</c:f>
              <c:numCache>
                <c:formatCode>General</c:formatCode>
                <c:ptCount val="12"/>
              </c:numCache>
            </c:numRef>
          </c:val>
          <c:smooth val="0"/>
        </c:ser>
        <c:ser>
          <c:idx val="44"/>
          <c:order val="44"/>
          <c:val>
            <c:numRef>
              <c:f>'9" One Bar'!$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U$1:$AU$12</c:f>
              <c:numCache>
                <c:formatCode>General</c:formatCode>
                <c:ptCount val="12"/>
                <c:pt idx="0">
                  <c:v>0.25806449999999997</c:v>
                </c:pt>
                <c:pt idx="1">
                  <c:v>0.25806449999999997</c:v>
                </c:pt>
                <c:pt idx="2">
                  <c:v>0.25806449999999997</c:v>
                </c:pt>
                <c:pt idx="3">
                  <c:v>0.25806449999999997</c:v>
                </c:pt>
                <c:pt idx="4">
                  <c:v>0.25806449999999997</c:v>
                </c:pt>
                <c:pt idx="5">
                  <c:v>0.16129031999999999</c:v>
                </c:pt>
                <c:pt idx="6">
                  <c:v>0.25806449999999997</c:v>
                </c:pt>
                <c:pt idx="7">
                  <c:v>0.22580644</c:v>
                </c:pt>
                <c:pt idx="8">
                  <c:v>0.25806449999999997</c:v>
                </c:pt>
                <c:pt idx="9">
                  <c:v>0.25806449999999997</c:v>
                </c:pt>
                <c:pt idx="10">
                  <c:v>0.25806449999999997</c:v>
                </c:pt>
                <c:pt idx="11">
                  <c:v>0.25806449999999997</c:v>
                </c:pt>
              </c:numCache>
            </c:numRef>
          </c:val>
          <c:smooth val="0"/>
        </c:ser>
        <c:ser>
          <c:idx val="46"/>
          <c:order val="46"/>
          <c:val>
            <c:numRef>
              <c:f>'9" One Bar'!$AV$1:$AV$12</c:f>
              <c:numCache>
                <c:formatCode>General</c:formatCode>
                <c:ptCount val="12"/>
              </c:numCache>
            </c:numRef>
          </c:val>
          <c:smooth val="0"/>
        </c:ser>
        <c:ser>
          <c:idx val="47"/>
          <c:order val="47"/>
          <c:val>
            <c:numRef>
              <c:f>'9" One Bar'!$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X$1:$AX$12</c:f>
              <c:numCache>
                <c:formatCode>General</c:formatCode>
                <c:ptCount val="12"/>
                <c:pt idx="0">
                  <c:v>0.22580644</c:v>
                </c:pt>
                <c:pt idx="1">
                  <c:v>0.25806449999999997</c:v>
                </c:pt>
                <c:pt idx="2">
                  <c:v>0.25806449999999997</c:v>
                </c:pt>
                <c:pt idx="3">
                  <c:v>0.25806449999999997</c:v>
                </c:pt>
                <c:pt idx="4">
                  <c:v>0.25806449999999997</c:v>
                </c:pt>
                <c:pt idx="5">
                  <c:v>0.16129031999999999</c:v>
                </c:pt>
                <c:pt idx="6">
                  <c:v>0.25806449999999997</c:v>
                </c:pt>
                <c:pt idx="7">
                  <c:v>0.25806449999999997</c:v>
                </c:pt>
                <c:pt idx="8">
                  <c:v>0.22580644</c:v>
                </c:pt>
                <c:pt idx="9">
                  <c:v>0.25806449999999997</c:v>
                </c:pt>
                <c:pt idx="10">
                  <c:v>0.25806449999999997</c:v>
                </c:pt>
                <c:pt idx="11">
                  <c:v>0.25806449999999997</c:v>
                </c:pt>
              </c:numCache>
            </c:numRef>
          </c:val>
          <c:smooth val="0"/>
        </c:ser>
        <c:ser>
          <c:idx val="49"/>
          <c:order val="49"/>
          <c:val>
            <c:numRef>
              <c:f>'9" One Bar'!$AY$1:$AY$12</c:f>
              <c:numCache>
                <c:formatCode>General</c:formatCode>
                <c:ptCount val="12"/>
              </c:numCache>
            </c:numRef>
          </c:val>
          <c:smooth val="0"/>
        </c:ser>
        <c:ser>
          <c:idx val="50"/>
          <c:order val="50"/>
          <c:val>
            <c:numRef>
              <c:f>'9" One Bar'!$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A$1:$BA$12</c:f>
              <c:numCache>
                <c:formatCode>General</c:formatCode>
                <c:ptCount val="12"/>
                <c:pt idx="0">
                  <c:v>0.25806449999999997</c:v>
                </c:pt>
                <c:pt idx="1">
                  <c:v>0.22580644</c:v>
                </c:pt>
                <c:pt idx="2">
                  <c:v>0.22580644</c:v>
                </c:pt>
                <c:pt idx="3">
                  <c:v>0.25806449999999997</c:v>
                </c:pt>
                <c:pt idx="4">
                  <c:v>0.25806449999999997</c:v>
                </c:pt>
                <c:pt idx="5">
                  <c:v>0.19354837999999999</c:v>
                </c:pt>
                <c:pt idx="6">
                  <c:v>0.51612899999999995</c:v>
                </c:pt>
                <c:pt idx="7">
                  <c:v>0.25806449999999997</c:v>
                </c:pt>
                <c:pt idx="8">
                  <c:v>0.25806449999999997</c:v>
                </c:pt>
                <c:pt idx="9">
                  <c:v>0.25806449999999997</c:v>
                </c:pt>
                <c:pt idx="10">
                  <c:v>0.25806449999999997</c:v>
                </c:pt>
                <c:pt idx="11">
                  <c:v>0.25806449999999997</c:v>
                </c:pt>
              </c:numCache>
            </c:numRef>
          </c:val>
          <c:smooth val="0"/>
        </c:ser>
        <c:ser>
          <c:idx val="52"/>
          <c:order val="52"/>
          <c:val>
            <c:numRef>
              <c:f>'9" One Bar'!$BB$1:$BB$12</c:f>
              <c:numCache>
                <c:formatCode>General</c:formatCode>
                <c:ptCount val="12"/>
              </c:numCache>
            </c:numRef>
          </c:val>
          <c:smooth val="0"/>
        </c:ser>
        <c:ser>
          <c:idx val="53"/>
          <c:order val="53"/>
          <c:val>
            <c:numRef>
              <c:f>'9" One Bar'!$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D$1:$BD$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dLbls>
          <c:showLegendKey val="0"/>
          <c:showVal val="0"/>
          <c:showCatName val="0"/>
          <c:showSerName val="0"/>
          <c:showPercent val="0"/>
          <c:showBubbleSize val="0"/>
        </c:dLbls>
        <c:marker val="1"/>
        <c:smooth val="0"/>
        <c:axId val="297775872"/>
        <c:axId val="297777792"/>
      </c:lineChart>
      <c:catAx>
        <c:axId val="297775872"/>
        <c:scaling>
          <c:orientation val="minMax"/>
        </c:scaling>
        <c:delete val="0"/>
        <c:axPos val="b"/>
        <c:majorTickMark val="out"/>
        <c:minorTickMark val="none"/>
        <c:tickLblPos val="nextTo"/>
        <c:crossAx val="297777792"/>
        <c:crosses val="autoZero"/>
        <c:auto val="1"/>
        <c:lblAlgn val="ctr"/>
        <c:lblOffset val="100"/>
        <c:noMultiLvlLbl val="0"/>
      </c:catAx>
      <c:valAx>
        <c:axId val="297777792"/>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29777587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C$13:$C$24</c:f>
              <c:numCache>
                <c:formatCode>General</c:formatCode>
                <c:ptCount val="12"/>
                <c:pt idx="0">
                  <c:v>77.217735000000005</c:v>
                </c:pt>
                <c:pt idx="1">
                  <c:v>77.217735000000005</c:v>
                </c:pt>
                <c:pt idx="2">
                  <c:v>37.096775000000001</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
          <c:order val="1"/>
          <c:val>
            <c:numRef>
              <c:f>'9" One Bar'!$D$13:$D$24</c:f>
              <c:numCache>
                <c:formatCode>General</c:formatCode>
                <c:ptCount val="12"/>
              </c:numCache>
            </c:numRef>
          </c:val>
          <c:smooth val="0"/>
        </c:ser>
        <c:ser>
          <c:idx val="2"/>
          <c:order val="2"/>
          <c:val>
            <c:numRef>
              <c:f>'9" One Bar'!$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F$13:$F$24</c:f>
              <c:numCache>
                <c:formatCode>General</c:formatCode>
                <c:ptCount val="12"/>
                <c:pt idx="0">
                  <c:v>37.096775000000001</c:v>
                </c:pt>
                <c:pt idx="1">
                  <c:v>77.217735000000005</c:v>
                </c:pt>
                <c:pt idx="2">
                  <c:v>77.217735000000005</c:v>
                </c:pt>
                <c:pt idx="3">
                  <c:v>77.217735000000005</c:v>
                </c:pt>
                <c:pt idx="4">
                  <c:v>77.217735000000005</c:v>
                </c:pt>
                <c:pt idx="5">
                  <c:v>5</c:v>
                </c:pt>
                <c:pt idx="6">
                  <c:v>37.096775000000001</c:v>
                </c:pt>
                <c:pt idx="7">
                  <c:v>77.217735000000005</c:v>
                </c:pt>
                <c:pt idx="8">
                  <c:v>77.217735000000005</c:v>
                </c:pt>
                <c:pt idx="9">
                  <c:v>77.217735000000005</c:v>
                </c:pt>
                <c:pt idx="10">
                  <c:v>77.217735000000005</c:v>
                </c:pt>
                <c:pt idx="11">
                  <c:v>77.217735000000005</c:v>
                </c:pt>
              </c:numCache>
            </c:numRef>
          </c:val>
          <c:smooth val="0"/>
        </c:ser>
        <c:ser>
          <c:idx val="4"/>
          <c:order val="4"/>
          <c:val>
            <c:numRef>
              <c:f>'9" One Bar'!$G$13:$G$24</c:f>
              <c:numCache>
                <c:formatCode>General</c:formatCode>
                <c:ptCount val="12"/>
              </c:numCache>
            </c:numRef>
          </c:val>
          <c:smooth val="0"/>
        </c:ser>
        <c:ser>
          <c:idx val="5"/>
          <c:order val="5"/>
          <c:val>
            <c:numRef>
              <c:f>'9"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I$13:$I$24</c:f>
              <c:numCache>
                <c:formatCode>General</c:formatCode>
                <c:ptCount val="12"/>
                <c:pt idx="0">
                  <c:v>77.217735000000005</c:v>
                </c:pt>
                <c:pt idx="1">
                  <c:v>77.217735000000005</c:v>
                </c:pt>
                <c:pt idx="2">
                  <c:v>77.217735000000005</c:v>
                </c:pt>
                <c:pt idx="3">
                  <c:v>77.217735000000005</c:v>
                </c:pt>
                <c:pt idx="4">
                  <c:v>37.096775000000001</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7"/>
          <c:order val="7"/>
          <c:val>
            <c:numRef>
              <c:f>'9" One Bar'!$J$13:$J$24</c:f>
              <c:numCache>
                <c:formatCode>General</c:formatCode>
                <c:ptCount val="12"/>
              </c:numCache>
            </c:numRef>
          </c:val>
          <c:smooth val="0"/>
        </c:ser>
        <c:ser>
          <c:idx val="8"/>
          <c:order val="8"/>
          <c:val>
            <c:numRef>
              <c:f>'9" One Bar'!$K$13:$K$24</c:f>
              <c:numCache>
                <c:formatCode>General</c:formatCode>
                <c:ptCount val="12"/>
              </c:numCache>
            </c:numRef>
          </c:val>
          <c:smooth val="0"/>
        </c:ser>
        <c:ser>
          <c:idx val="9"/>
          <c:order val="9"/>
          <c:spPr>
            <a:ln>
              <a:noFill/>
            </a:ln>
          </c:spPr>
          <c:marker>
            <c:symbol val="x"/>
            <c:size val="7"/>
            <c:spPr>
              <a:ln>
                <a:solidFill>
                  <a:srgbClr val="4F81BD"/>
                </a:solidFill>
              </a:ln>
            </c:spPr>
          </c:marker>
          <c:val>
            <c:numRef>
              <c:f>'9" One Bar'!$L$13:$L$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10"/>
          <c:order val="10"/>
          <c:val>
            <c:numRef>
              <c:f>'9" One Bar'!$M$13:$M$24</c:f>
              <c:numCache>
                <c:formatCode>General</c:formatCode>
                <c:ptCount val="12"/>
              </c:numCache>
            </c:numRef>
          </c:val>
          <c:smooth val="0"/>
        </c:ser>
        <c:ser>
          <c:idx val="11"/>
          <c:order val="11"/>
          <c:val>
            <c:numRef>
              <c:f>'9"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O$13:$O$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3"/>
          <c:order val="13"/>
          <c:val>
            <c:numRef>
              <c:f>'9" One Bar'!$P$13:$P$24</c:f>
              <c:numCache>
                <c:formatCode>General</c:formatCode>
                <c:ptCount val="12"/>
              </c:numCache>
            </c:numRef>
          </c:val>
          <c:smooth val="0"/>
        </c:ser>
        <c:ser>
          <c:idx val="14"/>
          <c:order val="14"/>
          <c:val>
            <c:numRef>
              <c:f>'9"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R$13:$R$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37.096775000000001</c:v>
                </c:pt>
                <c:pt idx="11">
                  <c:v>77.217735000000005</c:v>
                </c:pt>
              </c:numCache>
            </c:numRef>
          </c:val>
          <c:smooth val="0"/>
        </c:ser>
        <c:ser>
          <c:idx val="16"/>
          <c:order val="16"/>
          <c:val>
            <c:numRef>
              <c:f>'9" One Bar'!$S$13:$S$24</c:f>
              <c:numCache>
                <c:formatCode>General</c:formatCode>
                <c:ptCount val="12"/>
              </c:numCache>
            </c:numRef>
          </c:val>
          <c:smooth val="0"/>
        </c:ser>
        <c:ser>
          <c:idx val="17"/>
          <c:order val="17"/>
          <c:val>
            <c:numRef>
              <c:f>'9"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U$13:$U$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19"/>
          <c:order val="19"/>
          <c:val>
            <c:numRef>
              <c:f>'9" One Bar'!$V$13:$V$24</c:f>
              <c:numCache>
                <c:formatCode>General</c:formatCode>
                <c:ptCount val="12"/>
              </c:numCache>
            </c:numRef>
          </c:val>
          <c:smooth val="0"/>
        </c:ser>
        <c:ser>
          <c:idx val="20"/>
          <c:order val="20"/>
          <c:val>
            <c:numRef>
              <c:f>'9" One Bar'!$W$13:$W$24</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X$13:$X$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37.096775000000001</c:v>
                </c:pt>
                <c:pt idx="11">
                  <c:v>77.217735000000005</c:v>
                </c:pt>
              </c:numCache>
            </c:numRef>
          </c:val>
          <c:smooth val="0"/>
        </c:ser>
        <c:ser>
          <c:idx val="22"/>
          <c:order val="22"/>
          <c:val>
            <c:numRef>
              <c:f>'9" One Bar'!$Y$13:$Y$24</c:f>
              <c:numCache>
                <c:formatCode>General</c:formatCode>
                <c:ptCount val="12"/>
              </c:numCache>
            </c:numRef>
          </c:val>
          <c:smooth val="0"/>
        </c:ser>
        <c:ser>
          <c:idx val="23"/>
          <c:order val="23"/>
          <c:val>
            <c:numRef>
              <c:f>'9" One Bar'!$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A$13:$AA$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5"/>
          <c:order val="25"/>
          <c:val>
            <c:numRef>
              <c:f>'9" One Bar'!$AB$13:$AB$24</c:f>
              <c:numCache>
                <c:formatCode>General</c:formatCode>
                <c:ptCount val="12"/>
              </c:numCache>
            </c:numRef>
          </c:val>
          <c:smooth val="0"/>
        </c:ser>
        <c:ser>
          <c:idx val="26"/>
          <c:order val="26"/>
          <c:val>
            <c:numRef>
              <c:f>'9"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D$13:$AD$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8"/>
          <c:order val="28"/>
          <c:val>
            <c:numRef>
              <c:f>'9" One Bar'!$AE$13:$AE$24</c:f>
              <c:numCache>
                <c:formatCode>General</c:formatCode>
                <c:ptCount val="12"/>
              </c:numCache>
            </c:numRef>
          </c:val>
          <c:smooth val="0"/>
        </c:ser>
        <c:ser>
          <c:idx val="29"/>
          <c:order val="29"/>
          <c:val>
            <c:numRef>
              <c:f>'9"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G$13:$AG$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1"/>
          <c:order val="31"/>
          <c:val>
            <c:numRef>
              <c:f>'9" One Bar'!$AH$13:$AH$24</c:f>
              <c:numCache>
                <c:formatCode>General</c:formatCode>
                <c:ptCount val="12"/>
              </c:numCache>
            </c:numRef>
          </c:val>
          <c:smooth val="0"/>
        </c:ser>
        <c:ser>
          <c:idx val="32"/>
          <c:order val="32"/>
          <c:val>
            <c:numRef>
              <c:f>'9"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One Bar'!$AJ$13:$AJ$24</c:f>
              <c:numCache>
                <c:formatCode>General</c:formatCode>
                <c:ptCount val="12"/>
                <c:pt idx="0">
                  <c:v>77.217735000000005</c:v>
                </c:pt>
                <c:pt idx="1">
                  <c:v>37.096775000000001</c:v>
                </c:pt>
                <c:pt idx="2">
                  <c:v>37.096775000000001</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One Bar'!$AK$13:$AK$24</c:f>
              <c:numCache>
                <c:formatCode>General</c:formatCode>
                <c:ptCount val="12"/>
              </c:numCache>
            </c:numRef>
          </c:val>
          <c:smooth val="0"/>
        </c:ser>
        <c:ser>
          <c:idx val="35"/>
          <c:order val="35"/>
          <c:val>
            <c:numRef>
              <c:f>'9"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M$13:$AM$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37"/>
          <c:order val="37"/>
          <c:val>
            <c:numRef>
              <c:f>'9" One Bar'!$AN$13:$AN$24</c:f>
              <c:numCache>
                <c:formatCode>General</c:formatCode>
                <c:ptCount val="12"/>
              </c:numCache>
            </c:numRef>
          </c:val>
          <c:smooth val="0"/>
        </c:ser>
        <c:ser>
          <c:idx val="38"/>
          <c:order val="38"/>
          <c:val>
            <c:numRef>
              <c:f>'9"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P$13:$AP$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398.18545999999998</c:v>
                </c:pt>
                <c:pt idx="9">
                  <c:v>37.096775000000001</c:v>
                </c:pt>
                <c:pt idx="10">
                  <c:v>77.217735000000005</c:v>
                </c:pt>
                <c:pt idx="11">
                  <c:v>77.217735000000005</c:v>
                </c:pt>
              </c:numCache>
            </c:numRef>
          </c:val>
          <c:smooth val="0"/>
        </c:ser>
        <c:ser>
          <c:idx val="40"/>
          <c:order val="40"/>
          <c:val>
            <c:numRef>
              <c:f>'9" One Bar'!$AQ$13:$AQ$24</c:f>
              <c:numCache>
                <c:formatCode>General</c:formatCode>
                <c:ptCount val="12"/>
              </c:numCache>
            </c:numRef>
          </c:val>
          <c:smooth val="0"/>
        </c:ser>
        <c:ser>
          <c:idx val="41"/>
          <c:order val="41"/>
          <c:val>
            <c:numRef>
              <c:f>'9"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S$13:$AS$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One Bar'!$AT$13:$AT$24</c:f>
              <c:numCache>
                <c:formatCode>General</c:formatCode>
                <c:ptCount val="12"/>
              </c:numCache>
            </c:numRef>
          </c:val>
          <c:smooth val="0"/>
        </c:ser>
        <c:ser>
          <c:idx val="44"/>
          <c:order val="44"/>
          <c:val>
            <c:numRef>
              <c:f>'9"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V$13:$AV$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46"/>
          <c:order val="46"/>
          <c:val>
            <c:numRef>
              <c:f>'9" One Bar'!$AW$13:$AW$24</c:f>
              <c:numCache>
                <c:formatCode>General</c:formatCode>
                <c:ptCount val="12"/>
              </c:numCache>
            </c:numRef>
          </c:val>
          <c:smooth val="0"/>
        </c:ser>
        <c:ser>
          <c:idx val="47"/>
          <c:order val="47"/>
          <c:val>
            <c:numRef>
              <c:f>'9"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Y$13:$AY$24</c:f>
              <c:numCache>
                <c:formatCode>General</c:formatCode>
                <c:ptCount val="12"/>
                <c:pt idx="0">
                  <c:v>37.096775000000001</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49"/>
          <c:order val="49"/>
          <c:val>
            <c:numRef>
              <c:f>'9" One Bar'!$AZ$13:$AZ$24</c:f>
              <c:numCache>
                <c:formatCode>General</c:formatCode>
                <c:ptCount val="12"/>
              </c:numCache>
            </c:numRef>
          </c:val>
          <c:smooth val="0"/>
        </c:ser>
        <c:ser>
          <c:idx val="50"/>
          <c:order val="50"/>
          <c:val>
            <c:numRef>
              <c:f>'9"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B$13:$BB$24</c:f>
              <c:numCache>
                <c:formatCode>General</c:formatCode>
                <c:ptCount val="12"/>
                <c:pt idx="0">
                  <c:v>77.217735000000005</c:v>
                </c:pt>
                <c:pt idx="1">
                  <c:v>37.096775000000001</c:v>
                </c:pt>
                <c:pt idx="2">
                  <c:v>37.096775000000001</c:v>
                </c:pt>
                <c:pt idx="3">
                  <c:v>77.217735000000005</c:v>
                </c:pt>
                <c:pt idx="4">
                  <c:v>77.217735000000005</c:v>
                </c:pt>
                <c:pt idx="5">
                  <c:v>5</c:v>
                </c:pt>
                <c:pt idx="6">
                  <c:v>398.18545999999998</c:v>
                </c:pt>
                <c:pt idx="7">
                  <c:v>77.217735000000005</c:v>
                </c:pt>
                <c:pt idx="8">
                  <c:v>77.217735000000005</c:v>
                </c:pt>
                <c:pt idx="9">
                  <c:v>77.217735000000005</c:v>
                </c:pt>
                <c:pt idx="10">
                  <c:v>77.217735000000005</c:v>
                </c:pt>
                <c:pt idx="11">
                  <c:v>77.217735000000005</c:v>
                </c:pt>
              </c:numCache>
            </c:numRef>
          </c:val>
          <c:smooth val="0"/>
        </c:ser>
        <c:ser>
          <c:idx val="52"/>
          <c:order val="52"/>
          <c:val>
            <c:numRef>
              <c:f>'9" One Bar'!$BC$13:$BC$24</c:f>
              <c:numCache>
                <c:formatCode>General</c:formatCode>
                <c:ptCount val="12"/>
              </c:numCache>
            </c:numRef>
          </c:val>
          <c:smooth val="0"/>
        </c:ser>
        <c:ser>
          <c:idx val="53"/>
          <c:order val="53"/>
          <c:val>
            <c:numRef>
              <c:f>'9"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E$13:$BE$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297973248"/>
        <c:axId val="297975168"/>
      </c:lineChart>
      <c:catAx>
        <c:axId val="297973248"/>
        <c:scaling>
          <c:orientation val="minMax"/>
        </c:scaling>
        <c:delete val="0"/>
        <c:axPos val="b"/>
        <c:numFmt formatCode="General" sourceLinked="1"/>
        <c:majorTickMark val="out"/>
        <c:minorTickMark val="none"/>
        <c:tickLblPos val="nextTo"/>
        <c:crossAx val="297975168"/>
        <c:crosses val="autoZero"/>
        <c:auto val="1"/>
        <c:lblAlgn val="ctr"/>
        <c:lblOffset val="100"/>
        <c:noMultiLvlLbl val="0"/>
      </c:catAx>
      <c:valAx>
        <c:axId val="297975168"/>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29797324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D$25:$D$36</c:f>
              <c:numCache>
                <c:formatCode>General</c:formatCode>
                <c:ptCount val="12"/>
                <c:pt idx="0">
                  <c:v>197.58063000000001</c:v>
                </c:pt>
                <c:pt idx="1">
                  <c:v>197.58063000000001</c:v>
                </c:pt>
                <c:pt idx="2">
                  <c:v>90.591399999999993</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
          <c:order val="1"/>
          <c:val>
            <c:numRef>
              <c:f>'9" One Bar'!$E$25:$E$36</c:f>
              <c:numCache>
                <c:formatCode>General</c:formatCode>
                <c:ptCount val="12"/>
              </c:numCache>
            </c:numRef>
          </c:val>
          <c:smooth val="0"/>
        </c:ser>
        <c:ser>
          <c:idx val="2"/>
          <c:order val="2"/>
          <c:val>
            <c:numRef>
              <c:f>'9" One Bar'!$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G$25:$G$36</c:f>
              <c:numCache>
                <c:formatCode>General</c:formatCode>
                <c:ptCount val="12"/>
                <c:pt idx="0">
                  <c:v>90.591399999999993</c:v>
                </c:pt>
                <c:pt idx="1">
                  <c:v>197.58063000000001</c:v>
                </c:pt>
                <c:pt idx="2">
                  <c:v>197.58063000000001</c:v>
                </c:pt>
                <c:pt idx="3">
                  <c:v>197.58063000000001</c:v>
                </c:pt>
                <c:pt idx="4">
                  <c:v>197.58063000000001</c:v>
                </c:pt>
                <c:pt idx="5">
                  <c:v>5</c:v>
                </c:pt>
                <c:pt idx="6">
                  <c:v>90.591399999999993</c:v>
                </c:pt>
                <c:pt idx="7">
                  <c:v>197.58063000000001</c:v>
                </c:pt>
                <c:pt idx="8">
                  <c:v>197.58063000000001</c:v>
                </c:pt>
                <c:pt idx="9">
                  <c:v>197.58063000000001</c:v>
                </c:pt>
                <c:pt idx="10">
                  <c:v>197.58063000000001</c:v>
                </c:pt>
                <c:pt idx="11">
                  <c:v>197.58063000000001</c:v>
                </c:pt>
              </c:numCache>
            </c:numRef>
          </c:val>
          <c:smooth val="0"/>
        </c:ser>
        <c:ser>
          <c:idx val="4"/>
          <c:order val="4"/>
          <c:val>
            <c:numRef>
              <c:f>'9" One Bar'!$H$25:$H$36</c:f>
              <c:numCache>
                <c:formatCode>General</c:formatCode>
                <c:ptCount val="12"/>
              </c:numCache>
            </c:numRef>
          </c:val>
          <c:smooth val="0"/>
        </c:ser>
        <c:ser>
          <c:idx val="5"/>
          <c:order val="5"/>
          <c:val>
            <c:numRef>
              <c:f>'9"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J$25:$J$36</c:f>
              <c:numCache>
                <c:formatCode>General</c:formatCode>
                <c:ptCount val="12"/>
                <c:pt idx="0">
                  <c:v>197.58063000000001</c:v>
                </c:pt>
                <c:pt idx="1">
                  <c:v>197.58063000000001</c:v>
                </c:pt>
                <c:pt idx="2">
                  <c:v>197.58063000000001</c:v>
                </c:pt>
                <c:pt idx="3">
                  <c:v>197.58063000000001</c:v>
                </c:pt>
                <c:pt idx="4">
                  <c:v>90.591399999999993</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7"/>
          <c:order val="7"/>
          <c:val>
            <c:numRef>
              <c:f>'9" One Bar'!$K$25:$K$36</c:f>
              <c:numCache>
                <c:formatCode>General</c:formatCode>
                <c:ptCount val="12"/>
              </c:numCache>
            </c:numRef>
          </c:val>
          <c:smooth val="0"/>
        </c:ser>
        <c:ser>
          <c:idx val="8"/>
          <c:order val="8"/>
          <c:val>
            <c:numRef>
              <c:f>'9" One Bar'!$L$25:$L$36</c:f>
              <c:numCache>
                <c:formatCode>General</c:formatCode>
                <c:ptCount val="12"/>
              </c:numCache>
            </c:numRef>
          </c:val>
          <c:smooth val="0"/>
        </c:ser>
        <c:ser>
          <c:idx val="9"/>
          <c:order val="9"/>
          <c:spPr>
            <a:ln>
              <a:noFill/>
            </a:ln>
          </c:spPr>
          <c:marker>
            <c:symbol val="x"/>
            <c:size val="7"/>
            <c:spPr>
              <a:ln>
                <a:solidFill>
                  <a:srgbClr val="4F81BD"/>
                </a:solidFill>
              </a:ln>
            </c:spPr>
          </c:marker>
          <c:val>
            <c:numRef>
              <c:f>'9" One Bar'!$M$25:$M$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10"/>
          <c:order val="10"/>
          <c:val>
            <c:numRef>
              <c:f>'9" One Bar'!$N$25:$N$36</c:f>
              <c:numCache>
                <c:formatCode>General</c:formatCode>
                <c:ptCount val="12"/>
              </c:numCache>
            </c:numRef>
          </c:val>
          <c:smooth val="0"/>
        </c:ser>
        <c:ser>
          <c:idx val="11"/>
          <c:order val="11"/>
          <c:val>
            <c:numRef>
              <c:f>'9"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P$25:$P$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3"/>
          <c:order val="13"/>
          <c:val>
            <c:numRef>
              <c:f>'9" One Bar'!$Q$25:$Q$36</c:f>
              <c:numCache>
                <c:formatCode>General</c:formatCode>
                <c:ptCount val="12"/>
              </c:numCache>
            </c:numRef>
          </c:val>
          <c:smooth val="0"/>
        </c:ser>
        <c:ser>
          <c:idx val="14"/>
          <c:order val="14"/>
          <c:val>
            <c:numRef>
              <c:f>'9"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S$25:$S$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90.591399999999993</c:v>
                </c:pt>
                <c:pt idx="11">
                  <c:v>197.58063000000001</c:v>
                </c:pt>
              </c:numCache>
            </c:numRef>
          </c:val>
          <c:smooth val="0"/>
        </c:ser>
        <c:ser>
          <c:idx val="16"/>
          <c:order val="16"/>
          <c:val>
            <c:numRef>
              <c:f>'9" One Bar'!$T$25:$T$36</c:f>
              <c:numCache>
                <c:formatCode>General</c:formatCode>
                <c:ptCount val="12"/>
              </c:numCache>
            </c:numRef>
          </c:val>
          <c:smooth val="0"/>
        </c:ser>
        <c:ser>
          <c:idx val="17"/>
          <c:order val="17"/>
          <c:val>
            <c:numRef>
              <c:f>'9"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V$25:$V$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19"/>
          <c:order val="19"/>
          <c:val>
            <c:numRef>
              <c:f>'9" One Bar'!$W$25:$W$36</c:f>
              <c:numCache>
                <c:formatCode>General</c:formatCode>
                <c:ptCount val="12"/>
              </c:numCache>
            </c:numRef>
          </c:val>
          <c:smooth val="0"/>
        </c:ser>
        <c:ser>
          <c:idx val="20"/>
          <c:order val="20"/>
          <c:val>
            <c:numRef>
              <c:f>'9" One Bar'!$X$25:$X$36</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Y$25:$Y$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90.591399999999993</c:v>
                </c:pt>
                <c:pt idx="11">
                  <c:v>197.58063000000001</c:v>
                </c:pt>
              </c:numCache>
            </c:numRef>
          </c:val>
          <c:smooth val="0"/>
        </c:ser>
        <c:ser>
          <c:idx val="22"/>
          <c:order val="22"/>
          <c:val>
            <c:numRef>
              <c:f>'9" One Bar'!$Z$25:$Z$36</c:f>
              <c:numCache>
                <c:formatCode>General</c:formatCode>
                <c:ptCount val="12"/>
              </c:numCache>
            </c:numRef>
          </c:val>
          <c:smooth val="0"/>
        </c:ser>
        <c:ser>
          <c:idx val="23"/>
          <c:order val="23"/>
          <c:val>
            <c:numRef>
              <c:f>'9" One Bar'!$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B$25:$AB$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5"/>
          <c:order val="25"/>
          <c:val>
            <c:numRef>
              <c:f>'9" One Bar'!$AC$25:$AC$36</c:f>
              <c:numCache>
                <c:formatCode>General</c:formatCode>
                <c:ptCount val="12"/>
              </c:numCache>
            </c:numRef>
          </c:val>
          <c:smooth val="0"/>
        </c:ser>
        <c:ser>
          <c:idx val="26"/>
          <c:order val="26"/>
          <c:val>
            <c:numRef>
              <c:f>'9"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E$25:$AE$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8"/>
          <c:order val="28"/>
          <c:val>
            <c:numRef>
              <c:f>'9" One Bar'!$AF$25:$AF$36</c:f>
              <c:numCache>
                <c:formatCode>General</c:formatCode>
                <c:ptCount val="12"/>
              </c:numCache>
            </c:numRef>
          </c:val>
          <c:smooth val="0"/>
        </c:ser>
        <c:ser>
          <c:idx val="29"/>
          <c:order val="29"/>
          <c:val>
            <c:numRef>
              <c:f>'9" One Bar'!$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H$25:$AH$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1"/>
          <c:order val="31"/>
          <c:val>
            <c:numRef>
              <c:f>'9" One Bar'!$AI$25:$AI$36</c:f>
              <c:numCache>
                <c:formatCode>General</c:formatCode>
                <c:ptCount val="12"/>
              </c:numCache>
            </c:numRef>
          </c:val>
          <c:smooth val="0"/>
        </c:ser>
        <c:ser>
          <c:idx val="32"/>
          <c:order val="32"/>
          <c:val>
            <c:numRef>
              <c:f>'9" One Bar'!$AJ$25:$AJ$36</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One Bar'!$AK$25:$AK$36</c:f>
              <c:numCache>
                <c:formatCode>General</c:formatCode>
                <c:ptCount val="12"/>
                <c:pt idx="0">
                  <c:v>197.58063000000001</c:v>
                </c:pt>
                <c:pt idx="1">
                  <c:v>90.591399999999993</c:v>
                </c:pt>
                <c:pt idx="2">
                  <c:v>90.591399999999993</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One Bar'!$AL$25:$AL$36</c:f>
              <c:numCache>
                <c:formatCode>General</c:formatCode>
                <c:ptCount val="12"/>
              </c:numCache>
            </c:numRef>
          </c:val>
          <c:smooth val="0"/>
        </c:ser>
        <c:ser>
          <c:idx val="35"/>
          <c:order val="35"/>
          <c:val>
            <c:numRef>
              <c:f>'9"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N$25:$AN$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37"/>
          <c:order val="37"/>
          <c:val>
            <c:numRef>
              <c:f>'9" One Bar'!$AO$25:$AO$36</c:f>
              <c:numCache>
                <c:formatCode>General</c:formatCode>
                <c:ptCount val="12"/>
              </c:numCache>
            </c:numRef>
          </c:val>
          <c:smooth val="0"/>
        </c:ser>
        <c:ser>
          <c:idx val="38"/>
          <c:order val="38"/>
          <c:val>
            <c:numRef>
              <c:f>'9"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Q$25:$AQ$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000</c:v>
                </c:pt>
                <c:pt idx="9">
                  <c:v>90.591399999999993</c:v>
                </c:pt>
                <c:pt idx="10">
                  <c:v>197.58063000000001</c:v>
                </c:pt>
                <c:pt idx="11">
                  <c:v>197.58063000000001</c:v>
                </c:pt>
              </c:numCache>
            </c:numRef>
          </c:val>
          <c:smooth val="0"/>
        </c:ser>
        <c:ser>
          <c:idx val="40"/>
          <c:order val="40"/>
          <c:val>
            <c:numRef>
              <c:f>'9" One Bar'!$AR$25:$AR$36</c:f>
              <c:numCache>
                <c:formatCode>General</c:formatCode>
                <c:ptCount val="12"/>
              </c:numCache>
            </c:numRef>
          </c:val>
          <c:smooth val="0"/>
        </c:ser>
        <c:ser>
          <c:idx val="41"/>
          <c:order val="41"/>
          <c:val>
            <c:numRef>
              <c:f>'9"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T$25:$AT$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One Bar'!$AU$25:$AU$36</c:f>
              <c:numCache>
                <c:formatCode>General</c:formatCode>
                <c:ptCount val="12"/>
              </c:numCache>
            </c:numRef>
          </c:val>
          <c:smooth val="0"/>
        </c:ser>
        <c:ser>
          <c:idx val="44"/>
          <c:order val="44"/>
          <c:val>
            <c:numRef>
              <c:f>'9"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W$25:$AW$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46"/>
          <c:order val="46"/>
          <c:val>
            <c:numRef>
              <c:f>'9" One Bar'!$AX$25:$AX$36</c:f>
              <c:numCache>
                <c:formatCode>General</c:formatCode>
                <c:ptCount val="12"/>
              </c:numCache>
            </c:numRef>
          </c:val>
          <c:smooth val="0"/>
        </c:ser>
        <c:ser>
          <c:idx val="47"/>
          <c:order val="47"/>
          <c:val>
            <c:numRef>
              <c:f>'9"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Z$25:$AZ$36</c:f>
              <c:numCache>
                <c:formatCode>General</c:formatCode>
                <c:ptCount val="12"/>
                <c:pt idx="0">
                  <c:v>90.591399999999993</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49"/>
          <c:order val="49"/>
          <c:val>
            <c:numRef>
              <c:f>'9" One Bar'!$BA$25:$BA$36</c:f>
              <c:numCache>
                <c:formatCode>General</c:formatCode>
                <c:ptCount val="12"/>
              </c:numCache>
            </c:numRef>
          </c:val>
          <c:smooth val="0"/>
        </c:ser>
        <c:ser>
          <c:idx val="50"/>
          <c:order val="50"/>
          <c:val>
            <c:numRef>
              <c:f>'9"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C$25:$BC$36</c:f>
              <c:numCache>
                <c:formatCode>General</c:formatCode>
                <c:ptCount val="12"/>
                <c:pt idx="0">
                  <c:v>197.58063000000001</c:v>
                </c:pt>
                <c:pt idx="1">
                  <c:v>90.591399999999993</c:v>
                </c:pt>
                <c:pt idx="2">
                  <c:v>90.591399999999993</c:v>
                </c:pt>
                <c:pt idx="3">
                  <c:v>197.58063000000001</c:v>
                </c:pt>
                <c:pt idx="4">
                  <c:v>197.58063000000001</c:v>
                </c:pt>
                <c:pt idx="5">
                  <c:v>5</c:v>
                </c:pt>
                <c:pt idx="6">
                  <c:v>1000</c:v>
                </c:pt>
                <c:pt idx="7">
                  <c:v>197.58063000000001</c:v>
                </c:pt>
                <c:pt idx="8">
                  <c:v>197.58063000000001</c:v>
                </c:pt>
                <c:pt idx="9">
                  <c:v>197.58063000000001</c:v>
                </c:pt>
                <c:pt idx="10">
                  <c:v>197.58063000000001</c:v>
                </c:pt>
                <c:pt idx="11">
                  <c:v>197.58063000000001</c:v>
                </c:pt>
              </c:numCache>
            </c:numRef>
          </c:val>
          <c:smooth val="0"/>
        </c:ser>
        <c:ser>
          <c:idx val="52"/>
          <c:order val="52"/>
          <c:val>
            <c:numRef>
              <c:f>'9" One Bar'!$BD$25:$BD$36</c:f>
              <c:numCache>
                <c:formatCode>General</c:formatCode>
                <c:ptCount val="12"/>
              </c:numCache>
            </c:numRef>
          </c:val>
          <c:smooth val="0"/>
        </c:ser>
        <c:ser>
          <c:idx val="53"/>
          <c:order val="53"/>
          <c:val>
            <c:numRef>
              <c:f>'9"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F$25:$BF$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298117376"/>
        <c:axId val="298127744"/>
      </c:lineChart>
      <c:catAx>
        <c:axId val="298117376"/>
        <c:scaling>
          <c:orientation val="minMax"/>
        </c:scaling>
        <c:delete val="0"/>
        <c:axPos val="b"/>
        <c:majorTickMark val="out"/>
        <c:minorTickMark val="none"/>
        <c:tickLblPos val="nextTo"/>
        <c:crossAx val="298127744"/>
        <c:crosses val="autoZero"/>
        <c:auto val="1"/>
        <c:lblAlgn val="ctr"/>
        <c:lblOffset val="100"/>
        <c:noMultiLvlLbl val="0"/>
      </c:catAx>
      <c:valAx>
        <c:axId val="298127744"/>
        <c:scaling>
          <c:orientation val="minMax"/>
          <c:max val="1000"/>
        </c:scaling>
        <c:delete val="0"/>
        <c:axPos val="l"/>
        <c:majorGridlines/>
        <c:numFmt formatCode="General" sourceLinked="1"/>
        <c:majorTickMark val="out"/>
        <c:minorTickMark val="none"/>
        <c:tickLblPos val="nextTo"/>
        <c:crossAx val="29811737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5</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D$25:$D$36</c:f>
              <c:numCache>
                <c:formatCode>General</c:formatCode>
                <c:ptCount val="12"/>
                <c:pt idx="0">
                  <c:v>625.5376</c:v>
                </c:pt>
                <c:pt idx="1">
                  <c:v>518.54840000000002</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411.55907999999999</c:v>
                </c:pt>
              </c:numCache>
            </c:numRef>
          </c:val>
          <c:smooth val="0"/>
        </c:ser>
        <c:ser>
          <c:idx val="1"/>
          <c:order val="1"/>
          <c:val>
            <c:numRef>
              <c:f>'12" Prism'!$E$25:$E$36</c:f>
              <c:numCache>
                <c:formatCode>General</c:formatCode>
                <c:ptCount val="12"/>
              </c:numCache>
            </c:numRef>
          </c:val>
          <c:smooth val="0"/>
        </c:ser>
        <c:ser>
          <c:idx val="2"/>
          <c:order val="2"/>
          <c:val>
            <c:numRef>
              <c:f>'12" Prism'!$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G$25:$G$36</c:f>
              <c:numCache>
                <c:formatCode>General</c:formatCode>
                <c:ptCount val="12"/>
                <c:pt idx="0">
                  <c:v>625.5376</c:v>
                </c:pt>
                <c:pt idx="1">
                  <c:v>518.54840000000002</c:v>
                </c:pt>
                <c:pt idx="2">
                  <c:v>411.55907999999999</c:v>
                </c:pt>
                <c:pt idx="3">
                  <c:v>518.54840000000002</c:v>
                </c:pt>
                <c:pt idx="4">
                  <c:v>304.56984999999997</c:v>
                </c:pt>
                <c:pt idx="5">
                  <c:v>732.52704000000006</c:v>
                </c:pt>
                <c:pt idx="6">
                  <c:v>197.58063000000001</c:v>
                </c:pt>
                <c:pt idx="7">
                  <c:v>411.55907999999999</c:v>
                </c:pt>
                <c:pt idx="8">
                  <c:v>411.55907999999999</c:v>
                </c:pt>
                <c:pt idx="9">
                  <c:v>518.54840000000002</c:v>
                </c:pt>
                <c:pt idx="10">
                  <c:v>411.55907999999999</c:v>
                </c:pt>
                <c:pt idx="11">
                  <c:v>304.56984999999997</c:v>
                </c:pt>
              </c:numCache>
            </c:numRef>
          </c:val>
          <c:smooth val="0"/>
        </c:ser>
        <c:ser>
          <c:idx val="4"/>
          <c:order val="4"/>
          <c:val>
            <c:numRef>
              <c:f>'12" Prism'!$H$25:$H$36</c:f>
              <c:numCache>
                <c:formatCode>General</c:formatCode>
                <c:ptCount val="12"/>
              </c:numCache>
            </c:numRef>
          </c:val>
          <c:smooth val="0"/>
        </c:ser>
        <c:ser>
          <c:idx val="5"/>
          <c:order val="5"/>
          <c:val>
            <c:numRef>
              <c:f>'12"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J$25:$J$36</c:f>
              <c:numCache>
                <c:formatCode>General</c:formatCode>
                <c:ptCount val="12"/>
                <c:pt idx="0">
                  <c:v>625.5376</c:v>
                </c:pt>
                <c:pt idx="1">
                  <c:v>625.5376</c:v>
                </c:pt>
                <c:pt idx="2">
                  <c:v>518.54840000000002</c:v>
                </c:pt>
                <c:pt idx="3">
                  <c:v>518.54840000000002</c:v>
                </c:pt>
                <c:pt idx="4">
                  <c:v>304.56984999999997</c:v>
                </c:pt>
                <c:pt idx="5">
                  <c:v>732.52704000000006</c:v>
                </c:pt>
                <c:pt idx="6">
                  <c:v>197.58063000000001</c:v>
                </c:pt>
                <c:pt idx="7">
                  <c:v>411.55907999999999</c:v>
                </c:pt>
                <c:pt idx="8">
                  <c:v>518.54840000000002</c:v>
                </c:pt>
                <c:pt idx="9">
                  <c:v>411.55907999999999</c:v>
                </c:pt>
                <c:pt idx="10">
                  <c:v>411.55907999999999</c:v>
                </c:pt>
                <c:pt idx="11">
                  <c:v>411.55907999999999</c:v>
                </c:pt>
              </c:numCache>
            </c:numRef>
          </c:val>
          <c:smooth val="0"/>
        </c:ser>
        <c:ser>
          <c:idx val="7"/>
          <c:order val="7"/>
          <c:val>
            <c:numRef>
              <c:f>'12" Prism'!$K$25:$K$36</c:f>
              <c:numCache>
                <c:formatCode>General</c:formatCode>
                <c:ptCount val="12"/>
              </c:numCache>
            </c:numRef>
          </c:val>
          <c:smooth val="0"/>
        </c:ser>
        <c:ser>
          <c:idx val="8"/>
          <c:order val="8"/>
          <c:val>
            <c:numRef>
              <c:f>'12"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M$25:$M$36</c:f>
              <c:numCache>
                <c:formatCode>General</c:formatCode>
                <c:ptCount val="12"/>
                <c:pt idx="0">
                  <c:v>518.54840000000002</c:v>
                </c:pt>
                <c:pt idx="1">
                  <c:v>411.55907999999999</c:v>
                </c:pt>
                <c:pt idx="2">
                  <c:v>411.55907999999999</c:v>
                </c:pt>
                <c:pt idx="3">
                  <c:v>518.54840000000002</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10"/>
          <c:order val="10"/>
          <c:val>
            <c:numRef>
              <c:f>'12" Prism'!$N$25:$N$36</c:f>
              <c:numCache>
                <c:formatCode>General</c:formatCode>
                <c:ptCount val="12"/>
              </c:numCache>
            </c:numRef>
          </c:val>
          <c:smooth val="0"/>
        </c:ser>
        <c:ser>
          <c:idx val="11"/>
          <c:order val="11"/>
          <c:val>
            <c:numRef>
              <c:f>'12" Prism'!$O$25:$O$36</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P$25:$P$36</c:f>
              <c:numCache>
                <c:formatCode>General</c:formatCode>
                <c:ptCount val="12"/>
                <c:pt idx="0">
                  <c:v>625.5376</c:v>
                </c:pt>
                <c:pt idx="1">
                  <c:v>518.54840000000002</c:v>
                </c:pt>
                <c:pt idx="2">
                  <c:v>411.55907999999999</c:v>
                </c:pt>
                <c:pt idx="3">
                  <c:v>518.54840000000002</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13"/>
          <c:order val="13"/>
          <c:val>
            <c:numRef>
              <c:f>'12" Prism'!$Q$25:$Q$36</c:f>
              <c:numCache>
                <c:formatCode>General</c:formatCode>
                <c:ptCount val="12"/>
              </c:numCache>
            </c:numRef>
          </c:val>
          <c:smooth val="0"/>
        </c:ser>
        <c:ser>
          <c:idx val="14"/>
          <c:order val="14"/>
          <c:val>
            <c:numRef>
              <c:f>'12"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S$25:$S$36</c:f>
              <c:numCache>
                <c:formatCode>General</c:formatCode>
                <c:ptCount val="12"/>
                <c:pt idx="0">
                  <c:v>518.54840000000002</c:v>
                </c:pt>
                <c:pt idx="1">
                  <c:v>411.55907999999999</c:v>
                </c:pt>
                <c:pt idx="2">
                  <c:v>304.56984999999997</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411.55907999999999</c:v>
                </c:pt>
              </c:numCache>
            </c:numRef>
          </c:val>
          <c:smooth val="0"/>
        </c:ser>
        <c:ser>
          <c:idx val="16"/>
          <c:order val="16"/>
          <c:val>
            <c:numRef>
              <c:f>'12" Prism'!$T$25:$T$36</c:f>
              <c:numCache>
                <c:formatCode>General</c:formatCode>
                <c:ptCount val="12"/>
              </c:numCache>
            </c:numRef>
          </c:val>
          <c:smooth val="0"/>
        </c:ser>
        <c:ser>
          <c:idx val="17"/>
          <c:order val="17"/>
          <c:val>
            <c:numRef>
              <c:f>'12"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V$25:$V$36</c:f>
              <c:numCache>
                <c:formatCode>General</c:formatCode>
                <c:ptCount val="12"/>
                <c:pt idx="0">
                  <c:v>625.5376</c:v>
                </c:pt>
                <c:pt idx="1">
                  <c:v>411.55907999999999</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518.54840000000002</c:v>
                </c:pt>
              </c:numCache>
            </c:numRef>
          </c:val>
          <c:smooth val="0"/>
        </c:ser>
        <c:ser>
          <c:idx val="19"/>
          <c:order val="19"/>
          <c:val>
            <c:numRef>
              <c:f>'12" Prism'!$W$25:$W$36</c:f>
              <c:numCache>
                <c:formatCode>General</c:formatCode>
                <c:ptCount val="12"/>
              </c:numCache>
            </c:numRef>
          </c:val>
          <c:smooth val="0"/>
        </c:ser>
        <c:ser>
          <c:idx val="20"/>
          <c:order val="20"/>
          <c:val>
            <c:numRef>
              <c:f>'12"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Y$25:$Y$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518.54840000000002</c:v>
                </c:pt>
                <c:pt idx="9">
                  <c:v>518.54840000000002</c:v>
                </c:pt>
                <c:pt idx="10">
                  <c:v>411.55907999999999</c:v>
                </c:pt>
                <c:pt idx="11">
                  <c:v>411.55907999999999</c:v>
                </c:pt>
              </c:numCache>
            </c:numRef>
          </c:val>
          <c:smooth val="0"/>
        </c:ser>
        <c:ser>
          <c:idx val="22"/>
          <c:order val="22"/>
          <c:val>
            <c:numRef>
              <c:f>'12" Prism'!$Z$25:$Z$36</c:f>
              <c:numCache>
                <c:formatCode>General</c:formatCode>
                <c:ptCount val="12"/>
              </c:numCache>
            </c:numRef>
          </c:val>
          <c:smooth val="0"/>
        </c:ser>
        <c:ser>
          <c:idx val="23"/>
          <c:order val="23"/>
          <c:val>
            <c:numRef>
              <c:f>'12" Prism'!$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B$25:$AB$36</c:f>
              <c:numCache>
                <c:formatCode>General</c:formatCode>
                <c:ptCount val="12"/>
                <c:pt idx="0">
                  <c:v>625.5376</c:v>
                </c:pt>
                <c:pt idx="1">
                  <c:v>518.54840000000002</c:v>
                </c:pt>
                <c:pt idx="2">
                  <c:v>411.55907999999999</c:v>
                </c:pt>
                <c:pt idx="3">
                  <c:v>411.55907999999999</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25"/>
          <c:order val="25"/>
          <c:val>
            <c:numRef>
              <c:f>'12" Prism'!$AC$25:$AC$36</c:f>
              <c:numCache>
                <c:formatCode>General</c:formatCode>
                <c:ptCount val="12"/>
              </c:numCache>
            </c:numRef>
          </c:val>
          <c:smooth val="0"/>
        </c:ser>
        <c:ser>
          <c:idx val="26"/>
          <c:order val="26"/>
          <c:val>
            <c:numRef>
              <c:f>'12" Prism'!$AD$25:$AD$36</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E$25:$AE$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518.54840000000002</c:v>
                </c:pt>
                <c:pt idx="8">
                  <c:v>518.54840000000002</c:v>
                </c:pt>
                <c:pt idx="9">
                  <c:v>411.55907999999999</c:v>
                </c:pt>
                <c:pt idx="10">
                  <c:v>518.54840000000002</c:v>
                </c:pt>
                <c:pt idx="11">
                  <c:v>411.55907999999999</c:v>
                </c:pt>
              </c:numCache>
            </c:numRef>
          </c:val>
          <c:smooth val="0"/>
        </c:ser>
        <c:ser>
          <c:idx val="28"/>
          <c:order val="28"/>
          <c:val>
            <c:numRef>
              <c:f>'12" Prism'!$AF$25:$AF$36</c:f>
              <c:numCache>
                <c:formatCode>General</c:formatCode>
                <c:ptCount val="12"/>
              </c:numCache>
            </c:numRef>
          </c:val>
          <c:smooth val="0"/>
        </c:ser>
        <c:ser>
          <c:idx val="29"/>
          <c:order val="29"/>
          <c:val>
            <c:numRef>
              <c:f>'12" Prism'!$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Prism'!$AH$25:$AH$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31"/>
          <c:order val="31"/>
          <c:val>
            <c:numRef>
              <c:f>'12" Prism'!$AI$25:$AI$36</c:f>
              <c:numCache>
                <c:formatCode>General</c:formatCode>
                <c:ptCount val="12"/>
              </c:numCache>
            </c:numRef>
          </c:val>
          <c:smooth val="0"/>
        </c:ser>
        <c:ser>
          <c:idx val="32"/>
          <c:order val="32"/>
          <c:val>
            <c:numRef>
              <c:f>'12"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K$25:$AK$36</c:f>
              <c:numCache>
                <c:formatCode>General</c:formatCode>
                <c:ptCount val="12"/>
                <c:pt idx="0">
                  <c:v>518.54840000000002</c:v>
                </c:pt>
                <c:pt idx="1">
                  <c:v>518.54840000000002</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ser>
          <c:idx val="34"/>
          <c:order val="34"/>
          <c:val>
            <c:numRef>
              <c:f>'12" Prism'!$AL$25:$AL$36</c:f>
              <c:numCache>
                <c:formatCode>General</c:formatCode>
                <c:ptCount val="12"/>
              </c:numCache>
            </c:numRef>
          </c:val>
          <c:smooth val="0"/>
        </c:ser>
        <c:ser>
          <c:idx val="35"/>
          <c:order val="35"/>
          <c:val>
            <c:numRef>
              <c:f>'12" Prism'!$AM$25:$AM$36</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N$25:$AN$36</c:f>
              <c:numCache>
                <c:formatCode>General</c:formatCode>
                <c:ptCount val="12"/>
                <c:pt idx="0">
                  <c:v>625.5376</c:v>
                </c:pt>
                <c:pt idx="1">
                  <c:v>411.55907999999999</c:v>
                </c:pt>
                <c:pt idx="2">
                  <c:v>411.55907999999999</c:v>
                </c:pt>
                <c:pt idx="3">
                  <c:v>304.56984999999997</c:v>
                </c:pt>
                <c:pt idx="4">
                  <c:v>304.56984999999997</c:v>
                </c:pt>
                <c:pt idx="5">
                  <c:v>625.5376</c:v>
                </c:pt>
                <c:pt idx="6">
                  <c:v>197.58063000000001</c:v>
                </c:pt>
                <c:pt idx="7">
                  <c:v>411.55907999999999</c:v>
                </c:pt>
                <c:pt idx="8">
                  <c:v>518.54840000000002</c:v>
                </c:pt>
                <c:pt idx="9">
                  <c:v>411.55907999999999</c:v>
                </c:pt>
                <c:pt idx="10">
                  <c:v>518.54840000000002</c:v>
                </c:pt>
                <c:pt idx="11">
                  <c:v>518.54840000000002</c:v>
                </c:pt>
              </c:numCache>
            </c:numRef>
          </c:val>
          <c:smooth val="0"/>
        </c:ser>
        <c:ser>
          <c:idx val="37"/>
          <c:order val="37"/>
          <c:val>
            <c:numRef>
              <c:f>'12" Prism'!$AO$25:$AO$36</c:f>
              <c:numCache>
                <c:formatCode>General</c:formatCode>
                <c:ptCount val="12"/>
              </c:numCache>
            </c:numRef>
          </c:val>
          <c:smooth val="0"/>
        </c:ser>
        <c:ser>
          <c:idx val="38"/>
          <c:order val="38"/>
          <c:val>
            <c:numRef>
              <c:f>'12"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Q$25:$AQ$36</c:f>
              <c:numCache>
                <c:formatCode>General</c:formatCode>
                <c:ptCount val="12"/>
                <c:pt idx="0">
                  <c:v>518.54840000000002</c:v>
                </c:pt>
                <c:pt idx="1">
                  <c:v>411.55907999999999</c:v>
                </c:pt>
                <c:pt idx="2">
                  <c:v>411.55907999999999</c:v>
                </c:pt>
                <c:pt idx="3">
                  <c:v>411.55907999999999</c:v>
                </c:pt>
                <c:pt idx="4">
                  <c:v>411.55907999999999</c:v>
                </c:pt>
                <c:pt idx="5">
                  <c:v>625.5376</c:v>
                </c:pt>
                <c:pt idx="6">
                  <c:v>197.58063000000001</c:v>
                </c:pt>
                <c:pt idx="7">
                  <c:v>518.54840000000002</c:v>
                </c:pt>
                <c:pt idx="8">
                  <c:v>411.55907999999999</c:v>
                </c:pt>
                <c:pt idx="9">
                  <c:v>518.54840000000002</c:v>
                </c:pt>
                <c:pt idx="10">
                  <c:v>518.54840000000002</c:v>
                </c:pt>
                <c:pt idx="11">
                  <c:v>411.55907999999999</c:v>
                </c:pt>
              </c:numCache>
            </c:numRef>
          </c:val>
          <c:smooth val="0"/>
        </c:ser>
        <c:ser>
          <c:idx val="40"/>
          <c:order val="40"/>
          <c:val>
            <c:numRef>
              <c:f>'12" Prism'!$AR$25:$AR$36</c:f>
              <c:numCache>
                <c:formatCode>General</c:formatCode>
                <c:ptCount val="12"/>
              </c:numCache>
            </c:numRef>
          </c:val>
          <c:smooth val="0"/>
        </c:ser>
        <c:ser>
          <c:idx val="41"/>
          <c:order val="41"/>
          <c:val>
            <c:numRef>
              <c:f>'12"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T$25:$AT$36</c:f>
              <c:numCache>
                <c:formatCode>General</c:formatCode>
                <c:ptCount val="12"/>
                <c:pt idx="0">
                  <c:v>518.54840000000002</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304.56984999999997</c:v>
                </c:pt>
                <c:pt idx="11">
                  <c:v>411.55907999999999</c:v>
                </c:pt>
              </c:numCache>
            </c:numRef>
          </c:val>
          <c:smooth val="0"/>
        </c:ser>
        <c:ser>
          <c:idx val="43"/>
          <c:order val="43"/>
          <c:val>
            <c:numRef>
              <c:f>'12" Prism'!$AU$25:$AU$36</c:f>
              <c:numCache>
                <c:formatCode>General</c:formatCode>
                <c:ptCount val="12"/>
              </c:numCache>
            </c:numRef>
          </c:val>
          <c:smooth val="0"/>
        </c:ser>
        <c:ser>
          <c:idx val="44"/>
          <c:order val="44"/>
          <c:val>
            <c:numRef>
              <c:f>'12"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W$25:$AW$36</c:f>
              <c:numCache>
                <c:formatCode>General</c:formatCode>
                <c:ptCount val="12"/>
                <c:pt idx="0">
                  <c:v>625.5376</c:v>
                </c:pt>
                <c:pt idx="1">
                  <c:v>411.55907999999999</c:v>
                </c:pt>
                <c:pt idx="2">
                  <c:v>518.54840000000002</c:v>
                </c:pt>
                <c:pt idx="3">
                  <c:v>411.55907999999999</c:v>
                </c:pt>
                <c:pt idx="4">
                  <c:v>304.56984999999997</c:v>
                </c:pt>
                <c:pt idx="5">
                  <c:v>625.5376</c:v>
                </c:pt>
                <c:pt idx="6">
                  <c:v>197.58063000000001</c:v>
                </c:pt>
                <c:pt idx="7">
                  <c:v>304.56984999999997</c:v>
                </c:pt>
                <c:pt idx="8">
                  <c:v>411.55907999999999</c:v>
                </c:pt>
                <c:pt idx="9">
                  <c:v>411.55907999999999</c:v>
                </c:pt>
                <c:pt idx="10">
                  <c:v>411.55907999999999</c:v>
                </c:pt>
                <c:pt idx="11">
                  <c:v>625.5376</c:v>
                </c:pt>
              </c:numCache>
            </c:numRef>
          </c:val>
          <c:smooth val="0"/>
        </c:ser>
        <c:ser>
          <c:idx val="46"/>
          <c:order val="46"/>
          <c:val>
            <c:numRef>
              <c:f>'12" Prism'!$AX$25:$AX$36</c:f>
              <c:numCache>
                <c:formatCode>General</c:formatCode>
                <c:ptCount val="12"/>
              </c:numCache>
            </c:numRef>
          </c:val>
          <c:smooth val="0"/>
        </c:ser>
        <c:ser>
          <c:idx val="47"/>
          <c:order val="47"/>
          <c:val>
            <c:numRef>
              <c:f>'12"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Z$25:$AZ$36</c:f>
              <c:numCache>
                <c:formatCode>General</c:formatCode>
                <c:ptCount val="12"/>
                <c:pt idx="0">
                  <c:v>518.54840000000002</c:v>
                </c:pt>
                <c:pt idx="1">
                  <c:v>411.55907999999999</c:v>
                </c:pt>
                <c:pt idx="2">
                  <c:v>411.55907999999999</c:v>
                </c:pt>
                <c:pt idx="3">
                  <c:v>411.55907999999999</c:v>
                </c:pt>
                <c:pt idx="4">
                  <c:v>304.56984999999997</c:v>
                </c:pt>
                <c:pt idx="5">
                  <c:v>732.52704000000006</c:v>
                </c:pt>
                <c:pt idx="6">
                  <c:v>197.58063000000001</c:v>
                </c:pt>
                <c:pt idx="7">
                  <c:v>518.54840000000002</c:v>
                </c:pt>
                <c:pt idx="8">
                  <c:v>411.55907999999999</c:v>
                </c:pt>
                <c:pt idx="9">
                  <c:v>518.54840000000002</c:v>
                </c:pt>
                <c:pt idx="10">
                  <c:v>411.55907999999999</c:v>
                </c:pt>
                <c:pt idx="11">
                  <c:v>411.55907999999999</c:v>
                </c:pt>
              </c:numCache>
            </c:numRef>
          </c:val>
          <c:smooth val="0"/>
        </c:ser>
        <c:ser>
          <c:idx val="49"/>
          <c:order val="49"/>
          <c:val>
            <c:numRef>
              <c:f>'12" Prism'!$BA$25:$BA$36</c:f>
              <c:numCache>
                <c:formatCode>General</c:formatCode>
                <c:ptCount val="12"/>
              </c:numCache>
            </c:numRef>
          </c:val>
          <c:smooth val="0"/>
        </c:ser>
        <c:ser>
          <c:idx val="50"/>
          <c:order val="50"/>
          <c:val>
            <c:numRef>
              <c:f>'12"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C$25:$BC$36</c:f>
              <c:numCache>
                <c:formatCode>General</c:formatCode>
                <c:ptCount val="12"/>
                <c:pt idx="0">
                  <c:v>625.5376</c:v>
                </c:pt>
                <c:pt idx="1">
                  <c:v>411.55907999999999</c:v>
                </c:pt>
                <c:pt idx="2">
                  <c:v>411.55907999999999</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518.54840000000002</c:v>
                </c:pt>
              </c:numCache>
            </c:numRef>
          </c:val>
          <c:smooth val="0"/>
        </c:ser>
        <c:ser>
          <c:idx val="52"/>
          <c:order val="52"/>
          <c:val>
            <c:numRef>
              <c:f>'12" Prism'!$BD$25:$BD$36</c:f>
              <c:numCache>
                <c:formatCode>General</c:formatCode>
                <c:ptCount val="12"/>
              </c:numCache>
            </c:numRef>
          </c:val>
          <c:smooth val="0"/>
        </c:ser>
        <c:ser>
          <c:idx val="53"/>
          <c:order val="53"/>
          <c:val>
            <c:numRef>
              <c:f>'12"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F$25:$BF$36</c:f>
              <c:numCache>
                <c:formatCode>General</c:formatCode>
                <c:ptCount val="12"/>
                <c:pt idx="0">
                  <c:v>411.55907999999999</c:v>
                </c:pt>
                <c:pt idx="1">
                  <c:v>518.54840000000002</c:v>
                </c:pt>
                <c:pt idx="2">
                  <c:v>518.54840000000002</c:v>
                </c:pt>
                <c:pt idx="3">
                  <c:v>1000</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dLbls>
          <c:showLegendKey val="0"/>
          <c:showVal val="0"/>
          <c:showCatName val="0"/>
          <c:showSerName val="0"/>
          <c:showPercent val="0"/>
          <c:showBubbleSize val="0"/>
        </c:dLbls>
        <c:marker val="1"/>
        <c:smooth val="0"/>
        <c:axId val="299129856"/>
        <c:axId val="299132032"/>
      </c:lineChart>
      <c:catAx>
        <c:axId val="299129856"/>
        <c:scaling>
          <c:orientation val="minMax"/>
        </c:scaling>
        <c:delete val="0"/>
        <c:axPos val="b"/>
        <c:majorTickMark val="out"/>
        <c:minorTickMark val="none"/>
        <c:tickLblPos val="nextTo"/>
        <c:crossAx val="299132032"/>
        <c:crosses val="autoZero"/>
        <c:auto val="1"/>
        <c:lblAlgn val="ctr"/>
        <c:lblOffset val="100"/>
        <c:noMultiLvlLbl val="0"/>
      </c:catAx>
      <c:valAx>
        <c:axId val="299132032"/>
        <c:scaling>
          <c:orientation val="minMax"/>
          <c:max val="1000"/>
        </c:scaling>
        <c:delete val="0"/>
        <c:axPos val="l"/>
        <c:majorGridlines/>
        <c:numFmt formatCode="General" sourceLinked="1"/>
        <c:majorTickMark val="out"/>
        <c:minorTickMark val="none"/>
        <c:tickLblPos val="nextTo"/>
        <c:crossAx val="29912985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10</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C$13:$C$24</c:f>
              <c:numCache>
                <c:formatCode>General</c:formatCode>
                <c:ptCount val="12"/>
                <c:pt idx="0">
                  <c:v>237.70160000000001</c:v>
                </c:pt>
                <c:pt idx="1">
                  <c:v>197.58063999999999</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57.45966000000001</c:v>
                </c:pt>
              </c:numCache>
            </c:numRef>
          </c:val>
          <c:smooth val="0"/>
        </c:ser>
        <c:ser>
          <c:idx val="1"/>
          <c:order val="1"/>
          <c:val>
            <c:numRef>
              <c:f>'12" Prism'!$D$13:$D$24</c:f>
              <c:numCache>
                <c:formatCode>General</c:formatCode>
                <c:ptCount val="12"/>
              </c:numCache>
            </c:numRef>
          </c:val>
          <c:smooth val="0"/>
        </c:ser>
        <c:ser>
          <c:idx val="2"/>
          <c:order val="2"/>
          <c:val>
            <c:numRef>
              <c:f>'12" Prism'!$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F$13:$F$24</c:f>
              <c:numCache>
                <c:formatCode>General</c:formatCode>
                <c:ptCount val="12"/>
                <c:pt idx="0">
                  <c:v>237.70160000000001</c:v>
                </c:pt>
                <c:pt idx="1">
                  <c:v>197.58063999999999</c:v>
                </c:pt>
                <c:pt idx="2">
                  <c:v>157.45966000000001</c:v>
                </c:pt>
                <c:pt idx="3">
                  <c:v>197.58063999999999</c:v>
                </c:pt>
                <c:pt idx="4">
                  <c:v>117.33869</c:v>
                </c:pt>
                <c:pt idx="5">
                  <c:v>277.82263</c:v>
                </c:pt>
                <c:pt idx="6">
                  <c:v>77.217735000000005</c:v>
                </c:pt>
                <c:pt idx="7">
                  <c:v>157.45966000000001</c:v>
                </c:pt>
                <c:pt idx="8">
                  <c:v>157.45966000000001</c:v>
                </c:pt>
                <c:pt idx="9">
                  <c:v>197.58063999999999</c:v>
                </c:pt>
                <c:pt idx="10">
                  <c:v>157.45966000000001</c:v>
                </c:pt>
                <c:pt idx="11">
                  <c:v>117.33869</c:v>
                </c:pt>
              </c:numCache>
            </c:numRef>
          </c:val>
          <c:smooth val="0"/>
        </c:ser>
        <c:ser>
          <c:idx val="4"/>
          <c:order val="4"/>
          <c:val>
            <c:numRef>
              <c:f>'12" Prism'!$G$13:$G$24</c:f>
              <c:numCache>
                <c:formatCode>General</c:formatCode>
                <c:ptCount val="12"/>
              </c:numCache>
            </c:numRef>
          </c:val>
          <c:smooth val="0"/>
        </c:ser>
        <c:ser>
          <c:idx val="5"/>
          <c:order val="5"/>
          <c:val>
            <c:numRef>
              <c:f>'12"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I$13:$I$24</c:f>
              <c:numCache>
                <c:formatCode>General</c:formatCode>
                <c:ptCount val="12"/>
                <c:pt idx="0">
                  <c:v>237.70160000000001</c:v>
                </c:pt>
                <c:pt idx="1">
                  <c:v>237.70160000000001</c:v>
                </c:pt>
                <c:pt idx="2">
                  <c:v>197.58063999999999</c:v>
                </c:pt>
                <c:pt idx="3">
                  <c:v>197.58063999999999</c:v>
                </c:pt>
                <c:pt idx="4">
                  <c:v>117.33869</c:v>
                </c:pt>
                <c:pt idx="5">
                  <c:v>277.82263</c:v>
                </c:pt>
                <c:pt idx="6">
                  <c:v>77.217735000000005</c:v>
                </c:pt>
                <c:pt idx="7">
                  <c:v>157.45966000000001</c:v>
                </c:pt>
                <c:pt idx="8">
                  <c:v>197.58063999999999</c:v>
                </c:pt>
                <c:pt idx="9">
                  <c:v>157.45966000000001</c:v>
                </c:pt>
                <c:pt idx="10">
                  <c:v>157.45966000000001</c:v>
                </c:pt>
                <c:pt idx="11">
                  <c:v>157.45966000000001</c:v>
                </c:pt>
              </c:numCache>
            </c:numRef>
          </c:val>
          <c:smooth val="0"/>
        </c:ser>
        <c:ser>
          <c:idx val="7"/>
          <c:order val="7"/>
          <c:val>
            <c:numRef>
              <c:f>'12" Prism'!$J$13:$J$24</c:f>
              <c:numCache>
                <c:formatCode>General</c:formatCode>
                <c:ptCount val="12"/>
              </c:numCache>
            </c:numRef>
          </c:val>
          <c:smooth val="0"/>
        </c:ser>
        <c:ser>
          <c:idx val="8"/>
          <c:order val="8"/>
          <c:val>
            <c:numRef>
              <c:f>'12"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L$13:$L$24</c:f>
              <c:numCache>
                <c:formatCode>General</c:formatCode>
                <c:ptCount val="12"/>
                <c:pt idx="0">
                  <c:v>197.58063999999999</c:v>
                </c:pt>
                <c:pt idx="1">
                  <c:v>157.45966000000001</c:v>
                </c:pt>
                <c:pt idx="2">
                  <c:v>157.45966000000001</c:v>
                </c:pt>
                <c:pt idx="3">
                  <c:v>197.58063999999999</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10"/>
          <c:order val="10"/>
          <c:val>
            <c:numRef>
              <c:f>'12" Prism'!$M$13:$M$24</c:f>
              <c:numCache>
                <c:formatCode>General</c:formatCode>
                <c:ptCount val="12"/>
              </c:numCache>
            </c:numRef>
          </c:val>
          <c:smooth val="0"/>
        </c:ser>
        <c:ser>
          <c:idx val="11"/>
          <c:order val="11"/>
          <c:val>
            <c:numRef>
              <c:f>'12" Prism'!$N$13:$N$24</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O$13:$O$24</c:f>
              <c:numCache>
                <c:formatCode>General</c:formatCode>
                <c:ptCount val="12"/>
                <c:pt idx="0">
                  <c:v>237.70160000000001</c:v>
                </c:pt>
                <c:pt idx="1">
                  <c:v>197.58063999999999</c:v>
                </c:pt>
                <c:pt idx="2">
                  <c:v>157.45966000000001</c:v>
                </c:pt>
                <c:pt idx="3">
                  <c:v>197.58063999999999</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13"/>
          <c:order val="13"/>
          <c:val>
            <c:numRef>
              <c:f>'12" Prism'!$P$13:$P$24</c:f>
              <c:numCache>
                <c:formatCode>General</c:formatCode>
                <c:ptCount val="12"/>
              </c:numCache>
            </c:numRef>
          </c:val>
          <c:smooth val="0"/>
        </c:ser>
        <c:ser>
          <c:idx val="14"/>
          <c:order val="14"/>
          <c:val>
            <c:numRef>
              <c:f>'12"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R$13:$R$24</c:f>
              <c:numCache>
                <c:formatCode>General</c:formatCode>
                <c:ptCount val="12"/>
                <c:pt idx="0">
                  <c:v>197.58063999999999</c:v>
                </c:pt>
                <c:pt idx="1">
                  <c:v>157.45966000000001</c:v>
                </c:pt>
                <c:pt idx="2">
                  <c:v>117.33869</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57.45966000000001</c:v>
                </c:pt>
              </c:numCache>
            </c:numRef>
          </c:val>
          <c:smooth val="0"/>
        </c:ser>
        <c:ser>
          <c:idx val="16"/>
          <c:order val="16"/>
          <c:val>
            <c:numRef>
              <c:f>'12" Prism'!$S$13:$S$24</c:f>
              <c:numCache>
                <c:formatCode>General</c:formatCode>
                <c:ptCount val="12"/>
              </c:numCache>
            </c:numRef>
          </c:val>
          <c:smooth val="0"/>
        </c:ser>
        <c:ser>
          <c:idx val="17"/>
          <c:order val="17"/>
          <c:val>
            <c:numRef>
              <c:f>'12"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U$13:$U$24</c:f>
              <c:numCache>
                <c:formatCode>General</c:formatCode>
                <c:ptCount val="12"/>
                <c:pt idx="0">
                  <c:v>237.70160000000001</c:v>
                </c:pt>
                <c:pt idx="1">
                  <c:v>157.45966000000001</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97.58063999999999</c:v>
                </c:pt>
              </c:numCache>
            </c:numRef>
          </c:val>
          <c:smooth val="0"/>
        </c:ser>
        <c:ser>
          <c:idx val="19"/>
          <c:order val="19"/>
          <c:val>
            <c:numRef>
              <c:f>'12" Prism'!$V$13:$V$24</c:f>
              <c:numCache>
                <c:formatCode>General</c:formatCode>
                <c:ptCount val="12"/>
              </c:numCache>
            </c:numRef>
          </c:val>
          <c:smooth val="0"/>
        </c:ser>
        <c:ser>
          <c:idx val="20"/>
          <c:order val="20"/>
          <c:val>
            <c:numRef>
              <c:f>'12"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X$13:$X$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97.58063999999999</c:v>
                </c:pt>
                <c:pt idx="9">
                  <c:v>197.58063999999999</c:v>
                </c:pt>
                <c:pt idx="10">
                  <c:v>157.45966000000001</c:v>
                </c:pt>
                <c:pt idx="11">
                  <c:v>157.45966000000001</c:v>
                </c:pt>
              </c:numCache>
            </c:numRef>
          </c:val>
          <c:smooth val="0"/>
        </c:ser>
        <c:ser>
          <c:idx val="22"/>
          <c:order val="22"/>
          <c:val>
            <c:numRef>
              <c:f>'12" Prism'!$Y$13:$Y$24</c:f>
              <c:numCache>
                <c:formatCode>General</c:formatCode>
                <c:ptCount val="12"/>
              </c:numCache>
            </c:numRef>
          </c:val>
          <c:smooth val="0"/>
        </c:ser>
        <c:ser>
          <c:idx val="23"/>
          <c:order val="23"/>
          <c:val>
            <c:numRef>
              <c:f>'12" Prism'!$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A$13:$AA$24</c:f>
              <c:numCache>
                <c:formatCode>General</c:formatCode>
                <c:ptCount val="12"/>
                <c:pt idx="0">
                  <c:v>237.70160000000001</c:v>
                </c:pt>
                <c:pt idx="1">
                  <c:v>197.58063999999999</c:v>
                </c:pt>
                <c:pt idx="2">
                  <c:v>157.45966000000001</c:v>
                </c:pt>
                <c:pt idx="3">
                  <c:v>157.45966000000001</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25"/>
          <c:order val="25"/>
          <c:val>
            <c:numRef>
              <c:f>'12" Prism'!$AB$13:$AB$24</c:f>
              <c:numCache>
                <c:formatCode>General</c:formatCode>
                <c:ptCount val="12"/>
              </c:numCache>
            </c:numRef>
          </c:val>
          <c:smooth val="0"/>
        </c:ser>
        <c:ser>
          <c:idx val="26"/>
          <c:order val="26"/>
          <c:val>
            <c:numRef>
              <c:f>'12" Prism'!$AC$13:$AC$24</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D$13:$AD$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97.58063999999999</c:v>
                </c:pt>
                <c:pt idx="8">
                  <c:v>197.58063999999999</c:v>
                </c:pt>
                <c:pt idx="9">
                  <c:v>157.45966000000001</c:v>
                </c:pt>
                <c:pt idx="10">
                  <c:v>197.58063999999999</c:v>
                </c:pt>
                <c:pt idx="11">
                  <c:v>157.45966000000001</c:v>
                </c:pt>
              </c:numCache>
            </c:numRef>
          </c:val>
          <c:smooth val="0"/>
        </c:ser>
        <c:ser>
          <c:idx val="28"/>
          <c:order val="28"/>
          <c:val>
            <c:numRef>
              <c:f>'12" Prism'!$AE$13:$AE$24</c:f>
              <c:numCache>
                <c:formatCode>General</c:formatCode>
                <c:ptCount val="12"/>
              </c:numCache>
            </c:numRef>
          </c:val>
          <c:smooth val="0"/>
        </c:ser>
        <c:ser>
          <c:idx val="29"/>
          <c:order val="29"/>
          <c:val>
            <c:numRef>
              <c:f>'12"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Prism'!$AG$13:$AG$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31"/>
          <c:order val="31"/>
          <c:val>
            <c:numRef>
              <c:f>'12" Prism'!$AH$13:$AH$24</c:f>
              <c:numCache>
                <c:formatCode>General</c:formatCode>
                <c:ptCount val="12"/>
              </c:numCache>
            </c:numRef>
          </c:val>
          <c:smooth val="0"/>
        </c:ser>
        <c:ser>
          <c:idx val="32"/>
          <c:order val="32"/>
          <c:val>
            <c:numRef>
              <c:f>'12"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J$13:$AJ$24</c:f>
              <c:numCache>
                <c:formatCode>General</c:formatCode>
                <c:ptCount val="12"/>
                <c:pt idx="0">
                  <c:v>197.58063999999999</c:v>
                </c:pt>
                <c:pt idx="1">
                  <c:v>197.58063999999999</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ser>
          <c:idx val="34"/>
          <c:order val="34"/>
          <c:val>
            <c:numRef>
              <c:f>'12" Prism'!$AK$13:$AK$24</c:f>
              <c:numCache>
                <c:formatCode>General</c:formatCode>
                <c:ptCount val="12"/>
              </c:numCache>
            </c:numRef>
          </c:val>
          <c:smooth val="0"/>
        </c:ser>
        <c:ser>
          <c:idx val="35"/>
          <c:order val="35"/>
          <c:val>
            <c:numRef>
              <c:f>'12" Prism'!$AL$13:$AL$24</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M$13:$AM$24</c:f>
              <c:numCache>
                <c:formatCode>General</c:formatCode>
                <c:ptCount val="12"/>
                <c:pt idx="0">
                  <c:v>237.70160000000001</c:v>
                </c:pt>
                <c:pt idx="1">
                  <c:v>157.45966000000001</c:v>
                </c:pt>
                <c:pt idx="2">
                  <c:v>157.45966000000001</c:v>
                </c:pt>
                <c:pt idx="3">
                  <c:v>117.33869</c:v>
                </c:pt>
                <c:pt idx="4">
                  <c:v>117.33869</c:v>
                </c:pt>
                <c:pt idx="5">
                  <c:v>237.70160000000001</c:v>
                </c:pt>
                <c:pt idx="6">
                  <c:v>77.217735000000005</c:v>
                </c:pt>
                <c:pt idx="7">
                  <c:v>157.45966000000001</c:v>
                </c:pt>
                <c:pt idx="8">
                  <c:v>197.58063999999999</c:v>
                </c:pt>
                <c:pt idx="9">
                  <c:v>157.45966000000001</c:v>
                </c:pt>
                <c:pt idx="10">
                  <c:v>197.58063999999999</c:v>
                </c:pt>
                <c:pt idx="11">
                  <c:v>197.58063999999999</c:v>
                </c:pt>
              </c:numCache>
            </c:numRef>
          </c:val>
          <c:smooth val="0"/>
        </c:ser>
        <c:ser>
          <c:idx val="37"/>
          <c:order val="37"/>
          <c:val>
            <c:numRef>
              <c:f>'12" Prism'!$AN$13:$AN$24</c:f>
              <c:numCache>
                <c:formatCode>General</c:formatCode>
                <c:ptCount val="12"/>
              </c:numCache>
            </c:numRef>
          </c:val>
          <c:smooth val="0"/>
        </c:ser>
        <c:ser>
          <c:idx val="38"/>
          <c:order val="38"/>
          <c:val>
            <c:numRef>
              <c:f>'12"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P$13:$AP$24</c:f>
              <c:numCache>
                <c:formatCode>General</c:formatCode>
                <c:ptCount val="12"/>
                <c:pt idx="0">
                  <c:v>197.58063999999999</c:v>
                </c:pt>
                <c:pt idx="1">
                  <c:v>157.45966000000001</c:v>
                </c:pt>
                <c:pt idx="2">
                  <c:v>157.45966000000001</c:v>
                </c:pt>
                <c:pt idx="3">
                  <c:v>157.45966000000001</c:v>
                </c:pt>
                <c:pt idx="4">
                  <c:v>157.45966000000001</c:v>
                </c:pt>
                <c:pt idx="5">
                  <c:v>237.70160000000001</c:v>
                </c:pt>
                <c:pt idx="6">
                  <c:v>77.217735000000005</c:v>
                </c:pt>
                <c:pt idx="7">
                  <c:v>197.58063999999999</c:v>
                </c:pt>
                <c:pt idx="8">
                  <c:v>157.45966000000001</c:v>
                </c:pt>
                <c:pt idx="9">
                  <c:v>197.58063999999999</c:v>
                </c:pt>
                <c:pt idx="10">
                  <c:v>197.58063999999999</c:v>
                </c:pt>
                <c:pt idx="11">
                  <c:v>157.45966000000001</c:v>
                </c:pt>
              </c:numCache>
            </c:numRef>
          </c:val>
          <c:smooth val="0"/>
        </c:ser>
        <c:ser>
          <c:idx val="40"/>
          <c:order val="40"/>
          <c:val>
            <c:numRef>
              <c:f>'12" Prism'!$AQ$13:$AQ$24</c:f>
              <c:numCache>
                <c:formatCode>General</c:formatCode>
                <c:ptCount val="12"/>
              </c:numCache>
            </c:numRef>
          </c:val>
          <c:smooth val="0"/>
        </c:ser>
        <c:ser>
          <c:idx val="41"/>
          <c:order val="41"/>
          <c:val>
            <c:numRef>
              <c:f>'12"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S$13:$AS$24</c:f>
              <c:numCache>
                <c:formatCode>General</c:formatCode>
                <c:ptCount val="12"/>
                <c:pt idx="0">
                  <c:v>197.58063999999999</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17.33869</c:v>
                </c:pt>
                <c:pt idx="11">
                  <c:v>157.45966000000001</c:v>
                </c:pt>
              </c:numCache>
            </c:numRef>
          </c:val>
          <c:smooth val="0"/>
        </c:ser>
        <c:ser>
          <c:idx val="43"/>
          <c:order val="43"/>
          <c:val>
            <c:numRef>
              <c:f>'12" Prism'!$AT$13:$AT$24</c:f>
              <c:numCache>
                <c:formatCode>General</c:formatCode>
                <c:ptCount val="12"/>
              </c:numCache>
            </c:numRef>
          </c:val>
          <c:smooth val="0"/>
        </c:ser>
        <c:ser>
          <c:idx val="44"/>
          <c:order val="44"/>
          <c:val>
            <c:numRef>
              <c:f>'12"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V$13:$AV$24</c:f>
              <c:numCache>
                <c:formatCode>General</c:formatCode>
                <c:ptCount val="12"/>
                <c:pt idx="0">
                  <c:v>237.70160000000001</c:v>
                </c:pt>
                <c:pt idx="1">
                  <c:v>157.45966000000001</c:v>
                </c:pt>
                <c:pt idx="2">
                  <c:v>197.58063999999999</c:v>
                </c:pt>
                <c:pt idx="3">
                  <c:v>157.45966000000001</c:v>
                </c:pt>
                <c:pt idx="4">
                  <c:v>117.33869</c:v>
                </c:pt>
                <c:pt idx="5">
                  <c:v>237.70160000000001</c:v>
                </c:pt>
                <c:pt idx="6">
                  <c:v>77.217735000000005</c:v>
                </c:pt>
                <c:pt idx="7">
                  <c:v>117.33869</c:v>
                </c:pt>
                <c:pt idx="8">
                  <c:v>157.45966000000001</c:v>
                </c:pt>
                <c:pt idx="9">
                  <c:v>157.45966000000001</c:v>
                </c:pt>
                <c:pt idx="10">
                  <c:v>157.45966000000001</c:v>
                </c:pt>
                <c:pt idx="11">
                  <c:v>237.70160000000001</c:v>
                </c:pt>
              </c:numCache>
            </c:numRef>
          </c:val>
          <c:smooth val="0"/>
        </c:ser>
        <c:ser>
          <c:idx val="46"/>
          <c:order val="46"/>
          <c:val>
            <c:numRef>
              <c:f>'12" Prism'!$AW$13:$AW$24</c:f>
              <c:numCache>
                <c:formatCode>General</c:formatCode>
                <c:ptCount val="12"/>
              </c:numCache>
            </c:numRef>
          </c:val>
          <c:smooth val="0"/>
        </c:ser>
        <c:ser>
          <c:idx val="47"/>
          <c:order val="47"/>
          <c:val>
            <c:numRef>
              <c:f>'12"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Y$13:$AY$24</c:f>
              <c:numCache>
                <c:formatCode>General</c:formatCode>
                <c:ptCount val="12"/>
                <c:pt idx="0">
                  <c:v>197.58063999999999</c:v>
                </c:pt>
                <c:pt idx="1">
                  <c:v>157.45966000000001</c:v>
                </c:pt>
                <c:pt idx="2">
                  <c:v>157.45966000000001</c:v>
                </c:pt>
                <c:pt idx="3">
                  <c:v>157.45966000000001</c:v>
                </c:pt>
                <c:pt idx="4">
                  <c:v>117.33869</c:v>
                </c:pt>
                <c:pt idx="5">
                  <c:v>277.82263</c:v>
                </c:pt>
                <c:pt idx="6">
                  <c:v>77.217735000000005</c:v>
                </c:pt>
                <c:pt idx="7">
                  <c:v>197.58063999999999</c:v>
                </c:pt>
                <c:pt idx="8">
                  <c:v>157.45966000000001</c:v>
                </c:pt>
                <c:pt idx="9">
                  <c:v>197.58063999999999</c:v>
                </c:pt>
                <c:pt idx="10">
                  <c:v>157.45966000000001</c:v>
                </c:pt>
                <c:pt idx="11">
                  <c:v>157.45966000000001</c:v>
                </c:pt>
              </c:numCache>
            </c:numRef>
          </c:val>
          <c:smooth val="0"/>
        </c:ser>
        <c:ser>
          <c:idx val="49"/>
          <c:order val="49"/>
          <c:val>
            <c:numRef>
              <c:f>'12" Prism'!$AZ$13:$AZ$24</c:f>
              <c:numCache>
                <c:formatCode>General</c:formatCode>
                <c:ptCount val="12"/>
              </c:numCache>
            </c:numRef>
          </c:val>
          <c:smooth val="0"/>
        </c:ser>
        <c:ser>
          <c:idx val="50"/>
          <c:order val="50"/>
          <c:val>
            <c:numRef>
              <c:f>'12"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B$13:$BB$24</c:f>
              <c:numCache>
                <c:formatCode>General</c:formatCode>
                <c:ptCount val="12"/>
                <c:pt idx="0">
                  <c:v>237.70160000000001</c:v>
                </c:pt>
                <c:pt idx="1">
                  <c:v>157.45966000000001</c:v>
                </c:pt>
                <c:pt idx="2">
                  <c:v>157.45966000000001</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97.58063999999999</c:v>
                </c:pt>
              </c:numCache>
            </c:numRef>
          </c:val>
          <c:smooth val="0"/>
        </c:ser>
        <c:ser>
          <c:idx val="52"/>
          <c:order val="52"/>
          <c:val>
            <c:numRef>
              <c:f>'12" Prism'!$BC$13:$BC$24</c:f>
              <c:numCache>
                <c:formatCode>General</c:formatCode>
                <c:ptCount val="12"/>
              </c:numCache>
            </c:numRef>
          </c:val>
          <c:smooth val="0"/>
        </c:ser>
        <c:ser>
          <c:idx val="53"/>
          <c:order val="53"/>
          <c:val>
            <c:numRef>
              <c:f>'12"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E$13:$BE$24</c:f>
              <c:numCache>
                <c:formatCode>General</c:formatCode>
                <c:ptCount val="12"/>
                <c:pt idx="0">
                  <c:v>157.45966000000001</c:v>
                </c:pt>
                <c:pt idx="1">
                  <c:v>197.58063999999999</c:v>
                </c:pt>
                <c:pt idx="2">
                  <c:v>197.58063999999999</c:v>
                </c:pt>
                <c:pt idx="3">
                  <c:v>478.42737</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dLbls>
          <c:showLegendKey val="0"/>
          <c:showVal val="0"/>
          <c:showCatName val="0"/>
          <c:showSerName val="0"/>
          <c:showPercent val="0"/>
          <c:showBubbleSize val="0"/>
        </c:dLbls>
        <c:marker val="1"/>
        <c:smooth val="0"/>
        <c:axId val="299257216"/>
        <c:axId val="299259392"/>
      </c:lineChart>
      <c:catAx>
        <c:axId val="299257216"/>
        <c:scaling>
          <c:orientation val="minMax"/>
        </c:scaling>
        <c:delete val="0"/>
        <c:axPos val="b"/>
        <c:majorTickMark val="out"/>
        <c:minorTickMark val="none"/>
        <c:tickLblPos val="nextTo"/>
        <c:crossAx val="299259392"/>
        <c:crosses val="autoZero"/>
        <c:auto val="1"/>
        <c:lblAlgn val="ctr"/>
        <c:lblOffset val="100"/>
        <c:noMultiLvlLbl val="0"/>
      </c:catAx>
      <c:valAx>
        <c:axId val="299259392"/>
        <c:scaling>
          <c:orientation val="minMax"/>
          <c:max val="1000"/>
        </c:scaling>
        <c:delete val="0"/>
        <c:axPos val="l"/>
        <c:majorGridlines/>
        <c:title>
          <c:tx>
            <c:rich>
              <a:bodyPr rot="-5400000" vert="horz"/>
              <a:lstStyle/>
              <a:p>
                <a:pPr>
                  <a:defRPr/>
                </a:pPr>
                <a:r>
                  <a:rPr lang="en-US"/>
                  <a:t>Rate</a:t>
                </a:r>
              </a:p>
            </c:rich>
          </c:tx>
          <c:overlay val="0"/>
        </c:title>
        <c:numFmt formatCode="General" sourceLinked="1"/>
        <c:majorTickMark val="out"/>
        <c:minorTickMark val="none"/>
        <c:tickLblPos val="nextTo"/>
        <c:crossAx val="29925721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B$1:$B$12</c:f>
              <c:numCache>
                <c:formatCode>General</c:formatCode>
                <c:ptCount val="12"/>
                <c:pt idx="0">
                  <c:v>0.38709675999999998</c:v>
                </c:pt>
                <c:pt idx="1">
                  <c:v>0.35483870000000001</c:v>
                </c:pt>
                <c:pt idx="2">
                  <c:v>0.32258063999999997</c:v>
                </c:pt>
                <c:pt idx="3">
                  <c:v>0.32258063999999997</c:v>
                </c:pt>
                <c:pt idx="4">
                  <c:v>0.29032257</c:v>
                </c:pt>
                <c:pt idx="5">
                  <c:v>0.41935486</c:v>
                </c:pt>
                <c:pt idx="6">
                  <c:v>0.25806449999999997</c:v>
                </c:pt>
                <c:pt idx="7">
                  <c:v>0.32258063999999997</c:v>
                </c:pt>
                <c:pt idx="8">
                  <c:v>0.32258063999999997</c:v>
                </c:pt>
                <c:pt idx="9">
                  <c:v>0.32258063999999997</c:v>
                </c:pt>
                <c:pt idx="10">
                  <c:v>0.32258063999999997</c:v>
                </c:pt>
                <c:pt idx="11">
                  <c:v>0.32258063999999997</c:v>
                </c:pt>
              </c:numCache>
            </c:numRef>
          </c:val>
          <c:smooth val="0"/>
        </c:ser>
        <c:ser>
          <c:idx val="1"/>
          <c:order val="1"/>
          <c:val>
            <c:numRef>
              <c:f>'12" Prism'!$C$1:$C$12</c:f>
              <c:numCache>
                <c:formatCode>General</c:formatCode>
                <c:ptCount val="12"/>
              </c:numCache>
            </c:numRef>
          </c:val>
          <c:smooth val="0"/>
        </c:ser>
        <c:ser>
          <c:idx val="2"/>
          <c:order val="2"/>
          <c:val>
            <c:numRef>
              <c:f>'12" Prism'!$D$1:$D$12</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E$1:$E$12</c:f>
              <c:numCache>
                <c:formatCode>General</c:formatCode>
                <c:ptCount val="12"/>
                <c:pt idx="0">
                  <c:v>0.38709675999999998</c:v>
                </c:pt>
                <c:pt idx="1">
                  <c:v>0.35483870000000001</c:v>
                </c:pt>
                <c:pt idx="2">
                  <c:v>0.32258063999999997</c:v>
                </c:pt>
                <c:pt idx="3">
                  <c:v>0.35483870000000001</c:v>
                </c:pt>
                <c:pt idx="4">
                  <c:v>0.29032257</c:v>
                </c:pt>
                <c:pt idx="5">
                  <c:v>0.41935486</c:v>
                </c:pt>
                <c:pt idx="6">
                  <c:v>0.25806449999999997</c:v>
                </c:pt>
                <c:pt idx="7">
                  <c:v>0.32258063999999997</c:v>
                </c:pt>
                <c:pt idx="8">
                  <c:v>0.32258063999999997</c:v>
                </c:pt>
                <c:pt idx="9">
                  <c:v>0.35483870000000001</c:v>
                </c:pt>
                <c:pt idx="10">
                  <c:v>0.32258063999999997</c:v>
                </c:pt>
                <c:pt idx="11">
                  <c:v>0.29032257</c:v>
                </c:pt>
              </c:numCache>
            </c:numRef>
          </c:val>
          <c:smooth val="0"/>
        </c:ser>
        <c:ser>
          <c:idx val="4"/>
          <c:order val="4"/>
          <c:val>
            <c:numRef>
              <c:f>'12" Prism'!$F$1:$F$12</c:f>
              <c:numCache>
                <c:formatCode>General</c:formatCode>
                <c:ptCount val="12"/>
              </c:numCache>
            </c:numRef>
          </c:val>
          <c:smooth val="0"/>
        </c:ser>
        <c:ser>
          <c:idx val="5"/>
          <c:order val="5"/>
          <c:val>
            <c:numRef>
              <c:f>'12" Prism'!$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H$1:$H$12</c:f>
              <c:numCache>
                <c:formatCode>General</c:formatCode>
                <c:ptCount val="12"/>
                <c:pt idx="0">
                  <c:v>0.38709675999999998</c:v>
                </c:pt>
                <c:pt idx="1">
                  <c:v>0.38709675999999998</c:v>
                </c:pt>
                <c:pt idx="2">
                  <c:v>0.35483870000000001</c:v>
                </c:pt>
                <c:pt idx="3">
                  <c:v>0.35483870000000001</c:v>
                </c:pt>
                <c:pt idx="4">
                  <c:v>0.29032257</c:v>
                </c:pt>
                <c:pt idx="5">
                  <c:v>0.41935486</c:v>
                </c:pt>
                <c:pt idx="6">
                  <c:v>0.25806449999999997</c:v>
                </c:pt>
                <c:pt idx="7">
                  <c:v>0.32258063999999997</c:v>
                </c:pt>
                <c:pt idx="8">
                  <c:v>0.35483870000000001</c:v>
                </c:pt>
                <c:pt idx="9">
                  <c:v>0.32258063999999997</c:v>
                </c:pt>
                <c:pt idx="10">
                  <c:v>0.32258063999999997</c:v>
                </c:pt>
                <c:pt idx="11">
                  <c:v>0.32258063999999997</c:v>
                </c:pt>
              </c:numCache>
            </c:numRef>
          </c:val>
          <c:smooth val="0"/>
        </c:ser>
        <c:ser>
          <c:idx val="7"/>
          <c:order val="7"/>
          <c:val>
            <c:numRef>
              <c:f>'12" Prism'!$I$1:$I$12</c:f>
              <c:numCache>
                <c:formatCode>General</c:formatCode>
                <c:ptCount val="12"/>
              </c:numCache>
            </c:numRef>
          </c:val>
          <c:smooth val="0"/>
        </c:ser>
        <c:ser>
          <c:idx val="8"/>
          <c:order val="8"/>
          <c:val>
            <c:numRef>
              <c:f>'12" Prism'!$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K$1:$K$12</c:f>
              <c:numCache>
                <c:formatCode>General</c:formatCode>
                <c:ptCount val="12"/>
                <c:pt idx="0">
                  <c:v>0.35483870000000001</c:v>
                </c:pt>
                <c:pt idx="1">
                  <c:v>0.32258063999999997</c:v>
                </c:pt>
                <c:pt idx="2">
                  <c:v>0.32258063999999997</c:v>
                </c:pt>
                <c:pt idx="3">
                  <c:v>0.35483870000000001</c:v>
                </c:pt>
                <c:pt idx="4">
                  <c:v>0.29032257</c:v>
                </c:pt>
                <c:pt idx="5">
                  <c:v>0.38709675999999998</c:v>
                </c:pt>
                <c:pt idx="6">
                  <c:v>0.25806449999999997</c:v>
                </c:pt>
                <c:pt idx="7">
                  <c:v>0.35483870000000001</c:v>
                </c:pt>
                <c:pt idx="8">
                  <c:v>0.32258063999999997</c:v>
                </c:pt>
                <c:pt idx="9">
                  <c:v>0.32258063999999997</c:v>
                </c:pt>
                <c:pt idx="10">
                  <c:v>0.32258063999999997</c:v>
                </c:pt>
                <c:pt idx="11">
                  <c:v>0.35483870000000001</c:v>
                </c:pt>
              </c:numCache>
            </c:numRef>
          </c:val>
          <c:smooth val="0"/>
        </c:ser>
        <c:ser>
          <c:idx val="10"/>
          <c:order val="10"/>
          <c:val>
            <c:numRef>
              <c:f>'12" Prism'!$L$1:$L$12</c:f>
              <c:numCache>
                <c:formatCode>General</c:formatCode>
                <c:ptCount val="12"/>
              </c:numCache>
            </c:numRef>
          </c:val>
          <c:smooth val="0"/>
        </c:ser>
        <c:ser>
          <c:idx val="11"/>
          <c:order val="11"/>
          <c:val>
            <c:numRef>
              <c:f>'12" Prism'!$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N$1:$N$12</c:f>
              <c:numCache>
                <c:formatCode>General</c:formatCode>
                <c:ptCount val="12"/>
                <c:pt idx="0">
                  <c:v>0.38709675999999998</c:v>
                </c:pt>
                <c:pt idx="1">
                  <c:v>0.35483870000000001</c:v>
                </c:pt>
                <c:pt idx="2">
                  <c:v>0.32258063999999997</c:v>
                </c:pt>
                <c:pt idx="3">
                  <c:v>0.35483870000000001</c:v>
                </c:pt>
                <c:pt idx="4">
                  <c:v>0.29032257</c:v>
                </c:pt>
                <c:pt idx="5">
                  <c:v>0.38709675999999998</c:v>
                </c:pt>
                <c:pt idx="6">
                  <c:v>0.25806449999999997</c:v>
                </c:pt>
                <c:pt idx="7">
                  <c:v>0.32258063999999997</c:v>
                </c:pt>
                <c:pt idx="8">
                  <c:v>0.32258063999999997</c:v>
                </c:pt>
                <c:pt idx="9">
                  <c:v>0.32258063999999997</c:v>
                </c:pt>
                <c:pt idx="10">
                  <c:v>0.32258063999999997</c:v>
                </c:pt>
                <c:pt idx="11">
                  <c:v>0.32258063999999997</c:v>
                </c:pt>
              </c:numCache>
            </c:numRef>
          </c:val>
          <c:smooth val="0"/>
        </c:ser>
        <c:ser>
          <c:idx val="13"/>
          <c:order val="13"/>
          <c:val>
            <c:numRef>
              <c:f>'12" Prism'!$O$1:$O$12</c:f>
              <c:numCache>
                <c:formatCode>General</c:formatCode>
                <c:ptCount val="12"/>
              </c:numCache>
            </c:numRef>
          </c:val>
          <c:smooth val="0"/>
        </c:ser>
        <c:ser>
          <c:idx val="14"/>
          <c:order val="14"/>
          <c:val>
            <c:numRef>
              <c:f>'12" Prism'!$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Q$1:$Q$12</c:f>
              <c:numCache>
                <c:formatCode>General</c:formatCode>
                <c:ptCount val="12"/>
                <c:pt idx="0">
                  <c:v>0.35483870000000001</c:v>
                </c:pt>
                <c:pt idx="1">
                  <c:v>0.32258063999999997</c:v>
                </c:pt>
                <c:pt idx="2">
                  <c:v>0.29032257</c:v>
                </c:pt>
                <c:pt idx="3">
                  <c:v>0.35483870000000001</c:v>
                </c:pt>
                <c:pt idx="4">
                  <c:v>0.29032257</c:v>
                </c:pt>
                <c:pt idx="5">
                  <c:v>0.38709675999999998</c:v>
                </c:pt>
                <c:pt idx="6">
                  <c:v>0.25806449999999997</c:v>
                </c:pt>
                <c:pt idx="7">
                  <c:v>0.32258063999999997</c:v>
                </c:pt>
                <c:pt idx="8">
                  <c:v>0.32258063999999997</c:v>
                </c:pt>
                <c:pt idx="9">
                  <c:v>0.35483870000000001</c:v>
                </c:pt>
                <c:pt idx="10">
                  <c:v>0.32258063999999997</c:v>
                </c:pt>
                <c:pt idx="11">
                  <c:v>0.32258063999999997</c:v>
                </c:pt>
              </c:numCache>
            </c:numRef>
          </c:val>
          <c:smooth val="0"/>
        </c:ser>
        <c:ser>
          <c:idx val="16"/>
          <c:order val="16"/>
          <c:val>
            <c:numRef>
              <c:f>'12" Prism'!$R$1:$R$12</c:f>
              <c:numCache>
                <c:formatCode>General</c:formatCode>
                <c:ptCount val="12"/>
              </c:numCache>
            </c:numRef>
          </c:val>
          <c:smooth val="0"/>
        </c:ser>
        <c:ser>
          <c:idx val="17"/>
          <c:order val="17"/>
          <c:val>
            <c:numRef>
              <c:f>'12" Prism'!$S$1:$S$12</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T$1:$T$12</c:f>
              <c:numCache>
                <c:formatCode>General</c:formatCode>
                <c:ptCount val="12"/>
                <c:pt idx="0">
                  <c:v>0.38709675999999998</c:v>
                </c:pt>
                <c:pt idx="1">
                  <c:v>0.32258063999999997</c:v>
                </c:pt>
                <c:pt idx="2">
                  <c:v>0.32258063999999997</c:v>
                </c:pt>
                <c:pt idx="3">
                  <c:v>0.32258063999999997</c:v>
                </c:pt>
                <c:pt idx="4">
                  <c:v>0.29032257</c:v>
                </c:pt>
                <c:pt idx="5">
                  <c:v>0.41935486</c:v>
                </c:pt>
                <c:pt idx="6">
                  <c:v>0.25806449999999997</c:v>
                </c:pt>
                <c:pt idx="7">
                  <c:v>0.32258063999999997</c:v>
                </c:pt>
                <c:pt idx="8">
                  <c:v>0.32258063999999997</c:v>
                </c:pt>
                <c:pt idx="9">
                  <c:v>0.32258063999999997</c:v>
                </c:pt>
                <c:pt idx="10">
                  <c:v>0.32258063999999997</c:v>
                </c:pt>
                <c:pt idx="11">
                  <c:v>0.35483870000000001</c:v>
                </c:pt>
              </c:numCache>
            </c:numRef>
          </c:val>
          <c:smooth val="0"/>
        </c:ser>
        <c:ser>
          <c:idx val="19"/>
          <c:order val="19"/>
          <c:val>
            <c:numRef>
              <c:f>'12" Prism'!$U$1:$U$12</c:f>
              <c:numCache>
                <c:formatCode>General</c:formatCode>
                <c:ptCount val="12"/>
              </c:numCache>
            </c:numRef>
          </c:val>
          <c:smooth val="0"/>
        </c:ser>
        <c:ser>
          <c:idx val="20"/>
          <c:order val="20"/>
          <c:val>
            <c:numRef>
              <c:f>'12" Prism'!$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W$1:$W$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2258063999999997</c:v>
                </c:pt>
                <c:pt idx="8">
                  <c:v>0.35483870000000001</c:v>
                </c:pt>
                <c:pt idx="9">
                  <c:v>0.35483870000000001</c:v>
                </c:pt>
                <c:pt idx="10">
                  <c:v>0.32258063999999997</c:v>
                </c:pt>
                <c:pt idx="11">
                  <c:v>0.32258063999999997</c:v>
                </c:pt>
              </c:numCache>
            </c:numRef>
          </c:val>
          <c:smooth val="0"/>
        </c:ser>
        <c:ser>
          <c:idx val="22"/>
          <c:order val="22"/>
          <c:val>
            <c:numRef>
              <c:f>'12" Prism'!$X$1:$X$12</c:f>
              <c:numCache>
                <c:formatCode>General</c:formatCode>
                <c:ptCount val="12"/>
              </c:numCache>
            </c:numRef>
          </c:val>
          <c:smooth val="0"/>
        </c:ser>
        <c:ser>
          <c:idx val="23"/>
          <c:order val="23"/>
          <c:val>
            <c:numRef>
              <c:f>'12" Prism'!$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Z$1:$Z$12</c:f>
              <c:numCache>
                <c:formatCode>General</c:formatCode>
                <c:ptCount val="12"/>
                <c:pt idx="0">
                  <c:v>0.38709675999999998</c:v>
                </c:pt>
                <c:pt idx="1">
                  <c:v>0.35483870000000001</c:v>
                </c:pt>
                <c:pt idx="2">
                  <c:v>0.32258063999999997</c:v>
                </c:pt>
                <c:pt idx="3">
                  <c:v>0.32258063999999997</c:v>
                </c:pt>
                <c:pt idx="4">
                  <c:v>0.29032257</c:v>
                </c:pt>
                <c:pt idx="5">
                  <c:v>0.38709675999999998</c:v>
                </c:pt>
                <c:pt idx="6">
                  <c:v>0.25806449999999997</c:v>
                </c:pt>
                <c:pt idx="7">
                  <c:v>0.35483870000000001</c:v>
                </c:pt>
                <c:pt idx="8">
                  <c:v>0.32258063999999997</c:v>
                </c:pt>
                <c:pt idx="9">
                  <c:v>0.32258063999999997</c:v>
                </c:pt>
                <c:pt idx="10">
                  <c:v>0.32258063999999997</c:v>
                </c:pt>
                <c:pt idx="11">
                  <c:v>0.35483870000000001</c:v>
                </c:pt>
              </c:numCache>
            </c:numRef>
          </c:val>
          <c:smooth val="0"/>
        </c:ser>
        <c:ser>
          <c:idx val="25"/>
          <c:order val="25"/>
          <c:val>
            <c:numRef>
              <c:f>'12" Prism'!$AA$1:$AA$12</c:f>
              <c:numCache>
                <c:formatCode>General</c:formatCode>
                <c:ptCount val="12"/>
              </c:numCache>
            </c:numRef>
          </c:val>
          <c:smooth val="0"/>
        </c:ser>
        <c:ser>
          <c:idx val="26"/>
          <c:order val="26"/>
          <c:val>
            <c:numRef>
              <c:f>'12" Prism'!$AB$1:$AB$12</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C$1:$AC$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5483870000000001</c:v>
                </c:pt>
                <c:pt idx="8">
                  <c:v>0.35483870000000001</c:v>
                </c:pt>
                <c:pt idx="9">
                  <c:v>0.32258063999999997</c:v>
                </c:pt>
                <c:pt idx="10">
                  <c:v>0.35483870000000001</c:v>
                </c:pt>
                <c:pt idx="11">
                  <c:v>0.32258063999999997</c:v>
                </c:pt>
              </c:numCache>
            </c:numRef>
          </c:val>
          <c:smooth val="0"/>
        </c:ser>
        <c:ser>
          <c:idx val="28"/>
          <c:order val="28"/>
          <c:val>
            <c:numRef>
              <c:f>'12" Prism'!$AD$1:$AD$12</c:f>
              <c:numCache>
                <c:formatCode>General</c:formatCode>
                <c:ptCount val="12"/>
              </c:numCache>
            </c:numRef>
          </c:val>
          <c:smooth val="0"/>
        </c:ser>
        <c:ser>
          <c:idx val="29"/>
          <c:order val="29"/>
          <c:val>
            <c:numRef>
              <c:f>'12" Prism'!$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Prism'!$AF$1:$AF$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32258063999999997</c:v>
                </c:pt>
                <c:pt idx="11">
                  <c:v>0.32258063999999997</c:v>
                </c:pt>
              </c:numCache>
            </c:numRef>
          </c:val>
          <c:smooth val="0"/>
        </c:ser>
        <c:ser>
          <c:idx val="31"/>
          <c:order val="31"/>
          <c:val>
            <c:numRef>
              <c:f>'12" Prism'!$AG$1:$AG$12</c:f>
              <c:numCache>
                <c:formatCode>General</c:formatCode>
                <c:ptCount val="12"/>
              </c:numCache>
            </c:numRef>
          </c:val>
          <c:smooth val="0"/>
        </c:ser>
        <c:ser>
          <c:idx val="32"/>
          <c:order val="32"/>
          <c:val>
            <c:numRef>
              <c:f>'12" Prism'!$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I$1:$AI$12</c:f>
              <c:numCache>
                <c:formatCode>General</c:formatCode>
                <c:ptCount val="12"/>
                <c:pt idx="0">
                  <c:v>0.35483870000000001</c:v>
                </c:pt>
                <c:pt idx="1">
                  <c:v>0.35483870000000001</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35483870000000001</c:v>
                </c:pt>
                <c:pt idx="11">
                  <c:v>0.32258063999999997</c:v>
                </c:pt>
              </c:numCache>
            </c:numRef>
          </c:val>
          <c:smooth val="0"/>
        </c:ser>
        <c:ser>
          <c:idx val="34"/>
          <c:order val="34"/>
          <c:val>
            <c:numRef>
              <c:f>'12" Prism'!$AJ$1:$AJ$12</c:f>
              <c:numCache>
                <c:formatCode>General</c:formatCode>
                <c:ptCount val="12"/>
              </c:numCache>
            </c:numRef>
          </c:val>
          <c:smooth val="0"/>
        </c:ser>
        <c:ser>
          <c:idx val="35"/>
          <c:order val="35"/>
          <c:val>
            <c:numRef>
              <c:f>'12" Prism'!$AK$1:$AK$12</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L$1:$AL$12</c:f>
              <c:numCache>
                <c:formatCode>General</c:formatCode>
                <c:ptCount val="12"/>
                <c:pt idx="0">
                  <c:v>0.38709675999999998</c:v>
                </c:pt>
                <c:pt idx="1">
                  <c:v>0.32258063999999997</c:v>
                </c:pt>
                <c:pt idx="2">
                  <c:v>0.32258063999999997</c:v>
                </c:pt>
                <c:pt idx="3">
                  <c:v>0.29032257</c:v>
                </c:pt>
                <c:pt idx="4">
                  <c:v>0.29032257</c:v>
                </c:pt>
                <c:pt idx="5">
                  <c:v>0.38709675999999998</c:v>
                </c:pt>
                <c:pt idx="6">
                  <c:v>0.25806449999999997</c:v>
                </c:pt>
                <c:pt idx="7">
                  <c:v>0.32258063999999997</c:v>
                </c:pt>
                <c:pt idx="8">
                  <c:v>0.35483870000000001</c:v>
                </c:pt>
                <c:pt idx="9">
                  <c:v>0.32258063999999997</c:v>
                </c:pt>
                <c:pt idx="10">
                  <c:v>0.35483870000000001</c:v>
                </c:pt>
                <c:pt idx="11">
                  <c:v>0.35483870000000001</c:v>
                </c:pt>
              </c:numCache>
            </c:numRef>
          </c:val>
          <c:smooth val="0"/>
        </c:ser>
        <c:ser>
          <c:idx val="37"/>
          <c:order val="37"/>
          <c:val>
            <c:numRef>
              <c:f>'12" Prism'!$AM$1:$AM$12</c:f>
              <c:numCache>
                <c:formatCode>General</c:formatCode>
                <c:ptCount val="12"/>
              </c:numCache>
            </c:numRef>
          </c:val>
          <c:smooth val="0"/>
        </c:ser>
        <c:ser>
          <c:idx val="38"/>
          <c:order val="38"/>
          <c:val>
            <c:numRef>
              <c:f>'12" Prism'!$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O$1:$AO$12</c:f>
              <c:numCache>
                <c:formatCode>General</c:formatCode>
                <c:ptCount val="12"/>
                <c:pt idx="0">
                  <c:v>0.35483870000000001</c:v>
                </c:pt>
                <c:pt idx="1">
                  <c:v>0.32258063999999997</c:v>
                </c:pt>
                <c:pt idx="2">
                  <c:v>0.32258063999999997</c:v>
                </c:pt>
                <c:pt idx="3">
                  <c:v>0.32258063999999997</c:v>
                </c:pt>
                <c:pt idx="4">
                  <c:v>0.32258063999999997</c:v>
                </c:pt>
                <c:pt idx="5">
                  <c:v>0.38709675999999998</c:v>
                </c:pt>
                <c:pt idx="6">
                  <c:v>0.25806449999999997</c:v>
                </c:pt>
                <c:pt idx="7">
                  <c:v>0.35483870000000001</c:v>
                </c:pt>
                <c:pt idx="8">
                  <c:v>0.32258063999999997</c:v>
                </c:pt>
                <c:pt idx="9">
                  <c:v>0.35483870000000001</c:v>
                </c:pt>
                <c:pt idx="10">
                  <c:v>0.35483870000000001</c:v>
                </c:pt>
                <c:pt idx="11">
                  <c:v>0.32258063999999997</c:v>
                </c:pt>
              </c:numCache>
            </c:numRef>
          </c:val>
          <c:smooth val="0"/>
        </c:ser>
        <c:ser>
          <c:idx val="40"/>
          <c:order val="40"/>
          <c:val>
            <c:numRef>
              <c:f>'12" Prism'!$AP$1:$AP$12</c:f>
              <c:numCache>
                <c:formatCode>General</c:formatCode>
                <c:ptCount val="12"/>
              </c:numCache>
            </c:numRef>
          </c:val>
          <c:smooth val="0"/>
        </c:ser>
        <c:ser>
          <c:idx val="41"/>
          <c:order val="41"/>
          <c:val>
            <c:numRef>
              <c:f>'12" Prism'!$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R$1:$AR$12</c:f>
              <c:numCache>
                <c:formatCode>General</c:formatCode>
                <c:ptCount val="12"/>
                <c:pt idx="0">
                  <c:v>0.35483870000000001</c:v>
                </c:pt>
                <c:pt idx="1">
                  <c:v>0.32258063999999997</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29032257</c:v>
                </c:pt>
                <c:pt idx="11">
                  <c:v>0.32258063999999997</c:v>
                </c:pt>
              </c:numCache>
            </c:numRef>
          </c:val>
          <c:smooth val="0"/>
        </c:ser>
        <c:ser>
          <c:idx val="43"/>
          <c:order val="43"/>
          <c:val>
            <c:numRef>
              <c:f>'12" Prism'!$AS$1:$AS$12</c:f>
              <c:numCache>
                <c:formatCode>General</c:formatCode>
                <c:ptCount val="12"/>
              </c:numCache>
            </c:numRef>
          </c:val>
          <c:smooth val="0"/>
        </c:ser>
        <c:ser>
          <c:idx val="44"/>
          <c:order val="44"/>
          <c:val>
            <c:numRef>
              <c:f>'12" Prism'!$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U$1:$AU$12</c:f>
              <c:numCache>
                <c:formatCode>General</c:formatCode>
                <c:ptCount val="12"/>
                <c:pt idx="0">
                  <c:v>0.38709675999999998</c:v>
                </c:pt>
                <c:pt idx="1">
                  <c:v>0.32258063999999997</c:v>
                </c:pt>
                <c:pt idx="2">
                  <c:v>0.35483870000000001</c:v>
                </c:pt>
                <c:pt idx="3">
                  <c:v>0.32258063999999997</c:v>
                </c:pt>
                <c:pt idx="4">
                  <c:v>0.29032257</c:v>
                </c:pt>
                <c:pt idx="5">
                  <c:v>0.38709675999999998</c:v>
                </c:pt>
                <c:pt idx="6">
                  <c:v>0.25806449999999997</c:v>
                </c:pt>
                <c:pt idx="7">
                  <c:v>0.29032257</c:v>
                </c:pt>
                <c:pt idx="8">
                  <c:v>0.32258063999999997</c:v>
                </c:pt>
                <c:pt idx="9">
                  <c:v>0.32258063999999997</c:v>
                </c:pt>
                <c:pt idx="10">
                  <c:v>0.32258063999999997</c:v>
                </c:pt>
                <c:pt idx="11">
                  <c:v>0.38709675999999998</c:v>
                </c:pt>
              </c:numCache>
            </c:numRef>
          </c:val>
          <c:smooth val="0"/>
        </c:ser>
        <c:ser>
          <c:idx val="46"/>
          <c:order val="46"/>
          <c:val>
            <c:numRef>
              <c:f>'12" Prism'!$AV$1:$AV$12</c:f>
              <c:numCache>
                <c:formatCode>General</c:formatCode>
                <c:ptCount val="12"/>
              </c:numCache>
            </c:numRef>
          </c:val>
          <c:smooth val="0"/>
        </c:ser>
        <c:ser>
          <c:idx val="47"/>
          <c:order val="47"/>
          <c:val>
            <c:numRef>
              <c:f>'12" Prism'!$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X$1:$AX$12</c:f>
              <c:numCache>
                <c:formatCode>General</c:formatCode>
                <c:ptCount val="12"/>
                <c:pt idx="0">
                  <c:v>0.35483870000000001</c:v>
                </c:pt>
                <c:pt idx="1">
                  <c:v>0.32258063999999997</c:v>
                </c:pt>
                <c:pt idx="2">
                  <c:v>0.32258063999999997</c:v>
                </c:pt>
                <c:pt idx="3">
                  <c:v>0.32258063999999997</c:v>
                </c:pt>
                <c:pt idx="4">
                  <c:v>0.29032257</c:v>
                </c:pt>
                <c:pt idx="5">
                  <c:v>0.41935486</c:v>
                </c:pt>
                <c:pt idx="6">
                  <c:v>0.25806449999999997</c:v>
                </c:pt>
                <c:pt idx="7">
                  <c:v>0.35483870000000001</c:v>
                </c:pt>
                <c:pt idx="8">
                  <c:v>0.32258063999999997</c:v>
                </c:pt>
                <c:pt idx="9">
                  <c:v>0.35483870000000001</c:v>
                </c:pt>
                <c:pt idx="10">
                  <c:v>0.32258063999999997</c:v>
                </c:pt>
                <c:pt idx="11">
                  <c:v>0.32258063999999997</c:v>
                </c:pt>
              </c:numCache>
            </c:numRef>
          </c:val>
          <c:smooth val="0"/>
        </c:ser>
        <c:ser>
          <c:idx val="49"/>
          <c:order val="49"/>
          <c:val>
            <c:numRef>
              <c:f>'12" Prism'!$AY$1:$AY$12</c:f>
              <c:numCache>
                <c:formatCode>General</c:formatCode>
                <c:ptCount val="12"/>
              </c:numCache>
            </c:numRef>
          </c:val>
          <c:smooth val="0"/>
        </c:ser>
        <c:ser>
          <c:idx val="50"/>
          <c:order val="50"/>
          <c:val>
            <c:numRef>
              <c:f>'12" Prism'!$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A$1:$BA$12</c:f>
              <c:numCache>
                <c:formatCode>General</c:formatCode>
                <c:ptCount val="12"/>
                <c:pt idx="0">
                  <c:v>0.38709675999999998</c:v>
                </c:pt>
                <c:pt idx="1">
                  <c:v>0.32258063999999997</c:v>
                </c:pt>
                <c:pt idx="2">
                  <c:v>0.32258063999999997</c:v>
                </c:pt>
                <c:pt idx="3">
                  <c:v>0.35483870000000001</c:v>
                </c:pt>
                <c:pt idx="4">
                  <c:v>0.29032257</c:v>
                </c:pt>
                <c:pt idx="5">
                  <c:v>0.38709675999999998</c:v>
                </c:pt>
                <c:pt idx="6">
                  <c:v>0.25806449999999997</c:v>
                </c:pt>
                <c:pt idx="7">
                  <c:v>0.32258063999999997</c:v>
                </c:pt>
                <c:pt idx="8">
                  <c:v>0.32258063999999997</c:v>
                </c:pt>
                <c:pt idx="9">
                  <c:v>0.35483870000000001</c:v>
                </c:pt>
                <c:pt idx="10">
                  <c:v>0.32258063999999997</c:v>
                </c:pt>
                <c:pt idx="11">
                  <c:v>0.35483870000000001</c:v>
                </c:pt>
              </c:numCache>
            </c:numRef>
          </c:val>
          <c:smooth val="0"/>
        </c:ser>
        <c:ser>
          <c:idx val="52"/>
          <c:order val="52"/>
          <c:val>
            <c:numRef>
              <c:f>'12" Prism'!$BB$1:$BB$12</c:f>
              <c:numCache>
                <c:formatCode>General</c:formatCode>
                <c:ptCount val="12"/>
              </c:numCache>
            </c:numRef>
          </c:val>
          <c:smooth val="0"/>
        </c:ser>
        <c:ser>
          <c:idx val="53"/>
          <c:order val="53"/>
          <c:val>
            <c:numRef>
              <c:f>'12" Prism'!$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D$1:$BD$12</c:f>
              <c:numCache>
                <c:formatCode>General</c:formatCode>
                <c:ptCount val="12"/>
                <c:pt idx="0">
                  <c:v>0.32258063999999997</c:v>
                </c:pt>
                <c:pt idx="1">
                  <c:v>0.35483870000000001</c:v>
                </c:pt>
                <c:pt idx="2">
                  <c:v>0.35483870000000001</c:v>
                </c:pt>
                <c:pt idx="3">
                  <c:v>0.58064514</c:v>
                </c:pt>
                <c:pt idx="4">
                  <c:v>0.29032257</c:v>
                </c:pt>
                <c:pt idx="5">
                  <c:v>0.38709675999999998</c:v>
                </c:pt>
                <c:pt idx="6">
                  <c:v>0.25806449999999997</c:v>
                </c:pt>
                <c:pt idx="7">
                  <c:v>0.32258063999999997</c:v>
                </c:pt>
                <c:pt idx="8">
                  <c:v>0.32258063999999997</c:v>
                </c:pt>
                <c:pt idx="9">
                  <c:v>0.32258063999999997</c:v>
                </c:pt>
                <c:pt idx="10">
                  <c:v>0.35483870000000001</c:v>
                </c:pt>
                <c:pt idx="11">
                  <c:v>0.32258063999999997</c:v>
                </c:pt>
              </c:numCache>
            </c:numRef>
          </c:val>
          <c:smooth val="0"/>
        </c:ser>
        <c:dLbls>
          <c:showLegendKey val="0"/>
          <c:showVal val="0"/>
          <c:showCatName val="0"/>
          <c:showSerName val="0"/>
          <c:showPercent val="0"/>
          <c:showBubbleSize val="0"/>
        </c:dLbls>
        <c:marker val="1"/>
        <c:smooth val="0"/>
        <c:axId val="300925312"/>
        <c:axId val="300927232"/>
      </c:lineChart>
      <c:catAx>
        <c:axId val="300925312"/>
        <c:scaling>
          <c:orientation val="minMax"/>
        </c:scaling>
        <c:delete val="0"/>
        <c:axPos val="b"/>
        <c:majorTickMark val="out"/>
        <c:minorTickMark val="none"/>
        <c:tickLblPos val="nextTo"/>
        <c:crossAx val="300927232"/>
        <c:crosses val="autoZero"/>
        <c:auto val="1"/>
        <c:lblAlgn val="ctr"/>
        <c:lblOffset val="100"/>
        <c:noMultiLvlLbl val="0"/>
      </c:catAx>
      <c:valAx>
        <c:axId val="300927232"/>
        <c:scaling>
          <c:orientation val="minMax"/>
        </c:scaling>
        <c:delete val="0"/>
        <c:axPos val="l"/>
        <c:majorGridlines/>
        <c:title>
          <c:tx>
            <c:rich>
              <a:bodyPr rot="-5400000" vert="horz"/>
              <a:lstStyle/>
              <a:p>
                <a:pPr>
                  <a:defRPr/>
                </a:pPr>
                <a:r>
                  <a:rPr lang="en-US"/>
                  <a:t>Sensor Data</a:t>
                </a:r>
              </a:p>
            </c:rich>
          </c:tx>
          <c:overlay val="0"/>
        </c:title>
        <c:numFmt formatCode="General" sourceLinked="1"/>
        <c:majorTickMark val="out"/>
        <c:minorTickMark val="none"/>
        <c:tickLblPos val="nextTo"/>
        <c:crossAx val="30092531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B$1:$B$12</c:f>
              <c:numCache>
                <c:formatCode>General</c:formatCode>
                <c:ptCount val="12"/>
                <c:pt idx="0">
                  <c:v>0.22580644</c:v>
                </c:pt>
                <c:pt idx="1">
                  <c:v>0.25806449999999997</c:v>
                </c:pt>
                <c:pt idx="2">
                  <c:v>0.22580644</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1"/>
          <c:order val="1"/>
          <c:val>
            <c:numRef>
              <c:f>'9" Prism'!$C$1:$C$12</c:f>
              <c:numCache>
                <c:formatCode>General</c:formatCode>
                <c:ptCount val="12"/>
              </c:numCache>
            </c:numRef>
          </c:val>
          <c:smooth val="0"/>
        </c:ser>
        <c:ser>
          <c:idx val="2"/>
          <c:order val="2"/>
          <c:val>
            <c:numRef>
              <c:f>'9" Prism'!$D$1:$D$12</c:f>
              <c:numCache>
                <c:formatCode>General</c:formatCode>
                <c:ptCount val="12"/>
              </c:numCache>
            </c:numRef>
          </c:val>
          <c:smooth val="0"/>
        </c:ser>
        <c:ser>
          <c:idx val="3"/>
          <c:order val="3"/>
          <c:spPr>
            <a:ln>
              <a:noFill/>
            </a:ln>
          </c:spPr>
          <c:marker>
            <c:symbol val="x"/>
            <c:size val="7"/>
            <c:spPr>
              <a:ln>
                <a:solidFill>
                  <a:srgbClr val="4F81BD"/>
                </a:solidFill>
              </a:ln>
            </c:spPr>
          </c:marker>
          <c:val>
            <c:numRef>
              <c:f>'9" Prism'!$E$1:$E$12</c:f>
              <c:numCache>
                <c:formatCode>General</c:formatCode>
                <c:ptCount val="12"/>
                <c:pt idx="0">
                  <c:v>0.25806449999999997</c:v>
                </c:pt>
                <c:pt idx="1">
                  <c:v>0.25806449999999997</c:v>
                </c:pt>
                <c:pt idx="2">
                  <c:v>0.25806449999999997</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4"/>
          <c:order val="4"/>
          <c:val>
            <c:numRef>
              <c:f>'9" Prism'!$F$1:$F$12</c:f>
              <c:numCache>
                <c:formatCode>General</c:formatCode>
                <c:ptCount val="12"/>
              </c:numCache>
            </c:numRef>
          </c:val>
          <c:smooth val="0"/>
        </c:ser>
        <c:ser>
          <c:idx val="5"/>
          <c:order val="5"/>
          <c:val>
            <c:numRef>
              <c:f>'9" Prism'!$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H$1:$H$12</c:f>
              <c:numCache>
                <c:formatCode>General</c:formatCode>
                <c:ptCount val="12"/>
                <c:pt idx="0">
                  <c:v>0.25806449999999997</c:v>
                </c:pt>
                <c:pt idx="1">
                  <c:v>0.25806449999999997</c:v>
                </c:pt>
                <c:pt idx="2">
                  <c:v>0.25806449999999997</c:v>
                </c:pt>
                <c:pt idx="3">
                  <c:v>0.22580644</c:v>
                </c:pt>
                <c:pt idx="4">
                  <c:v>0.67741936000000003</c:v>
                </c:pt>
                <c:pt idx="5">
                  <c:v>0.67741936000000003</c:v>
                </c:pt>
                <c:pt idx="6">
                  <c:v>0.8387097</c:v>
                </c:pt>
                <c:pt idx="7">
                  <c:v>0.25806449999999997</c:v>
                </c:pt>
                <c:pt idx="8">
                  <c:v>0.51612899999999995</c:v>
                </c:pt>
                <c:pt idx="9">
                  <c:v>0.25806449999999997</c:v>
                </c:pt>
                <c:pt idx="10">
                  <c:v>0.25806449999999997</c:v>
                </c:pt>
                <c:pt idx="11">
                  <c:v>0.25806449999999997</c:v>
                </c:pt>
              </c:numCache>
            </c:numRef>
          </c:val>
          <c:smooth val="0"/>
        </c:ser>
        <c:ser>
          <c:idx val="7"/>
          <c:order val="7"/>
          <c:val>
            <c:numRef>
              <c:f>'9" Prism'!$I$1:$I$12</c:f>
              <c:numCache>
                <c:formatCode>General</c:formatCode>
                <c:ptCount val="12"/>
              </c:numCache>
            </c:numRef>
          </c:val>
          <c:smooth val="0"/>
        </c:ser>
        <c:ser>
          <c:idx val="8"/>
          <c:order val="8"/>
          <c:val>
            <c:numRef>
              <c:f>'9" Prism'!$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K$1:$K$12</c:f>
              <c:numCache>
                <c:formatCode>General</c:formatCode>
                <c:ptCount val="12"/>
                <c:pt idx="0">
                  <c:v>0.25806449999999997</c:v>
                </c:pt>
                <c:pt idx="1">
                  <c:v>0.25806449999999997</c:v>
                </c:pt>
                <c:pt idx="2">
                  <c:v>0.25806449999999997</c:v>
                </c:pt>
                <c:pt idx="3">
                  <c:v>0.22580644</c:v>
                </c:pt>
                <c:pt idx="4">
                  <c:v>0.67741936000000003</c:v>
                </c:pt>
                <c:pt idx="5">
                  <c:v>0.64516130000000005</c:v>
                </c:pt>
                <c:pt idx="6">
                  <c:v>0.80645169999999999</c:v>
                </c:pt>
                <c:pt idx="7">
                  <c:v>0.25806449999999997</c:v>
                </c:pt>
                <c:pt idx="8">
                  <c:v>0.25806449999999997</c:v>
                </c:pt>
                <c:pt idx="9">
                  <c:v>0.25806449999999997</c:v>
                </c:pt>
                <c:pt idx="10">
                  <c:v>0.25806449999999997</c:v>
                </c:pt>
                <c:pt idx="11">
                  <c:v>0.22580644</c:v>
                </c:pt>
              </c:numCache>
            </c:numRef>
          </c:val>
          <c:smooth val="0"/>
        </c:ser>
        <c:ser>
          <c:idx val="10"/>
          <c:order val="10"/>
          <c:val>
            <c:numRef>
              <c:f>'9" Prism'!$L$1:$L$12</c:f>
              <c:numCache>
                <c:formatCode>General</c:formatCode>
                <c:ptCount val="12"/>
              </c:numCache>
            </c:numRef>
          </c:val>
          <c:smooth val="0"/>
        </c:ser>
        <c:ser>
          <c:idx val="11"/>
          <c:order val="11"/>
          <c:val>
            <c:numRef>
              <c:f>'9" Prism'!$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Prism'!$N$1:$N$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387097</c:v>
                </c:pt>
                <c:pt idx="7">
                  <c:v>0.25806449999999997</c:v>
                </c:pt>
                <c:pt idx="8">
                  <c:v>0.25806449999999997</c:v>
                </c:pt>
                <c:pt idx="9">
                  <c:v>0.25806449999999997</c:v>
                </c:pt>
                <c:pt idx="10">
                  <c:v>0.25806449999999997</c:v>
                </c:pt>
                <c:pt idx="11">
                  <c:v>0.25806449999999997</c:v>
                </c:pt>
              </c:numCache>
            </c:numRef>
          </c:val>
          <c:smooth val="0"/>
        </c:ser>
        <c:ser>
          <c:idx val="13"/>
          <c:order val="13"/>
          <c:val>
            <c:numRef>
              <c:f>'9" Prism'!$O$1:$O$12</c:f>
              <c:numCache>
                <c:formatCode>General</c:formatCode>
                <c:ptCount val="12"/>
              </c:numCache>
            </c:numRef>
          </c:val>
          <c:smooth val="0"/>
        </c:ser>
        <c:ser>
          <c:idx val="14"/>
          <c:order val="14"/>
          <c:val>
            <c:numRef>
              <c:f>'9" Prism'!$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Q$1:$Q$12</c:f>
              <c:numCache>
                <c:formatCode>General</c:formatCode>
                <c:ptCount val="12"/>
                <c:pt idx="0">
                  <c:v>0.25806449999999997</c:v>
                </c:pt>
                <c:pt idx="1">
                  <c:v>0.25806449999999997</c:v>
                </c:pt>
                <c:pt idx="2">
                  <c:v>0.25806449999999997</c:v>
                </c:pt>
                <c:pt idx="3">
                  <c:v>0.51612899999999995</c:v>
                </c:pt>
                <c:pt idx="4">
                  <c:v>0.67741936000000003</c:v>
                </c:pt>
                <c:pt idx="5">
                  <c:v>0.67741936000000003</c:v>
                </c:pt>
                <c:pt idx="6">
                  <c:v>0.87096775000000004</c:v>
                </c:pt>
                <c:pt idx="7">
                  <c:v>0.25806449999999997</c:v>
                </c:pt>
                <c:pt idx="8">
                  <c:v>0.22580644</c:v>
                </c:pt>
                <c:pt idx="9">
                  <c:v>0.25806449999999997</c:v>
                </c:pt>
                <c:pt idx="10">
                  <c:v>0.25806449999999997</c:v>
                </c:pt>
                <c:pt idx="11">
                  <c:v>0.25806449999999997</c:v>
                </c:pt>
              </c:numCache>
            </c:numRef>
          </c:val>
          <c:smooth val="0"/>
        </c:ser>
        <c:ser>
          <c:idx val="16"/>
          <c:order val="16"/>
          <c:val>
            <c:numRef>
              <c:f>'9" Prism'!$R$1:$R$12</c:f>
              <c:numCache>
                <c:formatCode>General</c:formatCode>
                <c:ptCount val="12"/>
              </c:numCache>
            </c:numRef>
          </c:val>
          <c:smooth val="0"/>
        </c:ser>
        <c:ser>
          <c:idx val="17"/>
          <c:order val="17"/>
          <c:val>
            <c:numRef>
              <c:f>'9" Prism'!$S$1:$S$12</c:f>
              <c:numCache>
                <c:formatCode>General</c:formatCode>
                <c:ptCount val="12"/>
              </c:numCache>
            </c:numRef>
          </c:val>
          <c:smooth val="0"/>
        </c:ser>
        <c:ser>
          <c:idx val="18"/>
          <c:order val="18"/>
          <c:spPr>
            <a:ln>
              <a:noFill/>
            </a:ln>
          </c:spPr>
          <c:marker>
            <c:symbol val="x"/>
            <c:size val="7"/>
            <c:spPr>
              <a:ln>
                <a:solidFill>
                  <a:srgbClr val="4F81BD"/>
                </a:solidFill>
              </a:ln>
            </c:spPr>
          </c:marker>
          <c:val>
            <c:numRef>
              <c:f>'9" Prism'!$T$1:$T$12</c:f>
              <c:numCache>
                <c:formatCode>General</c:formatCode>
                <c:ptCount val="12"/>
                <c:pt idx="0">
                  <c:v>0.25806449999999997</c:v>
                </c:pt>
                <c:pt idx="1">
                  <c:v>0.25806449999999997</c:v>
                </c:pt>
                <c:pt idx="2">
                  <c:v>0.25806449999999997</c:v>
                </c:pt>
                <c:pt idx="3">
                  <c:v>0.22580644</c:v>
                </c:pt>
                <c:pt idx="4">
                  <c:v>0.67741936000000003</c:v>
                </c:pt>
                <c:pt idx="5">
                  <c:v>0.64516130000000005</c:v>
                </c:pt>
                <c:pt idx="6">
                  <c:v>0.8387097</c:v>
                </c:pt>
                <c:pt idx="7">
                  <c:v>0.25806449999999997</c:v>
                </c:pt>
                <c:pt idx="8">
                  <c:v>0.25806449999999997</c:v>
                </c:pt>
                <c:pt idx="9">
                  <c:v>0.25806449999999997</c:v>
                </c:pt>
                <c:pt idx="10">
                  <c:v>0.25806449999999997</c:v>
                </c:pt>
                <c:pt idx="11">
                  <c:v>0.25806449999999997</c:v>
                </c:pt>
              </c:numCache>
            </c:numRef>
          </c:val>
          <c:smooth val="0"/>
        </c:ser>
        <c:ser>
          <c:idx val="19"/>
          <c:order val="19"/>
          <c:val>
            <c:numRef>
              <c:f>'9" Prism'!$U$1:$U$12</c:f>
              <c:numCache>
                <c:formatCode>General</c:formatCode>
                <c:ptCount val="12"/>
              </c:numCache>
            </c:numRef>
          </c:val>
          <c:smooth val="0"/>
        </c:ser>
        <c:ser>
          <c:idx val="20"/>
          <c:order val="20"/>
          <c:val>
            <c:numRef>
              <c:f>'9" Prism'!$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W$1:$W$12</c:f>
              <c:numCache>
                <c:formatCode>General</c:formatCode>
                <c:ptCount val="12"/>
                <c:pt idx="0">
                  <c:v>0.25806449999999997</c:v>
                </c:pt>
                <c:pt idx="1">
                  <c:v>0.25806449999999997</c:v>
                </c:pt>
                <c:pt idx="2">
                  <c:v>0.25806449999999997</c:v>
                </c:pt>
                <c:pt idx="3">
                  <c:v>0.22580644</c:v>
                </c:pt>
                <c:pt idx="4">
                  <c:v>0.67741936000000003</c:v>
                </c:pt>
                <c:pt idx="5">
                  <c:v>0.67741936000000003</c:v>
                </c:pt>
                <c:pt idx="6">
                  <c:v>0.8387097</c:v>
                </c:pt>
                <c:pt idx="7">
                  <c:v>0.25806449999999997</c:v>
                </c:pt>
                <c:pt idx="8">
                  <c:v>0.22580644</c:v>
                </c:pt>
                <c:pt idx="9">
                  <c:v>0.22580644</c:v>
                </c:pt>
                <c:pt idx="10">
                  <c:v>0.25806449999999997</c:v>
                </c:pt>
                <c:pt idx="11">
                  <c:v>0.25806449999999997</c:v>
                </c:pt>
              </c:numCache>
            </c:numRef>
          </c:val>
          <c:smooth val="0"/>
        </c:ser>
        <c:ser>
          <c:idx val="22"/>
          <c:order val="22"/>
          <c:val>
            <c:numRef>
              <c:f>'9" Prism'!$X$1:$X$12</c:f>
              <c:numCache>
                <c:formatCode>General</c:formatCode>
                <c:ptCount val="12"/>
              </c:numCache>
            </c:numRef>
          </c:val>
          <c:smooth val="0"/>
        </c:ser>
        <c:ser>
          <c:idx val="23"/>
          <c:order val="23"/>
          <c:val>
            <c:numRef>
              <c:f>'9" Prism'!$Y$1:$Y$12</c:f>
              <c:numCache>
                <c:formatCode>General</c:formatCode>
                <c:ptCount val="12"/>
              </c:numCache>
            </c:numRef>
          </c:val>
          <c:smooth val="0"/>
        </c:ser>
        <c:ser>
          <c:idx val="24"/>
          <c:order val="24"/>
          <c:spPr>
            <a:ln>
              <a:noFill/>
            </a:ln>
          </c:spPr>
          <c:marker>
            <c:symbol val="x"/>
            <c:size val="7"/>
            <c:spPr>
              <a:ln>
                <a:solidFill>
                  <a:srgbClr val="4F81BD"/>
                </a:solidFill>
              </a:ln>
            </c:spPr>
          </c:marker>
          <c:val>
            <c:numRef>
              <c:f>'9" Prism'!$Z$1:$Z$12</c:f>
              <c:numCache>
                <c:formatCode>General</c:formatCode>
                <c:ptCount val="12"/>
                <c:pt idx="0">
                  <c:v>0.25806449999999997</c:v>
                </c:pt>
                <c:pt idx="1">
                  <c:v>0.25806449999999997</c:v>
                </c:pt>
                <c:pt idx="2">
                  <c:v>0.25806449999999997</c:v>
                </c:pt>
                <c:pt idx="3">
                  <c:v>0.25806449999999997</c:v>
                </c:pt>
                <c:pt idx="4">
                  <c:v>0.64516130000000005</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25"/>
          <c:order val="25"/>
          <c:val>
            <c:numRef>
              <c:f>'9" Prism'!$AA$1:$AA$12</c:f>
              <c:numCache>
                <c:formatCode>General</c:formatCode>
                <c:ptCount val="12"/>
              </c:numCache>
            </c:numRef>
          </c:val>
          <c:smooth val="0"/>
        </c:ser>
        <c:ser>
          <c:idx val="26"/>
          <c:order val="26"/>
          <c:val>
            <c:numRef>
              <c:f>'9" Prism'!$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C$1:$AC$12</c:f>
              <c:numCache>
                <c:formatCode>General</c:formatCode>
                <c:ptCount val="12"/>
                <c:pt idx="0">
                  <c:v>0.25806449999999997</c:v>
                </c:pt>
                <c:pt idx="1">
                  <c:v>0.25806449999999997</c:v>
                </c:pt>
                <c:pt idx="2">
                  <c:v>0.25806449999999997</c:v>
                </c:pt>
                <c:pt idx="3">
                  <c:v>0.25806449999999997</c:v>
                </c:pt>
                <c:pt idx="4">
                  <c:v>0.64516130000000005</c:v>
                </c:pt>
                <c:pt idx="5">
                  <c:v>0.67741936000000003</c:v>
                </c:pt>
                <c:pt idx="6">
                  <c:v>0.87096775000000004</c:v>
                </c:pt>
                <c:pt idx="7">
                  <c:v>0.25806449999999997</c:v>
                </c:pt>
                <c:pt idx="8">
                  <c:v>0.25806449999999997</c:v>
                </c:pt>
                <c:pt idx="9">
                  <c:v>0.25806449999999997</c:v>
                </c:pt>
                <c:pt idx="10">
                  <c:v>0.25806449999999997</c:v>
                </c:pt>
                <c:pt idx="11">
                  <c:v>0.25806449999999997</c:v>
                </c:pt>
              </c:numCache>
            </c:numRef>
          </c:val>
          <c:smooth val="0"/>
        </c:ser>
        <c:ser>
          <c:idx val="28"/>
          <c:order val="28"/>
          <c:val>
            <c:numRef>
              <c:f>'9" Prism'!$AD$1:$AD$12</c:f>
              <c:numCache>
                <c:formatCode>General</c:formatCode>
                <c:ptCount val="12"/>
              </c:numCache>
            </c:numRef>
          </c:val>
          <c:smooth val="0"/>
        </c:ser>
        <c:ser>
          <c:idx val="29"/>
          <c:order val="29"/>
          <c:val>
            <c:numRef>
              <c:f>'9" Prism'!$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Prism'!$AF$1:$AF$12</c:f>
              <c:numCache>
                <c:formatCode>General</c:formatCode>
                <c:ptCount val="12"/>
                <c:pt idx="0">
                  <c:v>0.25806449999999997</c:v>
                </c:pt>
                <c:pt idx="1">
                  <c:v>0.22580644</c:v>
                </c:pt>
                <c:pt idx="2">
                  <c:v>0.25806449999999997</c:v>
                </c:pt>
                <c:pt idx="3">
                  <c:v>0.25806449999999997</c:v>
                </c:pt>
                <c:pt idx="4">
                  <c:v>0.67741936000000003</c:v>
                </c:pt>
                <c:pt idx="5">
                  <c:v>0.64516130000000005</c:v>
                </c:pt>
                <c:pt idx="6">
                  <c:v>0.80645169999999999</c:v>
                </c:pt>
                <c:pt idx="7">
                  <c:v>0.25806449999999997</c:v>
                </c:pt>
                <c:pt idx="8">
                  <c:v>0.25806449999999997</c:v>
                </c:pt>
                <c:pt idx="9">
                  <c:v>0.25806449999999997</c:v>
                </c:pt>
                <c:pt idx="10">
                  <c:v>0.25806449999999997</c:v>
                </c:pt>
                <c:pt idx="11">
                  <c:v>0.25806449999999997</c:v>
                </c:pt>
              </c:numCache>
            </c:numRef>
          </c:val>
          <c:smooth val="0"/>
        </c:ser>
        <c:ser>
          <c:idx val="31"/>
          <c:order val="31"/>
          <c:val>
            <c:numRef>
              <c:f>'9" Prism'!$AG$1:$AG$12</c:f>
              <c:numCache>
                <c:formatCode>General</c:formatCode>
                <c:ptCount val="12"/>
              </c:numCache>
            </c:numRef>
          </c:val>
          <c:smooth val="0"/>
        </c:ser>
        <c:ser>
          <c:idx val="32"/>
          <c:order val="32"/>
          <c:val>
            <c:numRef>
              <c:f>'9" Prism'!$AH$1:$AH$12</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I$1:$AI$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0645169999999999</c:v>
                </c:pt>
                <c:pt idx="7">
                  <c:v>0.25806449999999997</c:v>
                </c:pt>
                <c:pt idx="8">
                  <c:v>0.25806449999999997</c:v>
                </c:pt>
                <c:pt idx="9">
                  <c:v>0.25806449999999997</c:v>
                </c:pt>
                <c:pt idx="10">
                  <c:v>0.25806449999999997</c:v>
                </c:pt>
                <c:pt idx="11">
                  <c:v>0.25806449999999997</c:v>
                </c:pt>
              </c:numCache>
            </c:numRef>
          </c:val>
          <c:smooth val="0"/>
        </c:ser>
        <c:ser>
          <c:idx val="34"/>
          <c:order val="34"/>
          <c:val>
            <c:numRef>
              <c:f>'9" Prism'!$AJ$1:$AJ$12</c:f>
              <c:numCache>
                <c:formatCode>General</c:formatCode>
                <c:ptCount val="12"/>
              </c:numCache>
            </c:numRef>
          </c:val>
          <c:smooth val="0"/>
        </c:ser>
        <c:ser>
          <c:idx val="35"/>
          <c:order val="35"/>
          <c:val>
            <c:numRef>
              <c:f>'9" Prism'!$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L$1:$AL$12</c:f>
              <c:numCache>
                <c:formatCode>General</c:formatCode>
                <c:ptCount val="12"/>
                <c:pt idx="0">
                  <c:v>0.25806449999999997</c:v>
                </c:pt>
                <c:pt idx="1">
                  <c:v>0.25806449999999997</c:v>
                </c:pt>
                <c:pt idx="2">
                  <c:v>0.25806449999999997</c:v>
                </c:pt>
                <c:pt idx="3">
                  <c:v>0.22580644</c:v>
                </c:pt>
                <c:pt idx="4">
                  <c:v>0.64516130000000005</c:v>
                </c:pt>
                <c:pt idx="5">
                  <c:v>0.67741936000000003</c:v>
                </c:pt>
                <c:pt idx="6">
                  <c:v>0.87096775000000004</c:v>
                </c:pt>
                <c:pt idx="7">
                  <c:v>0.25806449999999997</c:v>
                </c:pt>
                <c:pt idx="8">
                  <c:v>0.25806449999999997</c:v>
                </c:pt>
                <c:pt idx="9">
                  <c:v>0.25806449999999997</c:v>
                </c:pt>
                <c:pt idx="10">
                  <c:v>0.25806449999999997</c:v>
                </c:pt>
                <c:pt idx="11">
                  <c:v>0.25806449999999997</c:v>
                </c:pt>
              </c:numCache>
            </c:numRef>
          </c:val>
          <c:smooth val="0"/>
        </c:ser>
        <c:ser>
          <c:idx val="37"/>
          <c:order val="37"/>
          <c:val>
            <c:numRef>
              <c:f>'9" Prism'!$AM$1:$AM$12</c:f>
              <c:numCache>
                <c:formatCode>General</c:formatCode>
                <c:ptCount val="12"/>
              </c:numCache>
            </c:numRef>
          </c:val>
          <c:smooth val="0"/>
        </c:ser>
        <c:ser>
          <c:idx val="38"/>
          <c:order val="38"/>
          <c:val>
            <c:numRef>
              <c:f>'9" Prism'!$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O$1:$AO$12</c:f>
              <c:numCache>
                <c:formatCode>General</c:formatCode>
                <c:ptCount val="12"/>
                <c:pt idx="0">
                  <c:v>0.22580644</c:v>
                </c:pt>
                <c:pt idx="1">
                  <c:v>0.25806449999999997</c:v>
                </c:pt>
                <c:pt idx="2">
                  <c:v>0.25806449999999997</c:v>
                </c:pt>
                <c:pt idx="3">
                  <c:v>0.25806449999999997</c:v>
                </c:pt>
                <c:pt idx="4">
                  <c:v>0.64516130000000005</c:v>
                </c:pt>
                <c:pt idx="5">
                  <c:v>0.67741936000000003</c:v>
                </c:pt>
                <c:pt idx="6">
                  <c:v>0.8387097</c:v>
                </c:pt>
                <c:pt idx="7">
                  <c:v>0.25806449999999997</c:v>
                </c:pt>
                <c:pt idx="8">
                  <c:v>0.22580644</c:v>
                </c:pt>
                <c:pt idx="9">
                  <c:v>0.25806449999999997</c:v>
                </c:pt>
                <c:pt idx="10">
                  <c:v>0.25806449999999997</c:v>
                </c:pt>
                <c:pt idx="11">
                  <c:v>0.25806449999999997</c:v>
                </c:pt>
              </c:numCache>
            </c:numRef>
          </c:val>
          <c:smooth val="0"/>
        </c:ser>
        <c:ser>
          <c:idx val="40"/>
          <c:order val="40"/>
          <c:val>
            <c:numRef>
              <c:f>'9" Prism'!$AP$1:$AP$12</c:f>
              <c:numCache>
                <c:formatCode>General</c:formatCode>
                <c:ptCount val="12"/>
              </c:numCache>
            </c:numRef>
          </c:val>
          <c:smooth val="0"/>
        </c:ser>
        <c:ser>
          <c:idx val="41"/>
          <c:order val="41"/>
          <c:val>
            <c:numRef>
              <c:f>'9" Prism'!$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R$1:$AR$12</c:f>
              <c:numCache>
                <c:formatCode>General</c:formatCode>
                <c:ptCount val="12"/>
                <c:pt idx="0">
                  <c:v>0.25806449999999997</c:v>
                </c:pt>
                <c:pt idx="1">
                  <c:v>0.25806449999999997</c:v>
                </c:pt>
                <c:pt idx="2">
                  <c:v>0.25806449999999997</c:v>
                </c:pt>
                <c:pt idx="3">
                  <c:v>0.25806449999999997</c:v>
                </c:pt>
                <c:pt idx="4">
                  <c:v>0.64516130000000005</c:v>
                </c:pt>
                <c:pt idx="5">
                  <c:v>0.64516130000000005</c:v>
                </c:pt>
                <c:pt idx="6">
                  <c:v>0.80645169999999999</c:v>
                </c:pt>
                <c:pt idx="7">
                  <c:v>0.25806449999999997</c:v>
                </c:pt>
                <c:pt idx="8">
                  <c:v>0.25806449999999997</c:v>
                </c:pt>
                <c:pt idx="9">
                  <c:v>0.25806449999999997</c:v>
                </c:pt>
                <c:pt idx="10">
                  <c:v>0.22580644</c:v>
                </c:pt>
                <c:pt idx="11">
                  <c:v>0.25806449999999997</c:v>
                </c:pt>
              </c:numCache>
            </c:numRef>
          </c:val>
          <c:smooth val="0"/>
        </c:ser>
        <c:ser>
          <c:idx val="43"/>
          <c:order val="43"/>
          <c:val>
            <c:numRef>
              <c:f>'9" Prism'!$AS$1:$AS$12</c:f>
              <c:numCache>
                <c:formatCode>General</c:formatCode>
                <c:ptCount val="12"/>
              </c:numCache>
            </c:numRef>
          </c:val>
          <c:smooth val="0"/>
        </c:ser>
        <c:ser>
          <c:idx val="44"/>
          <c:order val="44"/>
          <c:val>
            <c:numRef>
              <c:f>'9" Prism'!$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U$1:$AU$12</c:f>
              <c:numCache>
                <c:formatCode>General</c:formatCode>
                <c:ptCount val="12"/>
                <c:pt idx="0">
                  <c:v>0.22580644</c:v>
                </c:pt>
                <c:pt idx="1">
                  <c:v>0.25806449999999997</c:v>
                </c:pt>
                <c:pt idx="2">
                  <c:v>0.25806449999999997</c:v>
                </c:pt>
                <c:pt idx="3">
                  <c:v>0.22580644</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46"/>
          <c:order val="46"/>
          <c:val>
            <c:numRef>
              <c:f>'9" Prism'!$AV$1:$AV$12</c:f>
              <c:numCache>
                <c:formatCode>General</c:formatCode>
                <c:ptCount val="12"/>
              </c:numCache>
            </c:numRef>
          </c:val>
          <c:smooth val="0"/>
        </c:ser>
        <c:ser>
          <c:idx val="47"/>
          <c:order val="47"/>
          <c:val>
            <c:numRef>
              <c:f>'9" Prism'!$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X$1:$AX$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387097</c:v>
                </c:pt>
                <c:pt idx="7">
                  <c:v>0.25806449999999997</c:v>
                </c:pt>
                <c:pt idx="8">
                  <c:v>0.25806449999999997</c:v>
                </c:pt>
                <c:pt idx="9">
                  <c:v>0.25806449999999997</c:v>
                </c:pt>
                <c:pt idx="10">
                  <c:v>0.51612899999999995</c:v>
                </c:pt>
                <c:pt idx="11">
                  <c:v>0.25806449999999997</c:v>
                </c:pt>
              </c:numCache>
            </c:numRef>
          </c:val>
          <c:smooth val="0"/>
        </c:ser>
        <c:ser>
          <c:idx val="49"/>
          <c:order val="49"/>
          <c:val>
            <c:numRef>
              <c:f>'9" Prism'!$AY$1:$AY$12</c:f>
              <c:numCache>
                <c:formatCode>General</c:formatCode>
                <c:ptCount val="12"/>
              </c:numCache>
            </c:numRef>
          </c:val>
          <c:smooth val="0"/>
        </c:ser>
        <c:ser>
          <c:idx val="50"/>
          <c:order val="50"/>
          <c:val>
            <c:numRef>
              <c:f>'9" Prism'!$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A$1:$BA$12</c:f>
              <c:numCache>
                <c:formatCode>General</c:formatCode>
                <c:ptCount val="12"/>
                <c:pt idx="0">
                  <c:v>0.25806449999999997</c:v>
                </c:pt>
                <c:pt idx="1">
                  <c:v>0.22580644</c:v>
                </c:pt>
                <c:pt idx="2">
                  <c:v>0.22580644</c:v>
                </c:pt>
                <c:pt idx="3">
                  <c:v>0.25806449999999997</c:v>
                </c:pt>
                <c:pt idx="4">
                  <c:v>0.64516130000000005</c:v>
                </c:pt>
                <c:pt idx="5">
                  <c:v>0.67741936000000003</c:v>
                </c:pt>
                <c:pt idx="6">
                  <c:v>0.8387097</c:v>
                </c:pt>
                <c:pt idx="7">
                  <c:v>0.22580644</c:v>
                </c:pt>
                <c:pt idx="8">
                  <c:v>0.25806449999999997</c:v>
                </c:pt>
                <c:pt idx="9">
                  <c:v>0.25806449999999997</c:v>
                </c:pt>
                <c:pt idx="10">
                  <c:v>0.25806449999999997</c:v>
                </c:pt>
                <c:pt idx="11">
                  <c:v>0.51612899999999995</c:v>
                </c:pt>
              </c:numCache>
            </c:numRef>
          </c:val>
          <c:smooth val="0"/>
        </c:ser>
        <c:ser>
          <c:idx val="52"/>
          <c:order val="52"/>
          <c:val>
            <c:numRef>
              <c:f>'9" Prism'!$BB$1:$BB$12</c:f>
              <c:numCache>
                <c:formatCode>General</c:formatCode>
                <c:ptCount val="12"/>
              </c:numCache>
            </c:numRef>
          </c:val>
          <c:smooth val="0"/>
        </c:ser>
        <c:ser>
          <c:idx val="53"/>
          <c:order val="53"/>
          <c:val>
            <c:numRef>
              <c:f>'9" Prism'!$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D$1:$BD$12</c:f>
              <c:numCache>
                <c:formatCode>General</c:formatCode>
                <c:ptCount val="12"/>
                <c:pt idx="0">
                  <c:v>0.25806449999999997</c:v>
                </c:pt>
                <c:pt idx="1">
                  <c:v>0.25806449999999997</c:v>
                </c:pt>
                <c:pt idx="2">
                  <c:v>0.25806449999999997</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dLbls>
          <c:showLegendKey val="0"/>
          <c:showVal val="0"/>
          <c:showCatName val="0"/>
          <c:showSerName val="0"/>
          <c:showPercent val="0"/>
          <c:showBubbleSize val="0"/>
        </c:dLbls>
        <c:marker val="1"/>
        <c:smooth val="0"/>
        <c:axId val="301712896"/>
        <c:axId val="301714816"/>
      </c:lineChart>
      <c:catAx>
        <c:axId val="301712896"/>
        <c:scaling>
          <c:orientation val="minMax"/>
        </c:scaling>
        <c:delete val="0"/>
        <c:axPos val="b"/>
        <c:majorTickMark val="out"/>
        <c:minorTickMark val="none"/>
        <c:tickLblPos val="nextTo"/>
        <c:crossAx val="301714816"/>
        <c:crosses val="autoZero"/>
        <c:auto val="1"/>
        <c:lblAlgn val="ctr"/>
        <c:lblOffset val="100"/>
        <c:noMultiLvlLbl val="0"/>
      </c:catAx>
      <c:valAx>
        <c:axId val="301714816"/>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30171289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1"/>
          <c:showCatName val="0"/>
          <c:showSerName val="0"/>
          <c:showPercent val="0"/>
          <c:showBubbleSize val="0"/>
        </c:dLbls>
        <c:gapWidth val="75"/>
        <c:axId val="122217984"/>
        <c:axId val="122219520"/>
      </c:barChart>
      <c:catAx>
        <c:axId val="122217984"/>
        <c:scaling>
          <c:orientation val="minMax"/>
        </c:scaling>
        <c:delete val="0"/>
        <c:axPos val="b"/>
        <c:majorTickMark val="none"/>
        <c:minorTickMark val="none"/>
        <c:tickLblPos val="nextTo"/>
        <c:crossAx val="122219520"/>
        <c:crosses val="autoZero"/>
        <c:auto val="1"/>
        <c:lblAlgn val="ctr"/>
        <c:lblOffset val="100"/>
        <c:noMultiLvlLbl val="0"/>
      </c:catAx>
      <c:valAx>
        <c:axId val="122219520"/>
        <c:scaling>
          <c:orientation val="minMax"/>
        </c:scaling>
        <c:delete val="0"/>
        <c:axPos val="l"/>
        <c:title>
          <c:tx>
            <c:rich>
              <a:bodyPr rot="-5400000" vert="horz"/>
              <a:lstStyle/>
              <a:p>
                <a:pPr>
                  <a:defRPr/>
                </a:pPr>
                <a:r>
                  <a:rPr lang="en-US"/>
                  <a:t>Accuracy</a:t>
                </a:r>
              </a:p>
            </c:rich>
          </c:tx>
          <c:overlay val="0"/>
        </c:title>
        <c:numFmt formatCode="0%" sourceLinked="0"/>
        <c:majorTickMark val="none"/>
        <c:minorTickMark val="none"/>
        <c:tickLblPos val="nextTo"/>
        <c:crossAx val="122217984"/>
        <c:crosses val="autoZero"/>
        <c:crossBetween val="between"/>
      </c:valAx>
    </c:plotArea>
    <c:legend>
      <c:legendPos val="b"/>
      <c:overlay val="0"/>
    </c:legend>
    <c:plotVisOnly val="1"/>
    <c:dispBlanksAs val="gap"/>
    <c:showDLblsOverMax val="0"/>
  </c:chart>
  <c:spPr>
    <a:ln w="28575">
      <a:solidFill>
        <a:schemeClr val="tx1"/>
      </a:solid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C$13:$C$24</c:f>
              <c:numCache>
                <c:formatCode>General</c:formatCode>
                <c:ptCount val="12"/>
                <c:pt idx="0">
                  <c:v>37.096775000000001</c:v>
                </c:pt>
                <c:pt idx="1">
                  <c:v>77.217735000000005</c:v>
                </c:pt>
                <c:pt idx="2">
                  <c:v>37.096775000000001</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1"/>
          <c:order val="1"/>
          <c:val>
            <c:numRef>
              <c:f>'9" Prism'!$D$13:$D$24</c:f>
              <c:numCache>
                <c:formatCode>General</c:formatCode>
                <c:ptCount val="12"/>
              </c:numCache>
            </c:numRef>
          </c:val>
          <c:smooth val="0"/>
        </c:ser>
        <c:ser>
          <c:idx val="2"/>
          <c:order val="2"/>
          <c:val>
            <c:numRef>
              <c:f>'9" Prism'!$E$13:$E$24</c:f>
              <c:numCache>
                <c:formatCode>General</c:formatCode>
                <c:ptCount val="12"/>
              </c:numCache>
            </c:numRef>
          </c:val>
          <c:smooth val="0"/>
        </c:ser>
        <c:ser>
          <c:idx val="3"/>
          <c:order val="3"/>
          <c:spPr>
            <a:ln>
              <a:noFill/>
            </a:ln>
          </c:spPr>
          <c:marker>
            <c:symbol val="x"/>
            <c:size val="7"/>
            <c:spPr>
              <a:ln>
                <a:solidFill>
                  <a:srgbClr val="4F81BD"/>
                </a:solidFill>
              </a:ln>
            </c:spPr>
          </c:marker>
          <c:val>
            <c:numRef>
              <c:f>'9" Prism'!$F$13:$F$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
          <c:order val="4"/>
          <c:val>
            <c:numRef>
              <c:f>'9" Prism'!$G$13:$G$24</c:f>
              <c:numCache>
                <c:formatCode>General</c:formatCode>
                <c:ptCount val="12"/>
              </c:numCache>
            </c:numRef>
          </c:val>
          <c:smooth val="0"/>
        </c:ser>
        <c:ser>
          <c:idx val="5"/>
          <c:order val="5"/>
          <c:val>
            <c:numRef>
              <c:f>'9"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I$13:$I$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98.18545999999998</c:v>
                </c:pt>
                <c:pt idx="9">
                  <c:v>77.217735000000005</c:v>
                </c:pt>
                <c:pt idx="10">
                  <c:v>77.217735000000005</c:v>
                </c:pt>
                <c:pt idx="11">
                  <c:v>77.217735000000005</c:v>
                </c:pt>
              </c:numCache>
            </c:numRef>
          </c:val>
          <c:smooth val="0"/>
        </c:ser>
        <c:ser>
          <c:idx val="7"/>
          <c:order val="7"/>
          <c:val>
            <c:numRef>
              <c:f>'9" Prism'!$J$13:$J$24</c:f>
              <c:numCache>
                <c:formatCode>General</c:formatCode>
                <c:ptCount val="12"/>
              </c:numCache>
            </c:numRef>
          </c:val>
          <c:smooth val="0"/>
        </c:ser>
        <c:ser>
          <c:idx val="8"/>
          <c:order val="8"/>
          <c:val>
            <c:numRef>
              <c:f>'9"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L$13:$L$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59.27430000000004</c:v>
                </c:pt>
                <c:pt idx="7">
                  <c:v>77.217735000000005</c:v>
                </c:pt>
                <c:pt idx="8">
                  <c:v>77.217735000000005</c:v>
                </c:pt>
                <c:pt idx="9">
                  <c:v>77.217735000000005</c:v>
                </c:pt>
                <c:pt idx="10">
                  <c:v>77.217735000000005</c:v>
                </c:pt>
                <c:pt idx="11">
                  <c:v>37.096775000000001</c:v>
                </c:pt>
              </c:numCache>
            </c:numRef>
          </c:val>
          <c:smooth val="0"/>
        </c:ser>
        <c:ser>
          <c:idx val="10"/>
          <c:order val="10"/>
          <c:val>
            <c:numRef>
              <c:f>'9" Prism'!$M$13:$M$24</c:f>
              <c:numCache>
                <c:formatCode>General</c:formatCode>
                <c:ptCount val="12"/>
              </c:numCache>
            </c:numRef>
          </c:val>
          <c:smooth val="0"/>
        </c:ser>
        <c:ser>
          <c:idx val="11"/>
          <c:order val="11"/>
          <c:val>
            <c:numRef>
              <c:f>'9" Prism'!$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Prism'!$O$13:$O$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3"/>
          <c:order val="13"/>
          <c:val>
            <c:numRef>
              <c:f>'9" Prism'!$P$13:$P$24</c:f>
              <c:numCache>
                <c:formatCode>General</c:formatCode>
                <c:ptCount val="12"/>
              </c:numCache>
            </c:numRef>
          </c:val>
          <c:smooth val="0"/>
        </c:ser>
        <c:ser>
          <c:idx val="14"/>
          <c:order val="14"/>
          <c:val>
            <c:numRef>
              <c:f>'9"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R$13:$R$24</c:f>
              <c:numCache>
                <c:formatCode>General</c:formatCode>
                <c:ptCount val="12"/>
                <c:pt idx="0">
                  <c:v>77.217735000000005</c:v>
                </c:pt>
                <c:pt idx="1">
                  <c:v>77.217735000000005</c:v>
                </c:pt>
                <c:pt idx="2">
                  <c:v>77.217735000000005</c:v>
                </c:pt>
                <c:pt idx="3">
                  <c:v>398.18545999999998</c:v>
                </c:pt>
                <c:pt idx="4">
                  <c:v>598.79034000000001</c:v>
                </c:pt>
                <c:pt idx="5">
                  <c:v>598.79034000000001</c:v>
                </c:pt>
                <c:pt idx="6">
                  <c:v>839.51620000000003</c:v>
                </c:pt>
                <c:pt idx="7">
                  <c:v>77.217735000000005</c:v>
                </c:pt>
                <c:pt idx="8">
                  <c:v>37.096775000000001</c:v>
                </c:pt>
                <c:pt idx="9">
                  <c:v>77.217735000000005</c:v>
                </c:pt>
                <c:pt idx="10">
                  <c:v>77.217735000000005</c:v>
                </c:pt>
                <c:pt idx="11">
                  <c:v>77.217735000000005</c:v>
                </c:pt>
              </c:numCache>
            </c:numRef>
          </c:val>
          <c:smooth val="0"/>
        </c:ser>
        <c:ser>
          <c:idx val="16"/>
          <c:order val="16"/>
          <c:val>
            <c:numRef>
              <c:f>'9" Prism'!$S$13:$S$24</c:f>
              <c:numCache>
                <c:formatCode>General</c:formatCode>
                <c:ptCount val="12"/>
              </c:numCache>
            </c:numRef>
          </c:val>
          <c:smooth val="0"/>
        </c:ser>
        <c:ser>
          <c:idx val="17"/>
          <c:order val="17"/>
          <c:val>
            <c:numRef>
              <c:f>'9"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U$13:$U$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9"/>
          <c:order val="19"/>
          <c:val>
            <c:numRef>
              <c:f>'9" Prism'!$V$13:$V$24</c:f>
              <c:numCache>
                <c:formatCode>General</c:formatCode>
                <c:ptCount val="12"/>
              </c:numCache>
            </c:numRef>
          </c:val>
          <c:smooth val="0"/>
        </c:ser>
        <c:ser>
          <c:idx val="20"/>
          <c:order val="20"/>
          <c:val>
            <c:numRef>
              <c:f>'9"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X$13:$X$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7.096775000000001</c:v>
                </c:pt>
                <c:pt idx="9">
                  <c:v>37.096775000000001</c:v>
                </c:pt>
                <c:pt idx="10">
                  <c:v>77.217735000000005</c:v>
                </c:pt>
                <c:pt idx="11">
                  <c:v>77.217735000000005</c:v>
                </c:pt>
              </c:numCache>
            </c:numRef>
          </c:val>
          <c:smooth val="0"/>
        </c:ser>
        <c:ser>
          <c:idx val="22"/>
          <c:order val="22"/>
          <c:val>
            <c:numRef>
              <c:f>'9" Prism'!$Y$13:$Y$24</c:f>
              <c:numCache>
                <c:formatCode>General</c:formatCode>
                <c:ptCount val="12"/>
              </c:numCache>
            </c:numRef>
          </c:val>
          <c:smooth val="0"/>
        </c:ser>
        <c:ser>
          <c:idx val="23"/>
          <c:order val="23"/>
          <c:val>
            <c:numRef>
              <c:f>'9" Prism'!$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A$13:$AA$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Prism'!$AB$13:$AB$24</c:f>
              <c:numCache>
                <c:formatCode>General</c:formatCode>
                <c:ptCount val="12"/>
              </c:numCache>
            </c:numRef>
          </c:val>
          <c:smooth val="0"/>
        </c:ser>
        <c:ser>
          <c:idx val="26"/>
          <c:order val="26"/>
          <c:val>
            <c:numRef>
              <c:f>'9" Prism'!$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D$13:$AD$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28"/>
          <c:order val="28"/>
          <c:val>
            <c:numRef>
              <c:f>'9" Prism'!$AE$13:$AE$24</c:f>
              <c:numCache>
                <c:formatCode>General</c:formatCode>
                <c:ptCount val="12"/>
              </c:numCache>
            </c:numRef>
          </c:val>
          <c:smooth val="0"/>
        </c:ser>
        <c:ser>
          <c:idx val="29"/>
          <c:order val="29"/>
          <c:val>
            <c:numRef>
              <c:f>'9"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G$13:$AG$24</c:f>
              <c:numCache>
                <c:formatCode>General</c:formatCode>
                <c:ptCount val="12"/>
                <c:pt idx="0">
                  <c:v>77.217735000000005</c:v>
                </c:pt>
                <c:pt idx="1">
                  <c:v>37.096775000000001</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1"/>
          <c:order val="31"/>
          <c:val>
            <c:numRef>
              <c:f>'9" Prism'!$AH$13:$AH$24</c:f>
              <c:numCache>
                <c:formatCode>General</c:formatCode>
                <c:ptCount val="12"/>
              </c:numCache>
            </c:numRef>
          </c:val>
          <c:smooth val="0"/>
        </c:ser>
        <c:ser>
          <c:idx val="32"/>
          <c:order val="32"/>
          <c:val>
            <c:numRef>
              <c:f>'9"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J$13:$AJ$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4"/>
          <c:order val="34"/>
          <c:val>
            <c:numRef>
              <c:f>'9" Prism'!$AK$13:$AK$24</c:f>
              <c:numCache>
                <c:formatCode>General</c:formatCode>
                <c:ptCount val="12"/>
              </c:numCache>
            </c:numRef>
          </c:val>
          <c:smooth val="0"/>
        </c:ser>
        <c:ser>
          <c:idx val="35"/>
          <c:order val="35"/>
          <c:val>
            <c:numRef>
              <c:f>'9" Prism'!$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M$13:$AM$24</c:f>
              <c:numCache>
                <c:formatCode>General</c:formatCode>
                <c:ptCount val="12"/>
                <c:pt idx="0">
                  <c:v>77.217735000000005</c:v>
                </c:pt>
                <c:pt idx="1">
                  <c:v>77.217735000000005</c:v>
                </c:pt>
                <c:pt idx="2">
                  <c:v>77.217735000000005</c:v>
                </c:pt>
                <c:pt idx="3">
                  <c:v>37.096775000000001</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37"/>
          <c:order val="37"/>
          <c:val>
            <c:numRef>
              <c:f>'9" Prism'!$AN$13:$AN$24</c:f>
              <c:numCache>
                <c:formatCode>General</c:formatCode>
                <c:ptCount val="12"/>
              </c:numCache>
            </c:numRef>
          </c:val>
          <c:smooth val="0"/>
        </c:ser>
        <c:ser>
          <c:idx val="38"/>
          <c:order val="38"/>
          <c:val>
            <c:numRef>
              <c:f>'9"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P$13:$AP$24</c:f>
              <c:numCache>
                <c:formatCode>General</c:formatCode>
                <c:ptCount val="12"/>
                <c:pt idx="0">
                  <c:v>37.096775000000001</c:v>
                </c:pt>
                <c:pt idx="1">
                  <c:v>77.217735000000005</c:v>
                </c:pt>
                <c:pt idx="2">
                  <c:v>77.217735000000005</c:v>
                </c:pt>
                <c:pt idx="3">
                  <c:v>77.217735000000005</c:v>
                </c:pt>
                <c:pt idx="4">
                  <c:v>558.66930000000002</c:v>
                </c:pt>
                <c:pt idx="5">
                  <c:v>598.79034000000001</c:v>
                </c:pt>
                <c:pt idx="6">
                  <c:v>799.39526000000001</c:v>
                </c:pt>
                <c:pt idx="7">
                  <c:v>77.217735000000005</c:v>
                </c:pt>
                <c:pt idx="8">
                  <c:v>37.096775000000001</c:v>
                </c:pt>
                <c:pt idx="9">
                  <c:v>77.217735000000005</c:v>
                </c:pt>
                <c:pt idx="10">
                  <c:v>77.217735000000005</c:v>
                </c:pt>
                <c:pt idx="11">
                  <c:v>77.217735000000005</c:v>
                </c:pt>
              </c:numCache>
            </c:numRef>
          </c:val>
          <c:smooth val="0"/>
        </c:ser>
        <c:ser>
          <c:idx val="40"/>
          <c:order val="40"/>
          <c:val>
            <c:numRef>
              <c:f>'9" Prism'!$AQ$13:$AQ$24</c:f>
              <c:numCache>
                <c:formatCode>General</c:formatCode>
                <c:ptCount val="12"/>
              </c:numCache>
            </c:numRef>
          </c:val>
          <c:smooth val="0"/>
        </c:ser>
        <c:ser>
          <c:idx val="41"/>
          <c:order val="41"/>
          <c:val>
            <c:numRef>
              <c:f>'9"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S$13:$AS$24</c:f>
              <c:numCache>
                <c:formatCode>General</c:formatCode>
                <c:ptCount val="12"/>
                <c:pt idx="0">
                  <c:v>77.217735000000005</c:v>
                </c:pt>
                <c:pt idx="1">
                  <c:v>77.217735000000005</c:v>
                </c:pt>
                <c:pt idx="2">
                  <c:v>77.217735000000005</c:v>
                </c:pt>
                <c:pt idx="3">
                  <c:v>77.217735000000005</c:v>
                </c:pt>
                <c:pt idx="4">
                  <c:v>558.66930000000002</c:v>
                </c:pt>
                <c:pt idx="5">
                  <c:v>558.66930000000002</c:v>
                </c:pt>
                <c:pt idx="6">
                  <c:v>759.27430000000004</c:v>
                </c:pt>
                <c:pt idx="7">
                  <c:v>77.217735000000005</c:v>
                </c:pt>
                <c:pt idx="8">
                  <c:v>77.217735000000005</c:v>
                </c:pt>
                <c:pt idx="9">
                  <c:v>77.217735000000005</c:v>
                </c:pt>
                <c:pt idx="10">
                  <c:v>37.096775000000001</c:v>
                </c:pt>
                <c:pt idx="11">
                  <c:v>77.217735000000005</c:v>
                </c:pt>
              </c:numCache>
            </c:numRef>
          </c:val>
          <c:smooth val="0"/>
        </c:ser>
        <c:ser>
          <c:idx val="43"/>
          <c:order val="43"/>
          <c:val>
            <c:numRef>
              <c:f>'9" Prism'!$AT$13:$AT$24</c:f>
              <c:numCache>
                <c:formatCode>General</c:formatCode>
                <c:ptCount val="12"/>
              </c:numCache>
            </c:numRef>
          </c:val>
          <c:smooth val="0"/>
        </c:ser>
        <c:ser>
          <c:idx val="44"/>
          <c:order val="44"/>
          <c:val>
            <c:numRef>
              <c:f>'9"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V$13:$AV$24</c:f>
              <c:numCache>
                <c:formatCode>General</c:formatCode>
                <c:ptCount val="12"/>
                <c:pt idx="0">
                  <c:v>37.096775000000001</c:v>
                </c:pt>
                <c:pt idx="1">
                  <c:v>77.217735000000005</c:v>
                </c:pt>
                <c:pt idx="2">
                  <c:v>77.217735000000005</c:v>
                </c:pt>
                <c:pt idx="3">
                  <c:v>37.096775000000001</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6"/>
          <c:order val="46"/>
          <c:val>
            <c:numRef>
              <c:f>'9" Prism'!$AW$13:$AW$24</c:f>
              <c:numCache>
                <c:formatCode>General</c:formatCode>
                <c:ptCount val="12"/>
              </c:numCache>
            </c:numRef>
          </c:val>
          <c:smooth val="0"/>
        </c:ser>
        <c:ser>
          <c:idx val="47"/>
          <c:order val="47"/>
          <c:val>
            <c:numRef>
              <c:f>'9"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Y$13:$AY$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398.18545999999998</c:v>
                </c:pt>
                <c:pt idx="11">
                  <c:v>77.217735000000005</c:v>
                </c:pt>
              </c:numCache>
            </c:numRef>
          </c:val>
          <c:smooth val="0"/>
        </c:ser>
        <c:ser>
          <c:idx val="49"/>
          <c:order val="49"/>
          <c:val>
            <c:numRef>
              <c:f>'9" Prism'!$AZ$13:$AZ$24</c:f>
              <c:numCache>
                <c:formatCode>General</c:formatCode>
                <c:ptCount val="12"/>
              </c:numCache>
            </c:numRef>
          </c:val>
          <c:smooth val="0"/>
        </c:ser>
        <c:ser>
          <c:idx val="50"/>
          <c:order val="50"/>
          <c:val>
            <c:numRef>
              <c:f>'9"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B$13:$BB$24</c:f>
              <c:numCache>
                <c:formatCode>General</c:formatCode>
                <c:ptCount val="12"/>
                <c:pt idx="0">
                  <c:v>77.217735000000005</c:v>
                </c:pt>
                <c:pt idx="1">
                  <c:v>37.096775000000001</c:v>
                </c:pt>
                <c:pt idx="2">
                  <c:v>37.096775000000001</c:v>
                </c:pt>
                <c:pt idx="3">
                  <c:v>77.217735000000005</c:v>
                </c:pt>
                <c:pt idx="4">
                  <c:v>558.66930000000002</c:v>
                </c:pt>
                <c:pt idx="5">
                  <c:v>598.79034000000001</c:v>
                </c:pt>
                <c:pt idx="6">
                  <c:v>799.39526000000001</c:v>
                </c:pt>
                <c:pt idx="7">
                  <c:v>37.096775000000001</c:v>
                </c:pt>
                <c:pt idx="8">
                  <c:v>77.217735000000005</c:v>
                </c:pt>
                <c:pt idx="9">
                  <c:v>77.217735000000005</c:v>
                </c:pt>
                <c:pt idx="10">
                  <c:v>77.217735000000005</c:v>
                </c:pt>
                <c:pt idx="11">
                  <c:v>398.18545999999998</c:v>
                </c:pt>
              </c:numCache>
            </c:numRef>
          </c:val>
          <c:smooth val="0"/>
        </c:ser>
        <c:ser>
          <c:idx val="52"/>
          <c:order val="52"/>
          <c:val>
            <c:numRef>
              <c:f>'9" Prism'!$BC$13:$BC$24</c:f>
              <c:numCache>
                <c:formatCode>General</c:formatCode>
                <c:ptCount val="12"/>
              </c:numCache>
            </c:numRef>
          </c:val>
          <c:smooth val="0"/>
        </c:ser>
        <c:ser>
          <c:idx val="53"/>
          <c:order val="53"/>
          <c:val>
            <c:numRef>
              <c:f>'9"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E$13:$BE$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313100544"/>
        <c:axId val="313110912"/>
      </c:lineChart>
      <c:catAx>
        <c:axId val="313100544"/>
        <c:scaling>
          <c:orientation val="minMax"/>
        </c:scaling>
        <c:delete val="0"/>
        <c:axPos val="b"/>
        <c:majorTickMark val="out"/>
        <c:minorTickMark val="none"/>
        <c:tickLblPos val="nextTo"/>
        <c:crossAx val="313110912"/>
        <c:crosses val="autoZero"/>
        <c:auto val="1"/>
        <c:lblAlgn val="ctr"/>
        <c:lblOffset val="100"/>
        <c:noMultiLvlLbl val="0"/>
      </c:catAx>
      <c:valAx>
        <c:axId val="313110912"/>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31310054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D$25:$D$36</c:f>
              <c:numCache>
                <c:formatCode>General</c:formatCode>
                <c:ptCount val="12"/>
                <c:pt idx="0">
                  <c:v>90.591399999999993</c:v>
                </c:pt>
                <c:pt idx="1">
                  <c:v>197.58063000000001</c:v>
                </c:pt>
                <c:pt idx="2">
                  <c:v>90.591399999999993</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
          <c:order val="1"/>
          <c:val>
            <c:numRef>
              <c:f>'9" Prism'!$E$25:$E$36</c:f>
              <c:numCache>
                <c:formatCode>General</c:formatCode>
                <c:ptCount val="12"/>
              </c:numCache>
            </c:numRef>
          </c:val>
          <c:smooth val="0"/>
        </c:ser>
        <c:ser>
          <c:idx val="2"/>
          <c:order val="2"/>
          <c:val>
            <c:numRef>
              <c:f>'9" Prism'!$F$25:$F$36</c:f>
              <c:numCache>
                <c:formatCode>General</c:formatCode>
                <c:ptCount val="12"/>
              </c:numCache>
            </c:numRef>
          </c:val>
          <c:smooth val="0"/>
        </c:ser>
        <c:ser>
          <c:idx val="3"/>
          <c:order val="3"/>
          <c:spPr>
            <a:ln>
              <a:noFill/>
            </a:ln>
          </c:spPr>
          <c:marker>
            <c:symbol val="x"/>
            <c:size val="7"/>
            <c:spPr>
              <a:ln>
                <a:solidFill>
                  <a:srgbClr val="4F81BD"/>
                </a:solidFill>
              </a:ln>
            </c:spPr>
          </c:marker>
          <c:val>
            <c:numRef>
              <c:f>'9" Prism'!$G$25:$G$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
          <c:order val="4"/>
          <c:val>
            <c:numRef>
              <c:f>'9" Prism'!$H$25:$H$36</c:f>
              <c:numCache>
                <c:formatCode>General</c:formatCode>
                <c:ptCount val="12"/>
              </c:numCache>
            </c:numRef>
          </c:val>
          <c:smooth val="0"/>
        </c:ser>
        <c:ser>
          <c:idx val="5"/>
          <c:order val="5"/>
          <c:val>
            <c:numRef>
              <c:f>'9"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J$25:$J$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000</c:v>
                </c:pt>
                <c:pt idx="9">
                  <c:v>197.58063000000001</c:v>
                </c:pt>
                <c:pt idx="10">
                  <c:v>197.58063000000001</c:v>
                </c:pt>
                <c:pt idx="11">
                  <c:v>197.58063000000001</c:v>
                </c:pt>
              </c:numCache>
            </c:numRef>
          </c:val>
          <c:smooth val="0"/>
        </c:ser>
        <c:ser>
          <c:idx val="7"/>
          <c:order val="7"/>
          <c:val>
            <c:numRef>
              <c:f>'9" Prism'!$K$25:$K$36</c:f>
              <c:numCache>
                <c:formatCode>General</c:formatCode>
                <c:ptCount val="12"/>
              </c:numCache>
            </c:numRef>
          </c:val>
          <c:smooth val="0"/>
        </c:ser>
        <c:ser>
          <c:idx val="8"/>
          <c:order val="8"/>
          <c:val>
            <c:numRef>
              <c:f>'9"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M$25:$M$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90.591399999999993</c:v>
                </c:pt>
              </c:numCache>
            </c:numRef>
          </c:val>
          <c:smooth val="0"/>
        </c:ser>
        <c:ser>
          <c:idx val="10"/>
          <c:order val="10"/>
          <c:val>
            <c:numRef>
              <c:f>'9" Prism'!$N$25:$N$36</c:f>
              <c:numCache>
                <c:formatCode>General</c:formatCode>
                <c:ptCount val="12"/>
              </c:numCache>
            </c:numRef>
          </c:val>
          <c:smooth val="0"/>
        </c:ser>
        <c:ser>
          <c:idx val="11"/>
          <c:order val="11"/>
          <c:val>
            <c:numRef>
              <c:f>'9" Prism'!$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Prism'!$P$25:$P$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3"/>
          <c:order val="13"/>
          <c:val>
            <c:numRef>
              <c:f>'9" Prism'!$Q$25:$Q$36</c:f>
              <c:numCache>
                <c:formatCode>General</c:formatCode>
                <c:ptCount val="12"/>
              </c:numCache>
            </c:numRef>
          </c:val>
          <c:smooth val="0"/>
        </c:ser>
        <c:ser>
          <c:idx val="14"/>
          <c:order val="14"/>
          <c:val>
            <c:numRef>
              <c:f>'9"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S$25:$S$36</c:f>
              <c:numCache>
                <c:formatCode>General</c:formatCode>
                <c:ptCount val="12"/>
                <c:pt idx="0">
                  <c:v>197.58063000000001</c:v>
                </c:pt>
                <c:pt idx="1">
                  <c:v>197.58063000000001</c:v>
                </c:pt>
                <c:pt idx="2">
                  <c:v>197.58063000000001</c:v>
                </c:pt>
                <c:pt idx="3">
                  <c:v>1000</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16"/>
          <c:order val="16"/>
          <c:val>
            <c:numRef>
              <c:f>'9" Prism'!$T$25:$T$36</c:f>
              <c:numCache>
                <c:formatCode>General</c:formatCode>
                <c:ptCount val="12"/>
              </c:numCache>
            </c:numRef>
          </c:val>
          <c:smooth val="0"/>
        </c:ser>
        <c:ser>
          <c:idx val="17"/>
          <c:order val="17"/>
          <c:val>
            <c:numRef>
              <c:f>'9"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V$25:$V$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9"/>
          <c:order val="19"/>
          <c:val>
            <c:numRef>
              <c:f>'9" Prism'!$W$25:$W$36</c:f>
              <c:numCache>
                <c:formatCode>General</c:formatCode>
                <c:ptCount val="12"/>
              </c:numCache>
            </c:numRef>
          </c:val>
          <c:smooth val="0"/>
        </c:ser>
        <c:ser>
          <c:idx val="20"/>
          <c:order val="20"/>
          <c:val>
            <c:numRef>
              <c:f>'9"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Y$25:$Y$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90.591399999999993</c:v>
                </c:pt>
                <c:pt idx="9">
                  <c:v>90.591399999999993</c:v>
                </c:pt>
                <c:pt idx="10">
                  <c:v>197.58063000000001</c:v>
                </c:pt>
                <c:pt idx="11">
                  <c:v>197.58063000000001</c:v>
                </c:pt>
              </c:numCache>
            </c:numRef>
          </c:val>
          <c:smooth val="0"/>
        </c:ser>
        <c:ser>
          <c:idx val="22"/>
          <c:order val="22"/>
          <c:val>
            <c:numRef>
              <c:f>'9" Prism'!$Z$25:$Z$36</c:f>
              <c:numCache>
                <c:formatCode>General</c:formatCode>
                <c:ptCount val="12"/>
              </c:numCache>
            </c:numRef>
          </c:val>
          <c:smooth val="0"/>
        </c:ser>
        <c:ser>
          <c:idx val="23"/>
          <c:order val="23"/>
          <c:val>
            <c:numRef>
              <c:f>'9" Prism'!$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B$25:$AB$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5"/>
          <c:order val="25"/>
          <c:val>
            <c:numRef>
              <c:f>'9" Prism'!$AC$25:$AC$36</c:f>
              <c:numCache>
                <c:formatCode>General</c:formatCode>
                <c:ptCount val="12"/>
              </c:numCache>
            </c:numRef>
          </c:val>
          <c:smooth val="0"/>
        </c:ser>
        <c:ser>
          <c:idx val="26"/>
          <c:order val="26"/>
          <c:val>
            <c:numRef>
              <c:f>'9" Prism'!$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E$25:$AE$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8"/>
          <c:order val="28"/>
          <c:val>
            <c:numRef>
              <c:f>'9" Prism'!$AF$25:$AF$36</c:f>
              <c:numCache>
                <c:formatCode>General</c:formatCode>
                <c:ptCount val="12"/>
              </c:numCache>
            </c:numRef>
          </c:val>
          <c:smooth val="0"/>
        </c:ser>
        <c:ser>
          <c:idx val="29"/>
          <c:order val="29"/>
          <c:val>
            <c:numRef>
              <c:f>'9" Prism'!$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H$25:$AH$36</c:f>
              <c:numCache>
                <c:formatCode>General</c:formatCode>
                <c:ptCount val="12"/>
                <c:pt idx="0">
                  <c:v>197.58063000000001</c:v>
                </c:pt>
                <c:pt idx="1">
                  <c:v>90.591399999999993</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1"/>
          <c:order val="31"/>
          <c:val>
            <c:numRef>
              <c:f>'9" Prism'!$AI$25:$AI$36</c:f>
              <c:numCache>
                <c:formatCode>General</c:formatCode>
                <c:ptCount val="12"/>
              </c:numCache>
            </c:numRef>
          </c:val>
          <c:smooth val="0"/>
        </c:ser>
        <c:ser>
          <c:idx val="32"/>
          <c:order val="32"/>
          <c:val>
            <c:numRef>
              <c:f>'9"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K$25:$AK$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4"/>
          <c:order val="34"/>
          <c:val>
            <c:numRef>
              <c:f>'9" Prism'!$AL$25:$AL$36</c:f>
              <c:numCache>
                <c:formatCode>General</c:formatCode>
                <c:ptCount val="12"/>
              </c:numCache>
            </c:numRef>
          </c:val>
          <c:smooth val="0"/>
        </c:ser>
        <c:ser>
          <c:idx val="35"/>
          <c:order val="35"/>
          <c:val>
            <c:numRef>
              <c:f>'9" Prism'!$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N$25:$AN$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7"/>
          <c:order val="37"/>
          <c:val>
            <c:numRef>
              <c:f>'9" Prism'!$AO$25:$AO$36</c:f>
              <c:numCache>
                <c:formatCode>General</c:formatCode>
                <c:ptCount val="12"/>
              </c:numCache>
            </c:numRef>
          </c:val>
          <c:smooth val="0"/>
        </c:ser>
        <c:ser>
          <c:idx val="38"/>
          <c:order val="38"/>
          <c:val>
            <c:numRef>
              <c:f>'9"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Q$25:$AQ$36</c:f>
              <c:numCache>
                <c:formatCode>General</c:formatCode>
                <c:ptCount val="12"/>
                <c:pt idx="0">
                  <c:v>90.591399999999993</c:v>
                </c:pt>
                <c:pt idx="1">
                  <c:v>197.58063000000001</c:v>
                </c:pt>
                <c:pt idx="2">
                  <c:v>197.58063000000001</c:v>
                </c:pt>
                <c:pt idx="3">
                  <c:v>197.58063000000001</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40"/>
          <c:order val="40"/>
          <c:val>
            <c:numRef>
              <c:f>'9" Prism'!$AR$25:$AR$36</c:f>
              <c:numCache>
                <c:formatCode>General</c:formatCode>
                <c:ptCount val="12"/>
              </c:numCache>
            </c:numRef>
          </c:val>
          <c:smooth val="0"/>
        </c:ser>
        <c:ser>
          <c:idx val="41"/>
          <c:order val="41"/>
          <c:val>
            <c:numRef>
              <c:f>'9"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T$25:$AT$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90.591399999999993</c:v>
                </c:pt>
                <c:pt idx="11">
                  <c:v>197.58063000000001</c:v>
                </c:pt>
              </c:numCache>
            </c:numRef>
          </c:val>
          <c:smooth val="0"/>
        </c:ser>
        <c:ser>
          <c:idx val="43"/>
          <c:order val="43"/>
          <c:val>
            <c:numRef>
              <c:f>'9" Prism'!$AU$25:$AU$36</c:f>
              <c:numCache>
                <c:formatCode>General</c:formatCode>
                <c:ptCount val="12"/>
              </c:numCache>
            </c:numRef>
          </c:val>
          <c:smooth val="0"/>
        </c:ser>
        <c:ser>
          <c:idx val="44"/>
          <c:order val="44"/>
          <c:val>
            <c:numRef>
              <c:f>'9"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W$25:$AW$36</c:f>
              <c:numCache>
                <c:formatCode>General</c:formatCode>
                <c:ptCount val="12"/>
                <c:pt idx="0">
                  <c:v>90.591399999999993</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6"/>
          <c:order val="46"/>
          <c:val>
            <c:numRef>
              <c:f>'9" Prism'!$AX$25:$AX$36</c:f>
              <c:numCache>
                <c:formatCode>General</c:formatCode>
                <c:ptCount val="12"/>
              </c:numCache>
            </c:numRef>
          </c:val>
          <c:smooth val="0"/>
        </c:ser>
        <c:ser>
          <c:idx val="47"/>
          <c:order val="47"/>
          <c:val>
            <c:numRef>
              <c:f>'9"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Z$25:$AZ$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000</c:v>
                </c:pt>
                <c:pt idx="11">
                  <c:v>197.58063000000001</c:v>
                </c:pt>
              </c:numCache>
            </c:numRef>
          </c:val>
          <c:smooth val="0"/>
        </c:ser>
        <c:ser>
          <c:idx val="49"/>
          <c:order val="49"/>
          <c:val>
            <c:numRef>
              <c:f>'9" Prism'!$BA$25:$BA$36</c:f>
              <c:numCache>
                <c:formatCode>General</c:formatCode>
                <c:ptCount val="12"/>
              </c:numCache>
            </c:numRef>
          </c:val>
          <c:smooth val="0"/>
        </c:ser>
        <c:ser>
          <c:idx val="50"/>
          <c:order val="50"/>
          <c:val>
            <c:numRef>
              <c:f>'9"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C$25:$BC$36</c:f>
              <c:numCache>
                <c:formatCode>General</c:formatCode>
                <c:ptCount val="12"/>
                <c:pt idx="0">
                  <c:v>197.58063000000001</c:v>
                </c:pt>
                <c:pt idx="1">
                  <c:v>90.591399999999993</c:v>
                </c:pt>
                <c:pt idx="2">
                  <c:v>90.591399999999993</c:v>
                </c:pt>
                <c:pt idx="3">
                  <c:v>197.58063000000001</c:v>
                </c:pt>
                <c:pt idx="4">
                  <c:v>1000</c:v>
                </c:pt>
                <c:pt idx="5">
                  <c:v>1000</c:v>
                </c:pt>
                <c:pt idx="6">
                  <c:v>1000</c:v>
                </c:pt>
                <c:pt idx="7">
                  <c:v>90.591399999999993</c:v>
                </c:pt>
                <c:pt idx="8">
                  <c:v>197.58063000000001</c:v>
                </c:pt>
                <c:pt idx="9">
                  <c:v>197.58063000000001</c:v>
                </c:pt>
                <c:pt idx="10">
                  <c:v>197.58063000000001</c:v>
                </c:pt>
                <c:pt idx="11">
                  <c:v>1000</c:v>
                </c:pt>
              </c:numCache>
            </c:numRef>
          </c:val>
          <c:smooth val="0"/>
        </c:ser>
        <c:ser>
          <c:idx val="52"/>
          <c:order val="52"/>
          <c:val>
            <c:numRef>
              <c:f>'9" Prism'!$BD$25:$BD$36</c:f>
              <c:numCache>
                <c:formatCode>General</c:formatCode>
                <c:ptCount val="12"/>
              </c:numCache>
            </c:numRef>
          </c:val>
          <c:smooth val="0"/>
        </c:ser>
        <c:ser>
          <c:idx val="53"/>
          <c:order val="53"/>
          <c:val>
            <c:numRef>
              <c:f>'9"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F$25:$BF$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313424896"/>
        <c:axId val="313439360"/>
      </c:lineChart>
      <c:catAx>
        <c:axId val="313424896"/>
        <c:scaling>
          <c:orientation val="minMax"/>
        </c:scaling>
        <c:delete val="0"/>
        <c:axPos val="b"/>
        <c:majorTickMark val="out"/>
        <c:minorTickMark val="none"/>
        <c:tickLblPos val="nextTo"/>
        <c:crossAx val="313439360"/>
        <c:crosses val="autoZero"/>
        <c:auto val="1"/>
        <c:lblAlgn val="ctr"/>
        <c:lblOffset val="100"/>
        <c:noMultiLvlLbl val="0"/>
      </c:catAx>
      <c:valAx>
        <c:axId val="313439360"/>
        <c:scaling>
          <c:orientation val="minMax"/>
          <c:max val="1000"/>
        </c:scaling>
        <c:delete val="0"/>
        <c:axPos val="l"/>
        <c:majorGridlines/>
        <c:numFmt formatCode="General" sourceLinked="1"/>
        <c:majorTickMark val="out"/>
        <c:minorTickMark val="none"/>
        <c:tickLblPos val="nextTo"/>
        <c:crossAx val="31342489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time per turn</a:t>
            </a:r>
          </a:p>
        </c:rich>
      </c:tx>
      <c:overlay val="0"/>
    </c:title>
    <c:autoTitleDeleted val="0"/>
    <c:plotArea>
      <c:layout/>
      <c:scatterChart>
        <c:scatterStyle val="lineMarker"/>
        <c:varyColors val="0"/>
        <c:ser>
          <c:idx val="1"/>
          <c:order val="0"/>
          <c:tx>
            <c:strRef>
              <c:f>Sheet1!$B$1</c:f>
              <c:strCache>
                <c:ptCount val="1"/>
                <c:pt idx="0">
                  <c:v>Time(sec)</c:v>
                </c:pt>
              </c:strCache>
            </c:strRef>
          </c:tx>
          <c:spPr>
            <a:ln w="28575">
              <a:noFill/>
            </a:ln>
          </c:spPr>
          <c:trendline>
            <c:spPr>
              <a:ln w="19050" cap="flat" cmpd="sng" algn="ctr">
                <a:solidFill>
                  <a:schemeClr val="accent2">
                    <a:shade val="95000"/>
                    <a:satMod val="105000"/>
                  </a:schemeClr>
                </a:solidFill>
                <a:prstDash val="solid"/>
              </a:ln>
              <a:effectLst/>
            </c:spPr>
            <c:trendlineType val="linear"/>
            <c:dispRSqr val="0"/>
            <c:dispEq val="0"/>
          </c:trendline>
          <c:y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yVal>
          <c:smooth val="0"/>
        </c:ser>
        <c:ser>
          <c:idx val="2"/>
          <c:order val="1"/>
          <c:tx>
            <c:strRef>
              <c:f>Sheet1!#REF!</c:f>
              <c:strCache>
                <c:ptCount val="1"/>
                <c:pt idx="0">
                  <c:v>#REF!</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REF!</c:f>
              <c:numCache>
                <c:formatCode>General</c:formatCode>
                <c:ptCount val="1"/>
                <c:pt idx="0">
                  <c:v>1</c:v>
                </c:pt>
              </c:numCache>
            </c:numRef>
          </c:yVal>
          <c:smooth val="0"/>
        </c:ser>
        <c:dLbls>
          <c:showLegendKey val="0"/>
          <c:showVal val="0"/>
          <c:showCatName val="0"/>
          <c:showSerName val="0"/>
          <c:showPercent val="0"/>
          <c:showBubbleSize val="0"/>
        </c:dLbls>
        <c:axId val="122163968"/>
        <c:axId val="122165504"/>
      </c:scatterChart>
      <c:valAx>
        <c:axId val="122163968"/>
        <c:scaling>
          <c:orientation val="minMax"/>
          <c:min val="0"/>
        </c:scaling>
        <c:delete val="0"/>
        <c:axPos val="b"/>
        <c:majorGridlines/>
        <c:numFmt formatCode="General" sourceLinked="1"/>
        <c:majorTickMark val="none"/>
        <c:minorTickMark val="none"/>
        <c:tickLblPos val="nextTo"/>
        <c:crossAx val="122165504"/>
        <c:crosses val="autoZero"/>
        <c:crossBetween val="midCat"/>
        <c:majorUnit val="1"/>
      </c:valAx>
      <c:valAx>
        <c:axId val="122165504"/>
        <c:scaling>
          <c:orientation val="minMax"/>
          <c:max val="100"/>
          <c:min val="20"/>
        </c:scaling>
        <c:delete val="0"/>
        <c:axPos val="l"/>
        <c:majorGridlines/>
        <c:title>
          <c:tx>
            <c:rich>
              <a:bodyPr rot="-5400000" vert="horz"/>
              <a:lstStyle/>
              <a:p>
                <a:pPr>
                  <a:defRPr/>
                </a:pPr>
                <a:r>
                  <a:rPr lang="en-US"/>
                  <a:t>Time (sec)</a:t>
                </a:r>
              </a:p>
            </c:rich>
          </c:tx>
          <c:overlay val="0"/>
        </c:title>
        <c:numFmt formatCode="0" sourceLinked="0"/>
        <c:majorTickMark val="none"/>
        <c:minorTickMark val="none"/>
        <c:tickLblPos val="nextTo"/>
        <c:crossAx val="122163968"/>
        <c:crosses val="autoZero"/>
        <c:crossBetween val="midCat"/>
      </c:valAx>
    </c:plotArea>
    <c:legend>
      <c:legendPos val="b"/>
      <c:legendEntry>
        <c:idx val="1"/>
        <c:delete val="1"/>
      </c:legendEntry>
      <c:legendEntry>
        <c:idx val="3"/>
        <c:delete val="1"/>
      </c:legendEntry>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accuracy per turn</a:t>
            </a:r>
          </a:p>
        </c:rich>
      </c:tx>
      <c:overlay val="0"/>
    </c:title>
    <c:autoTitleDeleted val="0"/>
    <c:plotArea>
      <c:layout/>
      <c:scatterChart>
        <c:scatterStyle val="lineMarker"/>
        <c:varyColors val="0"/>
        <c:ser>
          <c:idx val="2"/>
          <c:order val="0"/>
          <c:tx>
            <c:strRef>
              <c:f>Sheet1!$B$1</c:f>
              <c:strCache>
                <c:ptCount val="1"/>
                <c:pt idx="0">
                  <c:v>% Accuracy</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B$2:$B$13</c:f>
              <c:numCache>
                <c:formatCode>General</c:formatCode>
                <c:ptCount val="12"/>
                <c:pt idx="0">
                  <c:v>1</c:v>
                </c:pt>
                <c:pt idx="1">
                  <c:v>0.6</c:v>
                </c:pt>
                <c:pt idx="2">
                  <c:v>0.9</c:v>
                </c:pt>
                <c:pt idx="3">
                  <c:v>0.9</c:v>
                </c:pt>
                <c:pt idx="4">
                  <c:v>0.7</c:v>
                </c:pt>
                <c:pt idx="5">
                  <c:v>0.8</c:v>
                </c:pt>
                <c:pt idx="6">
                  <c:v>0.6</c:v>
                </c:pt>
                <c:pt idx="7">
                  <c:v>0.9</c:v>
                </c:pt>
                <c:pt idx="8">
                  <c:v>0.4</c:v>
                </c:pt>
                <c:pt idx="9">
                  <c:v>0.9</c:v>
                </c:pt>
                <c:pt idx="10">
                  <c:v>0.7</c:v>
                </c:pt>
                <c:pt idx="11">
                  <c:v>0.9</c:v>
                </c:pt>
              </c:numCache>
            </c:numRef>
          </c:yVal>
          <c:smooth val="0"/>
        </c:ser>
        <c:dLbls>
          <c:showLegendKey val="0"/>
          <c:showVal val="0"/>
          <c:showCatName val="0"/>
          <c:showSerName val="0"/>
          <c:showPercent val="0"/>
          <c:showBubbleSize val="0"/>
        </c:dLbls>
        <c:axId val="313545472"/>
        <c:axId val="313547008"/>
      </c:scatterChart>
      <c:valAx>
        <c:axId val="313545472"/>
        <c:scaling>
          <c:orientation val="minMax"/>
          <c:min val="0"/>
        </c:scaling>
        <c:delete val="0"/>
        <c:axPos val="b"/>
        <c:majorGridlines/>
        <c:numFmt formatCode="General" sourceLinked="1"/>
        <c:majorTickMark val="none"/>
        <c:minorTickMark val="none"/>
        <c:tickLblPos val="nextTo"/>
        <c:crossAx val="313547008"/>
        <c:crosses val="autoZero"/>
        <c:crossBetween val="midCat"/>
        <c:majorUnit val="1"/>
      </c:valAx>
      <c:valAx>
        <c:axId val="313547008"/>
        <c:scaling>
          <c:orientation val="minMax"/>
          <c:max val="1"/>
        </c:scaling>
        <c:delete val="0"/>
        <c:axPos val="l"/>
        <c:majorGridlines/>
        <c:title>
          <c:tx>
            <c:rich>
              <a:bodyPr rot="-5400000" vert="horz"/>
              <a:lstStyle/>
              <a:p>
                <a:pPr>
                  <a:defRPr/>
                </a:pPr>
                <a:r>
                  <a:rPr lang="en-US"/>
                  <a:t>Accuracy</a:t>
                </a:r>
              </a:p>
            </c:rich>
          </c:tx>
          <c:overlay val="0"/>
        </c:title>
        <c:numFmt formatCode="0%" sourceLinked="0"/>
        <c:majorTickMark val="none"/>
        <c:minorTickMark val="none"/>
        <c:tickLblPos val="nextTo"/>
        <c:crossAx val="313545472"/>
        <c:crosses val="autoZero"/>
        <c:crossBetween val="midCat"/>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ercent</c:v>
                </c:pt>
              </c:strCache>
            </c:strRef>
          </c:tx>
          <c:invertIfNegative val="0"/>
          <c:errBars>
            <c:errBarType val="both"/>
            <c:errValType val="cust"/>
            <c:noEndCap val="0"/>
            <c:plus>
              <c:numRef>
                <c:f>Sheet1!$D$2:$D$7</c:f>
                <c:numCache>
                  <c:formatCode>General</c:formatCode>
                  <c:ptCount val="6"/>
                  <c:pt idx="0">
                    <c:v>0.5</c:v>
                  </c:pt>
                  <c:pt idx="1">
                    <c:v>0</c:v>
                  </c:pt>
                  <c:pt idx="2">
                    <c:v>0</c:v>
                  </c:pt>
                  <c:pt idx="3">
                    <c:v>0.6</c:v>
                  </c:pt>
                  <c:pt idx="4">
                    <c:v>0.6</c:v>
                  </c:pt>
                </c:numCache>
              </c:numRef>
            </c:plus>
            <c:minus>
              <c:numLit>
                <c:formatCode>General</c:formatCode>
                <c:ptCount val="1"/>
                <c:pt idx="0">
                  <c:v>1</c:v>
                </c:pt>
              </c:numLit>
            </c:minus>
          </c:errBars>
          <c:cat>
            <c:strRef>
              <c:f>Sheet1!$A$2:$A$7</c:f>
              <c:strCache>
                <c:ptCount val="6"/>
                <c:pt idx="0">
                  <c:v>Sound</c:v>
                </c:pt>
                <c:pt idx="1">
                  <c:v>Press.</c:v>
                </c:pt>
                <c:pt idx="2">
                  <c:v>light</c:v>
                </c:pt>
                <c:pt idx="3">
                  <c:v>temp.</c:v>
                </c:pt>
                <c:pt idx="4">
                  <c:v>accel.</c:v>
                </c:pt>
                <c:pt idx="5">
                  <c:v>Total</c:v>
                </c:pt>
              </c:strCache>
            </c:strRef>
          </c:cat>
          <c:val>
            <c:numRef>
              <c:f>Sheet1!$B$2:$B$7</c:f>
              <c:numCache>
                <c:formatCode>General</c:formatCode>
                <c:ptCount val="6"/>
                <c:pt idx="0">
                  <c:v>75</c:v>
                </c:pt>
                <c:pt idx="1">
                  <c:v>0</c:v>
                </c:pt>
                <c:pt idx="2">
                  <c:v>100</c:v>
                </c:pt>
                <c:pt idx="3">
                  <c:v>33</c:v>
                </c:pt>
                <c:pt idx="4">
                  <c:v>33</c:v>
                </c:pt>
              </c:numCache>
            </c:numRef>
          </c:val>
        </c:ser>
        <c:ser>
          <c:idx val="1"/>
          <c:order val="1"/>
          <c:tx>
            <c:strRef>
              <c:f>Sheet1!$C$1</c:f>
              <c:strCache>
                <c:ptCount val="1"/>
                <c:pt idx="0">
                  <c:v>Total</c:v>
                </c:pt>
              </c:strCache>
            </c:strRef>
          </c:tx>
          <c:invertIfNegative val="0"/>
          <c:errBars>
            <c:errBarType val="both"/>
            <c:errValType val="stdDev"/>
            <c:noEndCap val="0"/>
            <c:val val="1"/>
          </c:errBars>
          <c:cat>
            <c:strRef>
              <c:f>Sheet1!$A$2:$A$7</c:f>
              <c:strCache>
                <c:ptCount val="6"/>
                <c:pt idx="0">
                  <c:v>Sound</c:v>
                </c:pt>
                <c:pt idx="1">
                  <c:v>Press.</c:v>
                </c:pt>
                <c:pt idx="2">
                  <c:v>light</c:v>
                </c:pt>
                <c:pt idx="3">
                  <c:v>temp.</c:v>
                </c:pt>
                <c:pt idx="4">
                  <c:v>accel.</c:v>
                </c:pt>
                <c:pt idx="5">
                  <c:v>Total</c:v>
                </c:pt>
              </c:strCache>
            </c:strRef>
          </c:cat>
          <c:val>
            <c:numRef>
              <c:f>Sheet1!$C$2:$C$7</c:f>
              <c:numCache>
                <c:formatCode>General</c:formatCode>
                <c:ptCount val="6"/>
                <c:pt idx="5">
                  <c:v>47</c:v>
                </c:pt>
              </c:numCache>
            </c:numRef>
          </c:val>
        </c:ser>
        <c:dLbls>
          <c:showLegendKey val="0"/>
          <c:showVal val="0"/>
          <c:showCatName val="0"/>
          <c:showSerName val="0"/>
          <c:showPercent val="0"/>
          <c:showBubbleSize val="0"/>
        </c:dLbls>
        <c:gapWidth val="150"/>
        <c:axId val="313603968"/>
        <c:axId val="313605504"/>
      </c:barChart>
      <c:catAx>
        <c:axId val="313603968"/>
        <c:scaling>
          <c:orientation val="minMax"/>
        </c:scaling>
        <c:delete val="0"/>
        <c:axPos val="b"/>
        <c:majorTickMark val="none"/>
        <c:minorTickMark val="none"/>
        <c:tickLblPos val="nextTo"/>
        <c:crossAx val="313605504"/>
        <c:crosses val="autoZero"/>
        <c:auto val="1"/>
        <c:lblAlgn val="ctr"/>
        <c:lblOffset val="100"/>
        <c:noMultiLvlLbl val="0"/>
      </c:catAx>
      <c:valAx>
        <c:axId val="313605504"/>
        <c:scaling>
          <c:orientation val="minMax"/>
          <c:max val="100"/>
          <c:min val="0"/>
        </c:scaling>
        <c:delete val="0"/>
        <c:axPos val="l"/>
        <c:majorGridlines/>
        <c:title>
          <c:tx>
            <c:rich>
              <a:bodyPr rot="0" vert="horz"/>
              <a:lstStyle/>
              <a:p>
                <a:pPr>
                  <a:defRPr/>
                </a:pPr>
                <a:r>
                  <a:rPr lang="en-US"/>
                  <a:t>%</a:t>
                </a:r>
              </a:p>
            </c:rich>
          </c:tx>
          <c:layout/>
          <c:overlay val="0"/>
        </c:title>
        <c:numFmt formatCode="General" sourceLinked="1"/>
        <c:majorTickMark val="none"/>
        <c:minorTickMark val="none"/>
        <c:tickLblPos val="nextTo"/>
        <c:crossAx val="313603968"/>
        <c:crosses val="autoZero"/>
        <c:crossBetween val="between"/>
      </c:valAx>
      <c:dTable>
        <c:showHorzBorder val="1"/>
        <c:showVertBorder val="1"/>
        <c:showOutline val="1"/>
        <c:showKeys val="1"/>
      </c:dTable>
    </c:plotArea>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1</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B$2:$B$20</c:f>
              <c:numCache>
                <c:formatCode>General</c:formatCode>
                <c:ptCount val="19"/>
                <c:pt idx="0">
                  <c:v>30.164545454545458</c:v>
                </c:pt>
                <c:pt idx="1">
                  <c:v>30.08493506493506</c:v>
                </c:pt>
                <c:pt idx="2">
                  <c:v>29.752222222222226</c:v>
                </c:pt>
                <c:pt idx="3">
                  <c:v>29.87391304347825</c:v>
                </c:pt>
                <c:pt idx="4">
                  <c:v>30.11</c:v>
                </c:pt>
                <c:pt idx="5">
                  <c:v>30.050434782608701</c:v>
                </c:pt>
                <c:pt idx="6">
                  <c:v>30.210999999999991</c:v>
                </c:pt>
                <c:pt idx="7">
                  <c:v>30.106341463414633</c:v>
                </c:pt>
                <c:pt idx="8">
                  <c:v>29.906129032258075</c:v>
                </c:pt>
                <c:pt idx="9">
                  <c:v>30.099411764705895</c:v>
                </c:pt>
                <c:pt idx="10">
                  <c:v>29.992156862745116</c:v>
                </c:pt>
                <c:pt idx="11">
                  <c:v>30.111764705882351</c:v>
                </c:pt>
                <c:pt idx="12">
                  <c:v>30.157826086956533</c:v>
                </c:pt>
                <c:pt idx="13">
                  <c:v>29.750227272727269</c:v>
                </c:pt>
                <c:pt idx="14">
                  <c:v>29.69407407407407</c:v>
                </c:pt>
                <c:pt idx="15">
                  <c:v>29.69125</c:v>
                </c:pt>
                <c:pt idx="16">
                  <c:v>29.885396825396839</c:v>
                </c:pt>
              </c:numCache>
            </c:numRef>
          </c:val>
        </c:ser>
        <c:ser>
          <c:idx val="1"/>
          <c:order val="1"/>
          <c:tx>
            <c:strRef>
              <c:f>Sheet1!$C$1</c:f>
              <c:strCache>
                <c:ptCount val="1"/>
                <c:pt idx="0">
                  <c:v>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C$2:$C$20</c:f>
              <c:numCache>
                <c:formatCode>General</c:formatCode>
                <c:ptCount val="19"/>
                <c:pt idx="0">
                  <c:v>30.105000000000004</c:v>
                </c:pt>
                <c:pt idx="1">
                  <c:v>29.942105263157899</c:v>
                </c:pt>
                <c:pt idx="2">
                  <c:v>30.258571428571425</c:v>
                </c:pt>
                <c:pt idx="3">
                  <c:v>29.948474576271188</c:v>
                </c:pt>
                <c:pt idx="4">
                  <c:v>29.882162162162164</c:v>
                </c:pt>
                <c:pt idx="5">
                  <c:v>30.087480916030529</c:v>
                </c:pt>
                <c:pt idx="6">
                  <c:v>29.869230769230761</c:v>
                </c:pt>
                <c:pt idx="7">
                  <c:v>30.214054054054063</c:v>
                </c:pt>
                <c:pt idx="8">
                  <c:v>29.939658119658123</c:v>
                </c:pt>
                <c:pt idx="9">
                  <c:v>30.053396226415096</c:v>
                </c:pt>
                <c:pt idx="10">
                  <c:v>29.754723926380365</c:v>
                </c:pt>
                <c:pt idx="11">
                  <c:v>29.560869565217391</c:v>
                </c:pt>
                <c:pt idx="12">
                  <c:v>29.977939393939366</c:v>
                </c:pt>
                <c:pt idx="13">
                  <c:v>29.64634146341465</c:v>
                </c:pt>
                <c:pt idx="14">
                  <c:v>29.777666666666669</c:v>
                </c:pt>
                <c:pt idx="15">
                  <c:v>29.783733333333341</c:v>
                </c:pt>
                <c:pt idx="16">
                  <c:v>29.943225806451604</c:v>
                </c:pt>
              </c:numCache>
            </c:numRef>
          </c:val>
        </c:ser>
        <c:ser>
          <c:idx val="2"/>
          <c:order val="2"/>
          <c:tx>
            <c:strRef>
              <c:f>Sheet1!$D$1</c:f>
              <c:strCache>
                <c:ptCount val="1"/>
                <c:pt idx="0">
                  <c:v>Average 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D$2:$D$20</c:f>
              <c:numCache>
                <c:formatCode>General</c:formatCode>
                <c:ptCount val="19"/>
                <c:pt idx="17">
                  <c:v>29.978919332702972</c:v>
                </c:pt>
              </c:numCache>
            </c:numRef>
          </c:val>
        </c:ser>
        <c:ser>
          <c:idx val="3"/>
          <c:order val="3"/>
          <c:tx>
            <c:strRef>
              <c:f>Sheet1!$E$1</c:f>
              <c:strCache>
                <c:ptCount val="1"/>
                <c:pt idx="0">
                  <c:v>Average 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E$2:$E$20</c:f>
              <c:numCache>
                <c:formatCode>General</c:formatCode>
                <c:ptCount val="19"/>
                <c:pt idx="18">
                  <c:v>29.92960910867863</c:v>
                </c:pt>
              </c:numCache>
            </c:numRef>
          </c:val>
        </c:ser>
        <c:ser>
          <c:idx val="4"/>
          <c:order val="4"/>
          <c:tx>
            <c:strRef>
              <c:f>Sheet1!$F$1</c:f>
              <c:strCache>
                <c:ptCount val="1"/>
                <c:pt idx="0">
                  <c:v>percentage of one over the other 47.06%</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F$2:$F$20</c:f>
              <c:numCache>
                <c:formatCode>General</c:formatCode>
                <c:ptCount val="19"/>
              </c:numCache>
            </c:numRef>
          </c:val>
        </c:ser>
        <c:dLbls>
          <c:showLegendKey val="0"/>
          <c:showVal val="0"/>
          <c:showCatName val="0"/>
          <c:showSerName val="0"/>
          <c:showPercent val="0"/>
          <c:showBubbleSize val="0"/>
        </c:dLbls>
        <c:gapWidth val="75"/>
        <c:overlap val="-25"/>
        <c:axId val="314875904"/>
        <c:axId val="314877440"/>
      </c:barChart>
      <c:catAx>
        <c:axId val="314875904"/>
        <c:scaling>
          <c:orientation val="minMax"/>
        </c:scaling>
        <c:delete val="0"/>
        <c:axPos val="b"/>
        <c:numFmt formatCode="General" sourceLinked="1"/>
        <c:majorTickMark val="none"/>
        <c:minorTickMark val="none"/>
        <c:tickLblPos val="nextTo"/>
        <c:crossAx val="314877440"/>
        <c:crosses val="autoZero"/>
        <c:auto val="1"/>
        <c:lblAlgn val="ctr"/>
        <c:lblOffset val="100"/>
        <c:noMultiLvlLbl val="0"/>
      </c:catAx>
      <c:valAx>
        <c:axId val="314877440"/>
        <c:scaling>
          <c:orientation val="minMax"/>
        </c:scaling>
        <c:delete val="0"/>
        <c:axPos val="l"/>
        <c:majorGridlines/>
        <c:numFmt formatCode="General" sourceLinked="1"/>
        <c:majorTickMark val="none"/>
        <c:minorTickMark val="none"/>
        <c:tickLblPos val="nextTo"/>
        <c:spPr>
          <a:ln w="9525">
            <a:noFill/>
          </a:ln>
        </c:spPr>
        <c:crossAx val="314875904"/>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2</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B$2:$B$21</c:f>
              <c:numCache>
                <c:formatCode>General</c:formatCode>
                <c:ptCount val="20"/>
                <c:pt idx="0">
                  <c:v>31.09194029850746</c:v>
                </c:pt>
                <c:pt idx="1">
                  <c:v>30.664999999999996</c:v>
                </c:pt>
                <c:pt idx="2">
                  <c:v>30.696417910447753</c:v>
                </c:pt>
                <c:pt idx="3">
                  <c:v>30.870740740740743</c:v>
                </c:pt>
                <c:pt idx="4">
                  <c:v>31.014186046511622</c:v>
                </c:pt>
                <c:pt idx="5">
                  <c:v>30.697543859649127</c:v>
                </c:pt>
                <c:pt idx="6">
                  <c:v>30.925714285714282</c:v>
                </c:pt>
                <c:pt idx="7">
                  <c:v>30.842500000000005</c:v>
                </c:pt>
                <c:pt idx="8">
                  <c:v>30.987999999999992</c:v>
                </c:pt>
                <c:pt idx="9">
                  <c:v>30.715555555555561</c:v>
                </c:pt>
                <c:pt idx="10">
                  <c:v>30.714042553191483</c:v>
                </c:pt>
                <c:pt idx="11">
                  <c:v>30.771764705882354</c:v>
                </c:pt>
                <c:pt idx="12">
                  <c:v>30.4575</c:v>
                </c:pt>
                <c:pt idx="13">
                  <c:v>30.428421052631581</c:v>
                </c:pt>
                <c:pt idx="14">
                  <c:v>30.558235294117654</c:v>
                </c:pt>
                <c:pt idx="15">
                  <c:v>30.803888888888885</c:v>
                </c:pt>
                <c:pt idx="16">
                  <c:v>30.231025641025628</c:v>
                </c:pt>
                <c:pt idx="17">
                  <c:v>30.642352941176469</c:v>
                </c:pt>
              </c:numCache>
            </c:numRef>
          </c:val>
        </c:ser>
        <c:ser>
          <c:idx val="1"/>
          <c:order val="1"/>
          <c:tx>
            <c:strRef>
              <c:f>Sheet1!$C$1</c:f>
              <c:strCache>
                <c:ptCount val="1"/>
                <c:pt idx="0">
                  <c:v>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C$2:$C$21</c:f>
              <c:numCache>
                <c:formatCode>General</c:formatCode>
                <c:ptCount val="20"/>
                <c:pt idx="0">
                  <c:v>30.937464788732388</c:v>
                </c:pt>
                <c:pt idx="1">
                  <c:v>30.980563380281684</c:v>
                </c:pt>
                <c:pt idx="2">
                  <c:v>30.918783783783756</c:v>
                </c:pt>
                <c:pt idx="3">
                  <c:v>30.976111111111113</c:v>
                </c:pt>
                <c:pt idx="4">
                  <c:v>30.89833333333333</c:v>
                </c:pt>
                <c:pt idx="5">
                  <c:v>31.045625000000001</c:v>
                </c:pt>
                <c:pt idx="6">
                  <c:v>30.713599999999996</c:v>
                </c:pt>
                <c:pt idx="7">
                  <c:v>30.943076923076919</c:v>
                </c:pt>
                <c:pt idx="8">
                  <c:v>30.906011560693656</c:v>
                </c:pt>
                <c:pt idx="9">
                  <c:v>30.914728033472791</c:v>
                </c:pt>
                <c:pt idx="10">
                  <c:v>30.678978102189792</c:v>
                </c:pt>
                <c:pt idx="11">
                  <c:v>30.681254355400711</c:v>
                </c:pt>
                <c:pt idx="12">
                  <c:v>30.852941176470576</c:v>
                </c:pt>
                <c:pt idx="13">
                  <c:v>30.665925925925915</c:v>
                </c:pt>
                <c:pt idx="14">
                  <c:v>30.724339622641491</c:v>
                </c:pt>
                <c:pt idx="15">
                  <c:v>30.567032258064511</c:v>
                </c:pt>
                <c:pt idx="16">
                  <c:v>30.767096774193551</c:v>
                </c:pt>
                <c:pt idx="17">
                  <c:v>30.434400000000004</c:v>
                </c:pt>
              </c:numCache>
            </c:numRef>
          </c:val>
        </c:ser>
        <c:ser>
          <c:idx val="2"/>
          <c:order val="2"/>
          <c:tx>
            <c:strRef>
              <c:f>Sheet1!$D$1</c:f>
              <c:strCache>
                <c:ptCount val="1"/>
                <c:pt idx="0">
                  <c:v>Average 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D$2:$D$21</c:f>
              <c:numCache>
                <c:formatCode>General</c:formatCode>
                <c:ptCount val="20"/>
                <c:pt idx="18">
                  <c:v>30.728000000000002</c:v>
                </c:pt>
              </c:numCache>
            </c:numRef>
          </c:val>
        </c:ser>
        <c:ser>
          <c:idx val="3"/>
          <c:order val="3"/>
          <c:tx>
            <c:strRef>
              <c:f>Sheet1!$E$1</c:f>
              <c:strCache>
                <c:ptCount val="1"/>
                <c:pt idx="0">
                  <c:v>Average 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E$2:$E$21</c:f>
              <c:numCache>
                <c:formatCode>General</c:formatCode>
                <c:ptCount val="20"/>
                <c:pt idx="19">
                  <c:v>30.795999999999999</c:v>
                </c:pt>
              </c:numCache>
            </c:numRef>
          </c:val>
        </c:ser>
        <c:ser>
          <c:idx val="4"/>
          <c:order val="4"/>
          <c:tx>
            <c:strRef>
              <c:f>Sheet1!$F$1</c:f>
              <c:strCache>
                <c:ptCount val="1"/>
                <c:pt idx="0">
                  <c:v>percentage of one over the other 57.89%</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F$2:$F$21</c:f>
              <c:numCache>
                <c:formatCode>General</c:formatCode>
                <c:ptCount val="20"/>
              </c:numCache>
            </c:numRef>
          </c:val>
        </c:ser>
        <c:dLbls>
          <c:showLegendKey val="0"/>
          <c:showVal val="0"/>
          <c:showCatName val="0"/>
          <c:showSerName val="0"/>
          <c:showPercent val="0"/>
          <c:showBubbleSize val="0"/>
        </c:dLbls>
        <c:gapWidth val="75"/>
        <c:overlap val="-25"/>
        <c:axId val="333669120"/>
        <c:axId val="333670656"/>
      </c:barChart>
      <c:catAx>
        <c:axId val="333669120"/>
        <c:scaling>
          <c:orientation val="minMax"/>
        </c:scaling>
        <c:delete val="0"/>
        <c:axPos val="b"/>
        <c:numFmt formatCode="General" sourceLinked="1"/>
        <c:majorTickMark val="none"/>
        <c:minorTickMark val="none"/>
        <c:tickLblPos val="nextTo"/>
        <c:crossAx val="333670656"/>
        <c:crosses val="autoZero"/>
        <c:auto val="1"/>
        <c:lblAlgn val="ctr"/>
        <c:lblOffset val="100"/>
        <c:noMultiLvlLbl val="0"/>
      </c:catAx>
      <c:valAx>
        <c:axId val="333670656"/>
        <c:scaling>
          <c:orientation val="minMax"/>
        </c:scaling>
        <c:delete val="0"/>
        <c:axPos val="l"/>
        <c:majorGridlines/>
        <c:numFmt formatCode="General" sourceLinked="1"/>
        <c:majorTickMark val="none"/>
        <c:minorTickMark val="none"/>
        <c:tickLblPos val="nextTo"/>
        <c:spPr>
          <a:ln w="9525">
            <a:noFill/>
          </a:ln>
        </c:spPr>
        <c:crossAx val="333669120"/>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3</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B$2:$B$9</c:f>
              <c:numCache>
                <c:formatCode>General</c:formatCode>
                <c:ptCount val="8"/>
                <c:pt idx="0">
                  <c:v>24.727964601769912</c:v>
                </c:pt>
                <c:pt idx="1">
                  <c:v>24.728999999999989</c:v>
                </c:pt>
                <c:pt idx="2">
                  <c:v>24.725822784810124</c:v>
                </c:pt>
                <c:pt idx="3">
                  <c:v>24.540793650793649</c:v>
                </c:pt>
                <c:pt idx="4">
                  <c:v>24.677941176470547</c:v>
                </c:pt>
                <c:pt idx="5">
                  <c:v>24.661415929203535</c:v>
                </c:pt>
              </c:numCache>
            </c:numRef>
          </c:val>
        </c:ser>
        <c:ser>
          <c:idx val="1"/>
          <c:order val="1"/>
          <c:tx>
            <c:strRef>
              <c:f>Sheet1!$C$1</c:f>
              <c:strCache>
                <c:ptCount val="1"/>
                <c:pt idx="0">
                  <c:v>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C$2:$C$9</c:f>
              <c:numCache>
                <c:formatCode>General</c:formatCode>
                <c:ptCount val="8"/>
                <c:pt idx="0">
                  <c:v>24.78739336492891</c:v>
                </c:pt>
                <c:pt idx="1">
                  <c:v>24.775272727272746</c:v>
                </c:pt>
                <c:pt idx="2">
                  <c:v>24.759220779220776</c:v>
                </c:pt>
                <c:pt idx="3">
                  <c:v>24.622461538461526</c:v>
                </c:pt>
                <c:pt idx="4">
                  <c:v>24.711304347826086</c:v>
                </c:pt>
                <c:pt idx="5">
                  <c:v>24.82200000000001</c:v>
                </c:pt>
              </c:numCache>
            </c:numRef>
          </c:val>
        </c:ser>
        <c:ser>
          <c:idx val="2"/>
          <c:order val="2"/>
          <c:tx>
            <c:strRef>
              <c:f>Sheet1!$D$1</c:f>
              <c:strCache>
                <c:ptCount val="1"/>
                <c:pt idx="0">
                  <c:v>Average 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D$2:$D$9</c:f>
              <c:numCache>
                <c:formatCode>General</c:formatCode>
                <c:ptCount val="8"/>
                <c:pt idx="6">
                  <c:v>24.67</c:v>
                </c:pt>
              </c:numCache>
            </c:numRef>
          </c:val>
        </c:ser>
        <c:ser>
          <c:idx val="3"/>
          <c:order val="3"/>
          <c:tx>
            <c:strRef>
              <c:f>Sheet1!$E$1</c:f>
              <c:strCache>
                <c:ptCount val="1"/>
                <c:pt idx="0">
                  <c:v>Average 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E$2:$E$9</c:f>
              <c:numCache>
                <c:formatCode>General</c:formatCode>
                <c:ptCount val="8"/>
                <c:pt idx="7">
                  <c:v>24.74</c:v>
                </c:pt>
              </c:numCache>
            </c:numRef>
          </c:val>
        </c:ser>
        <c:ser>
          <c:idx val="4"/>
          <c:order val="4"/>
          <c:tx>
            <c:strRef>
              <c:f>Sheet1!$F$1</c:f>
              <c:strCache>
                <c:ptCount val="1"/>
                <c:pt idx="0">
                  <c:v>percentage of one over the other 100%</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F$2:$F$9</c:f>
              <c:numCache>
                <c:formatCode>General</c:formatCode>
                <c:ptCount val="8"/>
              </c:numCache>
            </c:numRef>
          </c:val>
        </c:ser>
        <c:dLbls>
          <c:showLegendKey val="0"/>
          <c:showVal val="0"/>
          <c:showCatName val="0"/>
          <c:showSerName val="0"/>
          <c:showPercent val="0"/>
          <c:showBubbleSize val="0"/>
        </c:dLbls>
        <c:gapWidth val="75"/>
        <c:overlap val="-25"/>
        <c:axId val="333813248"/>
        <c:axId val="333814784"/>
      </c:barChart>
      <c:catAx>
        <c:axId val="333813248"/>
        <c:scaling>
          <c:orientation val="minMax"/>
        </c:scaling>
        <c:delete val="0"/>
        <c:axPos val="b"/>
        <c:numFmt formatCode="General" sourceLinked="1"/>
        <c:majorTickMark val="none"/>
        <c:minorTickMark val="none"/>
        <c:tickLblPos val="nextTo"/>
        <c:crossAx val="333814784"/>
        <c:crosses val="autoZero"/>
        <c:auto val="1"/>
        <c:lblAlgn val="ctr"/>
        <c:lblOffset val="100"/>
        <c:noMultiLvlLbl val="0"/>
      </c:catAx>
      <c:valAx>
        <c:axId val="333814784"/>
        <c:scaling>
          <c:orientation val="minMax"/>
        </c:scaling>
        <c:delete val="0"/>
        <c:axPos val="l"/>
        <c:majorGridlines/>
        <c:numFmt formatCode="General" sourceLinked="1"/>
        <c:majorTickMark val="none"/>
        <c:minorTickMark val="none"/>
        <c:tickLblPos val="nextTo"/>
        <c:spPr>
          <a:ln w="9525">
            <a:noFill/>
          </a:ln>
        </c:spPr>
        <c:crossAx val="333813248"/>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4</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B$2:$B$17</c:f>
              <c:numCache>
                <c:formatCode>General</c:formatCode>
                <c:ptCount val="16"/>
                <c:pt idx="0">
                  <c:v>25.891789473684209</c:v>
                </c:pt>
                <c:pt idx="1">
                  <c:v>25.808852459016386</c:v>
                </c:pt>
                <c:pt idx="2">
                  <c:v>25.881666666666689</c:v>
                </c:pt>
                <c:pt idx="3">
                  <c:v>25.72159420289854</c:v>
                </c:pt>
                <c:pt idx="4">
                  <c:v>25.8935294117647</c:v>
                </c:pt>
                <c:pt idx="5">
                  <c:v>25.883636363636366</c:v>
                </c:pt>
                <c:pt idx="6">
                  <c:v>25.848309859154945</c:v>
                </c:pt>
                <c:pt idx="7">
                  <c:v>25.264615384615379</c:v>
                </c:pt>
                <c:pt idx="8">
                  <c:v>25.83588235294118</c:v>
                </c:pt>
                <c:pt idx="9">
                  <c:v>25.515185185185185</c:v>
                </c:pt>
                <c:pt idx="10">
                  <c:v>25.390721649484519</c:v>
                </c:pt>
                <c:pt idx="11">
                  <c:v>23.97894736842105</c:v>
                </c:pt>
                <c:pt idx="12">
                  <c:v>25.243333333333339</c:v>
                </c:pt>
                <c:pt idx="13">
                  <c:v>25.35806451612903</c:v>
                </c:pt>
              </c:numCache>
            </c:numRef>
          </c:val>
        </c:ser>
        <c:ser>
          <c:idx val="1"/>
          <c:order val="1"/>
          <c:tx>
            <c:strRef>
              <c:f>Sheet1!$C$1</c:f>
              <c:strCache>
                <c:ptCount val="1"/>
                <c:pt idx="0">
                  <c:v>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C$2:$C$17</c:f>
              <c:numCache>
                <c:formatCode>General</c:formatCode>
                <c:ptCount val="16"/>
                <c:pt idx="0">
                  <c:v>25.860952380952376</c:v>
                </c:pt>
                <c:pt idx="1">
                  <c:v>25.909902912621362</c:v>
                </c:pt>
                <c:pt idx="2">
                  <c:v>25.869454545454545</c:v>
                </c:pt>
                <c:pt idx="3">
                  <c:v>25.885606060606076</c:v>
                </c:pt>
                <c:pt idx="4">
                  <c:v>25.590476190476188</c:v>
                </c:pt>
                <c:pt idx="5">
                  <c:v>25.836226415094334</c:v>
                </c:pt>
                <c:pt idx="6">
                  <c:v>25.827654320987655</c:v>
                </c:pt>
                <c:pt idx="7">
                  <c:v>25.830900000000014</c:v>
                </c:pt>
                <c:pt idx="8">
                  <c:v>25.877522658610246</c:v>
                </c:pt>
                <c:pt idx="9">
                  <c:v>25.802767295597498</c:v>
                </c:pt>
                <c:pt idx="10">
                  <c:v>25.311891891891896</c:v>
                </c:pt>
                <c:pt idx="11">
                  <c:v>25.802083333333332</c:v>
                </c:pt>
                <c:pt idx="12">
                  <c:v>25.334761904761905</c:v>
                </c:pt>
                <c:pt idx="13">
                  <c:v>25.717142857142846</c:v>
                </c:pt>
              </c:numCache>
            </c:numRef>
          </c:val>
        </c:ser>
        <c:ser>
          <c:idx val="2"/>
          <c:order val="2"/>
          <c:tx>
            <c:strRef>
              <c:f>Sheet1!$D$1</c:f>
              <c:strCache>
                <c:ptCount val="1"/>
                <c:pt idx="0">
                  <c:v>Average 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D$2:$D$17</c:f>
              <c:numCache>
                <c:formatCode>General</c:formatCode>
                <c:ptCount val="16"/>
                <c:pt idx="14">
                  <c:v>25.53</c:v>
                </c:pt>
              </c:numCache>
            </c:numRef>
          </c:val>
        </c:ser>
        <c:ser>
          <c:idx val="3"/>
          <c:order val="3"/>
          <c:tx>
            <c:strRef>
              <c:f>Sheet1!$E$1</c:f>
              <c:strCache>
                <c:ptCount val="1"/>
                <c:pt idx="0">
                  <c:v>Average 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E$2:$E$17</c:f>
              <c:numCache>
                <c:formatCode>General</c:formatCode>
                <c:ptCount val="16"/>
                <c:pt idx="15">
                  <c:v>25.7</c:v>
                </c:pt>
              </c:numCache>
            </c:numRef>
          </c:val>
        </c:ser>
        <c:ser>
          <c:idx val="4"/>
          <c:order val="4"/>
          <c:tx>
            <c:strRef>
              <c:f>Sheet1!$F$1</c:f>
              <c:strCache>
                <c:ptCount val="1"/>
                <c:pt idx="0">
                  <c:v>percentage of one over the other 57.14</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F$2:$F$17</c:f>
              <c:numCache>
                <c:formatCode>General</c:formatCode>
                <c:ptCount val="16"/>
              </c:numCache>
            </c:numRef>
          </c:val>
        </c:ser>
        <c:dLbls>
          <c:showLegendKey val="0"/>
          <c:showVal val="0"/>
          <c:showCatName val="0"/>
          <c:showSerName val="0"/>
          <c:showPercent val="0"/>
          <c:showBubbleSize val="0"/>
        </c:dLbls>
        <c:gapWidth val="75"/>
        <c:overlap val="-25"/>
        <c:axId val="333924608"/>
        <c:axId val="333946880"/>
      </c:barChart>
      <c:catAx>
        <c:axId val="333924608"/>
        <c:scaling>
          <c:orientation val="minMax"/>
        </c:scaling>
        <c:delete val="0"/>
        <c:axPos val="b"/>
        <c:numFmt formatCode="General" sourceLinked="1"/>
        <c:majorTickMark val="none"/>
        <c:minorTickMark val="none"/>
        <c:tickLblPos val="nextTo"/>
        <c:crossAx val="333946880"/>
        <c:crosses val="autoZero"/>
        <c:auto val="1"/>
        <c:lblAlgn val="ctr"/>
        <c:lblOffset val="100"/>
        <c:noMultiLvlLbl val="0"/>
      </c:catAx>
      <c:valAx>
        <c:axId val="333946880"/>
        <c:scaling>
          <c:orientation val="minMax"/>
        </c:scaling>
        <c:delete val="0"/>
        <c:axPos val="l"/>
        <c:majorGridlines/>
        <c:numFmt formatCode="General" sourceLinked="1"/>
        <c:majorTickMark val="none"/>
        <c:minorTickMark val="none"/>
        <c:tickLblPos val="nextTo"/>
        <c:spPr>
          <a:ln w="9525">
            <a:noFill/>
          </a:ln>
        </c:spPr>
        <c:crossAx val="333924608"/>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1"/>
          <c:showCatName val="0"/>
          <c:showSerName val="0"/>
          <c:showPercent val="0"/>
          <c:showBubbleSize val="0"/>
        </c:dLbls>
        <c:gapWidth val="75"/>
        <c:axId val="122316288"/>
        <c:axId val="122317824"/>
      </c:barChart>
      <c:catAx>
        <c:axId val="122316288"/>
        <c:scaling>
          <c:orientation val="minMax"/>
        </c:scaling>
        <c:delete val="0"/>
        <c:axPos val="b"/>
        <c:majorTickMark val="none"/>
        <c:minorTickMark val="none"/>
        <c:tickLblPos val="nextTo"/>
        <c:crossAx val="122317824"/>
        <c:crosses val="autoZero"/>
        <c:auto val="1"/>
        <c:lblAlgn val="ctr"/>
        <c:lblOffset val="100"/>
        <c:noMultiLvlLbl val="0"/>
      </c:catAx>
      <c:valAx>
        <c:axId val="122317824"/>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122316288"/>
        <c:crosses val="autoZero"/>
        <c:crossBetween val="between"/>
      </c:valAx>
    </c:plotArea>
    <c:legend>
      <c:legendPos val="b"/>
      <c:layout/>
      <c:overlay val="0"/>
    </c:legend>
    <c:plotVisOnly val="1"/>
    <c:dispBlanksAs val="gap"/>
    <c:showDLblsOverMax val="0"/>
  </c:chart>
  <c:spPr>
    <a:ln w="28575">
      <a:solidFill>
        <a:schemeClr val="tx1"/>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D$25:$D$36</c:f>
              <c:numCache>
                <c:formatCode>General</c:formatCode>
                <c:ptCount val="12"/>
                <c:pt idx="0">
                  <c:v>625.5376</c:v>
                </c:pt>
                <c:pt idx="1">
                  <c:v>411.55907999999999</c:v>
                </c:pt>
                <c:pt idx="2">
                  <c:v>518.54840000000002</c:v>
                </c:pt>
                <c:pt idx="3">
                  <c:v>411.55907999999999</c:v>
                </c:pt>
                <c:pt idx="4">
                  <c:v>518.54840000000002</c:v>
                </c:pt>
                <c:pt idx="5">
                  <c:v>518.54840000000002</c:v>
                </c:pt>
                <c:pt idx="6">
                  <c:v>518.54840000000002</c:v>
                </c:pt>
                <c:pt idx="7">
                  <c:v>518.54840000000002</c:v>
                </c:pt>
                <c:pt idx="8">
                  <c:v>518.54840000000002</c:v>
                </c:pt>
                <c:pt idx="9">
                  <c:v>411.55907999999999</c:v>
                </c:pt>
                <c:pt idx="10">
                  <c:v>411.55907999999999</c:v>
                </c:pt>
                <c:pt idx="11">
                  <c:v>411.55907999999999</c:v>
                </c:pt>
              </c:numCache>
            </c:numRef>
          </c:val>
          <c:smooth val="0"/>
        </c:ser>
        <c:ser>
          <c:idx val="1"/>
          <c:order val="1"/>
          <c:val>
            <c:numRef>
              <c:f>'12" No Bars'!$E$25:$E$36</c:f>
              <c:numCache>
                <c:formatCode>General</c:formatCode>
                <c:ptCount val="12"/>
              </c:numCache>
            </c:numRef>
          </c:val>
          <c:smooth val="0"/>
        </c:ser>
        <c:ser>
          <c:idx val="2"/>
          <c:order val="2"/>
          <c:val>
            <c:numRef>
              <c:f>'12" No Bars'!$F$25:$F$36</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G$25:$G$36</c:f>
              <c:numCache>
                <c:formatCode>General</c:formatCode>
                <c:ptCount val="12"/>
                <c:pt idx="0">
                  <c:v>625.5376</c:v>
                </c:pt>
                <c:pt idx="1">
                  <c:v>625.5376</c:v>
                </c:pt>
                <c:pt idx="2">
                  <c:v>625.5376</c:v>
                </c:pt>
                <c:pt idx="3">
                  <c:v>518.54840000000002</c:v>
                </c:pt>
                <c:pt idx="4">
                  <c:v>625.5376</c:v>
                </c:pt>
                <c:pt idx="5">
                  <c:v>625.5376</c:v>
                </c:pt>
                <c:pt idx="6">
                  <c:v>518.54840000000002</c:v>
                </c:pt>
                <c:pt idx="7">
                  <c:v>625.5376</c:v>
                </c:pt>
                <c:pt idx="8">
                  <c:v>411.55907999999999</c:v>
                </c:pt>
                <c:pt idx="9">
                  <c:v>411.55907999999999</c:v>
                </c:pt>
                <c:pt idx="10">
                  <c:v>411.55907999999999</c:v>
                </c:pt>
                <c:pt idx="11">
                  <c:v>625.5376</c:v>
                </c:pt>
              </c:numCache>
            </c:numRef>
          </c:val>
          <c:smooth val="0"/>
        </c:ser>
        <c:ser>
          <c:idx val="4"/>
          <c:order val="4"/>
          <c:val>
            <c:numRef>
              <c:f>'12" No Bars'!$H$25:$H$36</c:f>
              <c:numCache>
                <c:formatCode>General</c:formatCode>
                <c:ptCount val="12"/>
              </c:numCache>
            </c:numRef>
          </c:val>
          <c:smooth val="0"/>
        </c:ser>
        <c:ser>
          <c:idx val="5"/>
          <c:order val="5"/>
          <c:val>
            <c:numRef>
              <c:f>'12" No Bars'!$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J$25:$J$36</c:f>
              <c:numCache>
                <c:formatCode>General</c:formatCode>
                <c:ptCount val="12"/>
                <c:pt idx="0">
                  <c:v>625.5376</c:v>
                </c:pt>
                <c:pt idx="1">
                  <c:v>518.54840000000002</c:v>
                </c:pt>
                <c:pt idx="2">
                  <c:v>625.5376</c:v>
                </c:pt>
                <c:pt idx="3">
                  <c:v>304.56984999999997</c:v>
                </c:pt>
                <c:pt idx="4">
                  <c:v>518.54840000000002</c:v>
                </c:pt>
                <c:pt idx="5">
                  <c:v>625.5376</c:v>
                </c:pt>
                <c:pt idx="6">
                  <c:v>411.55907999999999</c:v>
                </c:pt>
                <c:pt idx="7">
                  <c:v>625.5376</c:v>
                </c:pt>
                <c:pt idx="8">
                  <c:v>411.55907999999999</c:v>
                </c:pt>
                <c:pt idx="9">
                  <c:v>411.55907999999999</c:v>
                </c:pt>
                <c:pt idx="10">
                  <c:v>518.54840000000002</c:v>
                </c:pt>
                <c:pt idx="11">
                  <c:v>625.5376</c:v>
                </c:pt>
              </c:numCache>
            </c:numRef>
          </c:val>
          <c:smooth val="0"/>
        </c:ser>
        <c:ser>
          <c:idx val="7"/>
          <c:order val="7"/>
          <c:val>
            <c:numRef>
              <c:f>'12" No Bars'!$K$25:$K$36</c:f>
              <c:numCache>
                <c:formatCode>General</c:formatCode>
                <c:ptCount val="12"/>
              </c:numCache>
            </c:numRef>
          </c:val>
          <c:smooth val="0"/>
        </c:ser>
        <c:ser>
          <c:idx val="8"/>
          <c:order val="8"/>
          <c:val>
            <c:numRef>
              <c:f>'12" No Bars'!$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M$25:$M$36</c:f>
              <c:numCache>
                <c:formatCode>General</c:formatCode>
                <c:ptCount val="12"/>
                <c:pt idx="0">
                  <c:v>518.54840000000002</c:v>
                </c:pt>
                <c:pt idx="1">
                  <c:v>411.55907999999999</c:v>
                </c:pt>
                <c:pt idx="2">
                  <c:v>625.5376</c:v>
                </c:pt>
                <c:pt idx="3">
                  <c:v>411.55907999999999</c:v>
                </c:pt>
                <c:pt idx="4">
                  <c:v>411.55907999999999</c:v>
                </c:pt>
                <c:pt idx="5">
                  <c:v>518.54840000000002</c:v>
                </c:pt>
                <c:pt idx="6">
                  <c:v>411.55907999999999</c:v>
                </c:pt>
                <c:pt idx="7">
                  <c:v>411.55907999999999</c:v>
                </c:pt>
                <c:pt idx="8">
                  <c:v>411.55907999999999</c:v>
                </c:pt>
                <c:pt idx="9">
                  <c:v>518.54840000000002</c:v>
                </c:pt>
                <c:pt idx="10">
                  <c:v>411.55907999999999</c:v>
                </c:pt>
                <c:pt idx="11">
                  <c:v>518.54840000000002</c:v>
                </c:pt>
              </c:numCache>
            </c:numRef>
          </c:val>
          <c:smooth val="0"/>
        </c:ser>
        <c:ser>
          <c:idx val="10"/>
          <c:order val="10"/>
          <c:val>
            <c:numRef>
              <c:f>'12" No Bars'!$N$25:$N$36</c:f>
              <c:numCache>
                <c:formatCode>General</c:formatCode>
                <c:ptCount val="12"/>
              </c:numCache>
            </c:numRef>
          </c:val>
          <c:smooth val="0"/>
        </c:ser>
        <c:ser>
          <c:idx val="11"/>
          <c:order val="11"/>
          <c:val>
            <c:numRef>
              <c:f>'12" No Bars'!$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P$25:$P$36</c:f>
              <c:numCache>
                <c:formatCode>General</c:formatCode>
                <c:ptCount val="12"/>
                <c:pt idx="0">
                  <c:v>518.54840000000002</c:v>
                </c:pt>
                <c:pt idx="1">
                  <c:v>518.54840000000002</c:v>
                </c:pt>
                <c:pt idx="2">
                  <c:v>625.5376</c:v>
                </c:pt>
                <c:pt idx="3">
                  <c:v>411.55907999999999</c:v>
                </c:pt>
                <c:pt idx="4">
                  <c:v>518.54840000000002</c:v>
                </c:pt>
                <c:pt idx="5">
                  <c:v>518.54840000000002</c:v>
                </c:pt>
                <c:pt idx="6">
                  <c:v>411.55907999999999</c:v>
                </c:pt>
                <c:pt idx="7">
                  <c:v>411.55907999999999</c:v>
                </c:pt>
                <c:pt idx="8">
                  <c:v>518.54840000000002</c:v>
                </c:pt>
                <c:pt idx="9">
                  <c:v>411.55907999999999</c:v>
                </c:pt>
                <c:pt idx="10">
                  <c:v>304.56984999999997</c:v>
                </c:pt>
                <c:pt idx="11">
                  <c:v>518.54840000000002</c:v>
                </c:pt>
              </c:numCache>
            </c:numRef>
          </c:val>
          <c:smooth val="0"/>
        </c:ser>
        <c:ser>
          <c:idx val="13"/>
          <c:order val="13"/>
          <c:val>
            <c:numRef>
              <c:f>'12" No Bars'!$Q$25:$Q$36</c:f>
              <c:numCache>
                <c:formatCode>General</c:formatCode>
                <c:ptCount val="12"/>
              </c:numCache>
            </c:numRef>
          </c:val>
          <c:smooth val="0"/>
        </c:ser>
        <c:ser>
          <c:idx val="14"/>
          <c:order val="14"/>
          <c:val>
            <c:numRef>
              <c:f>'12" No Bars'!$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S$25:$S$36</c:f>
              <c:numCache>
                <c:formatCode>General</c:formatCode>
                <c:ptCount val="12"/>
                <c:pt idx="0">
                  <c:v>518.54840000000002</c:v>
                </c:pt>
                <c:pt idx="1">
                  <c:v>518.54840000000002</c:v>
                </c:pt>
                <c:pt idx="2">
                  <c:v>518.54840000000002</c:v>
                </c:pt>
                <c:pt idx="3">
                  <c:v>411.55907999999999</c:v>
                </c:pt>
                <c:pt idx="4">
                  <c:v>625.5376</c:v>
                </c:pt>
                <c:pt idx="5">
                  <c:v>518.54840000000002</c:v>
                </c:pt>
                <c:pt idx="6">
                  <c:v>625.5376</c:v>
                </c:pt>
                <c:pt idx="7">
                  <c:v>518.54840000000002</c:v>
                </c:pt>
                <c:pt idx="8">
                  <c:v>411.55907999999999</c:v>
                </c:pt>
                <c:pt idx="9">
                  <c:v>518.54840000000002</c:v>
                </c:pt>
                <c:pt idx="10">
                  <c:v>411.55907999999999</c:v>
                </c:pt>
                <c:pt idx="11">
                  <c:v>411.55907999999999</c:v>
                </c:pt>
              </c:numCache>
            </c:numRef>
          </c:val>
          <c:smooth val="0"/>
        </c:ser>
        <c:ser>
          <c:idx val="16"/>
          <c:order val="16"/>
          <c:val>
            <c:numRef>
              <c:f>'12" No Bars'!$T$25:$T$36</c:f>
              <c:numCache>
                <c:formatCode>General</c:formatCode>
                <c:ptCount val="12"/>
              </c:numCache>
            </c:numRef>
          </c:val>
          <c:smooth val="0"/>
        </c:ser>
        <c:ser>
          <c:idx val="17"/>
          <c:order val="17"/>
          <c:val>
            <c:numRef>
              <c:f>'12" No Bars'!$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V$25:$V$36</c:f>
              <c:numCache>
                <c:formatCode>General</c:formatCode>
                <c:ptCount val="12"/>
                <c:pt idx="0">
                  <c:v>625.5376</c:v>
                </c:pt>
                <c:pt idx="1">
                  <c:v>625.5376</c:v>
                </c:pt>
                <c:pt idx="2">
                  <c:v>625.5376</c:v>
                </c:pt>
                <c:pt idx="3">
                  <c:v>518.54840000000002</c:v>
                </c:pt>
                <c:pt idx="4">
                  <c:v>411.55907999999999</c:v>
                </c:pt>
                <c:pt idx="5">
                  <c:v>411.55907999999999</c:v>
                </c:pt>
                <c:pt idx="6">
                  <c:v>518.54840000000002</c:v>
                </c:pt>
                <c:pt idx="7">
                  <c:v>518.54840000000002</c:v>
                </c:pt>
                <c:pt idx="8">
                  <c:v>411.55907999999999</c:v>
                </c:pt>
                <c:pt idx="9">
                  <c:v>411.55907999999999</c:v>
                </c:pt>
                <c:pt idx="10">
                  <c:v>518.54840000000002</c:v>
                </c:pt>
                <c:pt idx="11">
                  <c:v>518.54840000000002</c:v>
                </c:pt>
              </c:numCache>
            </c:numRef>
          </c:val>
          <c:smooth val="0"/>
        </c:ser>
        <c:ser>
          <c:idx val="19"/>
          <c:order val="19"/>
          <c:val>
            <c:numRef>
              <c:f>'12" No Bars'!$W$25:$W$36</c:f>
              <c:numCache>
                <c:formatCode>General</c:formatCode>
                <c:ptCount val="12"/>
              </c:numCache>
            </c:numRef>
          </c:val>
          <c:smooth val="0"/>
        </c:ser>
        <c:ser>
          <c:idx val="20"/>
          <c:order val="20"/>
          <c:val>
            <c:numRef>
              <c:f>'12" No Bars'!$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Y$25:$Y$36</c:f>
              <c:numCache>
                <c:formatCode>General</c:formatCode>
                <c:ptCount val="12"/>
                <c:pt idx="0">
                  <c:v>625.5376</c:v>
                </c:pt>
                <c:pt idx="1">
                  <c:v>625.5376</c:v>
                </c:pt>
                <c:pt idx="2">
                  <c:v>518.54840000000002</c:v>
                </c:pt>
                <c:pt idx="3">
                  <c:v>518.54840000000002</c:v>
                </c:pt>
                <c:pt idx="4">
                  <c:v>411.55907999999999</c:v>
                </c:pt>
                <c:pt idx="5">
                  <c:v>518.54840000000002</c:v>
                </c:pt>
                <c:pt idx="6">
                  <c:v>518.54840000000002</c:v>
                </c:pt>
                <c:pt idx="7">
                  <c:v>518.54840000000002</c:v>
                </c:pt>
                <c:pt idx="8">
                  <c:v>518.54840000000002</c:v>
                </c:pt>
                <c:pt idx="9">
                  <c:v>411.55907999999999</c:v>
                </c:pt>
                <c:pt idx="10">
                  <c:v>625.5376</c:v>
                </c:pt>
                <c:pt idx="11">
                  <c:v>518.54840000000002</c:v>
                </c:pt>
              </c:numCache>
            </c:numRef>
          </c:val>
          <c:smooth val="0"/>
        </c:ser>
        <c:ser>
          <c:idx val="22"/>
          <c:order val="22"/>
          <c:val>
            <c:numRef>
              <c:f>'12" No Bars'!$Z$25:$Z$36</c:f>
              <c:numCache>
                <c:formatCode>General</c:formatCode>
                <c:ptCount val="12"/>
              </c:numCache>
            </c:numRef>
          </c:val>
          <c:smooth val="0"/>
        </c:ser>
        <c:ser>
          <c:idx val="23"/>
          <c:order val="23"/>
          <c:val>
            <c:numRef>
              <c:f>'12" No Bars'!$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B$25:$AB$36</c:f>
              <c:numCache>
                <c:formatCode>General</c:formatCode>
                <c:ptCount val="12"/>
                <c:pt idx="0">
                  <c:v>625.5376</c:v>
                </c:pt>
                <c:pt idx="1">
                  <c:v>411.55907999999999</c:v>
                </c:pt>
                <c:pt idx="2">
                  <c:v>304.56984999999997</c:v>
                </c:pt>
                <c:pt idx="3">
                  <c:v>518.54840000000002</c:v>
                </c:pt>
                <c:pt idx="4">
                  <c:v>411.55907999999999</c:v>
                </c:pt>
                <c:pt idx="5">
                  <c:v>625.5376</c:v>
                </c:pt>
                <c:pt idx="6">
                  <c:v>625.5376</c:v>
                </c:pt>
                <c:pt idx="7">
                  <c:v>411.55907999999999</c:v>
                </c:pt>
                <c:pt idx="8">
                  <c:v>1000</c:v>
                </c:pt>
                <c:pt idx="9">
                  <c:v>518.54840000000002</c:v>
                </c:pt>
                <c:pt idx="10">
                  <c:v>411.55907999999999</c:v>
                </c:pt>
                <c:pt idx="11">
                  <c:v>625.5376</c:v>
                </c:pt>
              </c:numCache>
            </c:numRef>
          </c:val>
          <c:smooth val="0"/>
        </c:ser>
        <c:ser>
          <c:idx val="25"/>
          <c:order val="25"/>
          <c:val>
            <c:numRef>
              <c:f>'12" No Bars'!$AC$25:$AC$36</c:f>
              <c:numCache>
                <c:formatCode>General</c:formatCode>
                <c:ptCount val="12"/>
              </c:numCache>
            </c:numRef>
          </c:val>
          <c:smooth val="0"/>
        </c:ser>
        <c:ser>
          <c:idx val="26"/>
          <c:order val="26"/>
          <c:val>
            <c:numRef>
              <c:f>'12" No Bars'!$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E$25:$AE$36</c:f>
              <c:numCache>
                <c:formatCode>General</c:formatCode>
                <c:ptCount val="12"/>
                <c:pt idx="0">
                  <c:v>625.5376</c:v>
                </c:pt>
                <c:pt idx="1">
                  <c:v>625.5376</c:v>
                </c:pt>
                <c:pt idx="2">
                  <c:v>518.54840000000002</c:v>
                </c:pt>
                <c:pt idx="3">
                  <c:v>411.55907999999999</c:v>
                </c:pt>
                <c:pt idx="4">
                  <c:v>518.54840000000002</c:v>
                </c:pt>
                <c:pt idx="5">
                  <c:v>518.54840000000002</c:v>
                </c:pt>
                <c:pt idx="6">
                  <c:v>625.5376</c:v>
                </c:pt>
                <c:pt idx="7">
                  <c:v>411.55907999999999</c:v>
                </c:pt>
                <c:pt idx="8">
                  <c:v>411.55907999999999</c:v>
                </c:pt>
                <c:pt idx="9">
                  <c:v>518.54840000000002</c:v>
                </c:pt>
                <c:pt idx="10">
                  <c:v>411.55907999999999</c:v>
                </c:pt>
                <c:pt idx="11">
                  <c:v>411.55907999999999</c:v>
                </c:pt>
              </c:numCache>
            </c:numRef>
          </c:val>
          <c:smooth val="0"/>
        </c:ser>
        <c:ser>
          <c:idx val="28"/>
          <c:order val="28"/>
          <c:val>
            <c:numRef>
              <c:f>'12" No Bars'!$AF$25:$AF$36</c:f>
              <c:numCache>
                <c:formatCode>General</c:formatCode>
                <c:ptCount val="12"/>
              </c:numCache>
            </c:numRef>
          </c:val>
          <c:smooth val="0"/>
        </c:ser>
        <c:ser>
          <c:idx val="29"/>
          <c:order val="29"/>
          <c:val>
            <c:numRef>
              <c:f>'12" No Bars'!$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No Bars'!$AH$25:$AH$36</c:f>
              <c:numCache>
                <c:formatCode>General</c:formatCode>
                <c:ptCount val="12"/>
                <c:pt idx="0">
                  <c:v>518.54840000000002</c:v>
                </c:pt>
                <c:pt idx="1">
                  <c:v>625.5376</c:v>
                </c:pt>
                <c:pt idx="2">
                  <c:v>304.56984999999997</c:v>
                </c:pt>
                <c:pt idx="3">
                  <c:v>411.55907999999999</c:v>
                </c:pt>
                <c:pt idx="4">
                  <c:v>518.54840000000002</c:v>
                </c:pt>
                <c:pt idx="5">
                  <c:v>411.55907999999999</c:v>
                </c:pt>
                <c:pt idx="6">
                  <c:v>518.54840000000002</c:v>
                </c:pt>
                <c:pt idx="7">
                  <c:v>518.54840000000002</c:v>
                </c:pt>
                <c:pt idx="8">
                  <c:v>411.55907999999999</c:v>
                </c:pt>
                <c:pt idx="9">
                  <c:v>411.55907999999999</c:v>
                </c:pt>
                <c:pt idx="10">
                  <c:v>518.54840000000002</c:v>
                </c:pt>
                <c:pt idx="11">
                  <c:v>411.55907999999999</c:v>
                </c:pt>
              </c:numCache>
            </c:numRef>
          </c:val>
          <c:smooth val="0"/>
        </c:ser>
        <c:ser>
          <c:idx val="31"/>
          <c:order val="31"/>
          <c:val>
            <c:numRef>
              <c:f>'12" No Bars'!$AI$25:$AI$36</c:f>
              <c:numCache>
                <c:formatCode>General</c:formatCode>
                <c:ptCount val="12"/>
              </c:numCache>
            </c:numRef>
          </c:val>
          <c:smooth val="0"/>
        </c:ser>
        <c:ser>
          <c:idx val="32"/>
          <c:order val="32"/>
          <c:val>
            <c:numRef>
              <c:f>'12" No Bars'!$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K$25:$AK$36</c:f>
              <c:numCache>
                <c:formatCode>General</c:formatCode>
                <c:ptCount val="12"/>
                <c:pt idx="0">
                  <c:v>625.5376</c:v>
                </c:pt>
                <c:pt idx="1">
                  <c:v>518.54840000000002</c:v>
                </c:pt>
                <c:pt idx="2">
                  <c:v>625.5376</c:v>
                </c:pt>
                <c:pt idx="3">
                  <c:v>411.55907999999999</c:v>
                </c:pt>
                <c:pt idx="4">
                  <c:v>625.5376</c:v>
                </c:pt>
                <c:pt idx="5">
                  <c:v>518.54840000000002</c:v>
                </c:pt>
                <c:pt idx="6">
                  <c:v>411.55907999999999</c:v>
                </c:pt>
                <c:pt idx="7">
                  <c:v>518.54840000000002</c:v>
                </c:pt>
                <c:pt idx="8">
                  <c:v>518.54840000000002</c:v>
                </c:pt>
                <c:pt idx="9">
                  <c:v>411.55907999999999</c:v>
                </c:pt>
                <c:pt idx="10">
                  <c:v>411.55907999999999</c:v>
                </c:pt>
                <c:pt idx="11">
                  <c:v>411.55907999999999</c:v>
                </c:pt>
              </c:numCache>
            </c:numRef>
          </c:val>
          <c:smooth val="0"/>
        </c:ser>
        <c:ser>
          <c:idx val="34"/>
          <c:order val="34"/>
          <c:val>
            <c:numRef>
              <c:f>'12" No Bars'!$AL$25:$AL$36</c:f>
              <c:numCache>
                <c:formatCode>General</c:formatCode>
                <c:ptCount val="12"/>
              </c:numCache>
            </c:numRef>
          </c:val>
          <c:smooth val="0"/>
        </c:ser>
        <c:ser>
          <c:idx val="35"/>
          <c:order val="35"/>
          <c:val>
            <c:numRef>
              <c:f>'12" No Bars'!$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N$25:$AN$36</c:f>
              <c:numCache>
                <c:formatCode>General</c:formatCode>
                <c:ptCount val="12"/>
                <c:pt idx="0">
                  <c:v>625.5376</c:v>
                </c:pt>
                <c:pt idx="1">
                  <c:v>518.54840000000002</c:v>
                </c:pt>
                <c:pt idx="2">
                  <c:v>625.5376</c:v>
                </c:pt>
                <c:pt idx="3">
                  <c:v>411.55907999999999</c:v>
                </c:pt>
                <c:pt idx="4">
                  <c:v>518.54840000000002</c:v>
                </c:pt>
                <c:pt idx="5">
                  <c:v>411.55907999999999</c:v>
                </c:pt>
                <c:pt idx="6">
                  <c:v>625.5376</c:v>
                </c:pt>
                <c:pt idx="7">
                  <c:v>518.54840000000002</c:v>
                </c:pt>
                <c:pt idx="8">
                  <c:v>411.55907999999999</c:v>
                </c:pt>
                <c:pt idx="9">
                  <c:v>304.56984999999997</c:v>
                </c:pt>
                <c:pt idx="10">
                  <c:v>411.55907999999999</c:v>
                </c:pt>
                <c:pt idx="11">
                  <c:v>411.55907999999999</c:v>
                </c:pt>
              </c:numCache>
            </c:numRef>
          </c:val>
          <c:smooth val="0"/>
        </c:ser>
        <c:ser>
          <c:idx val="37"/>
          <c:order val="37"/>
          <c:val>
            <c:numRef>
              <c:f>'12" No Bars'!$AO$25:$AO$36</c:f>
              <c:numCache>
                <c:formatCode>General</c:formatCode>
                <c:ptCount val="12"/>
              </c:numCache>
            </c:numRef>
          </c:val>
          <c:smooth val="0"/>
        </c:ser>
        <c:ser>
          <c:idx val="38"/>
          <c:order val="38"/>
          <c:val>
            <c:numRef>
              <c:f>'12" No Bars'!$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Q$25:$AQ$36</c:f>
              <c:numCache>
                <c:formatCode>General</c:formatCode>
                <c:ptCount val="12"/>
                <c:pt idx="0">
                  <c:v>625.5376</c:v>
                </c:pt>
                <c:pt idx="1">
                  <c:v>518.54840000000002</c:v>
                </c:pt>
                <c:pt idx="2">
                  <c:v>411.55907999999999</c:v>
                </c:pt>
                <c:pt idx="3">
                  <c:v>411.55907999999999</c:v>
                </c:pt>
                <c:pt idx="4">
                  <c:v>625.5376</c:v>
                </c:pt>
                <c:pt idx="5">
                  <c:v>625.5376</c:v>
                </c:pt>
                <c:pt idx="6">
                  <c:v>518.54840000000002</c:v>
                </c:pt>
                <c:pt idx="7">
                  <c:v>625.5376</c:v>
                </c:pt>
                <c:pt idx="8">
                  <c:v>411.55907999999999</c:v>
                </c:pt>
                <c:pt idx="9">
                  <c:v>304.56984999999997</c:v>
                </c:pt>
                <c:pt idx="10">
                  <c:v>625.5376</c:v>
                </c:pt>
                <c:pt idx="11">
                  <c:v>411.55907999999999</c:v>
                </c:pt>
              </c:numCache>
            </c:numRef>
          </c:val>
          <c:smooth val="0"/>
        </c:ser>
        <c:ser>
          <c:idx val="40"/>
          <c:order val="40"/>
          <c:val>
            <c:numRef>
              <c:f>'12" No Bars'!$AR$25:$AR$36</c:f>
              <c:numCache>
                <c:formatCode>General</c:formatCode>
                <c:ptCount val="12"/>
              </c:numCache>
            </c:numRef>
          </c:val>
          <c:smooth val="0"/>
        </c:ser>
        <c:ser>
          <c:idx val="41"/>
          <c:order val="41"/>
          <c:val>
            <c:numRef>
              <c:f>'12" No Bars'!$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T$25:$AT$36</c:f>
              <c:numCache>
                <c:formatCode>General</c:formatCode>
                <c:ptCount val="12"/>
                <c:pt idx="0">
                  <c:v>625.5376</c:v>
                </c:pt>
                <c:pt idx="1">
                  <c:v>625.5376</c:v>
                </c:pt>
                <c:pt idx="2">
                  <c:v>625.5376</c:v>
                </c:pt>
                <c:pt idx="3">
                  <c:v>518.54840000000002</c:v>
                </c:pt>
                <c:pt idx="4">
                  <c:v>411.55907999999999</c:v>
                </c:pt>
                <c:pt idx="5">
                  <c:v>518.54840000000002</c:v>
                </c:pt>
                <c:pt idx="6">
                  <c:v>411.55907999999999</c:v>
                </c:pt>
                <c:pt idx="7">
                  <c:v>625.5376</c:v>
                </c:pt>
                <c:pt idx="8">
                  <c:v>411.55907999999999</c:v>
                </c:pt>
                <c:pt idx="9">
                  <c:v>518.54840000000002</c:v>
                </c:pt>
                <c:pt idx="10">
                  <c:v>518.54840000000002</c:v>
                </c:pt>
                <c:pt idx="11">
                  <c:v>304.56984999999997</c:v>
                </c:pt>
              </c:numCache>
            </c:numRef>
          </c:val>
          <c:smooth val="0"/>
        </c:ser>
        <c:ser>
          <c:idx val="43"/>
          <c:order val="43"/>
          <c:val>
            <c:numRef>
              <c:f>'12" No Bars'!$AU$25:$AU$36</c:f>
              <c:numCache>
                <c:formatCode>General</c:formatCode>
                <c:ptCount val="12"/>
              </c:numCache>
            </c:numRef>
          </c:val>
          <c:smooth val="0"/>
        </c:ser>
        <c:ser>
          <c:idx val="44"/>
          <c:order val="44"/>
          <c:val>
            <c:numRef>
              <c:f>'12" No Bars'!$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W$25:$AW$36</c:f>
              <c:numCache>
                <c:formatCode>General</c:formatCode>
                <c:ptCount val="12"/>
                <c:pt idx="0">
                  <c:v>625.5376</c:v>
                </c:pt>
                <c:pt idx="1">
                  <c:v>625.5376</c:v>
                </c:pt>
                <c:pt idx="2">
                  <c:v>518.54840000000002</c:v>
                </c:pt>
                <c:pt idx="3">
                  <c:v>518.54840000000002</c:v>
                </c:pt>
                <c:pt idx="4">
                  <c:v>518.54840000000002</c:v>
                </c:pt>
                <c:pt idx="5">
                  <c:v>625.5376</c:v>
                </c:pt>
                <c:pt idx="6">
                  <c:v>411.55907999999999</c:v>
                </c:pt>
                <c:pt idx="7">
                  <c:v>411.55907999999999</c:v>
                </c:pt>
                <c:pt idx="8">
                  <c:v>518.54840000000002</c:v>
                </c:pt>
                <c:pt idx="9">
                  <c:v>411.55907999999999</c:v>
                </c:pt>
                <c:pt idx="10">
                  <c:v>411.55907999999999</c:v>
                </c:pt>
                <c:pt idx="11">
                  <c:v>518.54840000000002</c:v>
                </c:pt>
              </c:numCache>
            </c:numRef>
          </c:val>
          <c:smooth val="0"/>
        </c:ser>
        <c:ser>
          <c:idx val="46"/>
          <c:order val="46"/>
          <c:val>
            <c:numRef>
              <c:f>'12" No Bars'!$AX$25:$AX$36</c:f>
              <c:numCache>
                <c:formatCode>General</c:formatCode>
                <c:ptCount val="12"/>
              </c:numCache>
            </c:numRef>
          </c:val>
          <c:smooth val="0"/>
        </c:ser>
        <c:ser>
          <c:idx val="47"/>
          <c:order val="47"/>
          <c:val>
            <c:numRef>
              <c:f>'12" No Bars'!$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Z$25:$AZ$36</c:f>
              <c:numCache>
                <c:formatCode>General</c:formatCode>
                <c:ptCount val="12"/>
                <c:pt idx="0">
                  <c:v>518.54840000000002</c:v>
                </c:pt>
                <c:pt idx="1">
                  <c:v>625.5376</c:v>
                </c:pt>
                <c:pt idx="2">
                  <c:v>518.54840000000002</c:v>
                </c:pt>
                <c:pt idx="3">
                  <c:v>411.55907999999999</c:v>
                </c:pt>
                <c:pt idx="4">
                  <c:v>625.5376</c:v>
                </c:pt>
                <c:pt idx="5">
                  <c:v>411.55907999999999</c:v>
                </c:pt>
                <c:pt idx="6">
                  <c:v>518.54840000000002</c:v>
                </c:pt>
                <c:pt idx="7">
                  <c:v>518.54840000000002</c:v>
                </c:pt>
                <c:pt idx="8">
                  <c:v>625.5376</c:v>
                </c:pt>
                <c:pt idx="9">
                  <c:v>518.54840000000002</c:v>
                </c:pt>
                <c:pt idx="10">
                  <c:v>518.54840000000002</c:v>
                </c:pt>
                <c:pt idx="11">
                  <c:v>411.55907999999999</c:v>
                </c:pt>
              </c:numCache>
            </c:numRef>
          </c:val>
          <c:smooth val="0"/>
        </c:ser>
        <c:ser>
          <c:idx val="49"/>
          <c:order val="49"/>
          <c:val>
            <c:numRef>
              <c:f>'12" No Bars'!$BA$25:$BA$36</c:f>
              <c:numCache>
                <c:formatCode>General</c:formatCode>
                <c:ptCount val="12"/>
              </c:numCache>
            </c:numRef>
          </c:val>
          <c:smooth val="0"/>
        </c:ser>
        <c:ser>
          <c:idx val="50"/>
          <c:order val="50"/>
          <c:val>
            <c:numRef>
              <c:f>'12" No Bars'!$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C$25:$BC$36</c:f>
              <c:numCache>
                <c:formatCode>General</c:formatCode>
                <c:ptCount val="12"/>
                <c:pt idx="0">
                  <c:v>625.5376</c:v>
                </c:pt>
                <c:pt idx="1">
                  <c:v>518.54840000000002</c:v>
                </c:pt>
                <c:pt idx="2">
                  <c:v>411.55907999999999</c:v>
                </c:pt>
                <c:pt idx="3">
                  <c:v>518.54840000000002</c:v>
                </c:pt>
                <c:pt idx="4">
                  <c:v>625.5376</c:v>
                </c:pt>
                <c:pt idx="5">
                  <c:v>518.54840000000002</c:v>
                </c:pt>
                <c:pt idx="6">
                  <c:v>304.56984999999997</c:v>
                </c:pt>
                <c:pt idx="7">
                  <c:v>625.5376</c:v>
                </c:pt>
                <c:pt idx="8">
                  <c:v>411.55907999999999</c:v>
                </c:pt>
                <c:pt idx="9">
                  <c:v>411.55907999999999</c:v>
                </c:pt>
                <c:pt idx="10">
                  <c:v>518.54840000000002</c:v>
                </c:pt>
                <c:pt idx="11">
                  <c:v>518.54840000000002</c:v>
                </c:pt>
              </c:numCache>
            </c:numRef>
          </c:val>
          <c:smooth val="0"/>
        </c:ser>
        <c:ser>
          <c:idx val="52"/>
          <c:order val="52"/>
          <c:val>
            <c:numRef>
              <c:f>'12" No Bars'!$BD$25:$BD$36</c:f>
              <c:numCache>
                <c:formatCode>General</c:formatCode>
                <c:ptCount val="12"/>
              </c:numCache>
            </c:numRef>
          </c:val>
          <c:smooth val="0"/>
        </c:ser>
        <c:ser>
          <c:idx val="53"/>
          <c:order val="53"/>
          <c:val>
            <c:numRef>
              <c:f>'12" No Bars'!$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F$25:$BF$36</c:f>
              <c:numCache>
                <c:formatCode>General</c:formatCode>
                <c:ptCount val="12"/>
                <c:pt idx="0">
                  <c:v>625.5376</c:v>
                </c:pt>
                <c:pt idx="1">
                  <c:v>625.5376</c:v>
                </c:pt>
                <c:pt idx="2">
                  <c:v>518.54840000000002</c:v>
                </c:pt>
                <c:pt idx="3">
                  <c:v>518.54840000000002</c:v>
                </c:pt>
                <c:pt idx="4">
                  <c:v>411.55907999999999</c:v>
                </c:pt>
                <c:pt idx="5">
                  <c:v>518.54840000000002</c:v>
                </c:pt>
                <c:pt idx="6">
                  <c:v>411.55907999999999</c:v>
                </c:pt>
                <c:pt idx="7">
                  <c:v>411.55907999999999</c:v>
                </c:pt>
                <c:pt idx="8">
                  <c:v>518.54840000000002</c:v>
                </c:pt>
                <c:pt idx="9">
                  <c:v>1000</c:v>
                </c:pt>
                <c:pt idx="10">
                  <c:v>304.56984999999997</c:v>
                </c:pt>
                <c:pt idx="11">
                  <c:v>411.55907999999999</c:v>
                </c:pt>
              </c:numCache>
            </c:numRef>
          </c:val>
          <c:smooth val="0"/>
        </c:ser>
        <c:dLbls>
          <c:showLegendKey val="0"/>
          <c:showVal val="0"/>
          <c:showCatName val="0"/>
          <c:showSerName val="0"/>
          <c:showPercent val="0"/>
          <c:showBubbleSize val="0"/>
        </c:dLbls>
        <c:marker val="1"/>
        <c:smooth val="0"/>
        <c:axId val="122377344"/>
        <c:axId val="122379264"/>
      </c:lineChart>
      <c:catAx>
        <c:axId val="122377344"/>
        <c:scaling>
          <c:orientation val="minMax"/>
        </c:scaling>
        <c:delete val="0"/>
        <c:axPos val="b"/>
        <c:majorTickMark val="out"/>
        <c:minorTickMark val="none"/>
        <c:tickLblPos val="nextTo"/>
        <c:crossAx val="122379264"/>
        <c:crosses val="autoZero"/>
        <c:auto val="1"/>
        <c:lblAlgn val="ctr"/>
        <c:lblOffset val="100"/>
        <c:noMultiLvlLbl val="0"/>
      </c:catAx>
      <c:valAx>
        <c:axId val="122379264"/>
        <c:scaling>
          <c:orientation val="minMax"/>
          <c:max val="1000"/>
        </c:scaling>
        <c:delete val="0"/>
        <c:axPos val="l"/>
        <c:majorGridlines/>
        <c:numFmt formatCode="General" sourceLinked="1"/>
        <c:majorTickMark val="out"/>
        <c:minorTickMark val="none"/>
        <c:tickLblPos val="nextTo"/>
        <c:crossAx val="12237734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C$13:$C$24</c:f>
              <c:numCache>
                <c:formatCode>General</c:formatCode>
                <c:ptCount val="12"/>
                <c:pt idx="0">
                  <c:v>237.70160000000001</c:v>
                </c:pt>
                <c:pt idx="1">
                  <c:v>157.45966000000001</c:v>
                </c:pt>
                <c:pt idx="2">
                  <c:v>197.58063999999999</c:v>
                </c:pt>
                <c:pt idx="3">
                  <c:v>157.45966000000001</c:v>
                </c:pt>
                <c:pt idx="4">
                  <c:v>197.58063999999999</c:v>
                </c:pt>
                <c:pt idx="5">
                  <c:v>197.58063999999999</c:v>
                </c:pt>
                <c:pt idx="6">
                  <c:v>197.58063999999999</c:v>
                </c:pt>
                <c:pt idx="7">
                  <c:v>197.58063999999999</c:v>
                </c:pt>
                <c:pt idx="8">
                  <c:v>197.58063999999999</c:v>
                </c:pt>
                <c:pt idx="9">
                  <c:v>157.45966000000001</c:v>
                </c:pt>
                <c:pt idx="10">
                  <c:v>157.45966000000001</c:v>
                </c:pt>
                <c:pt idx="11">
                  <c:v>157.45966000000001</c:v>
                </c:pt>
              </c:numCache>
            </c:numRef>
          </c:val>
          <c:smooth val="0"/>
        </c:ser>
        <c:ser>
          <c:idx val="1"/>
          <c:order val="1"/>
          <c:val>
            <c:numRef>
              <c:f>'12" No Bars'!$D$13:$D$24</c:f>
              <c:numCache>
                <c:formatCode>General</c:formatCode>
                <c:ptCount val="12"/>
              </c:numCache>
            </c:numRef>
          </c:val>
          <c:smooth val="0"/>
        </c:ser>
        <c:ser>
          <c:idx val="2"/>
          <c:order val="2"/>
          <c:val>
            <c:numRef>
              <c:f>'12" No Bars'!$E$13:$E$24</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F$13:$F$24</c:f>
              <c:numCache>
                <c:formatCode>General</c:formatCode>
                <c:ptCount val="12"/>
                <c:pt idx="0">
                  <c:v>237.70160000000001</c:v>
                </c:pt>
                <c:pt idx="1">
                  <c:v>237.70160000000001</c:v>
                </c:pt>
                <c:pt idx="2">
                  <c:v>237.70160000000001</c:v>
                </c:pt>
                <c:pt idx="3">
                  <c:v>197.58063999999999</c:v>
                </c:pt>
                <c:pt idx="4">
                  <c:v>237.70160000000001</c:v>
                </c:pt>
                <c:pt idx="5">
                  <c:v>237.70160000000001</c:v>
                </c:pt>
                <c:pt idx="6">
                  <c:v>197.58063999999999</c:v>
                </c:pt>
                <c:pt idx="7">
                  <c:v>237.70160000000001</c:v>
                </c:pt>
                <c:pt idx="8">
                  <c:v>157.45966000000001</c:v>
                </c:pt>
                <c:pt idx="9">
                  <c:v>157.45966000000001</c:v>
                </c:pt>
                <c:pt idx="10">
                  <c:v>157.45966000000001</c:v>
                </c:pt>
                <c:pt idx="11">
                  <c:v>237.70160000000001</c:v>
                </c:pt>
              </c:numCache>
            </c:numRef>
          </c:val>
          <c:smooth val="0"/>
        </c:ser>
        <c:ser>
          <c:idx val="4"/>
          <c:order val="4"/>
          <c:val>
            <c:numRef>
              <c:f>'12" No Bars'!$G$13:$G$24</c:f>
              <c:numCache>
                <c:formatCode>General</c:formatCode>
                <c:ptCount val="12"/>
              </c:numCache>
            </c:numRef>
          </c:val>
          <c:smooth val="0"/>
        </c:ser>
        <c:ser>
          <c:idx val="5"/>
          <c:order val="5"/>
          <c:val>
            <c:numRef>
              <c:f>'12" No Bars'!$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I$13:$I$24</c:f>
              <c:numCache>
                <c:formatCode>General</c:formatCode>
                <c:ptCount val="12"/>
                <c:pt idx="0">
                  <c:v>237.70160000000001</c:v>
                </c:pt>
                <c:pt idx="1">
                  <c:v>197.58063999999999</c:v>
                </c:pt>
                <c:pt idx="2">
                  <c:v>237.70160000000001</c:v>
                </c:pt>
                <c:pt idx="3">
                  <c:v>117.33869</c:v>
                </c:pt>
                <c:pt idx="4">
                  <c:v>197.58063999999999</c:v>
                </c:pt>
                <c:pt idx="5">
                  <c:v>237.70160000000001</c:v>
                </c:pt>
                <c:pt idx="6">
                  <c:v>157.45966000000001</c:v>
                </c:pt>
                <c:pt idx="7">
                  <c:v>237.70160000000001</c:v>
                </c:pt>
                <c:pt idx="8">
                  <c:v>157.45966000000001</c:v>
                </c:pt>
                <c:pt idx="9">
                  <c:v>157.45966000000001</c:v>
                </c:pt>
                <c:pt idx="10">
                  <c:v>197.58063999999999</c:v>
                </c:pt>
                <c:pt idx="11">
                  <c:v>237.70160000000001</c:v>
                </c:pt>
              </c:numCache>
            </c:numRef>
          </c:val>
          <c:smooth val="0"/>
        </c:ser>
        <c:ser>
          <c:idx val="7"/>
          <c:order val="7"/>
          <c:val>
            <c:numRef>
              <c:f>'12" No Bars'!$J$13:$J$24</c:f>
              <c:numCache>
                <c:formatCode>General</c:formatCode>
                <c:ptCount val="12"/>
              </c:numCache>
            </c:numRef>
          </c:val>
          <c:smooth val="0"/>
        </c:ser>
        <c:ser>
          <c:idx val="8"/>
          <c:order val="8"/>
          <c:val>
            <c:numRef>
              <c:f>'12" No Bars'!$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L$13:$L$24</c:f>
              <c:numCache>
                <c:formatCode>General</c:formatCode>
                <c:ptCount val="12"/>
                <c:pt idx="0">
                  <c:v>197.58063999999999</c:v>
                </c:pt>
                <c:pt idx="1">
                  <c:v>157.45966000000001</c:v>
                </c:pt>
                <c:pt idx="2">
                  <c:v>237.70160000000001</c:v>
                </c:pt>
                <c:pt idx="3">
                  <c:v>157.45966000000001</c:v>
                </c:pt>
                <c:pt idx="4">
                  <c:v>157.45966000000001</c:v>
                </c:pt>
                <c:pt idx="5">
                  <c:v>197.58063999999999</c:v>
                </c:pt>
                <c:pt idx="6">
                  <c:v>157.45966000000001</c:v>
                </c:pt>
                <c:pt idx="7">
                  <c:v>157.45966000000001</c:v>
                </c:pt>
                <c:pt idx="8">
                  <c:v>157.45966000000001</c:v>
                </c:pt>
                <c:pt idx="9">
                  <c:v>197.58063999999999</c:v>
                </c:pt>
                <c:pt idx="10">
                  <c:v>157.45966000000001</c:v>
                </c:pt>
                <c:pt idx="11">
                  <c:v>197.58063999999999</c:v>
                </c:pt>
              </c:numCache>
            </c:numRef>
          </c:val>
          <c:smooth val="0"/>
        </c:ser>
        <c:ser>
          <c:idx val="10"/>
          <c:order val="10"/>
          <c:val>
            <c:numRef>
              <c:f>'12" No Bars'!$M$13:$M$24</c:f>
              <c:numCache>
                <c:formatCode>General</c:formatCode>
                <c:ptCount val="12"/>
              </c:numCache>
            </c:numRef>
          </c:val>
          <c:smooth val="0"/>
        </c:ser>
        <c:ser>
          <c:idx val="11"/>
          <c:order val="11"/>
          <c:val>
            <c:numRef>
              <c:f>'12" No Bars'!$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O$13:$O$24</c:f>
              <c:numCache>
                <c:formatCode>General</c:formatCode>
                <c:ptCount val="12"/>
                <c:pt idx="0">
                  <c:v>197.58063999999999</c:v>
                </c:pt>
                <c:pt idx="1">
                  <c:v>197.58063999999999</c:v>
                </c:pt>
                <c:pt idx="2">
                  <c:v>237.70160000000001</c:v>
                </c:pt>
                <c:pt idx="3">
                  <c:v>157.45966000000001</c:v>
                </c:pt>
                <c:pt idx="4">
                  <c:v>197.58063999999999</c:v>
                </c:pt>
                <c:pt idx="5">
                  <c:v>197.58063999999999</c:v>
                </c:pt>
                <c:pt idx="6">
                  <c:v>157.45966000000001</c:v>
                </c:pt>
                <c:pt idx="7">
                  <c:v>157.45966000000001</c:v>
                </c:pt>
                <c:pt idx="8">
                  <c:v>197.58063999999999</c:v>
                </c:pt>
                <c:pt idx="9">
                  <c:v>157.45966000000001</c:v>
                </c:pt>
                <c:pt idx="10">
                  <c:v>117.33869</c:v>
                </c:pt>
                <c:pt idx="11">
                  <c:v>197.58063999999999</c:v>
                </c:pt>
              </c:numCache>
            </c:numRef>
          </c:val>
          <c:smooth val="0"/>
        </c:ser>
        <c:ser>
          <c:idx val="13"/>
          <c:order val="13"/>
          <c:val>
            <c:numRef>
              <c:f>'12" No Bars'!$P$13:$P$24</c:f>
              <c:numCache>
                <c:formatCode>General</c:formatCode>
                <c:ptCount val="12"/>
              </c:numCache>
            </c:numRef>
          </c:val>
          <c:smooth val="0"/>
        </c:ser>
        <c:ser>
          <c:idx val="14"/>
          <c:order val="14"/>
          <c:val>
            <c:numRef>
              <c:f>'12" No Bars'!$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R$13:$R$24</c:f>
              <c:numCache>
                <c:formatCode>General</c:formatCode>
                <c:ptCount val="12"/>
                <c:pt idx="0">
                  <c:v>197.58063999999999</c:v>
                </c:pt>
                <c:pt idx="1">
                  <c:v>197.58063999999999</c:v>
                </c:pt>
                <c:pt idx="2">
                  <c:v>197.58063999999999</c:v>
                </c:pt>
                <c:pt idx="3">
                  <c:v>157.45966000000001</c:v>
                </c:pt>
                <c:pt idx="4">
                  <c:v>237.70160000000001</c:v>
                </c:pt>
                <c:pt idx="5">
                  <c:v>197.58063999999999</c:v>
                </c:pt>
                <c:pt idx="6">
                  <c:v>237.70160000000001</c:v>
                </c:pt>
                <c:pt idx="7">
                  <c:v>197.58063999999999</c:v>
                </c:pt>
                <c:pt idx="8">
                  <c:v>157.45966000000001</c:v>
                </c:pt>
                <c:pt idx="9">
                  <c:v>197.58063999999999</c:v>
                </c:pt>
                <c:pt idx="10">
                  <c:v>157.45966000000001</c:v>
                </c:pt>
                <c:pt idx="11">
                  <c:v>157.45966000000001</c:v>
                </c:pt>
              </c:numCache>
            </c:numRef>
          </c:val>
          <c:smooth val="0"/>
        </c:ser>
        <c:ser>
          <c:idx val="16"/>
          <c:order val="16"/>
          <c:val>
            <c:numRef>
              <c:f>'12" No Bars'!$S$13:$S$24</c:f>
              <c:numCache>
                <c:formatCode>General</c:formatCode>
                <c:ptCount val="12"/>
              </c:numCache>
            </c:numRef>
          </c:val>
          <c:smooth val="0"/>
        </c:ser>
        <c:ser>
          <c:idx val="17"/>
          <c:order val="17"/>
          <c:val>
            <c:numRef>
              <c:f>'12" No Bars'!$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U$13:$U$24</c:f>
              <c:numCache>
                <c:formatCode>General</c:formatCode>
                <c:ptCount val="12"/>
                <c:pt idx="0">
                  <c:v>237.70160000000001</c:v>
                </c:pt>
                <c:pt idx="1">
                  <c:v>237.70160000000001</c:v>
                </c:pt>
                <c:pt idx="2">
                  <c:v>237.70160000000001</c:v>
                </c:pt>
                <c:pt idx="3">
                  <c:v>197.58063999999999</c:v>
                </c:pt>
                <c:pt idx="4">
                  <c:v>157.45966000000001</c:v>
                </c:pt>
                <c:pt idx="5">
                  <c:v>157.45966000000001</c:v>
                </c:pt>
                <c:pt idx="6">
                  <c:v>197.58063999999999</c:v>
                </c:pt>
                <c:pt idx="7">
                  <c:v>197.58063999999999</c:v>
                </c:pt>
                <c:pt idx="8">
                  <c:v>157.45966000000001</c:v>
                </c:pt>
                <c:pt idx="9">
                  <c:v>157.45966000000001</c:v>
                </c:pt>
                <c:pt idx="10">
                  <c:v>197.58063999999999</c:v>
                </c:pt>
                <c:pt idx="11">
                  <c:v>197.58063999999999</c:v>
                </c:pt>
              </c:numCache>
            </c:numRef>
          </c:val>
          <c:smooth val="0"/>
        </c:ser>
        <c:ser>
          <c:idx val="19"/>
          <c:order val="19"/>
          <c:val>
            <c:numRef>
              <c:f>'12" No Bars'!$V$13:$V$24</c:f>
              <c:numCache>
                <c:formatCode>General</c:formatCode>
                <c:ptCount val="12"/>
              </c:numCache>
            </c:numRef>
          </c:val>
          <c:smooth val="0"/>
        </c:ser>
        <c:ser>
          <c:idx val="20"/>
          <c:order val="20"/>
          <c:val>
            <c:numRef>
              <c:f>'12" No Bars'!$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X$13:$X$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97.58063999999999</c:v>
                </c:pt>
                <c:pt idx="7">
                  <c:v>197.58063999999999</c:v>
                </c:pt>
                <c:pt idx="8">
                  <c:v>197.58063999999999</c:v>
                </c:pt>
                <c:pt idx="9">
                  <c:v>157.45966000000001</c:v>
                </c:pt>
                <c:pt idx="10">
                  <c:v>237.70160000000001</c:v>
                </c:pt>
                <c:pt idx="11">
                  <c:v>197.58063999999999</c:v>
                </c:pt>
              </c:numCache>
            </c:numRef>
          </c:val>
          <c:smooth val="0"/>
        </c:ser>
        <c:ser>
          <c:idx val="22"/>
          <c:order val="22"/>
          <c:val>
            <c:numRef>
              <c:f>'12" No Bars'!$Y$13:$Y$24</c:f>
              <c:numCache>
                <c:formatCode>General</c:formatCode>
                <c:ptCount val="12"/>
              </c:numCache>
            </c:numRef>
          </c:val>
          <c:smooth val="0"/>
        </c:ser>
        <c:ser>
          <c:idx val="23"/>
          <c:order val="23"/>
          <c:val>
            <c:numRef>
              <c:f>'12" No Bars'!$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A$13:$AA$24</c:f>
              <c:numCache>
                <c:formatCode>General</c:formatCode>
                <c:ptCount val="12"/>
                <c:pt idx="0">
                  <c:v>237.70160000000001</c:v>
                </c:pt>
                <c:pt idx="1">
                  <c:v>157.45966000000001</c:v>
                </c:pt>
                <c:pt idx="2">
                  <c:v>117.33869</c:v>
                </c:pt>
                <c:pt idx="3">
                  <c:v>197.58063999999999</c:v>
                </c:pt>
                <c:pt idx="4">
                  <c:v>157.45966000000001</c:v>
                </c:pt>
                <c:pt idx="5">
                  <c:v>237.70160000000001</c:v>
                </c:pt>
                <c:pt idx="6">
                  <c:v>237.70160000000001</c:v>
                </c:pt>
                <c:pt idx="7">
                  <c:v>157.45966000000001</c:v>
                </c:pt>
                <c:pt idx="8">
                  <c:v>518.54840000000002</c:v>
                </c:pt>
                <c:pt idx="9">
                  <c:v>197.58063999999999</c:v>
                </c:pt>
                <c:pt idx="10">
                  <c:v>157.45966000000001</c:v>
                </c:pt>
                <c:pt idx="11">
                  <c:v>237.70160000000001</c:v>
                </c:pt>
              </c:numCache>
            </c:numRef>
          </c:val>
          <c:smooth val="0"/>
        </c:ser>
        <c:ser>
          <c:idx val="25"/>
          <c:order val="25"/>
          <c:val>
            <c:numRef>
              <c:f>'12" No Bars'!$AB$13:$AB$24</c:f>
              <c:numCache>
                <c:formatCode>General</c:formatCode>
                <c:ptCount val="12"/>
              </c:numCache>
            </c:numRef>
          </c:val>
          <c:smooth val="0"/>
        </c:ser>
        <c:ser>
          <c:idx val="26"/>
          <c:order val="26"/>
          <c:val>
            <c:numRef>
              <c:f>'12" No Bars'!$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D$13:$AD$24</c:f>
              <c:numCache>
                <c:formatCode>General</c:formatCode>
                <c:ptCount val="12"/>
                <c:pt idx="0">
                  <c:v>237.70160000000001</c:v>
                </c:pt>
                <c:pt idx="1">
                  <c:v>237.70160000000001</c:v>
                </c:pt>
                <c:pt idx="2">
                  <c:v>197.58063999999999</c:v>
                </c:pt>
                <c:pt idx="3">
                  <c:v>157.45966000000001</c:v>
                </c:pt>
                <c:pt idx="4">
                  <c:v>197.58063999999999</c:v>
                </c:pt>
                <c:pt idx="5">
                  <c:v>197.58063999999999</c:v>
                </c:pt>
                <c:pt idx="6">
                  <c:v>237.70160000000001</c:v>
                </c:pt>
                <c:pt idx="7">
                  <c:v>157.45966000000001</c:v>
                </c:pt>
                <c:pt idx="8">
                  <c:v>157.45966000000001</c:v>
                </c:pt>
                <c:pt idx="9">
                  <c:v>197.58063999999999</c:v>
                </c:pt>
                <c:pt idx="10">
                  <c:v>157.45966000000001</c:v>
                </c:pt>
                <c:pt idx="11">
                  <c:v>157.45966000000001</c:v>
                </c:pt>
              </c:numCache>
            </c:numRef>
          </c:val>
          <c:smooth val="0"/>
        </c:ser>
        <c:ser>
          <c:idx val="28"/>
          <c:order val="28"/>
          <c:val>
            <c:numRef>
              <c:f>'12" No Bars'!$AE$13:$AE$24</c:f>
              <c:numCache>
                <c:formatCode>General</c:formatCode>
                <c:ptCount val="12"/>
              </c:numCache>
            </c:numRef>
          </c:val>
          <c:smooth val="0"/>
        </c:ser>
        <c:ser>
          <c:idx val="29"/>
          <c:order val="29"/>
          <c:val>
            <c:numRef>
              <c:f>'12" No Bars'!$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No Bars'!$AG$13:$AG$24</c:f>
              <c:numCache>
                <c:formatCode>General</c:formatCode>
                <c:ptCount val="12"/>
                <c:pt idx="0">
                  <c:v>197.58063999999999</c:v>
                </c:pt>
                <c:pt idx="1">
                  <c:v>237.70160000000001</c:v>
                </c:pt>
                <c:pt idx="2">
                  <c:v>117.33869</c:v>
                </c:pt>
                <c:pt idx="3">
                  <c:v>157.45966000000001</c:v>
                </c:pt>
                <c:pt idx="4">
                  <c:v>197.58063999999999</c:v>
                </c:pt>
                <c:pt idx="5">
                  <c:v>157.45966000000001</c:v>
                </c:pt>
                <c:pt idx="6">
                  <c:v>197.58063999999999</c:v>
                </c:pt>
                <c:pt idx="7">
                  <c:v>197.58063999999999</c:v>
                </c:pt>
                <c:pt idx="8">
                  <c:v>157.45966000000001</c:v>
                </c:pt>
                <c:pt idx="9">
                  <c:v>157.45966000000001</c:v>
                </c:pt>
                <c:pt idx="10">
                  <c:v>197.58063999999999</c:v>
                </c:pt>
                <c:pt idx="11">
                  <c:v>157.45966000000001</c:v>
                </c:pt>
              </c:numCache>
            </c:numRef>
          </c:val>
          <c:smooth val="0"/>
        </c:ser>
        <c:ser>
          <c:idx val="31"/>
          <c:order val="31"/>
          <c:val>
            <c:numRef>
              <c:f>'12" No Bars'!$AH$13:$AH$24</c:f>
              <c:numCache>
                <c:formatCode>General</c:formatCode>
                <c:ptCount val="12"/>
              </c:numCache>
            </c:numRef>
          </c:val>
          <c:smooth val="0"/>
        </c:ser>
        <c:ser>
          <c:idx val="32"/>
          <c:order val="32"/>
          <c:val>
            <c:numRef>
              <c:f>'12" No Bars'!$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J$13:$AJ$24</c:f>
              <c:numCache>
                <c:formatCode>General</c:formatCode>
                <c:ptCount val="12"/>
                <c:pt idx="0">
                  <c:v>237.70160000000001</c:v>
                </c:pt>
                <c:pt idx="1">
                  <c:v>197.58063999999999</c:v>
                </c:pt>
                <c:pt idx="2">
                  <c:v>237.70160000000001</c:v>
                </c:pt>
                <c:pt idx="3">
                  <c:v>157.45966000000001</c:v>
                </c:pt>
                <c:pt idx="4">
                  <c:v>237.70160000000001</c:v>
                </c:pt>
                <c:pt idx="5">
                  <c:v>197.58063999999999</c:v>
                </c:pt>
                <c:pt idx="6">
                  <c:v>157.45966000000001</c:v>
                </c:pt>
                <c:pt idx="7">
                  <c:v>197.58063999999999</c:v>
                </c:pt>
                <c:pt idx="8">
                  <c:v>197.58063999999999</c:v>
                </c:pt>
                <c:pt idx="9">
                  <c:v>157.45966000000001</c:v>
                </c:pt>
                <c:pt idx="10">
                  <c:v>157.45966000000001</c:v>
                </c:pt>
                <c:pt idx="11">
                  <c:v>157.45966000000001</c:v>
                </c:pt>
              </c:numCache>
            </c:numRef>
          </c:val>
          <c:smooth val="0"/>
        </c:ser>
        <c:ser>
          <c:idx val="34"/>
          <c:order val="34"/>
          <c:val>
            <c:numRef>
              <c:f>'12" No Bars'!$AK$13:$AK$24</c:f>
              <c:numCache>
                <c:formatCode>General</c:formatCode>
                <c:ptCount val="12"/>
              </c:numCache>
            </c:numRef>
          </c:val>
          <c:smooth val="0"/>
        </c:ser>
        <c:ser>
          <c:idx val="35"/>
          <c:order val="35"/>
          <c:val>
            <c:numRef>
              <c:f>'12" No Bars'!$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M$13:$AM$24</c:f>
              <c:numCache>
                <c:formatCode>General</c:formatCode>
                <c:ptCount val="12"/>
                <c:pt idx="0">
                  <c:v>237.70160000000001</c:v>
                </c:pt>
                <c:pt idx="1">
                  <c:v>197.58063999999999</c:v>
                </c:pt>
                <c:pt idx="2">
                  <c:v>237.70160000000001</c:v>
                </c:pt>
                <c:pt idx="3">
                  <c:v>157.45966000000001</c:v>
                </c:pt>
                <c:pt idx="4">
                  <c:v>197.58063999999999</c:v>
                </c:pt>
                <c:pt idx="5">
                  <c:v>157.45966000000001</c:v>
                </c:pt>
                <c:pt idx="6">
                  <c:v>237.70160000000001</c:v>
                </c:pt>
                <c:pt idx="7">
                  <c:v>197.58063999999999</c:v>
                </c:pt>
                <c:pt idx="8">
                  <c:v>157.45966000000001</c:v>
                </c:pt>
                <c:pt idx="9">
                  <c:v>117.33869</c:v>
                </c:pt>
                <c:pt idx="10">
                  <c:v>157.45966000000001</c:v>
                </c:pt>
                <c:pt idx="11">
                  <c:v>157.45966000000001</c:v>
                </c:pt>
              </c:numCache>
            </c:numRef>
          </c:val>
          <c:smooth val="0"/>
        </c:ser>
        <c:ser>
          <c:idx val="37"/>
          <c:order val="37"/>
          <c:val>
            <c:numRef>
              <c:f>'12" No Bars'!$AN$13:$AN$24</c:f>
              <c:numCache>
                <c:formatCode>General</c:formatCode>
                <c:ptCount val="12"/>
              </c:numCache>
            </c:numRef>
          </c:val>
          <c:smooth val="0"/>
        </c:ser>
        <c:ser>
          <c:idx val="38"/>
          <c:order val="38"/>
          <c:val>
            <c:numRef>
              <c:f>'12" No Bars'!$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P$13:$AP$24</c:f>
              <c:numCache>
                <c:formatCode>General</c:formatCode>
                <c:ptCount val="12"/>
                <c:pt idx="0">
                  <c:v>237.70160000000001</c:v>
                </c:pt>
                <c:pt idx="1">
                  <c:v>197.58063999999999</c:v>
                </c:pt>
                <c:pt idx="2">
                  <c:v>157.45966000000001</c:v>
                </c:pt>
                <c:pt idx="3">
                  <c:v>157.45966000000001</c:v>
                </c:pt>
                <c:pt idx="4">
                  <c:v>237.70160000000001</c:v>
                </c:pt>
                <c:pt idx="5">
                  <c:v>237.70160000000001</c:v>
                </c:pt>
                <c:pt idx="6">
                  <c:v>197.58063999999999</c:v>
                </c:pt>
                <c:pt idx="7">
                  <c:v>237.70160000000001</c:v>
                </c:pt>
                <c:pt idx="8">
                  <c:v>157.45966000000001</c:v>
                </c:pt>
                <c:pt idx="9">
                  <c:v>117.33869</c:v>
                </c:pt>
                <c:pt idx="10">
                  <c:v>237.70160000000001</c:v>
                </c:pt>
                <c:pt idx="11">
                  <c:v>157.45966000000001</c:v>
                </c:pt>
              </c:numCache>
            </c:numRef>
          </c:val>
          <c:smooth val="0"/>
        </c:ser>
        <c:ser>
          <c:idx val="40"/>
          <c:order val="40"/>
          <c:val>
            <c:numRef>
              <c:f>'12" No Bars'!$AQ$13:$AQ$24</c:f>
              <c:numCache>
                <c:formatCode>General</c:formatCode>
                <c:ptCount val="12"/>
              </c:numCache>
            </c:numRef>
          </c:val>
          <c:smooth val="0"/>
        </c:ser>
        <c:ser>
          <c:idx val="41"/>
          <c:order val="41"/>
          <c:val>
            <c:numRef>
              <c:f>'12" No Bars'!$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S$13:$AS$24</c:f>
              <c:numCache>
                <c:formatCode>General</c:formatCode>
                <c:ptCount val="12"/>
                <c:pt idx="0">
                  <c:v>237.70160000000001</c:v>
                </c:pt>
                <c:pt idx="1">
                  <c:v>237.70160000000001</c:v>
                </c:pt>
                <c:pt idx="2">
                  <c:v>237.70160000000001</c:v>
                </c:pt>
                <c:pt idx="3">
                  <c:v>197.58063999999999</c:v>
                </c:pt>
                <c:pt idx="4">
                  <c:v>157.45966000000001</c:v>
                </c:pt>
                <c:pt idx="5">
                  <c:v>197.58063999999999</c:v>
                </c:pt>
                <c:pt idx="6">
                  <c:v>157.45966000000001</c:v>
                </c:pt>
                <c:pt idx="7">
                  <c:v>237.70160000000001</c:v>
                </c:pt>
                <c:pt idx="8">
                  <c:v>157.45966000000001</c:v>
                </c:pt>
                <c:pt idx="9">
                  <c:v>197.58063999999999</c:v>
                </c:pt>
                <c:pt idx="10">
                  <c:v>197.58063999999999</c:v>
                </c:pt>
                <c:pt idx="11">
                  <c:v>117.33869</c:v>
                </c:pt>
              </c:numCache>
            </c:numRef>
          </c:val>
          <c:smooth val="0"/>
        </c:ser>
        <c:ser>
          <c:idx val="43"/>
          <c:order val="43"/>
          <c:val>
            <c:numRef>
              <c:f>'12" No Bars'!$AT$13:$AT$24</c:f>
              <c:numCache>
                <c:formatCode>General</c:formatCode>
                <c:ptCount val="12"/>
              </c:numCache>
            </c:numRef>
          </c:val>
          <c:smooth val="0"/>
        </c:ser>
        <c:ser>
          <c:idx val="44"/>
          <c:order val="44"/>
          <c:val>
            <c:numRef>
              <c:f>'12" No Bars'!$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V$13:$AV$24</c:f>
              <c:numCache>
                <c:formatCode>General</c:formatCode>
                <c:ptCount val="12"/>
                <c:pt idx="0">
                  <c:v>237.70160000000001</c:v>
                </c:pt>
                <c:pt idx="1">
                  <c:v>237.70160000000001</c:v>
                </c:pt>
                <c:pt idx="2">
                  <c:v>197.58063999999999</c:v>
                </c:pt>
                <c:pt idx="3">
                  <c:v>197.58063999999999</c:v>
                </c:pt>
                <c:pt idx="4">
                  <c:v>197.58063999999999</c:v>
                </c:pt>
                <c:pt idx="5">
                  <c:v>237.70160000000001</c:v>
                </c:pt>
                <c:pt idx="6">
                  <c:v>157.45966000000001</c:v>
                </c:pt>
                <c:pt idx="7">
                  <c:v>157.45966000000001</c:v>
                </c:pt>
                <c:pt idx="8">
                  <c:v>197.58063999999999</c:v>
                </c:pt>
                <c:pt idx="9">
                  <c:v>157.45966000000001</c:v>
                </c:pt>
                <c:pt idx="10">
                  <c:v>157.45966000000001</c:v>
                </c:pt>
                <c:pt idx="11">
                  <c:v>197.58063999999999</c:v>
                </c:pt>
              </c:numCache>
            </c:numRef>
          </c:val>
          <c:smooth val="0"/>
        </c:ser>
        <c:ser>
          <c:idx val="46"/>
          <c:order val="46"/>
          <c:val>
            <c:numRef>
              <c:f>'12" No Bars'!$AW$13:$AW$24</c:f>
              <c:numCache>
                <c:formatCode>General</c:formatCode>
                <c:ptCount val="12"/>
              </c:numCache>
            </c:numRef>
          </c:val>
          <c:smooth val="0"/>
        </c:ser>
        <c:ser>
          <c:idx val="47"/>
          <c:order val="47"/>
          <c:val>
            <c:numRef>
              <c:f>'12" No Bars'!$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Y$13:$AY$24</c:f>
              <c:numCache>
                <c:formatCode>General</c:formatCode>
                <c:ptCount val="12"/>
                <c:pt idx="0">
                  <c:v>197.58063999999999</c:v>
                </c:pt>
                <c:pt idx="1">
                  <c:v>237.70160000000001</c:v>
                </c:pt>
                <c:pt idx="2">
                  <c:v>197.58063999999999</c:v>
                </c:pt>
                <c:pt idx="3">
                  <c:v>157.45966000000001</c:v>
                </c:pt>
                <c:pt idx="4">
                  <c:v>237.70160000000001</c:v>
                </c:pt>
                <c:pt idx="5">
                  <c:v>157.45966000000001</c:v>
                </c:pt>
                <c:pt idx="6">
                  <c:v>197.58063999999999</c:v>
                </c:pt>
                <c:pt idx="7">
                  <c:v>197.58063999999999</c:v>
                </c:pt>
                <c:pt idx="8">
                  <c:v>237.70160000000001</c:v>
                </c:pt>
                <c:pt idx="9">
                  <c:v>197.58063999999999</c:v>
                </c:pt>
                <c:pt idx="10">
                  <c:v>197.58063999999999</c:v>
                </c:pt>
                <c:pt idx="11">
                  <c:v>157.45966000000001</c:v>
                </c:pt>
              </c:numCache>
            </c:numRef>
          </c:val>
          <c:smooth val="0"/>
        </c:ser>
        <c:ser>
          <c:idx val="49"/>
          <c:order val="49"/>
          <c:val>
            <c:numRef>
              <c:f>'12" No Bars'!$AZ$13:$AZ$24</c:f>
              <c:numCache>
                <c:formatCode>General</c:formatCode>
                <c:ptCount val="12"/>
              </c:numCache>
            </c:numRef>
          </c:val>
          <c:smooth val="0"/>
        </c:ser>
        <c:ser>
          <c:idx val="50"/>
          <c:order val="50"/>
          <c:val>
            <c:numRef>
              <c:f>'12" No Bars'!$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B$13:$BB$24</c:f>
              <c:numCache>
                <c:formatCode>General</c:formatCode>
                <c:ptCount val="12"/>
                <c:pt idx="0">
                  <c:v>237.70160000000001</c:v>
                </c:pt>
                <c:pt idx="1">
                  <c:v>197.58063999999999</c:v>
                </c:pt>
                <c:pt idx="2">
                  <c:v>157.45966000000001</c:v>
                </c:pt>
                <c:pt idx="3">
                  <c:v>197.58063999999999</c:v>
                </c:pt>
                <c:pt idx="4">
                  <c:v>237.70160000000001</c:v>
                </c:pt>
                <c:pt idx="5">
                  <c:v>197.58063999999999</c:v>
                </c:pt>
                <c:pt idx="6">
                  <c:v>117.33869</c:v>
                </c:pt>
                <c:pt idx="7">
                  <c:v>237.70160000000001</c:v>
                </c:pt>
                <c:pt idx="8">
                  <c:v>157.45966000000001</c:v>
                </c:pt>
                <c:pt idx="9">
                  <c:v>157.45966000000001</c:v>
                </c:pt>
                <c:pt idx="10">
                  <c:v>197.58063999999999</c:v>
                </c:pt>
                <c:pt idx="11">
                  <c:v>197.58063999999999</c:v>
                </c:pt>
              </c:numCache>
            </c:numRef>
          </c:val>
          <c:smooth val="0"/>
        </c:ser>
        <c:ser>
          <c:idx val="52"/>
          <c:order val="52"/>
          <c:val>
            <c:numRef>
              <c:f>'12" No Bars'!$BC$13:$BC$24</c:f>
              <c:numCache>
                <c:formatCode>General</c:formatCode>
                <c:ptCount val="12"/>
              </c:numCache>
            </c:numRef>
          </c:val>
          <c:smooth val="0"/>
        </c:ser>
        <c:ser>
          <c:idx val="53"/>
          <c:order val="53"/>
          <c:val>
            <c:numRef>
              <c:f>'12" No Bars'!$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E$13:$BE$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57.45966000000001</c:v>
                </c:pt>
                <c:pt idx="7">
                  <c:v>157.45966000000001</c:v>
                </c:pt>
                <c:pt idx="8">
                  <c:v>197.58063999999999</c:v>
                </c:pt>
                <c:pt idx="9">
                  <c:v>478.42737</c:v>
                </c:pt>
                <c:pt idx="10">
                  <c:v>117.33869</c:v>
                </c:pt>
                <c:pt idx="11">
                  <c:v>157.45966000000001</c:v>
                </c:pt>
              </c:numCache>
            </c:numRef>
          </c:val>
          <c:smooth val="0"/>
        </c:ser>
        <c:dLbls>
          <c:showLegendKey val="0"/>
          <c:showVal val="0"/>
          <c:showCatName val="0"/>
          <c:showSerName val="0"/>
          <c:showPercent val="0"/>
          <c:showBubbleSize val="0"/>
        </c:dLbls>
        <c:marker val="1"/>
        <c:smooth val="0"/>
        <c:axId val="123102720"/>
        <c:axId val="123104640"/>
      </c:lineChart>
      <c:catAx>
        <c:axId val="123102720"/>
        <c:scaling>
          <c:orientation val="minMax"/>
        </c:scaling>
        <c:delete val="0"/>
        <c:axPos val="b"/>
        <c:majorTickMark val="out"/>
        <c:minorTickMark val="none"/>
        <c:tickLblPos val="nextTo"/>
        <c:crossAx val="123104640"/>
        <c:crosses val="autoZero"/>
        <c:auto val="1"/>
        <c:lblAlgn val="ctr"/>
        <c:lblOffset val="100"/>
        <c:noMultiLvlLbl val="0"/>
      </c:catAx>
      <c:valAx>
        <c:axId val="123104640"/>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12310272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12" No Bars</a:t>
            </a:r>
            <a:endParaRPr lang="en-US">
              <a:effectLst/>
            </a:endParaRP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B$1:$B$12</c:f>
              <c:numCache>
                <c:formatCode>General</c:formatCode>
                <c:ptCount val="12"/>
                <c:pt idx="0">
                  <c:v>0.38709675999999998</c:v>
                </c:pt>
                <c:pt idx="1">
                  <c:v>0.32258063999999997</c:v>
                </c:pt>
                <c:pt idx="2">
                  <c:v>0.35483870000000001</c:v>
                </c:pt>
                <c:pt idx="3">
                  <c:v>0.32258063999999997</c:v>
                </c:pt>
                <c:pt idx="4">
                  <c:v>0.35483870000000001</c:v>
                </c:pt>
                <c:pt idx="5">
                  <c:v>0.35483870000000001</c:v>
                </c:pt>
                <c:pt idx="6">
                  <c:v>0.35483870000000001</c:v>
                </c:pt>
                <c:pt idx="7">
                  <c:v>0.35483870000000001</c:v>
                </c:pt>
                <c:pt idx="8">
                  <c:v>0.35483870000000001</c:v>
                </c:pt>
                <c:pt idx="9">
                  <c:v>0.32258063999999997</c:v>
                </c:pt>
                <c:pt idx="10">
                  <c:v>0.32258063999999997</c:v>
                </c:pt>
                <c:pt idx="11">
                  <c:v>0.32258063999999997</c:v>
                </c:pt>
              </c:numCache>
            </c:numRef>
          </c:val>
          <c:smooth val="0"/>
        </c:ser>
        <c:ser>
          <c:idx val="1"/>
          <c:order val="1"/>
          <c:val>
            <c:numRef>
              <c:f>'12" No Bars'!$C$1:$C$12</c:f>
              <c:numCache>
                <c:formatCode>General</c:formatCode>
                <c:ptCount val="12"/>
              </c:numCache>
            </c:numRef>
          </c:val>
          <c:smooth val="0"/>
        </c:ser>
        <c:ser>
          <c:idx val="2"/>
          <c:order val="2"/>
          <c:val>
            <c:numRef>
              <c:f>'12" No Bars'!$D$1:$D$12</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E$1:$E$12</c:f>
              <c:numCache>
                <c:formatCode>General</c:formatCode>
                <c:ptCount val="12"/>
                <c:pt idx="0">
                  <c:v>0.38709675999999998</c:v>
                </c:pt>
                <c:pt idx="1">
                  <c:v>0.38709675999999998</c:v>
                </c:pt>
                <c:pt idx="2">
                  <c:v>0.38709675999999998</c:v>
                </c:pt>
                <c:pt idx="3">
                  <c:v>0.35483870000000001</c:v>
                </c:pt>
                <c:pt idx="4">
                  <c:v>0.38709675999999998</c:v>
                </c:pt>
                <c:pt idx="5">
                  <c:v>0.38709675999999998</c:v>
                </c:pt>
                <c:pt idx="6">
                  <c:v>0.35483870000000001</c:v>
                </c:pt>
                <c:pt idx="7">
                  <c:v>0.38709675999999998</c:v>
                </c:pt>
                <c:pt idx="8">
                  <c:v>0.32258063999999997</c:v>
                </c:pt>
                <c:pt idx="9">
                  <c:v>0.32258063999999997</c:v>
                </c:pt>
                <c:pt idx="10">
                  <c:v>0.32258063999999997</c:v>
                </c:pt>
                <c:pt idx="11">
                  <c:v>0.38709675999999998</c:v>
                </c:pt>
              </c:numCache>
            </c:numRef>
          </c:val>
          <c:smooth val="0"/>
        </c:ser>
        <c:ser>
          <c:idx val="4"/>
          <c:order val="4"/>
          <c:val>
            <c:numRef>
              <c:f>'12" No Bars'!$F$1:$F$12</c:f>
              <c:numCache>
                <c:formatCode>General</c:formatCode>
                <c:ptCount val="12"/>
              </c:numCache>
            </c:numRef>
          </c:val>
          <c:smooth val="0"/>
        </c:ser>
        <c:ser>
          <c:idx val="5"/>
          <c:order val="5"/>
          <c:val>
            <c:numRef>
              <c:f>'12" No Bars'!$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H$1:$H$12</c:f>
              <c:numCache>
                <c:formatCode>General</c:formatCode>
                <c:ptCount val="12"/>
                <c:pt idx="0">
                  <c:v>0.38709675999999998</c:v>
                </c:pt>
                <c:pt idx="1">
                  <c:v>0.35483870000000001</c:v>
                </c:pt>
                <c:pt idx="2">
                  <c:v>0.38709675999999998</c:v>
                </c:pt>
                <c:pt idx="3">
                  <c:v>0.29032257</c:v>
                </c:pt>
                <c:pt idx="4">
                  <c:v>0.35483870000000001</c:v>
                </c:pt>
                <c:pt idx="5">
                  <c:v>0.38709675999999998</c:v>
                </c:pt>
                <c:pt idx="6">
                  <c:v>0.32258063999999997</c:v>
                </c:pt>
                <c:pt idx="7">
                  <c:v>0.38709675999999998</c:v>
                </c:pt>
                <c:pt idx="8">
                  <c:v>0.32258063999999997</c:v>
                </c:pt>
                <c:pt idx="9">
                  <c:v>0.32258063999999997</c:v>
                </c:pt>
                <c:pt idx="10">
                  <c:v>0.35483870000000001</c:v>
                </c:pt>
                <c:pt idx="11">
                  <c:v>0.38709675999999998</c:v>
                </c:pt>
              </c:numCache>
            </c:numRef>
          </c:val>
          <c:smooth val="0"/>
        </c:ser>
        <c:ser>
          <c:idx val="7"/>
          <c:order val="7"/>
          <c:val>
            <c:numRef>
              <c:f>'12" No Bars'!$I$1:$I$12</c:f>
              <c:numCache>
                <c:formatCode>General</c:formatCode>
                <c:ptCount val="12"/>
              </c:numCache>
            </c:numRef>
          </c:val>
          <c:smooth val="0"/>
        </c:ser>
        <c:ser>
          <c:idx val="8"/>
          <c:order val="8"/>
          <c:val>
            <c:numRef>
              <c:f>'12" No Bars'!$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K$1:$K$12</c:f>
              <c:numCache>
                <c:formatCode>General</c:formatCode>
                <c:ptCount val="12"/>
                <c:pt idx="0">
                  <c:v>0.35483870000000001</c:v>
                </c:pt>
                <c:pt idx="1">
                  <c:v>0.32258063999999997</c:v>
                </c:pt>
                <c:pt idx="2">
                  <c:v>0.38709675999999998</c:v>
                </c:pt>
                <c:pt idx="3">
                  <c:v>0.32258063999999997</c:v>
                </c:pt>
                <c:pt idx="4">
                  <c:v>0.32258063999999997</c:v>
                </c:pt>
                <c:pt idx="5">
                  <c:v>0.35483870000000001</c:v>
                </c:pt>
                <c:pt idx="6">
                  <c:v>0.32258063999999997</c:v>
                </c:pt>
                <c:pt idx="7">
                  <c:v>0.32258063999999997</c:v>
                </c:pt>
                <c:pt idx="8">
                  <c:v>0.32258063999999997</c:v>
                </c:pt>
                <c:pt idx="9">
                  <c:v>0.35483870000000001</c:v>
                </c:pt>
                <c:pt idx="10">
                  <c:v>0.32258063999999997</c:v>
                </c:pt>
                <c:pt idx="11">
                  <c:v>0.35483870000000001</c:v>
                </c:pt>
              </c:numCache>
            </c:numRef>
          </c:val>
          <c:smooth val="0"/>
        </c:ser>
        <c:ser>
          <c:idx val="10"/>
          <c:order val="10"/>
          <c:val>
            <c:numRef>
              <c:f>'12" No Bars'!$L$1:$L$12</c:f>
              <c:numCache>
                <c:formatCode>General</c:formatCode>
                <c:ptCount val="12"/>
              </c:numCache>
            </c:numRef>
          </c:val>
          <c:smooth val="0"/>
        </c:ser>
        <c:ser>
          <c:idx val="11"/>
          <c:order val="11"/>
          <c:val>
            <c:numRef>
              <c:f>'12" No Bars'!$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No Bars'!$N$1:$N$12</c:f>
              <c:numCache>
                <c:formatCode>General</c:formatCode>
                <c:ptCount val="12"/>
                <c:pt idx="0">
                  <c:v>0.35483870000000001</c:v>
                </c:pt>
                <c:pt idx="1">
                  <c:v>0.35483870000000001</c:v>
                </c:pt>
                <c:pt idx="2">
                  <c:v>0.38709675999999998</c:v>
                </c:pt>
                <c:pt idx="3">
                  <c:v>0.32258063999999997</c:v>
                </c:pt>
                <c:pt idx="4">
                  <c:v>0.35483870000000001</c:v>
                </c:pt>
                <c:pt idx="5">
                  <c:v>0.35483870000000001</c:v>
                </c:pt>
                <c:pt idx="6">
                  <c:v>0.32258063999999997</c:v>
                </c:pt>
                <c:pt idx="7">
                  <c:v>0.32258063999999997</c:v>
                </c:pt>
                <c:pt idx="8">
                  <c:v>0.35483870000000001</c:v>
                </c:pt>
                <c:pt idx="9">
                  <c:v>0.32258063999999997</c:v>
                </c:pt>
                <c:pt idx="10">
                  <c:v>0.29032257</c:v>
                </c:pt>
                <c:pt idx="11">
                  <c:v>0.35483870000000001</c:v>
                </c:pt>
              </c:numCache>
            </c:numRef>
          </c:val>
          <c:smooth val="0"/>
        </c:ser>
        <c:ser>
          <c:idx val="13"/>
          <c:order val="13"/>
          <c:val>
            <c:numRef>
              <c:f>'12" No Bars'!$O$1:$O$12</c:f>
              <c:numCache>
                <c:formatCode>General</c:formatCode>
                <c:ptCount val="12"/>
              </c:numCache>
            </c:numRef>
          </c:val>
          <c:smooth val="0"/>
        </c:ser>
        <c:ser>
          <c:idx val="14"/>
          <c:order val="14"/>
          <c:val>
            <c:numRef>
              <c:f>'12" No Bars'!$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Q$1:$Q$12</c:f>
              <c:numCache>
                <c:formatCode>General</c:formatCode>
                <c:ptCount val="12"/>
                <c:pt idx="0">
                  <c:v>0.35483870000000001</c:v>
                </c:pt>
                <c:pt idx="1">
                  <c:v>0.35483870000000001</c:v>
                </c:pt>
                <c:pt idx="2">
                  <c:v>0.35483870000000001</c:v>
                </c:pt>
                <c:pt idx="3">
                  <c:v>0.32258063999999997</c:v>
                </c:pt>
                <c:pt idx="4">
                  <c:v>0.38709675999999998</c:v>
                </c:pt>
                <c:pt idx="5">
                  <c:v>0.35483870000000001</c:v>
                </c:pt>
                <c:pt idx="6">
                  <c:v>0.38709675999999998</c:v>
                </c:pt>
                <c:pt idx="7">
                  <c:v>0.35483870000000001</c:v>
                </c:pt>
                <c:pt idx="8">
                  <c:v>0.32258063999999997</c:v>
                </c:pt>
                <c:pt idx="9">
                  <c:v>0.35483870000000001</c:v>
                </c:pt>
                <c:pt idx="10">
                  <c:v>0.32258063999999997</c:v>
                </c:pt>
                <c:pt idx="11">
                  <c:v>0.32258063999999997</c:v>
                </c:pt>
              </c:numCache>
            </c:numRef>
          </c:val>
          <c:smooth val="0"/>
        </c:ser>
        <c:ser>
          <c:idx val="16"/>
          <c:order val="16"/>
          <c:val>
            <c:numRef>
              <c:f>'12" No Bars'!$R$1:$R$12</c:f>
              <c:numCache>
                <c:formatCode>General</c:formatCode>
                <c:ptCount val="12"/>
              </c:numCache>
            </c:numRef>
          </c:val>
          <c:smooth val="0"/>
        </c:ser>
        <c:ser>
          <c:idx val="17"/>
          <c:order val="17"/>
          <c:val>
            <c:numRef>
              <c:f>'12" No Bars'!$S$1:$S$12</c:f>
              <c:numCache>
                <c:formatCode>General</c:formatCode>
                <c:ptCount val="12"/>
              </c:numCache>
            </c:numRef>
          </c:val>
          <c:smooth val="0"/>
        </c:ser>
        <c:ser>
          <c:idx val="18"/>
          <c:order val="18"/>
          <c:spPr>
            <a:ln>
              <a:noFill/>
            </a:ln>
          </c:spPr>
          <c:marker>
            <c:symbol val="x"/>
            <c:size val="7"/>
            <c:spPr>
              <a:ln>
                <a:solidFill>
                  <a:srgbClr val="4F81BD"/>
                </a:solidFill>
              </a:ln>
            </c:spPr>
          </c:marker>
          <c:val>
            <c:numRef>
              <c:f>'12" No Bars'!$T$1:$T$12</c:f>
              <c:numCache>
                <c:formatCode>General</c:formatCode>
                <c:ptCount val="12"/>
                <c:pt idx="0">
                  <c:v>0.38709675999999998</c:v>
                </c:pt>
                <c:pt idx="1">
                  <c:v>0.38709675999999998</c:v>
                </c:pt>
                <c:pt idx="2">
                  <c:v>0.38709675999999998</c:v>
                </c:pt>
                <c:pt idx="3">
                  <c:v>0.35483870000000001</c:v>
                </c:pt>
                <c:pt idx="4">
                  <c:v>0.32258063999999997</c:v>
                </c:pt>
                <c:pt idx="5">
                  <c:v>0.32258063999999997</c:v>
                </c:pt>
                <c:pt idx="6">
                  <c:v>0.35483870000000001</c:v>
                </c:pt>
                <c:pt idx="7">
                  <c:v>0.35483870000000001</c:v>
                </c:pt>
                <c:pt idx="8">
                  <c:v>0.32258063999999997</c:v>
                </c:pt>
                <c:pt idx="9">
                  <c:v>0.32258063999999997</c:v>
                </c:pt>
                <c:pt idx="10">
                  <c:v>0.35483870000000001</c:v>
                </c:pt>
                <c:pt idx="11">
                  <c:v>0.35483870000000001</c:v>
                </c:pt>
              </c:numCache>
            </c:numRef>
          </c:val>
          <c:smooth val="0"/>
        </c:ser>
        <c:ser>
          <c:idx val="19"/>
          <c:order val="19"/>
          <c:val>
            <c:numRef>
              <c:f>'12" No Bars'!$U$1:$U$12</c:f>
              <c:numCache>
                <c:formatCode>General</c:formatCode>
                <c:ptCount val="12"/>
              </c:numCache>
            </c:numRef>
          </c:val>
          <c:smooth val="0"/>
        </c:ser>
        <c:ser>
          <c:idx val="20"/>
          <c:order val="20"/>
          <c:val>
            <c:numRef>
              <c:f>'12" No Bars'!$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W$1:$W$12</c:f>
              <c:numCache>
                <c:formatCode>General</c:formatCode>
                <c:ptCount val="12"/>
                <c:pt idx="0">
                  <c:v>0.38709675999999998</c:v>
                </c:pt>
                <c:pt idx="1">
                  <c:v>0.38709675999999998</c:v>
                </c:pt>
                <c:pt idx="2">
                  <c:v>0.35483870000000001</c:v>
                </c:pt>
                <c:pt idx="3">
                  <c:v>0.35483870000000001</c:v>
                </c:pt>
                <c:pt idx="4">
                  <c:v>0.32258063999999997</c:v>
                </c:pt>
                <c:pt idx="5">
                  <c:v>0.35483870000000001</c:v>
                </c:pt>
                <c:pt idx="6">
                  <c:v>0.35483870000000001</c:v>
                </c:pt>
                <c:pt idx="7">
                  <c:v>0.35483870000000001</c:v>
                </c:pt>
                <c:pt idx="8">
                  <c:v>0.35483870000000001</c:v>
                </c:pt>
                <c:pt idx="9">
                  <c:v>0.32258063999999997</c:v>
                </c:pt>
                <c:pt idx="10">
                  <c:v>0.38709675999999998</c:v>
                </c:pt>
                <c:pt idx="11">
                  <c:v>0.35483870000000001</c:v>
                </c:pt>
              </c:numCache>
            </c:numRef>
          </c:val>
          <c:smooth val="0"/>
        </c:ser>
        <c:ser>
          <c:idx val="22"/>
          <c:order val="22"/>
          <c:val>
            <c:numRef>
              <c:f>'12" No Bars'!$X$1:$X$12</c:f>
              <c:numCache>
                <c:formatCode>General</c:formatCode>
                <c:ptCount val="12"/>
              </c:numCache>
            </c:numRef>
          </c:val>
          <c:smooth val="0"/>
        </c:ser>
        <c:ser>
          <c:idx val="23"/>
          <c:order val="23"/>
          <c:val>
            <c:numRef>
              <c:f>'12" No Bars'!$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Z$1:$Z$12</c:f>
              <c:numCache>
                <c:formatCode>General</c:formatCode>
                <c:ptCount val="12"/>
                <c:pt idx="0">
                  <c:v>0.38709675999999998</c:v>
                </c:pt>
                <c:pt idx="1">
                  <c:v>0.32258063999999997</c:v>
                </c:pt>
                <c:pt idx="2">
                  <c:v>0.29032257</c:v>
                </c:pt>
                <c:pt idx="3">
                  <c:v>0.35483870000000001</c:v>
                </c:pt>
                <c:pt idx="4">
                  <c:v>0.32258063999999997</c:v>
                </c:pt>
                <c:pt idx="5">
                  <c:v>0.38709675999999998</c:v>
                </c:pt>
                <c:pt idx="6">
                  <c:v>0.38709675999999998</c:v>
                </c:pt>
                <c:pt idx="7">
                  <c:v>0.32258063999999997</c:v>
                </c:pt>
                <c:pt idx="8">
                  <c:v>0.61290323999999996</c:v>
                </c:pt>
                <c:pt idx="9">
                  <c:v>0.35483870000000001</c:v>
                </c:pt>
                <c:pt idx="10">
                  <c:v>0.32258063999999997</c:v>
                </c:pt>
                <c:pt idx="11">
                  <c:v>0.38709675999999998</c:v>
                </c:pt>
              </c:numCache>
            </c:numRef>
          </c:val>
          <c:smooth val="0"/>
        </c:ser>
        <c:ser>
          <c:idx val="25"/>
          <c:order val="25"/>
          <c:val>
            <c:numRef>
              <c:f>'12" No Bars'!$AA$1:$AA$12</c:f>
              <c:numCache>
                <c:formatCode>General</c:formatCode>
                <c:ptCount val="12"/>
              </c:numCache>
            </c:numRef>
          </c:val>
          <c:smooth val="0"/>
        </c:ser>
        <c:ser>
          <c:idx val="26"/>
          <c:order val="26"/>
          <c:val>
            <c:numRef>
              <c:f>'12" No Bars'!$AB$1:$AB$12</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C$1:$AC$12</c:f>
              <c:numCache>
                <c:formatCode>General</c:formatCode>
                <c:ptCount val="12"/>
                <c:pt idx="0">
                  <c:v>0.38709675999999998</c:v>
                </c:pt>
                <c:pt idx="1">
                  <c:v>0.38709675999999998</c:v>
                </c:pt>
                <c:pt idx="2">
                  <c:v>0.35483870000000001</c:v>
                </c:pt>
                <c:pt idx="3">
                  <c:v>0.32258063999999997</c:v>
                </c:pt>
                <c:pt idx="4">
                  <c:v>0.35483870000000001</c:v>
                </c:pt>
                <c:pt idx="5">
                  <c:v>0.35483870000000001</c:v>
                </c:pt>
                <c:pt idx="6">
                  <c:v>0.38709675999999998</c:v>
                </c:pt>
                <c:pt idx="7">
                  <c:v>0.32258063999999997</c:v>
                </c:pt>
                <c:pt idx="8">
                  <c:v>0.32258063999999997</c:v>
                </c:pt>
                <c:pt idx="9">
                  <c:v>0.35483870000000001</c:v>
                </c:pt>
                <c:pt idx="10">
                  <c:v>0.32258063999999997</c:v>
                </c:pt>
                <c:pt idx="11">
                  <c:v>0.32258063999999997</c:v>
                </c:pt>
              </c:numCache>
            </c:numRef>
          </c:val>
          <c:smooth val="0"/>
        </c:ser>
        <c:ser>
          <c:idx val="28"/>
          <c:order val="28"/>
          <c:val>
            <c:numRef>
              <c:f>'12" No Bars'!$AD$1:$AD$12</c:f>
              <c:numCache>
                <c:formatCode>General</c:formatCode>
                <c:ptCount val="12"/>
              </c:numCache>
            </c:numRef>
          </c:val>
          <c:smooth val="0"/>
        </c:ser>
        <c:ser>
          <c:idx val="29"/>
          <c:order val="29"/>
          <c:val>
            <c:numRef>
              <c:f>'12" No Bars'!$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No Bars'!$AF$1:$AF$12</c:f>
              <c:numCache>
                <c:formatCode>General</c:formatCode>
                <c:ptCount val="12"/>
                <c:pt idx="0">
                  <c:v>0.35483870000000001</c:v>
                </c:pt>
                <c:pt idx="1">
                  <c:v>0.38709675999999998</c:v>
                </c:pt>
                <c:pt idx="2">
                  <c:v>0.29032257</c:v>
                </c:pt>
                <c:pt idx="3">
                  <c:v>0.32258063999999997</c:v>
                </c:pt>
                <c:pt idx="4">
                  <c:v>0.35483870000000001</c:v>
                </c:pt>
                <c:pt idx="5">
                  <c:v>0.32258063999999997</c:v>
                </c:pt>
                <c:pt idx="6">
                  <c:v>0.35483870000000001</c:v>
                </c:pt>
                <c:pt idx="7">
                  <c:v>0.35483870000000001</c:v>
                </c:pt>
                <c:pt idx="8">
                  <c:v>0.32258063999999997</c:v>
                </c:pt>
                <c:pt idx="9">
                  <c:v>0.32258063999999997</c:v>
                </c:pt>
                <c:pt idx="10">
                  <c:v>0.35483870000000001</c:v>
                </c:pt>
                <c:pt idx="11">
                  <c:v>0.32258063999999997</c:v>
                </c:pt>
              </c:numCache>
            </c:numRef>
          </c:val>
          <c:smooth val="0"/>
        </c:ser>
        <c:ser>
          <c:idx val="31"/>
          <c:order val="31"/>
          <c:val>
            <c:numRef>
              <c:f>'12" No Bars'!$AG$1:$AG$12</c:f>
              <c:numCache>
                <c:formatCode>General</c:formatCode>
                <c:ptCount val="12"/>
              </c:numCache>
            </c:numRef>
          </c:val>
          <c:smooth val="0"/>
        </c:ser>
        <c:ser>
          <c:idx val="32"/>
          <c:order val="32"/>
          <c:val>
            <c:numRef>
              <c:f>'12" No Bars'!$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I$1:$AI$12</c:f>
              <c:numCache>
                <c:formatCode>General</c:formatCode>
                <c:ptCount val="12"/>
                <c:pt idx="0">
                  <c:v>0.38709675999999998</c:v>
                </c:pt>
                <c:pt idx="1">
                  <c:v>0.35483870000000001</c:v>
                </c:pt>
                <c:pt idx="2">
                  <c:v>0.38709675999999998</c:v>
                </c:pt>
                <c:pt idx="3">
                  <c:v>0.32258063999999997</c:v>
                </c:pt>
                <c:pt idx="4">
                  <c:v>0.38709675999999998</c:v>
                </c:pt>
                <c:pt idx="5">
                  <c:v>0.35483870000000001</c:v>
                </c:pt>
                <c:pt idx="6">
                  <c:v>0.32258063999999997</c:v>
                </c:pt>
                <c:pt idx="7">
                  <c:v>0.35483870000000001</c:v>
                </c:pt>
                <c:pt idx="8">
                  <c:v>0.35483870000000001</c:v>
                </c:pt>
                <c:pt idx="9">
                  <c:v>0.32258063999999997</c:v>
                </c:pt>
                <c:pt idx="10">
                  <c:v>0.32258063999999997</c:v>
                </c:pt>
                <c:pt idx="11">
                  <c:v>0.32258063999999997</c:v>
                </c:pt>
              </c:numCache>
            </c:numRef>
          </c:val>
          <c:smooth val="0"/>
        </c:ser>
        <c:ser>
          <c:idx val="34"/>
          <c:order val="34"/>
          <c:val>
            <c:numRef>
              <c:f>'12" No Bars'!$AJ$1:$AJ$12</c:f>
              <c:numCache>
                <c:formatCode>General</c:formatCode>
                <c:ptCount val="12"/>
              </c:numCache>
            </c:numRef>
          </c:val>
          <c:smooth val="0"/>
        </c:ser>
        <c:ser>
          <c:idx val="35"/>
          <c:order val="35"/>
          <c:val>
            <c:numRef>
              <c:f>'12" No Bars'!$AK$1:$AK$12</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L$1:$AL$12</c:f>
              <c:numCache>
                <c:formatCode>General</c:formatCode>
                <c:ptCount val="12"/>
                <c:pt idx="0">
                  <c:v>0.38709675999999998</c:v>
                </c:pt>
                <c:pt idx="1">
                  <c:v>0.35483870000000001</c:v>
                </c:pt>
                <c:pt idx="2">
                  <c:v>0.38709675999999998</c:v>
                </c:pt>
                <c:pt idx="3">
                  <c:v>0.32258063999999997</c:v>
                </c:pt>
                <c:pt idx="4">
                  <c:v>0.35483870000000001</c:v>
                </c:pt>
                <c:pt idx="5">
                  <c:v>0.32258063999999997</c:v>
                </c:pt>
                <c:pt idx="6">
                  <c:v>0.38709675999999998</c:v>
                </c:pt>
                <c:pt idx="7">
                  <c:v>0.35483870000000001</c:v>
                </c:pt>
                <c:pt idx="8">
                  <c:v>0.32258063999999997</c:v>
                </c:pt>
                <c:pt idx="9">
                  <c:v>0.29032257</c:v>
                </c:pt>
                <c:pt idx="10">
                  <c:v>0.32258063999999997</c:v>
                </c:pt>
                <c:pt idx="11">
                  <c:v>0.32258063999999997</c:v>
                </c:pt>
              </c:numCache>
            </c:numRef>
          </c:val>
          <c:smooth val="0"/>
        </c:ser>
        <c:ser>
          <c:idx val="37"/>
          <c:order val="37"/>
          <c:val>
            <c:numRef>
              <c:f>'12" No Bars'!$AM$1:$AM$12</c:f>
              <c:numCache>
                <c:formatCode>General</c:formatCode>
                <c:ptCount val="12"/>
              </c:numCache>
            </c:numRef>
          </c:val>
          <c:smooth val="0"/>
        </c:ser>
        <c:ser>
          <c:idx val="38"/>
          <c:order val="38"/>
          <c:val>
            <c:numRef>
              <c:f>'12" No Bars'!$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O$1:$AO$12</c:f>
              <c:numCache>
                <c:formatCode>General</c:formatCode>
                <c:ptCount val="12"/>
                <c:pt idx="0">
                  <c:v>0.38709675999999998</c:v>
                </c:pt>
                <c:pt idx="1">
                  <c:v>0.35483870000000001</c:v>
                </c:pt>
                <c:pt idx="2">
                  <c:v>0.32258063999999997</c:v>
                </c:pt>
                <c:pt idx="3">
                  <c:v>0.32258063999999997</c:v>
                </c:pt>
                <c:pt idx="4">
                  <c:v>0.38709675999999998</c:v>
                </c:pt>
                <c:pt idx="5">
                  <c:v>0.38709675999999998</c:v>
                </c:pt>
                <c:pt idx="6">
                  <c:v>0.35483870000000001</c:v>
                </c:pt>
                <c:pt idx="7">
                  <c:v>0.38709675999999998</c:v>
                </c:pt>
                <c:pt idx="8">
                  <c:v>0.32258063999999997</c:v>
                </c:pt>
                <c:pt idx="9">
                  <c:v>0.29032257</c:v>
                </c:pt>
                <c:pt idx="10">
                  <c:v>0.38709675999999998</c:v>
                </c:pt>
                <c:pt idx="11">
                  <c:v>0.32258063999999997</c:v>
                </c:pt>
              </c:numCache>
            </c:numRef>
          </c:val>
          <c:smooth val="0"/>
        </c:ser>
        <c:ser>
          <c:idx val="40"/>
          <c:order val="40"/>
          <c:val>
            <c:numRef>
              <c:f>'12" No Bars'!$AP$1:$AP$12</c:f>
              <c:numCache>
                <c:formatCode>General</c:formatCode>
                <c:ptCount val="12"/>
              </c:numCache>
            </c:numRef>
          </c:val>
          <c:smooth val="0"/>
        </c:ser>
        <c:ser>
          <c:idx val="41"/>
          <c:order val="41"/>
          <c:val>
            <c:numRef>
              <c:f>'12" No Bars'!$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R$1:$AR$12</c:f>
              <c:numCache>
                <c:formatCode>General</c:formatCode>
                <c:ptCount val="12"/>
                <c:pt idx="0">
                  <c:v>0.38709675999999998</c:v>
                </c:pt>
                <c:pt idx="1">
                  <c:v>0.38709675999999998</c:v>
                </c:pt>
                <c:pt idx="2">
                  <c:v>0.38709675999999998</c:v>
                </c:pt>
                <c:pt idx="3">
                  <c:v>0.35483870000000001</c:v>
                </c:pt>
                <c:pt idx="4">
                  <c:v>0.32258063999999997</c:v>
                </c:pt>
                <c:pt idx="5">
                  <c:v>0.35483870000000001</c:v>
                </c:pt>
                <c:pt idx="6">
                  <c:v>0.32258063999999997</c:v>
                </c:pt>
                <c:pt idx="7">
                  <c:v>0.38709675999999998</c:v>
                </c:pt>
                <c:pt idx="8">
                  <c:v>0.32258063999999997</c:v>
                </c:pt>
                <c:pt idx="9">
                  <c:v>0.35483870000000001</c:v>
                </c:pt>
                <c:pt idx="10">
                  <c:v>0.35483870000000001</c:v>
                </c:pt>
                <c:pt idx="11">
                  <c:v>0.29032257</c:v>
                </c:pt>
              </c:numCache>
            </c:numRef>
          </c:val>
          <c:smooth val="0"/>
        </c:ser>
        <c:ser>
          <c:idx val="43"/>
          <c:order val="43"/>
          <c:val>
            <c:numRef>
              <c:f>'12" No Bars'!$AS$1:$AS$12</c:f>
              <c:numCache>
                <c:formatCode>General</c:formatCode>
                <c:ptCount val="12"/>
              </c:numCache>
            </c:numRef>
          </c:val>
          <c:smooth val="0"/>
        </c:ser>
        <c:ser>
          <c:idx val="44"/>
          <c:order val="44"/>
          <c:val>
            <c:numRef>
              <c:f>'12" No Bars'!$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U$1:$AU$12</c:f>
              <c:numCache>
                <c:formatCode>General</c:formatCode>
                <c:ptCount val="12"/>
                <c:pt idx="0">
                  <c:v>0.38709675999999998</c:v>
                </c:pt>
                <c:pt idx="1">
                  <c:v>0.38709675999999998</c:v>
                </c:pt>
                <c:pt idx="2">
                  <c:v>0.35483870000000001</c:v>
                </c:pt>
                <c:pt idx="3">
                  <c:v>0.35483870000000001</c:v>
                </c:pt>
                <c:pt idx="4">
                  <c:v>0.35483870000000001</c:v>
                </c:pt>
                <c:pt idx="5">
                  <c:v>0.38709675999999998</c:v>
                </c:pt>
                <c:pt idx="6">
                  <c:v>0.32258063999999997</c:v>
                </c:pt>
                <c:pt idx="7">
                  <c:v>0.32258063999999997</c:v>
                </c:pt>
                <c:pt idx="8">
                  <c:v>0.35483870000000001</c:v>
                </c:pt>
                <c:pt idx="9">
                  <c:v>0.32258063999999997</c:v>
                </c:pt>
                <c:pt idx="10">
                  <c:v>0.32258063999999997</c:v>
                </c:pt>
                <c:pt idx="11">
                  <c:v>0.35483870000000001</c:v>
                </c:pt>
              </c:numCache>
            </c:numRef>
          </c:val>
          <c:smooth val="0"/>
        </c:ser>
        <c:ser>
          <c:idx val="46"/>
          <c:order val="46"/>
          <c:val>
            <c:numRef>
              <c:f>'12" No Bars'!$AV$1:$AV$12</c:f>
              <c:numCache>
                <c:formatCode>General</c:formatCode>
                <c:ptCount val="12"/>
              </c:numCache>
            </c:numRef>
          </c:val>
          <c:smooth val="0"/>
        </c:ser>
        <c:ser>
          <c:idx val="47"/>
          <c:order val="47"/>
          <c:val>
            <c:numRef>
              <c:f>'12" No Bars'!$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X$1:$AX$12</c:f>
              <c:numCache>
                <c:formatCode>General</c:formatCode>
                <c:ptCount val="12"/>
                <c:pt idx="0">
                  <c:v>0.35483870000000001</c:v>
                </c:pt>
                <c:pt idx="1">
                  <c:v>0.38709675999999998</c:v>
                </c:pt>
                <c:pt idx="2">
                  <c:v>0.35483870000000001</c:v>
                </c:pt>
                <c:pt idx="3">
                  <c:v>0.32258063999999997</c:v>
                </c:pt>
                <c:pt idx="4">
                  <c:v>0.38709675999999998</c:v>
                </c:pt>
                <c:pt idx="5">
                  <c:v>0.32258063999999997</c:v>
                </c:pt>
                <c:pt idx="6">
                  <c:v>0.35483870000000001</c:v>
                </c:pt>
                <c:pt idx="7">
                  <c:v>0.35483870000000001</c:v>
                </c:pt>
                <c:pt idx="8">
                  <c:v>0.38709675999999998</c:v>
                </c:pt>
                <c:pt idx="9">
                  <c:v>0.35483870000000001</c:v>
                </c:pt>
                <c:pt idx="10">
                  <c:v>0.35483870000000001</c:v>
                </c:pt>
                <c:pt idx="11">
                  <c:v>0.32258063999999997</c:v>
                </c:pt>
              </c:numCache>
            </c:numRef>
          </c:val>
          <c:smooth val="0"/>
        </c:ser>
        <c:ser>
          <c:idx val="49"/>
          <c:order val="49"/>
          <c:val>
            <c:numRef>
              <c:f>'12" No Bars'!$AY$1:$AY$12</c:f>
              <c:numCache>
                <c:formatCode>General</c:formatCode>
                <c:ptCount val="12"/>
              </c:numCache>
            </c:numRef>
          </c:val>
          <c:smooth val="0"/>
        </c:ser>
        <c:ser>
          <c:idx val="50"/>
          <c:order val="50"/>
          <c:val>
            <c:numRef>
              <c:f>'12" No Bars'!$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A$1:$BA$12</c:f>
              <c:numCache>
                <c:formatCode>General</c:formatCode>
                <c:ptCount val="12"/>
                <c:pt idx="0">
                  <c:v>0.38709675999999998</c:v>
                </c:pt>
                <c:pt idx="1">
                  <c:v>0.35483870000000001</c:v>
                </c:pt>
                <c:pt idx="2">
                  <c:v>0.32258063999999997</c:v>
                </c:pt>
                <c:pt idx="3">
                  <c:v>0.35483870000000001</c:v>
                </c:pt>
                <c:pt idx="4">
                  <c:v>0.38709675999999998</c:v>
                </c:pt>
                <c:pt idx="5">
                  <c:v>0.35483870000000001</c:v>
                </c:pt>
                <c:pt idx="6">
                  <c:v>0.29032257</c:v>
                </c:pt>
                <c:pt idx="7">
                  <c:v>0.38709675999999998</c:v>
                </c:pt>
                <c:pt idx="8">
                  <c:v>0.32258063999999997</c:v>
                </c:pt>
                <c:pt idx="9">
                  <c:v>0.32258063999999997</c:v>
                </c:pt>
                <c:pt idx="10">
                  <c:v>0.35483870000000001</c:v>
                </c:pt>
                <c:pt idx="11">
                  <c:v>0.35483870000000001</c:v>
                </c:pt>
              </c:numCache>
            </c:numRef>
          </c:val>
          <c:smooth val="0"/>
        </c:ser>
        <c:ser>
          <c:idx val="52"/>
          <c:order val="52"/>
          <c:val>
            <c:numRef>
              <c:f>'12" No Bars'!$BB$1:$BB$12</c:f>
              <c:numCache>
                <c:formatCode>General</c:formatCode>
                <c:ptCount val="12"/>
              </c:numCache>
            </c:numRef>
          </c:val>
          <c:smooth val="0"/>
        </c:ser>
        <c:ser>
          <c:idx val="53"/>
          <c:order val="53"/>
          <c:val>
            <c:numRef>
              <c:f>'12" No Bars'!$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D$1:$BD$12</c:f>
              <c:numCache>
                <c:formatCode>General</c:formatCode>
                <c:ptCount val="12"/>
                <c:pt idx="0">
                  <c:v>0.38709675999999998</c:v>
                </c:pt>
                <c:pt idx="1">
                  <c:v>0.38709675999999998</c:v>
                </c:pt>
                <c:pt idx="2">
                  <c:v>0.35483870000000001</c:v>
                </c:pt>
                <c:pt idx="3">
                  <c:v>0.35483870000000001</c:v>
                </c:pt>
                <c:pt idx="4">
                  <c:v>0.32258063999999997</c:v>
                </c:pt>
                <c:pt idx="5">
                  <c:v>0.35483870000000001</c:v>
                </c:pt>
                <c:pt idx="6">
                  <c:v>0.32258063999999997</c:v>
                </c:pt>
                <c:pt idx="7">
                  <c:v>0.32258063999999997</c:v>
                </c:pt>
                <c:pt idx="8">
                  <c:v>0.35483870000000001</c:v>
                </c:pt>
                <c:pt idx="9">
                  <c:v>0.58064514</c:v>
                </c:pt>
                <c:pt idx="10">
                  <c:v>0.29032257</c:v>
                </c:pt>
                <c:pt idx="11">
                  <c:v>0.32258063999999997</c:v>
                </c:pt>
              </c:numCache>
            </c:numRef>
          </c:val>
          <c:smooth val="0"/>
        </c:ser>
        <c:dLbls>
          <c:showLegendKey val="0"/>
          <c:showVal val="0"/>
          <c:showCatName val="0"/>
          <c:showSerName val="0"/>
          <c:showPercent val="0"/>
          <c:showBubbleSize val="0"/>
        </c:dLbls>
        <c:marker val="1"/>
        <c:smooth val="0"/>
        <c:axId val="125745408"/>
        <c:axId val="125747584"/>
      </c:lineChart>
      <c:catAx>
        <c:axId val="125745408"/>
        <c:scaling>
          <c:orientation val="minMax"/>
        </c:scaling>
        <c:delete val="0"/>
        <c:axPos val="b"/>
        <c:majorTickMark val="out"/>
        <c:minorTickMark val="none"/>
        <c:tickLblPos val="nextTo"/>
        <c:crossAx val="125747584"/>
        <c:crosses val="autoZero"/>
        <c:auto val="1"/>
        <c:lblAlgn val="ctr"/>
        <c:lblOffset val="100"/>
        <c:noMultiLvlLbl val="0"/>
      </c:catAx>
      <c:valAx>
        <c:axId val="125747584"/>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125745408"/>
        <c:crosses val="autoZero"/>
        <c:crossBetween val="between"/>
      </c:valAx>
    </c:plotArea>
    <c:plotVisOnly val="1"/>
    <c:dispBlanksAs val="gap"/>
    <c:showDLblsOverMax val="0"/>
  </c:chart>
  <c:spPr>
    <a:ln w="28575">
      <a:solidFill>
        <a:sysClr val="windowText" lastClr="000000"/>
      </a:solid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B$1:$B$12</c:f>
              <c:numCache>
                <c:formatCode>General</c:formatCode>
                <c:ptCount val="12"/>
                <c:pt idx="0">
                  <c:v>0.25806449999999997</c:v>
                </c:pt>
                <c:pt idx="1">
                  <c:v>0.25806449999999997</c:v>
                </c:pt>
                <c:pt idx="2">
                  <c:v>0.25806449999999997</c:v>
                </c:pt>
                <c:pt idx="3">
                  <c:v>0.25806449999999997</c:v>
                </c:pt>
                <c:pt idx="4">
                  <c:v>0.25806449999999997</c:v>
                </c:pt>
                <c:pt idx="5">
                  <c:v>0.22580644</c:v>
                </c:pt>
                <c:pt idx="6">
                  <c:v>0.22580644</c:v>
                </c:pt>
                <c:pt idx="7">
                  <c:v>0.25806449999999997</c:v>
                </c:pt>
                <c:pt idx="8">
                  <c:v>0.25806449999999997</c:v>
                </c:pt>
                <c:pt idx="9">
                  <c:v>0.25806449999999997</c:v>
                </c:pt>
                <c:pt idx="10">
                  <c:v>0.25806449999999997</c:v>
                </c:pt>
                <c:pt idx="11">
                  <c:v>0.25806449999999997</c:v>
                </c:pt>
              </c:numCache>
            </c:numRef>
          </c:val>
          <c:smooth val="0"/>
        </c:ser>
        <c:ser>
          <c:idx val="1"/>
          <c:order val="1"/>
          <c:val>
            <c:numRef>
              <c:f>'9" No Bars'!$C$1:$C$12</c:f>
              <c:numCache>
                <c:formatCode>General</c:formatCode>
                <c:ptCount val="12"/>
              </c:numCache>
            </c:numRef>
          </c:val>
          <c:smooth val="0"/>
        </c:ser>
        <c:ser>
          <c:idx val="2"/>
          <c:order val="2"/>
          <c:val>
            <c:numRef>
              <c:f>'9" No Bars'!$D$1:$D$12</c:f>
              <c:numCache>
                <c:formatCode>General</c:formatCode>
                <c:ptCount val="12"/>
              </c:numCache>
            </c:numRef>
          </c:val>
          <c:smooth val="0"/>
        </c:ser>
        <c:ser>
          <c:idx val="3"/>
          <c:order val="3"/>
          <c:spPr>
            <a:ln>
              <a:noFill/>
            </a:ln>
          </c:spPr>
          <c:marker>
            <c:symbol val="x"/>
            <c:size val="7"/>
            <c:spPr>
              <a:ln>
                <a:solidFill>
                  <a:srgbClr val="4F81BD"/>
                </a:solidFill>
              </a:ln>
            </c:spPr>
          </c:marker>
          <c:val>
            <c:numRef>
              <c:f>'9" No Bars'!$E$1:$E$12</c:f>
              <c:numCache>
                <c:formatCode>General</c:formatCode>
                <c:ptCount val="12"/>
                <c:pt idx="0">
                  <c:v>0.22580644</c:v>
                </c:pt>
                <c:pt idx="1">
                  <c:v>0.22580644</c:v>
                </c:pt>
                <c:pt idx="2">
                  <c:v>0.25806449999999997</c:v>
                </c:pt>
                <c:pt idx="3">
                  <c:v>0.25806449999999997</c:v>
                </c:pt>
                <c:pt idx="4">
                  <c:v>0.22580644</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4"/>
          <c:order val="4"/>
          <c:val>
            <c:numRef>
              <c:f>'9" No Bars'!$F$1:$F$12</c:f>
              <c:numCache>
                <c:formatCode>General</c:formatCode>
                <c:ptCount val="12"/>
              </c:numCache>
            </c:numRef>
          </c:val>
          <c:smooth val="0"/>
        </c:ser>
        <c:ser>
          <c:idx val="5"/>
          <c:order val="5"/>
          <c:val>
            <c:numRef>
              <c:f>'9" No Bars'!$G$1:$G$12</c:f>
              <c:numCache>
                <c:formatCode>General</c:formatCode>
                <c:ptCount val="12"/>
              </c:numCache>
            </c:numRef>
          </c:val>
          <c:smooth val="0"/>
        </c:ser>
        <c:ser>
          <c:idx val="6"/>
          <c:order val="6"/>
          <c:spPr>
            <a:ln>
              <a:noFill/>
            </a:ln>
          </c:spPr>
          <c:marker>
            <c:symbol val="x"/>
            <c:size val="7"/>
            <c:spPr>
              <a:ln>
                <a:solidFill>
                  <a:srgbClr val="4F81BD"/>
                </a:solidFill>
              </a:ln>
            </c:spPr>
          </c:marker>
          <c:val>
            <c:numRef>
              <c:f>'9" No Bars'!$H$1:$H$12</c:f>
              <c:numCache>
                <c:formatCode>General</c:formatCode>
                <c:ptCount val="12"/>
                <c:pt idx="0">
                  <c:v>0.25806449999999997</c:v>
                </c:pt>
                <c:pt idx="1">
                  <c:v>0.22580644</c:v>
                </c:pt>
                <c:pt idx="2">
                  <c:v>0.25806449999999997</c:v>
                </c:pt>
                <c:pt idx="3">
                  <c:v>0.25806449999999997</c:v>
                </c:pt>
                <c:pt idx="4">
                  <c:v>0.25806449999999997</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7"/>
          <c:order val="7"/>
          <c:val>
            <c:numRef>
              <c:f>'9" No Bars'!$I$1:$I$12</c:f>
              <c:numCache>
                <c:formatCode>General</c:formatCode>
                <c:ptCount val="12"/>
              </c:numCache>
            </c:numRef>
          </c:val>
          <c:smooth val="0"/>
        </c:ser>
        <c:ser>
          <c:idx val="8"/>
          <c:order val="8"/>
          <c:val>
            <c:numRef>
              <c:f>'9" No Bars'!$J$1:$J$12</c:f>
              <c:numCache>
                <c:formatCode>General</c:formatCode>
                <c:ptCount val="12"/>
              </c:numCache>
            </c:numRef>
          </c:val>
          <c:smooth val="0"/>
        </c:ser>
        <c:ser>
          <c:idx val="9"/>
          <c:order val="9"/>
          <c:spPr>
            <a:ln>
              <a:noFill/>
            </a:ln>
          </c:spPr>
          <c:marker>
            <c:symbol val="x"/>
            <c:size val="7"/>
            <c:spPr>
              <a:ln>
                <a:solidFill>
                  <a:srgbClr val="4F81BD"/>
                </a:solidFill>
              </a:ln>
            </c:spPr>
          </c:marker>
          <c:val>
            <c:numRef>
              <c:f>'9" No Bars'!$K$1:$K$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25806449999999997</c:v>
                </c:pt>
                <c:pt idx="9">
                  <c:v>0.25806449999999997</c:v>
                </c:pt>
                <c:pt idx="10">
                  <c:v>0.25806449999999997</c:v>
                </c:pt>
                <c:pt idx="11">
                  <c:v>0.22580644</c:v>
                </c:pt>
              </c:numCache>
            </c:numRef>
          </c:val>
          <c:smooth val="0"/>
        </c:ser>
        <c:ser>
          <c:idx val="10"/>
          <c:order val="10"/>
          <c:val>
            <c:numRef>
              <c:f>'9" No Bars'!$L$1:$L$12</c:f>
              <c:numCache>
                <c:formatCode>General</c:formatCode>
                <c:ptCount val="12"/>
              </c:numCache>
            </c:numRef>
          </c:val>
          <c:smooth val="0"/>
        </c:ser>
        <c:ser>
          <c:idx val="11"/>
          <c:order val="11"/>
          <c:val>
            <c:numRef>
              <c:f>'9" No Bars'!$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No Bars'!$N$1:$N$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3"/>
          <c:order val="13"/>
          <c:val>
            <c:numRef>
              <c:f>'9" No Bars'!$O$1:$O$12</c:f>
              <c:numCache>
                <c:formatCode>General</c:formatCode>
                <c:ptCount val="12"/>
              </c:numCache>
            </c:numRef>
          </c:val>
          <c:smooth val="0"/>
        </c:ser>
        <c:ser>
          <c:idx val="14"/>
          <c:order val="14"/>
          <c:val>
            <c:numRef>
              <c:f>'9" No Bars'!$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Q$1:$Q$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2580644</c:v>
                </c:pt>
                <c:pt idx="8">
                  <c:v>0.25806449999999997</c:v>
                </c:pt>
                <c:pt idx="9">
                  <c:v>0.22580644</c:v>
                </c:pt>
                <c:pt idx="10">
                  <c:v>0.25806449999999997</c:v>
                </c:pt>
                <c:pt idx="11">
                  <c:v>0.25806449999999997</c:v>
                </c:pt>
              </c:numCache>
            </c:numRef>
          </c:val>
          <c:smooth val="0"/>
        </c:ser>
        <c:ser>
          <c:idx val="16"/>
          <c:order val="16"/>
          <c:val>
            <c:numRef>
              <c:f>'9" No Bars'!$R$1:$R$12</c:f>
              <c:numCache>
                <c:formatCode>General</c:formatCode>
                <c:ptCount val="12"/>
              </c:numCache>
            </c:numRef>
          </c:val>
          <c:smooth val="0"/>
        </c:ser>
        <c:ser>
          <c:idx val="17"/>
          <c:order val="17"/>
          <c:val>
            <c:numRef>
              <c:f>'9" No Bars'!$S$1:$S$12</c:f>
              <c:numCache>
                <c:formatCode>General</c:formatCode>
                <c:ptCount val="12"/>
              </c:numCache>
            </c:numRef>
          </c:val>
          <c:smooth val="0"/>
        </c:ser>
        <c:ser>
          <c:idx val="18"/>
          <c:order val="18"/>
          <c:spPr>
            <a:ln>
              <a:noFill/>
            </a:ln>
          </c:spPr>
          <c:marker>
            <c:symbol val="x"/>
            <c:size val="7"/>
            <c:spPr>
              <a:ln>
                <a:solidFill>
                  <a:srgbClr val="4F81BD"/>
                </a:solidFill>
              </a:ln>
            </c:spPr>
          </c:marker>
          <c:val>
            <c:numRef>
              <c:f>'9" No Bars'!$T$1:$T$12</c:f>
              <c:numCache>
                <c:formatCode>General</c:formatCode>
                <c:ptCount val="12"/>
                <c:pt idx="0">
                  <c:v>0.25806449999999997</c:v>
                </c:pt>
                <c:pt idx="1">
                  <c:v>0.25806449999999997</c:v>
                </c:pt>
                <c:pt idx="2">
                  <c:v>0.25806449999999997</c:v>
                </c:pt>
                <c:pt idx="3">
                  <c:v>0.25806449999999997</c:v>
                </c:pt>
                <c:pt idx="4">
                  <c:v>0.25806449999999997</c:v>
                </c:pt>
                <c:pt idx="5">
                  <c:v>0.22580644</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9"/>
          <c:order val="19"/>
          <c:val>
            <c:numRef>
              <c:f>'9" No Bars'!$U$1:$U$12</c:f>
              <c:numCache>
                <c:formatCode>General</c:formatCode>
                <c:ptCount val="12"/>
              </c:numCache>
            </c:numRef>
          </c:val>
          <c:smooth val="0"/>
        </c:ser>
        <c:ser>
          <c:idx val="20"/>
          <c:order val="20"/>
          <c:val>
            <c:numRef>
              <c:f>'9" No Bars'!$V$1:$V$12</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W$1:$W$12</c:f>
              <c:numCache>
                <c:formatCode>General</c:formatCode>
                <c:ptCount val="12"/>
                <c:pt idx="0">
                  <c:v>0.25806449999999997</c:v>
                </c:pt>
                <c:pt idx="1">
                  <c:v>0.22580644</c:v>
                </c:pt>
                <c:pt idx="2">
                  <c:v>0.25806449999999997</c:v>
                </c:pt>
                <c:pt idx="3">
                  <c:v>0.25806449999999997</c:v>
                </c:pt>
                <c:pt idx="4">
                  <c:v>0.25806449999999997</c:v>
                </c:pt>
                <c:pt idx="5">
                  <c:v>0.25806449999999997</c:v>
                </c:pt>
                <c:pt idx="6">
                  <c:v>0.25806449999999997</c:v>
                </c:pt>
                <c:pt idx="7">
                  <c:v>0.22580644</c:v>
                </c:pt>
                <c:pt idx="8">
                  <c:v>0.25806449999999997</c:v>
                </c:pt>
                <c:pt idx="9">
                  <c:v>0.22580644</c:v>
                </c:pt>
                <c:pt idx="10">
                  <c:v>0.22580644</c:v>
                </c:pt>
                <c:pt idx="11">
                  <c:v>0.25806449999999997</c:v>
                </c:pt>
              </c:numCache>
            </c:numRef>
          </c:val>
          <c:smooth val="0"/>
        </c:ser>
        <c:ser>
          <c:idx val="22"/>
          <c:order val="22"/>
          <c:val>
            <c:numRef>
              <c:f>'9" No Bars'!$X$1:$X$12</c:f>
              <c:numCache>
                <c:formatCode>General</c:formatCode>
                <c:ptCount val="12"/>
              </c:numCache>
            </c:numRef>
          </c:val>
          <c:smooth val="0"/>
        </c:ser>
        <c:ser>
          <c:idx val="23"/>
          <c:order val="23"/>
          <c:val>
            <c:numRef>
              <c:f>'9" No Bars'!$Y$1:$Y$12</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Z$1:$Z$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5806449999999997</c:v>
                </c:pt>
                <c:pt idx="8">
                  <c:v>0.25806449999999997</c:v>
                </c:pt>
                <c:pt idx="9">
                  <c:v>0.25806449999999997</c:v>
                </c:pt>
                <c:pt idx="10">
                  <c:v>0.25806449999999997</c:v>
                </c:pt>
                <c:pt idx="11">
                  <c:v>0.25806449999999997</c:v>
                </c:pt>
              </c:numCache>
            </c:numRef>
          </c:val>
          <c:smooth val="0"/>
        </c:ser>
        <c:ser>
          <c:idx val="25"/>
          <c:order val="25"/>
          <c:val>
            <c:numRef>
              <c:f>'9" No Bars'!$AA$1:$AA$12</c:f>
              <c:numCache>
                <c:formatCode>General</c:formatCode>
                <c:ptCount val="12"/>
              </c:numCache>
            </c:numRef>
          </c:val>
          <c:smooth val="0"/>
        </c:ser>
        <c:ser>
          <c:idx val="26"/>
          <c:order val="26"/>
          <c:val>
            <c:numRef>
              <c:f>'9" No Bars'!$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C$1:$AC$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5806449999999997</c:v>
                </c:pt>
                <c:pt idx="8">
                  <c:v>0.25806449999999997</c:v>
                </c:pt>
                <c:pt idx="9">
                  <c:v>0.22580644</c:v>
                </c:pt>
                <c:pt idx="10">
                  <c:v>0.25806449999999997</c:v>
                </c:pt>
                <c:pt idx="11">
                  <c:v>0.22580644</c:v>
                </c:pt>
              </c:numCache>
            </c:numRef>
          </c:val>
          <c:smooth val="0"/>
        </c:ser>
        <c:ser>
          <c:idx val="28"/>
          <c:order val="28"/>
          <c:val>
            <c:numRef>
              <c:f>'9" No Bars'!$AD$1:$AD$12</c:f>
              <c:numCache>
                <c:formatCode>General</c:formatCode>
                <c:ptCount val="12"/>
              </c:numCache>
            </c:numRef>
          </c:val>
          <c:smooth val="0"/>
        </c:ser>
        <c:ser>
          <c:idx val="29"/>
          <c:order val="29"/>
          <c:val>
            <c:numRef>
              <c:f>'9" No Bars'!$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No Bars'!$AF$1:$AF$12</c:f>
              <c:numCache>
                <c:formatCode>General</c:formatCode>
                <c:ptCount val="12"/>
                <c:pt idx="0">
                  <c:v>0.25806449999999997</c:v>
                </c:pt>
                <c:pt idx="1">
                  <c:v>0.25806449999999997</c:v>
                </c:pt>
                <c:pt idx="2">
                  <c:v>0.25806449999999997</c:v>
                </c:pt>
                <c:pt idx="3">
                  <c:v>0.25806449999999997</c:v>
                </c:pt>
                <c:pt idx="4">
                  <c:v>0.22580644</c:v>
                </c:pt>
                <c:pt idx="5">
                  <c:v>0.25806449999999997</c:v>
                </c:pt>
                <c:pt idx="6">
                  <c:v>0.22580644</c:v>
                </c:pt>
                <c:pt idx="7">
                  <c:v>0.25806449999999997</c:v>
                </c:pt>
                <c:pt idx="8">
                  <c:v>0.25806449999999997</c:v>
                </c:pt>
                <c:pt idx="9">
                  <c:v>0.25806449999999997</c:v>
                </c:pt>
                <c:pt idx="10">
                  <c:v>0.25806449999999997</c:v>
                </c:pt>
                <c:pt idx="11">
                  <c:v>0.25806449999999997</c:v>
                </c:pt>
              </c:numCache>
            </c:numRef>
          </c:val>
          <c:smooth val="0"/>
        </c:ser>
        <c:ser>
          <c:idx val="31"/>
          <c:order val="31"/>
          <c:val>
            <c:numRef>
              <c:f>'9" No Bars'!$AG$1:$AG$12</c:f>
              <c:numCache>
                <c:formatCode>General</c:formatCode>
                <c:ptCount val="12"/>
              </c:numCache>
            </c:numRef>
          </c:val>
          <c:smooth val="0"/>
        </c:ser>
        <c:ser>
          <c:idx val="32"/>
          <c:order val="32"/>
          <c:val>
            <c:numRef>
              <c:f>'9" No Bars'!$AH$1:$AH$12</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I$1:$AI$12</c:f>
              <c:numCache>
                <c:formatCode>General</c:formatCode>
                <c:ptCount val="12"/>
                <c:pt idx="0">
                  <c:v>0.25806449999999997</c:v>
                </c:pt>
                <c:pt idx="1">
                  <c:v>0.22580644</c:v>
                </c:pt>
                <c:pt idx="2">
                  <c:v>0.25806449999999997</c:v>
                </c:pt>
                <c:pt idx="3">
                  <c:v>0.25806449999999997</c:v>
                </c:pt>
                <c:pt idx="4">
                  <c:v>0.25806449999999997</c:v>
                </c:pt>
                <c:pt idx="5">
                  <c:v>0.22580644</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4"/>
          <c:order val="34"/>
          <c:val>
            <c:numRef>
              <c:f>'9" No Bars'!$AJ$1:$AJ$12</c:f>
              <c:numCache>
                <c:formatCode>General</c:formatCode>
                <c:ptCount val="12"/>
              </c:numCache>
            </c:numRef>
          </c:val>
          <c:smooth val="0"/>
        </c:ser>
        <c:ser>
          <c:idx val="35"/>
          <c:order val="35"/>
          <c:val>
            <c:numRef>
              <c:f>'9" No Bars'!$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L$1:$AL$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5806449999999997</c:v>
                </c:pt>
                <c:pt idx="8">
                  <c:v>0.25806449999999997</c:v>
                </c:pt>
                <c:pt idx="9">
                  <c:v>0.22580644</c:v>
                </c:pt>
                <c:pt idx="10">
                  <c:v>0.25806449999999997</c:v>
                </c:pt>
                <c:pt idx="11">
                  <c:v>0.25806449999999997</c:v>
                </c:pt>
              </c:numCache>
            </c:numRef>
          </c:val>
          <c:smooth val="0"/>
        </c:ser>
        <c:ser>
          <c:idx val="37"/>
          <c:order val="37"/>
          <c:val>
            <c:numRef>
              <c:f>'9" No Bars'!$AM$1:$AM$12</c:f>
              <c:numCache>
                <c:formatCode>General</c:formatCode>
                <c:ptCount val="12"/>
              </c:numCache>
            </c:numRef>
          </c:val>
          <c:smooth val="0"/>
        </c:ser>
        <c:ser>
          <c:idx val="38"/>
          <c:order val="38"/>
          <c:val>
            <c:numRef>
              <c:f>'9" No Bars'!$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O$1:$AO$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40"/>
          <c:order val="40"/>
          <c:val>
            <c:numRef>
              <c:f>'9" No Bars'!$AP$1:$AP$12</c:f>
              <c:numCache>
                <c:formatCode>General</c:formatCode>
                <c:ptCount val="12"/>
              </c:numCache>
            </c:numRef>
          </c:val>
          <c:smooth val="0"/>
        </c:ser>
        <c:ser>
          <c:idx val="41"/>
          <c:order val="41"/>
          <c:val>
            <c:numRef>
              <c:f>'9" No Bars'!$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R$1:$AR$12</c:f>
              <c:numCache>
                <c:formatCode>General</c:formatCode>
                <c:ptCount val="12"/>
                <c:pt idx="0">
                  <c:v>0.25806449999999997</c:v>
                </c:pt>
                <c:pt idx="1">
                  <c:v>0.25806449999999997</c:v>
                </c:pt>
                <c:pt idx="2">
                  <c:v>0.25806449999999997</c:v>
                </c:pt>
                <c:pt idx="3">
                  <c:v>0.25806449999999997</c:v>
                </c:pt>
                <c:pt idx="4">
                  <c:v>0.22580644</c:v>
                </c:pt>
                <c:pt idx="5">
                  <c:v>0.25806449999999997</c:v>
                </c:pt>
                <c:pt idx="6">
                  <c:v>0.25806449999999997</c:v>
                </c:pt>
                <c:pt idx="7">
                  <c:v>0.25806449999999997</c:v>
                </c:pt>
                <c:pt idx="8">
                  <c:v>0.25806449999999997</c:v>
                </c:pt>
                <c:pt idx="9">
                  <c:v>0.25806449999999997</c:v>
                </c:pt>
                <c:pt idx="10">
                  <c:v>0.25806449999999997</c:v>
                </c:pt>
                <c:pt idx="11">
                  <c:v>0.25806449999999997</c:v>
                </c:pt>
              </c:numCache>
            </c:numRef>
          </c:val>
          <c:smooth val="0"/>
        </c:ser>
        <c:ser>
          <c:idx val="43"/>
          <c:order val="43"/>
          <c:val>
            <c:numRef>
              <c:f>'9" No Bars'!$AS$1:$AS$12</c:f>
              <c:numCache>
                <c:formatCode>General</c:formatCode>
                <c:ptCount val="12"/>
              </c:numCache>
            </c:numRef>
          </c:val>
          <c:smooth val="0"/>
        </c:ser>
        <c:ser>
          <c:idx val="44"/>
          <c:order val="44"/>
          <c:val>
            <c:numRef>
              <c:f>'9" No Bars'!$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U$1:$AU$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51612899999999995</c:v>
                </c:pt>
                <c:pt idx="9">
                  <c:v>0.25806449999999997</c:v>
                </c:pt>
                <c:pt idx="10">
                  <c:v>0.25806449999999997</c:v>
                </c:pt>
                <c:pt idx="11">
                  <c:v>0.25806449999999997</c:v>
                </c:pt>
              </c:numCache>
            </c:numRef>
          </c:val>
          <c:smooth val="0"/>
        </c:ser>
        <c:ser>
          <c:idx val="46"/>
          <c:order val="46"/>
          <c:val>
            <c:numRef>
              <c:f>'9" No Bars'!$AV$1:$AV$12</c:f>
              <c:numCache>
                <c:formatCode>General</c:formatCode>
                <c:ptCount val="12"/>
              </c:numCache>
            </c:numRef>
          </c:val>
          <c:smooth val="0"/>
        </c:ser>
        <c:ser>
          <c:idx val="47"/>
          <c:order val="47"/>
          <c:val>
            <c:numRef>
              <c:f>'9" No Bars'!$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X$1:$AX$12</c:f>
              <c:numCache>
                <c:formatCode>General</c:formatCode>
                <c:ptCount val="12"/>
                <c:pt idx="0">
                  <c:v>0.22580644</c:v>
                </c:pt>
                <c:pt idx="1">
                  <c:v>0.25806449999999997</c:v>
                </c:pt>
                <c:pt idx="2">
                  <c:v>0.25806449999999997</c:v>
                </c:pt>
                <c:pt idx="3">
                  <c:v>0.25806449999999997</c:v>
                </c:pt>
                <c:pt idx="4">
                  <c:v>0.25806449999999997</c:v>
                </c:pt>
                <c:pt idx="5">
                  <c:v>0.25806449999999997</c:v>
                </c:pt>
                <c:pt idx="6">
                  <c:v>0.22580644</c:v>
                </c:pt>
                <c:pt idx="7">
                  <c:v>0.25806449999999997</c:v>
                </c:pt>
                <c:pt idx="8">
                  <c:v>0.51612899999999995</c:v>
                </c:pt>
                <c:pt idx="9">
                  <c:v>0.25806449999999997</c:v>
                </c:pt>
                <c:pt idx="10">
                  <c:v>0.25806449999999997</c:v>
                </c:pt>
                <c:pt idx="11">
                  <c:v>0.25806449999999997</c:v>
                </c:pt>
              </c:numCache>
            </c:numRef>
          </c:val>
          <c:smooth val="0"/>
        </c:ser>
        <c:ser>
          <c:idx val="49"/>
          <c:order val="49"/>
          <c:val>
            <c:numRef>
              <c:f>'9" No Bars'!$AY$1:$AY$12</c:f>
              <c:numCache>
                <c:formatCode>General</c:formatCode>
                <c:ptCount val="12"/>
              </c:numCache>
            </c:numRef>
          </c:val>
          <c:smooth val="0"/>
        </c:ser>
        <c:ser>
          <c:idx val="50"/>
          <c:order val="50"/>
          <c:val>
            <c:numRef>
              <c:f>'9" No Bars'!$AZ$1:$AZ$12</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A$1:$BA$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2580644</c:v>
                </c:pt>
                <c:pt idx="8">
                  <c:v>0.25806449999999997</c:v>
                </c:pt>
                <c:pt idx="9">
                  <c:v>0.25806449999999997</c:v>
                </c:pt>
                <c:pt idx="10">
                  <c:v>0.25806449999999997</c:v>
                </c:pt>
                <c:pt idx="11">
                  <c:v>0.25806449999999997</c:v>
                </c:pt>
              </c:numCache>
            </c:numRef>
          </c:val>
          <c:smooth val="0"/>
        </c:ser>
        <c:ser>
          <c:idx val="52"/>
          <c:order val="52"/>
          <c:val>
            <c:numRef>
              <c:f>'9" No Bars'!$BB$1:$BB$12</c:f>
              <c:numCache>
                <c:formatCode>General</c:formatCode>
                <c:ptCount val="12"/>
              </c:numCache>
            </c:numRef>
          </c:val>
          <c:smooth val="0"/>
        </c:ser>
        <c:ser>
          <c:idx val="53"/>
          <c:order val="53"/>
          <c:val>
            <c:numRef>
              <c:f>'9" No Bars'!$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D$1:$BD$12</c:f>
              <c:numCache>
                <c:formatCode>General</c:formatCode>
                <c:ptCount val="12"/>
                <c:pt idx="0">
                  <c:v>0.22580644</c:v>
                </c:pt>
                <c:pt idx="1">
                  <c:v>0.25806449999999997</c:v>
                </c:pt>
                <c:pt idx="2">
                  <c:v>0.25806449999999997</c:v>
                </c:pt>
                <c:pt idx="3">
                  <c:v>0.25806449999999997</c:v>
                </c:pt>
                <c:pt idx="4">
                  <c:v>0.25806449999999997</c:v>
                </c:pt>
                <c:pt idx="5">
                  <c:v>0.25806449999999997</c:v>
                </c:pt>
                <c:pt idx="6">
                  <c:v>0.25806449999999997</c:v>
                </c:pt>
                <c:pt idx="7">
                  <c:v>0.25806449999999997</c:v>
                </c:pt>
                <c:pt idx="8">
                  <c:v>0.22580644</c:v>
                </c:pt>
                <c:pt idx="9">
                  <c:v>0.25806449999999997</c:v>
                </c:pt>
                <c:pt idx="10">
                  <c:v>0.25806449999999997</c:v>
                </c:pt>
                <c:pt idx="11">
                  <c:v>0.22580644</c:v>
                </c:pt>
              </c:numCache>
            </c:numRef>
          </c:val>
          <c:smooth val="0"/>
        </c:ser>
        <c:dLbls>
          <c:showLegendKey val="0"/>
          <c:showVal val="0"/>
          <c:showCatName val="0"/>
          <c:showSerName val="0"/>
          <c:showPercent val="0"/>
          <c:showBubbleSize val="0"/>
        </c:dLbls>
        <c:marker val="1"/>
        <c:smooth val="0"/>
        <c:axId val="127732736"/>
        <c:axId val="127734912"/>
      </c:lineChart>
      <c:catAx>
        <c:axId val="127732736"/>
        <c:scaling>
          <c:orientation val="minMax"/>
        </c:scaling>
        <c:delete val="0"/>
        <c:axPos val="b"/>
        <c:majorTickMark val="out"/>
        <c:minorTickMark val="none"/>
        <c:tickLblPos val="nextTo"/>
        <c:crossAx val="127734912"/>
        <c:crosses val="autoZero"/>
        <c:auto val="1"/>
        <c:lblAlgn val="ctr"/>
        <c:lblOffset val="100"/>
        <c:noMultiLvlLbl val="0"/>
      </c:catAx>
      <c:valAx>
        <c:axId val="127734912"/>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12773273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C$14:$C$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37.096775000000001</c:v>
                </c:pt>
                <c:pt idx="7">
                  <c:v>77.217735000000005</c:v>
                </c:pt>
                <c:pt idx="8">
                  <c:v>77.217735000000005</c:v>
                </c:pt>
                <c:pt idx="9">
                  <c:v>77.217735000000005</c:v>
                </c:pt>
                <c:pt idx="10">
                  <c:v>77.217735000000005</c:v>
                </c:pt>
                <c:pt idx="11">
                  <c:v>77.217735000000005</c:v>
                </c:pt>
              </c:numCache>
            </c:numRef>
          </c:val>
          <c:smooth val="0"/>
        </c:ser>
        <c:ser>
          <c:idx val="1"/>
          <c:order val="1"/>
          <c:val>
            <c:numRef>
              <c:f>'9" No Bars'!$D$14:$D$25</c:f>
              <c:numCache>
                <c:formatCode>General</c:formatCode>
                <c:ptCount val="12"/>
              </c:numCache>
            </c:numRef>
          </c:val>
          <c:smooth val="0"/>
        </c:ser>
        <c:ser>
          <c:idx val="2"/>
          <c:order val="2"/>
          <c:val>
            <c:numRef>
              <c:f>'9" No Bars'!$E$14:$E$25</c:f>
              <c:numCache>
                <c:formatCode>General</c:formatCode>
                <c:ptCount val="12"/>
              </c:numCache>
            </c:numRef>
          </c:val>
          <c:smooth val="0"/>
        </c:ser>
        <c:ser>
          <c:idx val="3"/>
          <c:order val="3"/>
          <c:spPr>
            <a:ln>
              <a:noFill/>
            </a:ln>
          </c:spPr>
          <c:marker>
            <c:symbol val="x"/>
            <c:size val="7"/>
            <c:spPr>
              <a:ln>
                <a:solidFill>
                  <a:srgbClr val="4F81BD"/>
                </a:solidFill>
              </a:ln>
            </c:spPr>
          </c:marker>
          <c:val>
            <c:numRef>
              <c:f>'9" No Bars'!$F$14:$F$25</c:f>
              <c:numCache>
                <c:formatCode>General</c:formatCode>
                <c:ptCount val="12"/>
                <c:pt idx="0">
                  <c:v>37.096775000000001</c:v>
                </c:pt>
                <c:pt idx="1">
                  <c:v>37.096775000000001</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
          <c:order val="4"/>
          <c:val>
            <c:numRef>
              <c:f>'9" No Bars'!$G$14:$G$25</c:f>
              <c:numCache>
                <c:formatCode>General</c:formatCode>
                <c:ptCount val="12"/>
              </c:numCache>
            </c:numRef>
          </c:val>
          <c:smooth val="0"/>
        </c:ser>
        <c:ser>
          <c:idx val="5"/>
          <c:order val="5"/>
          <c:val>
            <c:numRef>
              <c:f>'9" No Bars'!$H$14:$H$25</c:f>
              <c:numCache>
                <c:formatCode>General</c:formatCode>
                <c:ptCount val="12"/>
              </c:numCache>
            </c:numRef>
          </c:val>
          <c:smooth val="0"/>
        </c:ser>
        <c:ser>
          <c:idx val="6"/>
          <c:order val="6"/>
          <c:spPr>
            <a:ln>
              <a:noFill/>
            </a:ln>
          </c:spPr>
          <c:marker>
            <c:symbol val="x"/>
            <c:size val="7"/>
            <c:spPr>
              <a:ln>
                <a:solidFill>
                  <a:srgbClr val="4F81BD"/>
                </a:solidFill>
              </a:ln>
            </c:spPr>
          </c:marker>
          <c:val>
            <c:numRef>
              <c:f>'9" No Bars'!$I$14:$I$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7"/>
          <c:order val="7"/>
          <c:val>
            <c:numRef>
              <c:f>'9" No Bars'!$J$14:$J$25</c:f>
              <c:numCache>
                <c:formatCode>General</c:formatCode>
                <c:ptCount val="12"/>
              </c:numCache>
            </c:numRef>
          </c:val>
          <c:smooth val="0"/>
        </c:ser>
        <c:ser>
          <c:idx val="8"/>
          <c:order val="8"/>
          <c:val>
            <c:numRef>
              <c:f>'9" No Bars'!$K$14:$K$25</c:f>
              <c:numCache>
                <c:formatCode>General</c:formatCode>
                <c:ptCount val="12"/>
              </c:numCache>
            </c:numRef>
          </c:val>
          <c:smooth val="0"/>
        </c:ser>
        <c:ser>
          <c:idx val="9"/>
          <c:order val="9"/>
          <c:spPr>
            <a:ln>
              <a:noFill/>
            </a:ln>
          </c:spPr>
          <c:marker>
            <c:symbol val="x"/>
            <c:size val="7"/>
            <c:spPr>
              <a:ln>
                <a:solidFill>
                  <a:srgbClr val="4F81BD"/>
                </a:solidFill>
              </a:ln>
            </c:spPr>
          </c:marker>
          <c:val>
            <c:numRef>
              <c:f>'9" No Bars'!$L$14:$L$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37.096775000000001</c:v>
                </c:pt>
              </c:numCache>
            </c:numRef>
          </c:val>
          <c:smooth val="0"/>
        </c:ser>
        <c:ser>
          <c:idx val="10"/>
          <c:order val="10"/>
          <c:val>
            <c:numRef>
              <c:f>'9" No Bars'!$M$14:$M$25</c:f>
              <c:numCache>
                <c:formatCode>General</c:formatCode>
                <c:ptCount val="12"/>
              </c:numCache>
            </c:numRef>
          </c:val>
          <c:smooth val="0"/>
        </c:ser>
        <c:ser>
          <c:idx val="11"/>
          <c:order val="11"/>
          <c:val>
            <c:numRef>
              <c:f>'9" No Bars'!$N$14:$N$25</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O$14:$O$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13"/>
          <c:order val="13"/>
          <c:val>
            <c:numRef>
              <c:f>'9" No Bars'!$P$14:$P$25</c:f>
              <c:numCache>
                <c:formatCode>General</c:formatCode>
                <c:ptCount val="12"/>
              </c:numCache>
            </c:numRef>
          </c:val>
          <c:smooth val="0"/>
        </c:ser>
        <c:ser>
          <c:idx val="14"/>
          <c:order val="14"/>
          <c:val>
            <c:numRef>
              <c:f>'9" No Bars'!$Q$14:$Q$25</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R$14:$R$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77.217735000000005</c:v>
                </c:pt>
                <c:pt idx="11">
                  <c:v>77.217735000000005</c:v>
                </c:pt>
              </c:numCache>
            </c:numRef>
          </c:val>
          <c:smooth val="0"/>
        </c:ser>
        <c:ser>
          <c:idx val="16"/>
          <c:order val="16"/>
          <c:val>
            <c:numRef>
              <c:f>'9" No Bars'!$S$14:$S$25</c:f>
              <c:numCache>
                <c:formatCode>General</c:formatCode>
                <c:ptCount val="12"/>
              </c:numCache>
            </c:numRef>
          </c:val>
          <c:smooth val="0"/>
        </c:ser>
        <c:ser>
          <c:idx val="17"/>
          <c:order val="17"/>
          <c:val>
            <c:numRef>
              <c:f>'9" No Bars'!$T$14:$T$25</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U$14:$U$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19"/>
          <c:order val="19"/>
          <c:val>
            <c:numRef>
              <c:f>'9" No Bars'!$V$14:$V$25</c:f>
              <c:numCache>
                <c:formatCode>General</c:formatCode>
                <c:ptCount val="12"/>
              </c:numCache>
            </c:numRef>
          </c:val>
          <c:smooth val="0"/>
        </c:ser>
        <c:ser>
          <c:idx val="20"/>
          <c:order val="20"/>
          <c:val>
            <c:numRef>
              <c:f>'9" No Bars'!$W$14:$W$25</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X$14:$X$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37.096775000000001</c:v>
                </c:pt>
                <c:pt idx="11">
                  <c:v>77.217735000000005</c:v>
                </c:pt>
              </c:numCache>
            </c:numRef>
          </c:val>
          <c:smooth val="0"/>
        </c:ser>
        <c:ser>
          <c:idx val="22"/>
          <c:order val="22"/>
          <c:val>
            <c:numRef>
              <c:f>'9" No Bars'!$Y$14:$Y$25</c:f>
              <c:numCache>
                <c:formatCode>General</c:formatCode>
                <c:ptCount val="12"/>
              </c:numCache>
            </c:numRef>
          </c:val>
          <c:smooth val="0"/>
        </c:ser>
        <c:ser>
          <c:idx val="23"/>
          <c:order val="23"/>
          <c:val>
            <c:numRef>
              <c:f>'9" No Bars'!$Z$14:$Z$25</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A$14:$AA$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No Bars'!$AB$14:$AB$25</c:f>
              <c:numCache>
                <c:formatCode>General</c:formatCode>
                <c:ptCount val="12"/>
              </c:numCache>
            </c:numRef>
          </c:val>
          <c:smooth val="0"/>
        </c:ser>
        <c:ser>
          <c:idx val="26"/>
          <c:order val="26"/>
          <c:val>
            <c:numRef>
              <c:f>'9" No Bars'!$AC$14:$AC$25</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D$14:$AD$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37.096775000000001</c:v>
                </c:pt>
                <c:pt idx="10">
                  <c:v>77.217735000000005</c:v>
                </c:pt>
                <c:pt idx="11">
                  <c:v>37.096775000000001</c:v>
                </c:pt>
              </c:numCache>
            </c:numRef>
          </c:val>
          <c:smooth val="0"/>
        </c:ser>
        <c:ser>
          <c:idx val="28"/>
          <c:order val="28"/>
          <c:val>
            <c:numRef>
              <c:f>'9" No Bars'!$AE$14:$AE$25</c:f>
              <c:numCache>
                <c:formatCode>General</c:formatCode>
                <c:ptCount val="12"/>
              </c:numCache>
            </c:numRef>
          </c:val>
          <c:smooth val="0"/>
        </c:ser>
        <c:ser>
          <c:idx val="29"/>
          <c:order val="29"/>
          <c:val>
            <c:numRef>
              <c:f>'9" No Bars'!$AF$14:$AF$25</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G$14:$AG$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31"/>
          <c:order val="31"/>
          <c:val>
            <c:numRef>
              <c:f>'9" No Bars'!$AH$14:$AH$25</c:f>
              <c:numCache>
                <c:formatCode>General</c:formatCode>
                <c:ptCount val="12"/>
              </c:numCache>
            </c:numRef>
          </c:val>
          <c:smooth val="0"/>
        </c:ser>
        <c:ser>
          <c:idx val="32"/>
          <c:order val="32"/>
          <c:val>
            <c:numRef>
              <c:f>'9" No Bars'!$AI$14:$AI$25</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J$14:$AJ$25</c:f>
              <c:numCache>
                <c:formatCode>General</c:formatCode>
                <c:ptCount val="12"/>
                <c:pt idx="0">
                  <c:v>77.217735000000005</c:v>
                </c:pt>
                <c:pt idx="1">
                  <c:v>37.096775000000001</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No Bars'!$AK$14:$AK$25</c:f>
              <c:numCache>
                <c:formatCode>General</c:formatCode>
                <c:ptCount val="12"/>
              </c:numCache>
            </c:numRef>
          </c:val>
          <c:smooth val="0"/>
        </c:ser>
        <c:ser>
          <c:idx val="35"/>
          <c:order val="35"/>
          <c:val>
            <c:numRef>
              <c:f>'9" No Bars'!$AL$14:$AL$25</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M$14:$AM$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37.096775000000001</c:v>
                </c:pt>
                <c:pt idx="10">
                  <c:v>77.217735000000005</c:v>
                </c:pt>
                <c:pt idx="11">
                  <c:v>77.217735000000005</c:v>
                </c:pt>
              </c:numCache>
            </c:numRef>
          </c:val>
          <c:smooth val="0"/>
        </c:ser>
        <c:ser>
          <c:idx val="37"/>
          <c:order val="37"/>
          <c:val>
            <c:numRef>
              <c:f>'9" No Bars'!$AN$14:$AN$25</c:f>
              <c:numCache>
                <c:formatCode>General</c:formatCode>
                <c:ptCount val="12"/>
              </c:numCache>
            </c:numRef>
          </c:val>
          <c:smooth val="0"/>
        </c:ser>
        <c:ser>
          <c:idx val="38"/>
          <c:order val="38"/>
          <c:val>
            <c:numRef>
              <c:f>'9" No Bars'!$AO$14:$AO$25</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P$14:$AP$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0"/>
          <c:order val="40"/>
          <c:val>
            <c:numRef>
              <c:f>'9" No Bars'!$AQ$14:$AQ$25</c:f>
              <c:numCache>
                <c:formatCode>General</c:formatCode>
                <c:ptCount val="12"/>
              </c:numCache>
            </c:numRef>
          </c:val>
          <c:smooth val="0"/>
        </c:ser>
        <c:ser>
          <c:idx val="41"/>
          <c:order val="41"/>
          <c:val>
            <c:numRef>
              <c:f>'9" No Bars'!$AR$14:$AR$25</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S$14:$AS$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No Bars'!$AT$14:$AT$25</c:f>
              <c:numCache>
                <c:formatCode>General</c:formatCode>
                <c:ptCount val="12"/>
              </c:numCache>
            </c:numRef>
          </c:val>
          <c:smooth val="0"/>
        </c:ser>
        <c:ser>
          <c:idx val="44"/>
          <c:order val="44"/>
          <c:val>
            <c:numRef>
              <c:f>'9" No Bars'!$AU$14:$AU$25</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V$14:$AV$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398.18545999999998</c:v>
                </c:pt>
                <c:pt idx="9">
                  <c:v>77.217735000000005</c:v>
                </c:pt>
                <c:pt idx="10">
                  <c:v>77.217735000000005</c:v>
                </c:pt>
                <c:pt idx="11">
                  <c:v>77.217735000000005</c:v>
                </c:pt>
              </c:numCache>
            </c:numRef>
          </c:val>
          <c:smooth val="0"/>
        </c:ser>
        <c:ser>
          <c:idx val="46"/>
          <c:order val="46"/>
          <c:val>
            <c:numRef>
              <c:f>'9" No Bars'!$AW$14:$AW$25</c:f>
              <c:numCache>
                <c:formatCode>General</c:formatCode>
                <c:ptCount val="12"/>
              </c:numCache>
            </c:numRef>
          </c:val>
          <c:smooth val="0"/>
        </c:ser>
        <c:ser>
          <c:idx val="47"/>
          <c:order val="47"/>
          <c:val>
            <c:numRef>
              <c:f>'9" No Bars'!$AX$14:$AX$25</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Y$14:$AY$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37.096775000000001</c:v>
                </c:pt>
                <c:pt idx="7">
                  <c:v>77.217735000000005</c:v>
                </c:pt>
                <c:pt idx="8">
                  <c:v>398.18545999999998</c:v>
                </c:pt>
                <c:pt idx="9">
                  <c:v>77.217735000000005</c:v>
                </c:pt>
                <c:pt idx="10">
                  <c:v>77.217735000000005</c:v>
                </c:pt>
                <c:pt idx="11">
                  <c:v>77.217735000000005</c:v>
                </c:pt>
              </c:numCache>
            </c:numRef>
          </c:val>
          <c:smooth val="0"/>
        </c:ser>
        <c:ser>
          <c:idx val="49"/>
          <c:order val="49"/>
          <c:val>
            <c:numRef>
              <c:f>'9" No Bars'!$AZ$14:$AZ$25</c:f>
              <c:numCache>
                <c:formatCode>General</c:formatCode>
                <c:ptCount val="12"/>
              </c:numCache>
            </c:numRef>
          </c:val>
          <c:smooth val="0"/>
        </c:ser>
        <c:ser>
          <c:idx val="50"/>
          <c:order val="50"/>
          <c:val>
            <c:numRef>
              <c:f>'9" No Bars'!$BA$14:$BA$25</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B$14:$BB$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37.096775000000001</c:v>
                </c:pt>
                <c:pt idx="8">
                  <c:v>77.217735000000005</c:v>
                </c:pt>
                <c:pt idx="9">
                  <c:v>77.217735000000005</c:v>
                </c:pt>
                <c:pt idx="10">
                  <c:v>77.217735000000005</c:v>
                </c:pt>
                <c:pt idx="11">
                  <c:v>77.217735000000005</c:v>
                </c:pt>
              </c:numCache>
            </c:numRef>
          </c:val>
          <c:smooth val="0"/>
        </c:ser>
        <c:ser>
          <c:idx val="52"/>
          <c:order val="52"/>
          <c:val>
            <c:numRef>
              <c:f>'9" No Bars'!$BC$14:$BC$25</c:f>
              <c:numCache>
                <c:formatCode>General</c:formatCode>
                <c:ptCount val="12"/>
              </c:numCache>
            </c:numRef>
          </c:val>
          <c:smooth val="0"/>
        </c:ser>
        <c:ser>
          <c:idx val="53"/>
          <c:order val="53"/>
          <c:val>
            <c:numRef>
              <c:f>'9" No Bars'!$BD$14:$BD$25</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E$14:$BE$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77.217735000000005</c:v>
                </c:pt>
                <c:pt idx="7">
                  <c:v>77.217735000000005</c:v>
                </c:pt>
                <c:pt idx="8">
                  <c:v>37.096775000000001</c:v>
                </c:pt>
                <c:pt idx="9">
                  <c:v>77.217735000000005</c:v>
                </c:pt>
                <c:pt idx="10">
                  <c:v>77.217735000000005</c:v>
                </c:pt>
                <c:pt idx="11">
                  <c:v>37.096775000000001</c:v>
                </c:pt>
              </c:numCache>
            </c:numRef>
          </c:val>
          <c:smooth val="0"/>
        </c:ser>
        <c:dLbls>
          <c:showLegendKey val="0"/>
          <c:showVal val="0"/>
          <c:showCatName val="0"/>
          <c:showSerName val="0"/>
          <c:showPercent val="0"/>
          <c:showBubbleSize val="0"/>
        </c:dLbls>
        <c:marker val="1"/>
        <c:smooth val="0"/>
        <c:axId val="128081920"/>
        <c:axId val="128083840"/>
      </c:lineChart>
      <c:catAx>
        <c:axId val="128081920"/>
        <c:scaling>
          <c:orientation val="minMax"/>
        </c:scaling>
        <c:delete val="0"/>
        <c:axPos val="b"/>
        <c:majorTickMark val="out"/>
        <c:minorTickMark val="none"/>
        <c:tickLblPos val="nextTo"/>
        <c:crossAx val="128083840"/>
        <c:crosses val="autoZero"/>
        <c:auto val="1"/>
        <c:lblAlgn val="ctr"/>
        <c:lblOffset val="100"/>
        <c:noMultiLvlLbl val="0"/>
      </c:catAx>
      <c:valAx>
        <c:axId val="128083840"/>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12808192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D$27:$D$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90.591399999999993</c:v>
                </c:pt>
                <c:pt idx="7">
                  <c:v>197.58063000000001</c:v>
                </c:pt>
                <c:pt idx="8">
                  <c:v>197.58063000000001</c:v>
                </c:pt>
                <c:pt idx="9">
                  <c:v>197.58063000000001</c:v>
                </c:pt>
                <c:pt idx="10">
                  <c:v>197.58063000000001</c:v>
                </c:pt>
                <c:pt idx="11">
                  <c:v>197.58063000000001</c:v>
                </c:pt>
              </c:numCache>
            </c:numRef>
          </c:val>
          <c:smooth val="0"/>
        </c:ser>
        <c:ser>
          <c:idx val="1"/>
          <c:order val="1"/>
          <c:val>
            <c:numRef>
              <c:f>'9" No Bars'!$E$27:$E$38</c:f>
              <c:numCache>
                <c:formatCode>General</c:formatCode>
                <c:ptCount val="12"/>
              </c:numCache>
            </c:numRef>
          </c:val>
          <c:smooth val="0"/>
        </c:ser>
        <c:ser>
          <c:idx val="2"/>
          <c:order val="2"/>
          <c:val>
            <c:numRef>
              <c:f>'9" No Bars'!$F$27:$F$38</c:f>
              <c:numCache>
                <c:formatCode>General</c:formatCode>
                <c:ptCount val="12"/>
              </c:numCache>
            </c:numRef>
          </c:val>
          <c:smooth val="0"/>
        </c:ser>
        <c:ser>
          <c:idx val="3"/>
          <c:order val="3"/>
          <c:spPr>
            <a:ln>
              <a:noFill/>
            </a:ln>
          </c:spPr>
          <c:marker>
            <c:symbol val="x"/>
            <c:size val="7"/>
            <c:spPr>
              <a:ln>
                <a:solidFill>
                  <a:srgbClr val="4F81BD"/>
                </a:solidFill>
              </a:ln>
            </c:spPr>
          </c:marker>
          <c:val>
            <c:numRef>
              <c:f>'9" No Bars'!$G$27:$G$38</c:f>
              <c:numCache>
                <c:formatCode>General</c:formatCode>
                <c:ptCount val="12"/>
                <c:pt idx="0">
                  <c:v>90.591399999999993</c:v>
                </c:pt>
                <c:pt idx="1">
                  <c:v>90.591399999999993</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
          <c:order val="4"/>
          <c:val>
            <c:numRef>
              <c:f>'9" No Bars'!$H$27:$H$38</c:f>
              <c:numCache>
                <c:formatCode>General</c:formatCode>
                <c:ptCount val="12"/>
              </c:numCache>
            </c:numRef>
          </c:val>
          <c:smooth val="0"/>
        </c:ser>
        <c:ser>
          <c:idx val="5"/>
          <c:order val="5"/>
          <c:val>
            <c:numRef>
              <c:f>'9" No Bars'!$I$27:$I$38</c:f>
              <c:numCache>
                <c:formatCode>General</c:formatCode>
                <c:ptCount val="12"/>
              </c:numCache>
            </c:numRef>
          </c:val>
          <c:smooth val="0"/>
        </c:ser>
        <c:ser>
          <c:idx val="6"/>
          <c:order val="6"/>
          <c:spPr>
            <a:ln>
              <a:noFill/>
            </a:ln>
          </c:spPr>
          <c:marker>
            <c:symbol val="x"/>
            <c:size val="7"/>
            <c:spPr>
              <a:ln>
                <a:solidFill>
                  <a:srgbClr val="4F81BD"/>
                </a:solidFill>
              </a:ln>
            </c:spPr>
          </c:marker>
          <c:val>
            <c:numRef>
              <c:f>'9" No Bars'!$J$27:$J$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7"/>
          <c:order val="7"/>
          <c:val>
            <c:numRef>
              <c:f>'9" No Bars'!$K$27:$K$38</c:f>
              <c:numCache>
                <c:formatCode>General</c:formatCode>
                <c:ptCount val="12"/>
              </c:numCache>
            </c:numRef>
          </c:val>
          <c:smooth val="0"/>
        </c:ser>
        <c:ser>
          <c:idx val="8"/>
          <c:order val="8"/>
          <c:val>
            <c:numRef>
              <c:f>'9" No Bars'!$L$27:$L$38</c:f>
              <c:numCache>
                <c:formatCode>General</c:formatCode>
                <c:ptCount val="12"/>
              </c:numCache>
            </c:numRef>
          </c:val>
          <c:smooth val="0"/>
        </c:ser>
        <c:ser>
          <c:idx val="9"/>
          <c:order val="9"/>
          <c:spPr>
            <a:ln>
              <a:noFill/>
            </a:ln>
          </c:spPr>
          <c:marker>
            <c:symbol val="x"/>
            <c:size val="7"/>
            <c:spPr>
              <a:ln>
                <a:solidFill>
                  <a:srgbClr val="4F81BD"/>
                </a:solidFill>
              </a:ln>
            </c:spPr>
          </c:marker>
          <c:val>
            <c:numRef>
              <c:f>'9" No Bars'!$M$27:$M$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90.591399999999993</c:v>
                </c:pt>
              </c:numCache>
            </c:numRef>
          </c:val>
          <c:smooth val="0"/>
        </c:ser>
        <c:ser>
          <c:idx val="10"/>
          <c:order val="10"/>
          <c:val>
            <c:numRef>
              <c:f>'9" No Bars'!$N$27:$N$38</c:f>
              <c:numCache>
                <c:formatCode>General</c:formatCode>
                <c:ptCount val="12"/>
              </c:numCache>
            </c:numRef>
          </c:val>
          <c:smooth val="0"/>
        </c:ser>
        <c:ser>
          <c:idx val="11"/>
          <c:order val="11"/>
          <c:val>
            <c:numRef>
              <c:f>'9" No Bars'!$O$27:$O$38</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P$27:$P$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13"/>
          <c:order val="13"/>
          <c:val>
            <c:numRef>
              <c:f>'9" No Bars'!$Q$27:$Q$38</c:f>
              <c:numCache>
                <c:formatCode>General</c:formatCode>
                <c:ptCount val="12"/>
              </c:numCache>
            </c:numRef>
          </c:val>
          <c:smooth val="0"/>
        </c:ser>
        <c:ser>
          <c:idx val="14"/>
          <c:order val="14"/>
          <c:val>
            <c:numRef>
              <c:f>'9" No Bars'!$R$27:$R$38</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S$27:$S$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197.58063000000001</c:v>
                </c:pt>
                <c:pt idx="11">
                  <c:v>197.58063000000001</c:v>
                </c:pt>
              </c:numCache>
            </c:numRef>
          </c:val>
          <c:smooth val="0"/>
        </c:ser>
        <c:ser>
          <c:idx val="16"/>
          <c:order val="16"/>
          <c:val>
            <c:numRef>
              <c:f>'9" No Bars'!$T$27:$T$38</c:f>
              <c:numCache>
                <c:formatCode>General</c:formatCode>
                <c:ptCount val="12"/>
              </c:numCache>
            </c:numRef>
          </c:val>
          <c:smooth val="0"/>
        </c:ser>
        <c:ser>
          <c:idx val="17"/>
          <c:order val="17"/>
          <c:val>
            <c:numRef>
              <c:f>'9" No Bars'!$U$27:$U$38</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V$27:$V$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19"/>
          <c:order val="19"/>
          <c:val>
            <c:numRef>
              <c:f>'9" No Bars'!$W$27:$W$38</c:f>
              <c:numCache>
                <c:formatCode>General</c:formatCode>
                <c:ptCount val="12"/>
              </c:numCache>
            </c:numRef>
          </c:val>
          <c:smooth val="0"/>
        </c:ser>
        <c:ser>
          <c:idx val="20"/>
          <c:order val="20"/>
          <c:val>
            <c:numRef>
              <c:f>'9" No Bars'!$X$27:$X$38</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Y$27:$Y$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90.591399999999993</c:v>
                </c:pt>
                <c:pt idx="11">
                  <c:v>197.58063000000001</c:v>
                </c:pt>
              </c:numCache>
            </c:numRef>
          </c:val>
          <c:smooth val="0"/>
        </c:ser>
        <c:ser>
          <c:idx val="22"/>
          <c:order val="22"/>
          <c:val>
            <c:numRef>
              <c:f>'9" No Bars'!$Z$27:$Z$38</c:f>
              <c:numCache>
                <c:formatCode>General</c:formatCode>
                <c:ptCount val="12"/>
              </c:numCache>
            </c:numRef>
          </c:val>
          <c:smooth val="0"/>
        </c:ser>
        <c:ser>
          <c:idx val="23"/>
          <c:order val="23"/>
          <c:val>
            <c:numRef>
              <c:f>'9" No Bars'!$AA$27:$AA$38</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B$27:$AB$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25"/>
          <c:order val="25"/>
          <c:val>
            <c:numRef>
              <c:f>'9" No Bars'!$AC$27:$AC$38</c:f>
              <c:numCache>
                <c:formatCode>General</c:formatCode>
                <c:ptCount val="12"/>
              </c:numCache>
            </c:numRef>
          </c:val>
          <c:smooth val="0"/>
        </c:ser>
        <c:ser>
          <c:idx val="26"/>
          <c:order val="26"/>
          <c:val>
            <c:numRef>
              <c:f>'9" No Bars'!$AD$27:$AD$38</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E$27:$AE$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90.591399999999993</c:v>
                </c:pt>
                <c:pt idx="10">
                  <c:v>197.58063000000001</c:v>
                </c:pt>
                <c:pt idx="11">
                  <c:v>90.591399999999993</c:v>
                </c:pt>
              </c:numCache>
            </c:numRef>
          </c:val>
          <c:smooth val="0"/>
        </c:ser>
        <c:ser>
          <c:idx val="28"/>
          <c:order val="28"/>
          <c:val>
            <c:numRef>
              <c:f>'9" No Bars'!$AF$27:$AF$38</c:f>
              <c:numCache>
                <c:formatCode>General</c:formatCode>
                <c:ptCount val="12"/>
              </c:numCache>
            </c:numRef>
          </c:val>
          <c:smooth val="0"/>
        </c:ser>
        <c:ser>
          <c:idx val="29"/>
          <c:order val="29"/>
          <c:val>
            <c:numRef>
              <c:f>'9" No Bars'!$AG$27:$AG$38</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H$27:$AH$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31"/>
          <c:order val="31"/>
          <c:val>
            <c:numRef>
              <c:f>'9" No Bars'!$AI$27:$AI$38</c:f>
              <c:numCache>
                <c:formatCode>General</c:formatCode>
                <c:ptCount val="12"/>
              </c:numCache>
            </c:numRef>
          </c:val>
          <c:smooth val="0"/>
        </c:ser>
        <c:ser>
          <c:idx val="32"/>
          <c:order val="32"/>
          <c:val>
            <c:numRef>
              <c:f>'9" No Bars'!$AJ$27:$AJ$38</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K$27:$AK$38</c:f>
              <c:numCache>
                <c:formatCode>General</c:formatCode>
                <c:ptCount val="12"/>
                <c:pt idx="0">
                  <c:v>197.58063000000001</c:v>
                </c:pt>
                <c:pt idx="1">
                  <c:v>90.591399999999993</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No Bars'!$AL$27:$AL$38</c:f>
              <c:numCache>
                <c:formatCode>General</c:formatCode>
                <c:ptCount val="12"/>
              </c:numCache>
            </c:numRef>
          </c:val>
          <c:smooth val="0"/>
        </c:ser>
        <c:ser>
          <c:idx val="35"/>
          <c:order val="35"/>
          <c:val>
            <c:numRef>
              <c:f>'9" No Bars'!$AM$27:$AM$38</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N$27:$AN$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90.591399999999993</c:v>
                </c:pt>
                <c:pt idx="10">
                  <c:v>197.58063000000001</c:v>
                </c:pt>
                <c:pt idx="11">
                  <c:v>197.58063000000001</c:v>
                </c:pt>
              </c:numCache>
            </c:numRef>
          </c:val>
          <c:smooth val="0"/>
        </c:ser>
        <c:ser>
          <c:idx val="37"/>
          <c:order val="37"/>
          <c:val>
            <c:numRef>
              <c:f>'9" No Bars'!$AO$27:$AO$38</c:f>
              <c:numCache>
                <c:formatCode>General</c:formatCode>
                <c:ptCount val="12"/>
              </c:numCache>
            </c:numRef>
          </c:val>
          <c:smooth val="0"/>
        </c:ser>
        <c:ser>
          <c:idx val="38"/>
          <c:order val="38"/>
          <c:val>
            <c:numRef>
              <c:f>'9" No Bars'!$AP$27:$AP$38</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Q$27:$AQ$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0"/>
          <c:order val="40"/>
          <c:val>
            <c:numRef>
              <c:f>'9" No Bars'!$AR$27:$AR$38</c:f>
              <c:numCache>
                <c:formatCode>General</c:formatCode>
                <c:ptCount val="12"/>
              </c:numCache>
            </c:numRef>
          </c:val>
          <c:smooth val="0"/>
        </c:ser>
        <c:ser>
          <c:idx val="41"/>
          <c:order val="41"/>
          <c:val>
            <c:numRef>
              <c:f>'9" No Bars'!$AS$27:$AS$38</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T$27:$AT$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No Bars'!$AU$27:$AU$38</c:f>
              <c:numCache>
                <c:formatCode>General</c:formatCode>
                <c:ptCount val="12"/>
              </c:numCache>
            </c:numRef>
          </c:val>
          <c:smooth val="0"/>
        </c:ser>
        <c:ser>
          <c:idx val="44"/>
          <c:order val="44"/>
          <c:val>
            <c:numRef>
              <c:f>'9" No Bars'!$AV$27:$AV$38</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W$27:$AW$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000</c:v>
                </c:pt>
                <c:pt idx="9">
                  <c:v>197.58063000000001</c:v>
                </c:pt>
                <c:pt idx="10">
                  <c:v>197.58063000000001</c:v>
                </c:pt>
                <c:pt idx="11">
                  <c:v>197.58063000000001</c:v>
                </c:pt>
              </c:numCache>
            </c:numRef>
          </c:val>
          <c:smooth val="0"/>
        </c:ser>
        <c:ser>
          <c:idx val="46"/>
          <c:order val="46"/>
          <c:val>
            <c:numRef>
              <c:f>'9" No Bars'!$AX$27:$AX$38</c:f>
              <c:numCache>
                <c:formatCode>General</c:formatCode>
                <c:ptCount val="12"/>
              </c:numCache>
            </c:numRef>
          </c:val>
          <c:smooth val="0"/>
        </c:ser>
        <c:ser>
          <c:idx val="47"/>
          <c:order val="47"/>
          <c:val>
            <c:numRef>
              <c:f>'9" No Bars'!$AY$27:$AY$38</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Z$27:$AZ$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90.591399999999993</c:v>
                </c:pt>
                <c:pt idx="7">
                  <c:v>197.58063000000001</c:v>
                </c:pt>
                <c:pt idx="8">
                  <c:v>1000</c:v>
                </c:pt>
                <c:pt idx="9">
                  <c:v>197.58063000000001</c:v>
                </c:pt>
                <c:pt idx="10">
                  <c:v>197.58063000000001</c:v>
                </c:pt>
                <c:pt idx="11">
                  <c:v>197.58063000000001</c:v>
                </c:pt>
              </c:numCache>
            </c:numRef>
          </c:val>
          <c:smooth val="0"/>
        </c:ser>
        <c:ser>
          <c:idx val="49"/>
          <c:order val="49"/>
          <c:val>
            <c:numRef>
              <c:f>'9" No Bars'!$BA$27:$BA$38</c:f>
              <c:numCache>
                <c:formatCode>General</c:formatCode>
                <c:ptCount val="12"/>
              </c:numCache>
            </c:numRef>
          </c:val>
          <c:smooth val="0"/>
        </c:ser>
        <c:ser>
          <c:idx val="50"/>
          <c:order val="50"/>
          <c:val>
            <c:numRef>
              <c:f>'9" No Bars'!$BB$27:$BB$38</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C$27:$BC$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90.591399999999993</c:v>
                </c:pt>
                <c:pt idx="8">
                  <c:v>197.58063000000001</c:v>
                </c:pt>
                <c:pt idx="9">
                  <c:v>197.58063000000001</c:v>
                </c:pt>
                <c:pt idx="10">
                  <c:v>197.58063000000001</c:v>
                </c:pt>
                <c:pt idx="11">
                  <c:v>197.58063000000001</c:v>
                </c:pt>
              </c:numCache>
            </c:numRef>
          </c:val>
          <c:smooth val="0"/>
        </c:ser>
        <c:ser>
          <c:idx val="52"/>
          <c:order val="52"/>
          <c:val>
            <c:numRef>
              <c:f>'9" No Bars'!$BD$27:$BD$38</c:f>
              <c:numCache>
                <c:formatCode>General</c:formatCode>
                <c:ptCount val="12"/>
              </c:numCache>
            </c:numRef>
          </c:val>
          <c:smooth val="0"/>
        </c:ser>
        <c:ser>
          <c:idx val="53"/>
          <c:order val="53"/>
          <c:val>
            <c:numRef>
              <c:f>'9" No Bars'!$BE$27:$BE$38</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F$27:$BF$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197.58063000000001</c:v>
                </c:pt>
                <c:pt idx="7">
                  <c:v>197.58063000000001</c:v>
                </c:pt>
                <c:pt idx="8">
                  <c:v>90.591399999999993</c:v>
                </c:pt>
                <c:pt idx="9">
                  <c:v>197.58063000000001</c:v>
                </c:pt>
                <c:pt idx="10">
                  <c:v>197.58063000000001</c:v>
                </c:pt>
                <c:pt idx="11">
                  <c:v>90.591399999999993</c:v>
                </c:pt>
              </c:numCache>
            </c:numRef>
          </c:val>
          <c:smooth val="0"/>
        </c:ser>
        <c:dLbls>
          <c:showLegendKey val="0"/>
          <c:showVal val="0"/>
          <c:showCatName val="0"/>
          <c:showSerName val="0"/>
          <c:showPercent val="0"/>
          <c:showBubbleSize val="0"/>
        </c:dLbls>
        <c:marker val="1"/>
        <c:smooth val="0"/>
        <c:axId val="128447232"/>
        <c:axId val="128449152"/>
      </c:lineChart>
      <c:catAx>
        <c:axId val="128447232"/>
        <c:scaling>
          <c:orientation val="minMax"/>
        </c:scaling>
        <c:delete val="0"/>
        <c:axPos val="b"/>
        <c:majorTickMark val="out"/>
        <c:minorTickMark val="none"/>
        <c:tickLblPos val="nextTo"/>
        <c:crossAx val="128449152"/>
        <c:crosses val="autoZero"/>
        <c:auto val="1"/>
        <c:lblAlgn val="ctr"/>
        <c:lblOffset val="100"/>
        <c:noMultiLvlLbl val="0"/>
      </c:catAx>
      <c:valAx>
        <c:axId val="128449152"/>
        <c:scaling>
          <c:orientation val="minMax"/>
          <c:max val="1000"/>
        </c:scaling>
        <c:delete val="0"/>
        <c:axPos val="l"/>
        <c:majorGridlines/>
        <c:numFmt formatCode="General" sourceLinked="1"/>
        <c:majorTickMark val="out"/>
        <c:minorTickMark val="none"/>
        <c:tickLblPos val="nextTo"/>
        <c:crossAx val="12844723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12548</cdr:x>
      <cdr:y>0.47733</cdr:y>
    </cdr:from>
    <cdr:to>
      <cdr:x>0.3413</cdr:x>
      <cdr:y>0.54933</cdr:y>
    </cdr:to>
    <cdr:sp macro="" textlink="">
      <cdr:nvSpPr>
        <cdr:cNvPr id="2" name="Text Box 1"/>
        <cdr:cNvSpPr txBox="1"/>
      </cdr:nvSpPr>
      <cdr:spPr>
        <a:xfrm xmlns:a="http://schemas.openxmlformats.org/drawingml/2006/main">
          <a:off x="731520" y="1309421"/>
          <a:ext cx="1258214"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wrap="square" rtlCol="0" anchor="ctr"/>
        <a:lstStyle xmlns:a="http://schemas.openxmlformats.org/drawingml/2006/main"/>
        <a:p xmlns:a="http://schemas.openxmlformats.org/drawingml/2006/main">
          <a:r>
            <a:rPr lang="en-US" sz="1100"/>
            <a:t>Correlation </a:t>
          </a:r>
          <a:r>
            <a:rPr lang="en-US" sz="1100" baseline="0"/>
            <a:t>= -0.58 </a:t>
          </a:r>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28978</cdr:x>
      <cdr:y>0.46919</cdr:y>
    </cdr:from>
    <cdr:to>
      <cdr:x>0.50442</cdr:x>
      <cdr:y>0.54119</cdr:y>
    </cdr:to>
    <cdr:sp macro="" textlink="">
      <cdr:nvSpPr>
        <cdr:cNvPr id="2" name="Text Box 1"/>
        <cdr:cNvSpPr txBox="1"/>
      </cdr:nvSpPr>
      <cdr:spPr>
        <a:xfrm xmlns:a="http://schemas.openxmlformats.org/drawingml/2006/main">
          <a:off x="1689405" y="1287069"/>
          <a:ext cx="1251305"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rtlCol="0" anchor="ctr"/>
        <a:lstStyle xmlns:a="http://schemas.openxmlformats.org/drawingml/2006/main"/>
        <a:p xmlns:a="http://schemas.openxmlformats.org/drawingml/2006/main">
          <a:r>
            <a:rPr lang="en-US"/>
            <a:t>Correlation</a:t>
          </a:r>
          <a:r>
            <a:rPr lang="en-US" baseline="0"/>
            <a:t> = -0.33</a:t>
          </a:r>
          <a:endParaRPr lang="en-US"/>
        </a:p>
      </cdr:txBody>
    </cdr:sp>
  </cdr:relSizeAnchor>
</c:userShapes>
</file>

<file path=word/ink/ink1.xml><?xml version="1.0" encoding="utf-8"?>
<inkml:ink xmlns:inkml="http://www.w3.org/2003/InkML">
  <inkml:definitions>
    <inkml:context xml:id="ctx0">
      <inkml:inkSource xml:id="inkSrc0">
        <inkml:traceFormat>
          <inkml:channel name="X" type="integer" max="3200" units="cm"/>
          <inkml:channel name="Y" type="integer" max="1800" units="cm"/>
        </inkml:traceFormat>
        <inkml:channelProperties>
          <inkml:channelProperty channel="X" name="resolution" value="109.21502" units="1/cm"/>
          <inkml:channelProperty channel="Y" name="resolution" value="109.09091" units="1/cm"/>
        </inkml:channelProperties>
      </inkml:inkSource>
      <inkml:timestamp xml:id="ts0" timeString="2014-12-06T17:59:28.900"/>
    </inkml:context>
    <inkml:brush xml:id="br0">
      <inkml:brushProperty name="width" value="0.1" units="cm"/>
      <inkml:brushProperty name="height" value="0.1" units="cm"/>
      <inkml:brushProperty name="color" value="#808080"/>
      <inkml:brushProperty name="fitToCurve" value="1"/>
    </inkml:brush>
  </inkml:definitions>
  <inkml:trace contextRef="#ctx0" brushRef="#br0">70 20,'0'3,"-4"1,4 0,0 0,0 0,0-1,0 1,0-1,0 2,0-2,0 1,0 0,0-1,4 1,-4 0,0 0,0-1,0 1,0 3,0-2,0-2,0 1,0 0,0-1,0 1,0-1,0 2,-4-5,4 3,0 1,0 0,0-1,0 2,0-2,-3 1,3-1,0 1,0 0,0 0,-4-4,4 3,0 1,-4-4,4 4,0-1,-3 1,3 0,-4-4,4 4,0 0,-4-4,4 3,-4-3,4 4,-3-4,-1 0,0 0,4 4,-4-4,0 0,1 0,-1 0,0 0,0 0,1 0,-1 0,0 0,8 0,0 0,-1-4,-3 0,4 4,0 0,0 0,-1-3,-3-1,4 4,-4-4,0 0,0 0,4 4,0 0,-4-3,0-1,0 0,0 1,0-1,0 0,0 0,0 1,0-1,0 1,0-2,0 2,0-1,4 4,-4-4,3 4,-3-3,0-2,0 2,0-1,0 1,0-1,0 0,0 1,0-2,0 2,0-1,0 0,0 1,0-1,0 0,0 0,0 1,0-1,0 0,0 1,4-2,-4 2,4 3,0 0,-4-4,3 4,-3-3,0-1,4 0,-4 0,0 0,4 4,-1 0,-3-3,0-1,0 0,4 4,-4-4,4 4,0 0,0 0,-1 0,1 0,0 0,0 0,-1 0,1 0,0 0,0 0,0 0,-1-3,1 3,0 0,-1 0,-3-4,4 4,0 0,-8 0,-3 0,3 0,0 4,1-4,-5 3,8 5,-4-8,4 4,-4-4,4 3,0 1,-3-4,3 4,0 0,0 0,0-1,0 1,0-1,0 2,3-5,1 0,0 0,0 0,-4-5,4 5,-1 0,-3-3,0-1,0 1,0 6,0 1,0-1,-3-3,3 5,0-2,0 1,0 0,0-1,0 1,0 0,0 0,0-1,0 1,-4 0,4-1,0 2,0-2,-4-3,4 4,-4-4,4 4,0-1,-4-3,4 4,0-1,-3-3,3 5,0-2,0 1,0 0,0-1,0 2,0-2,0 1,0-1,0 1,0 0,0 0,0-1,0 1,-4-4,4 4,-4-1,0-3,4 4,-3-4,3 4,-4 0,4 0,-4-4,4 3,-4-3,4 4,-4-4,4 4,-3-4,-1 0,0 0,1 0,-1 0,0 0,0 0,1 0,-1 0</inkml:trace>
</inkml:ink>
</file>

<file path=word/ink/ink2.xml><?xml version="1.0" encoding="utf-8"?>
<inkml:ink xmlns:inkml="http://www.w3.org/2003/InkML">
  <inkml:definitions>
    <inkml:context xml:id="ctx0">
      <inkml:inkSource xml:id="inkSrc0">
        <inkml:traceFormat>
          <inkml:channel name="X" type="integer" max="3200" units="cm"/>
          <inkml:channel name="Y" type="integer" max="1800" units="cm"/>
        </inkml:traceFormat>
        <inkml:channelProperties>
          <inkml:channelProperty channel="X" name="resolution" value="109.21502" units="1/cm"/>
          <inkml:channelProperty channel="Y" name="resolution" value="109.09091" units="1/cm"/>
        </inkml:channelProperties>
      </inkml:inkSource>
      <inkml:timestamp xml:id="ts0" timeString="2014-12-06T18:15:07.949"/>
    </inkml:context>
    <inkml:brush xml:id="br0">
      <inkml:brushProperty name="width" value="0.07938" units="cm"/>
      <inkml:brushProperty name="height" value="0.07938" units="cm"/>
      <inkml:brushProperty name="color" value="#808080"/>
      <inkml:brushProperty name="fitToCurve" value="1"/>
    </inkml:brush>
  </inkml:definitions>
  <inkml:trace contextRef="#ctx0" brushRef="#br0">108 29,'0'6,"-5"0,5-1,0 1,0 0,0-1,0 1,0 0,0 0,0-1,0 1,0 0,0-1,5 1,-5 0,0 0,0-1,0 1,0 5,0-5,0 0,0-1,0 1,0 0,0 0,0-1,0 1,-5-6,5 6,0-1,0 1,0 0,0 0,0-1,-7 0,7 2,0-2,0 1,0-1,-5-5,5 6,0 0,-6-6,6 5,0 1,-5 0,5 0,-6-6,6 5,0 1,-6-6,6 6,-5-6,5 5,-6-5,0 0,1 0,5 6,-6-6,0 0,0 0,1 0,-1 0,0 0,1 0,-1 0,1 0,10 0,1 0,-1-6,-5 1,6 5,0 0,-1 0,1-6,-6 0,6 6,-6-5,0-1,0 0,6 6,-1 0,-5-6,0 1,0-1,0 0,0 1,0-1,0 1,0-2,0 2,0 0,0-1,0 0,0 0,6 6,-6-5,6 5,-6-6,0 0,0 1,0-1,0 0,0 0,0 1,0-1,0 0,0 1,0-1,0 0,0 1,0-1,0 0,0 0,0 1,0-1,0 0,0 1,5-1,-5 0,6 6,0 0,-6-6,5 6,-5-5,0-1,6 0,-6 1,0-1,5 6,2 0,-7-6,0 1,0-1,5 6,-5-5,5 5,1 0,0 0,0 0,-1 0,1 0,0 0,-1 0,1 0,0 0,0 0,-1 0,0-7,1 7,0 0,0 0,-6-5,5 5,1 0,-12 0,-5 0,5 0,0 5,1-5,-6 7,11 4,-6-11,6 5,-6-5,6 6,0 0,-5-6,5 5,0 1,0 0,0-1,0 1,0 0,0 0,5-6,1 0,0 0,0 0,-6-6,5 6,0 0,-5-6,0 0,0 1,0 10,0 1,0 0,-5-6,5 6,0-1,0 1,0 0,0-1,0 1,0 0,0 0,0-1,0 1,-5 0,5-1,0 1,0 0,-6-6,6 5,-6-5,6 6,0 0,-6-6,6 6,0-1,-5-5,5 6,0 0,0-1,0 1,0 0,0 0,0-1,0 0,0 2,0-2,0 1,0-1,0 1,0 0,-6-6,6 5,-6 1,1-6,5 6,-6-6,6 6,-6-1,6 1,-6-6,6 6,-5-6,5 5,-5-5,5 6,-7-6,2 0,-1 0,1 0,-1 0,0 0,1 0,-1 0,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3</b:RefOrder>
  </b:Source>
</b:Sources>
</file>

<file path=customXml/itemProps1.xml><?xml version="1.0" encoding="utf-8"?>
<ds:datastoreItem xmlns:ds="http://schemas.openxmlformats.org/officeDocument/2006/customXml" ds:itemID="{0DB63F13-6FE1-4C50-B9CA-2BED99AB95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18</TotalTime>
  <Pages>106</Pages>
  <Words>28906</Words>
  <Characters>164765</Characters>
  <Application>Microsoft Office Word</Application>
  <DocSecurity>0</DocSecurity>
  <Lines>1373</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2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145</cp:revision>
  <cp:lastPrinted>2014-10-26T20:39:00Z</cp:lastPrinted>
  <dcterms:created xsi:type="dcterms:W3CDTF">2014-07-21T21:55:00Z</dcterms:created>
  <dcterms:modified xsi:type="dcterms:W3CDTF">2014-12-08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